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wdp" ContentType="image/vnd.ms-photo"/>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133C8" w:rsidRDefault="00A133C8" w:rsidP="00D078BF">
      <w:pPr>
        <w:autoSpaceDE w:val="0"/>
        <w:autoSpaceDN w:val="0"/>
        <w:adjustRightInd w:val="0"/>
        <w:spacing w:after="0" w:line="240" w:lineRule="auto"/>
        <w:jc w:val="center"/>
        <w:rPr>
          <w:rFonts w:ascii="URWPalladioL-Roma" w:hAnsi="URWPalladioL-Roma" w:cs="URWPalladioL-Roma"/>
          <w:noProof/>
          <w:sz w:val="24"/>
          <w:szCs w:val="24"/>
          <w:lang w:eastAsia="de-DE"/>
        </w:rPr>
      </w:pPr>
    </w:p>
    <w:p w:rsidR="00BA331E" w:rsidRDefault="00BA331E" w:rsidP="00BA331E">
      <w:pPr>
        <w:jc w:val="center"/>
      </w:pPr>
    </w:p>
    <w:p w:rsidR="00BA331E" w:rsidRDefault="00BA331E" w:rsidP="00BA331E">
      <w:pPr>
        <w:jc w:val="center"/>
      </w:pPr>
      <w:r>
        <w:rPr>
          <w:noProof/>
          <w:lang w:eastAsia="de-DE"/>
        </w:rPr>
        <w:drawing>
          <wp:inline distT="0" distB="0" distL="0" distR="0" wp14:anchorId="6F151540" wp14:editId="16DD263F">
            <wp:extent cx="2687320" cy="668020"/>
            <wp:effectExtent l="0" t="0" r="0" b="0"/>
            <wp:docPr id="1" name="Grafik 1" descr="C:\Users\GGR\Downloads\htw_logo_tex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GR\Downloads\htw_logo_text.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87320" cy="668020"/>
                    </a:xfrm>
                    <a:prstGeom prst="rect">
                      <a:avLst/>
                    </a:prstGeom>
                    <a:noFill/>
                    <a:ln>
                      <a:noFill/>
                    </a:ln>
                  </pic:spPr>
                </pic:pic>
              </a:graphicData>
            </a:graphic>
          </wp:inline>
        </w:drawing>
      </w:r>
    </w:p>
    <w:p w:rsidR="00BA331E" w:rsidRDefault="00BA331E" w:rsidP="00BA331E">
      <w:pPr>
        <w:jc w:val="center"/>
      </w:pPr>
      <w:r w:rsidRPr="006D4A55">
        <w:t xml:space="preserve">Internationaler Studiengang Medieninformatik </w:t>
      </w:r>
      <w:r>
        <w:t>(IMI) –</w:t>
      </w:r>
      <w:r w:rsidRPr="006D4A55">
        <w:t xml:space="preserve"> Master</w:t>
      </w:r>
      <w:r>
        <w:t xml:space="preserve"> </w:t>
      </w:r>
    </w:p>
    <w:p w:rsidR="00BA331E" w:rsidRDefault="00BA331E" w:rsidP="00BA331E">
      <w:pPr>
        <w:jc w:val="center"/>
      </w:pPr>
    </w:p>
    <w:p w:rsidR="00BA331E" w:rsidRDefault="00BA331E" w:rsidP="00BA331E">
      <w:pPr>
        <w:jc w:val="center"/>
      </w:pPr>
    </w:p>
    <w:p w:rsidR="00BA331E" w:rsidRDefault="00BA331E" w:rsidP="00BA331E">
      <w:pPr>
        <w:jc w:val="center"/>
      </w:pPr>
    </w:p>
    <w:p w:rsidR="00BA331E" w:rsidRDefault="00BA331E" w:rsidP="00BA331E">
      <w:pPr>
        <w:jc w:val="center"/>
      </w:pPr>
    </w:p>
    <w:p w:rsidR="00BA331E" w:rsidRPr="00393344" w:rsidRDefault="003F634F" w:rsidP="00BA331E">
      <w:pPr>
        <w:jc w:val="center"/>
        <w:rPr>
          <w:b/>
          <w:sz w:val="28"/>
        </w:rPr>
      </w:pPr>
      <w:r>
        <w:rPr>
          <w:b/>
          <w:sz w:val="28"/>
        </w:rPr>
        <w:t>Masterarbeit</w:t>
      </w:r>
    </w:p>
    <w:p w:rsidR="00BA331E" w:rsidRPr="00AF3CE3" w:rsidRDefault="003F634F" w:rsidP="00490B8A">
      <w:pPr>
        <w:spacing w:line="240" w:lineRule="auto"/>
        <w:jc w:val="center"/>
        <w:rPr>
          <w:sz w:val="48"/>
        </w:rPr>
      </w:pPr>
      <w:r>
        <w:rPr>
          <w:sz w:val="48"/>
        </w:rPr>
        <w:t>Computergestützte Identifizierung von Pflanzen anhand ihrer Blattmerkmale</w:t>
      </w:r>
      <w:r w:rsidR="00BA331E" w:rsidRPr="00AF3CE3">
        <w:rPr>
          <w:sz w:val="48"/>
        </w:rPr>
        <w:t xml:space="preserve"> </w:t>
      </w:r>
    </w:p>
    <w:p w:rsidR="00BA331E" w:rsidRDefault="00BA331E" w:rsidP="00BA331E">
      <w:pPr>
        <w:jc w:val="center"/>
      </w:pPr>
    </w:p>
    <w:p w:rsidR="00BA331E" w:rsidRDefault="00BA331E" w:rsidP="00BA331E">
      <w:pPr>
        <w:jc w:val="center"/>
      </w:pPr>
    </w:p>
    <w:p w:rsidR="00490B8A" w:rsidRDefault="00490B8A" w:rsidP="00BA331E">
      <w:pPr>
        <w:jc w:val="center"/>
      </w:pPr>
    </w:p>
    <w:p w:rsidR="00BA331E" w:rsidRDefault="00BA331E" w:rsidP="00A76EF5"/>
    <w:p w:rsidR="003D4E6A" w:rsidRDefault="001E38AD" w:rsidP="0026085D">
      <w:pPr>
        <w:spacing w:line="480" w:lineRule="auto"/>
        <w:jc w:val="center"/>
      </w:pPr>
      <w:r>
        <w:t>Wintersemester 2016/2017</w:t>
      </w:r>
    </w:p>
    <w:p w:rsidR="00BA331E" w:rsidRDefault="00BA331E" w:rsidP="00BA331E">
      <w:pPr>
        <w:spacing w:after="0"/>
        <w:jc w:val="center"/>
      </w:pPr>
      <w:r>
        <w:t>Student: Christoph Franke</w:t>
      </w:r>
    </w:p>
    <w:p w:rsidR="003D4E6A" w:rsidRDefault="00BA331E" w:rsidP="0026085D">
      <w:pPr>
        <w:spacing w:line="480" w:lineRule="auto"/>
        <w:jc w:val="center"/>
      </w:pPr>
      <w:r>
        <w:t>549642</w:t>
      </w:r>
    </w:p>
    <w:p w:rsidR="00BA331E" w:rsidRDefault="003F634F" w:rsidP="003D4E6A">
      <w:pPr>
        <w:spacing w:after="0"/>
        <w:jc w:val="center"/>
      </w:pPr>
      <w:r>
        <w:t>Betreuer</w:t>
      </w:r>
      <w:r w:rsidR="00BA331E">
        <w:t xml:space="preserve">: </w:t>
      </w:r>
      <w:r w:rsidR="00BA331E" w:rsidRPr="006D4A55">
        <w:t xml:space="preserve">Prof. Dr. </w:t>
      </w:r>
      <w:r>
        <w:t>Klaus Jung</w:t>
      </w:r>
    </w:p>
    <w:p w:rsidR="00300EED" w:rsidRDefault="003D4E6A" w:rsidP="00BA331E">
      <w:pPr>
        <w:jc w:val="center"/>
      </w:pPr>
      <w:r>
        <w:t xml:space="preserve">   </w:t>
      </w:r>
      <w:r w:rsidR="00300EED">
        <w:t>Nico Hezel</w:t>
      </w:r>
    </w:p>
    <w:p w:rsidR="00A76EF5" w:rsidRDefault="00A76EF5" w:rsidP="00BA331E">
      <w:pPr>
        <w:jc w:val="center"/>
      </w:pPr>
    </w:p>
    <w:p w:rsidR="00737185" w:rsidRDefault="00737185" w:rsidP="00BA331E"/>
    <w:p w:rsidR="00A133C8" w:rsidRDefault="00A133C8">
      <w:pPr>
        <w:jc w:val="left"/>
      </w:pPr>
    </w:p>
    <w:p w:rsidR="00A133C8" w:rsidRDefault="00A133C8">
      <w:pPr>
        <w:jc w:val="left"/>
      </w:pPr>
    </w:p>
    <w:p w:rsidR="00A133C8" w:rsidRDefault="00A133C8">
      <w:pPr>
        <w:jc w:val="left"/>
      </w:pPr>
    </w:p>
    <w:p w:rsidR="00A133C8" w:rsidRDefault="00A133C8">
      <w:pPr>
        <w:jc w:val="left"/>
      </w:pPr>
    </w:p>
    <w:p w:rsidR="00814890" w:rsidRDefault="00814890">
      <w:pPr>
        <w:jc w:val="left"/>
      </w:pPr>
    </w:p>
    <w:p w:rsidR="00683E9D" w:rsidRDefault="00683E9D">
      <w:pPr>
        <w:jc w:val="left"/>
      </w:pPr>
      <w:r>
        <w:br w:type="page"/>
      </w:r>
    </w:p>
    <w:p w:rsidR="00EA484D" w:rsidRPr="00EA484D" w:rsidRDefault="00B71309" w:rsidP="00EA484D">
      <w:pPr>
        <w:pBdr>
          <w:bottom w:val="single" w:sz="4" w:space="1" w:color="auto"/>
        </w:pBdr>
        <w:spacing w:line="240" w:lineRule="auto"/>
        <w:jc w:val="center"/>
        <w:rPr>
          <w:rFonts w:asciiTheme="majorHAnsi" w:hAnsiTheme="majorHAnsi"/>
          <w:b/>
          <w:sz w:val="44"/>
          <w:u w:val="single"/>
        </w:rPr>
      </w:pPr>
      <w:r w:rsidRPr="00865BAA">
        <w:rPr>
          <w:rFonts w:asciiTheme="majorHAnsi" w:hAnsiTheme="majorHAnsi"/>
          <w:b/>
          <w:sz w:val="40"/>
        </w:rPr>
        <w:lastRenderedPageBreak/>
        <w:t>Inhaltsverzeichnis</w:t>
      </w:r>
    </w:p>
    <w:p w:rsidR="00E37657" w:rsidRPr="00472B2C" w:rsidRDefault="00CE6380">
      <w:pPr>
        <w:pStyle w:val="Verzeichnis1"/>
        <w:rPr>
          <w:rFonts w:asciiTheme="minorHAnsi" w:eastAsiaTheme="minorEastAsia" w:hAnsiTheme="minorHAnsi"/>
          <w:b w:val="0"/>
          <w:bCs w:val="0"/>
          <w:caps w:val="0"/>
          <w:noProof/>
          <w:sz w:val="22"/>
          <w:szCs w:val="22"/>
          <w:lang w:eastAsia="de-DE"/>
        </w:rPr>
      </w:pPr>
      <w:r w:rsidRPr="00CE6380">
        <w:rPr>
          <w:rFonts w:asciiTheme="minorHAnsi" w:hAnsiTheme="minorHAnsi"/>
        </w:rPr>
        <w:fldChar w:fldCharType="begin"/>
      </w:r>
      <w:r w:rsidRPr="00472B2C">
        <w:rPr>
          <w:rFonts w:asciiTheme="minorHAnsi" w:hAnsiTheme="minorHAnsi"/>
        </w:rPr>
        <w:instrText xml:space="preserve"> TOC \o "1-4" \h \z \u </w:instrText>
      </w:r>
      <w:r w:rsidRPr="00CE6380">
        <w:rPr>
          <w:rFonts w:asciiTheme="minorHAnsi" w:hAnsiTheme="minorHAnsi"/>
        </w:rPr>
        <w:fldChar w:fldCharType="separate"/>
      </w:r>
      <w:hyperlink w:anchor="_Toc475891484" w:history="1">
        <w:r w:rsidR="00E37657" w:rsidRPr="00472B2C">
          <w:rPr>
            <w:rStyle w:val="Hyperlink"/>
            <w:rFonts w:ascii="Tahoma" w:hAnsi="Tahoma" w:cs="Tahoma"/>
            <w:caps w:val="0"/>
            <w:noProof/>
          </w:rPr>
          <w:t>1.</w:t>
        </w:r>
        <w:r w:rsidR="00E37657" w:rsidRPr="00472B2C">
          <w:rPr>
            <w:rFonts w:asciiTheme="minorHAnsi" w:eastAsiaTheme="minorEastAsia" w:hAnsiTheme="minorHAnsi"/>
            <w:b w:val="0"/>
            <w:bCs w:val="0"/>
            <w:caps w:val="0"/>
            <w:noProof/>
            <w:sz w:val="22"/>
            <w:szCs w:val="22"/>
            <w:lang w:eastAsia="de-DE"/>
          </w:rPr>
          <w:tab/>
        </w:r>
        <w:r w:rsidR="00E37657" w:rsidRPr="00472B2C">
          <w:rPr>
            <w:rStyle w:val="Hyperlink"/>
            <w:caps w:val="0"/>
            <w:noProof/>
          </w:rPr>
          <w:t>Einleitung</w:t>
        </w:r>
        <w:r w:rsidR="00E37657" w:rsidRPr="00472B2C">
          <w:rPr>
            <w:caps w:val="0"/>
            <w:noProof/>
            <w:webHidden/>
          </w:rPr>
          <w:tab/>
        </w:r>
        <w:r w:rsidR="00E37657" w:rsidRPr="00472B2C">
          <w:rPr>
            <w:caps w:val="0"/>
            <w:noProof/>
            <w:webHidden/>
          </w:rPr>
          <w:fldChar w:fldCharType="begin"/>
        </w:r>
        <w:r w:rsidR="00E37657" w:rsidRPr="00472B2C">
          <w:rPr>
            <w:caps w:val="0"/>
            <w:noProof/>
            <w:webHidden/>
          </w:rPr>
          <w:instrText xml:space="preserve"> PAGEREF _Toc475891484 \h </w:instrText>
        </w:r>
        <w:r w:rsidR="00E37657" w:rsidRPr="00472B2C">
          <w:rPr>
            <w:caps w:val="0"/>
            <w:noProof/>
            <w:webHidden/>
          </w:rPr>
        </w:r>
        <w:r w:rsidR="00E37657" w:rsidRPr="00472B2C">
          <w:rPr>
            <w:caps w:val="0"/>
            <w:noProof/>
            <w:webHidden/>
          </w:rPr>
          <w:fldChar w:fldCharType="separate"/>
        </w:r>
        <w:r w:rsidR="00472B2C" w:rsidRPr="00472B2C">
          <w:rPr>
            <w:caps w:val="0"/>
            <w:noProof/>
            <w:webHidden/>
          </w:rPr>
          <w:t>1</w:t>
        </w:r>
        <w:r w:rsidR="00E37657" w:rsidRPr="00472B2C">
          <w:rPr>
            <w:caps w:val="0"/>
            <w:noProof/>
            <w:webHidden/>
          </w:rPr>
          <w:fldChar w:fldCharType="end"/>
        </w:r>
      </w:hyperlink>
    </w:p>
    <w:p w:rsidR="00E37657" w:rsidRPr="00472B2C" w:rsidRDefault="00E37657">
      <w:pPr>
        <w:pStyle w:val="Verzeichnis1"/>
        <w:rPr>
          <w:rFonts w:asciiTheme="minorHAnsi" w:eastAsiaTheme="minorEastAsia" w:hAnsiTheme="minorHAnsi"/>
          <w:b w:val="0"/>
          <w:bCs w:val="0"/>
          <w:caps w:val="0"/>
          <w:noProof/>
          <w:sz w:val="22"/>
          <w:szCs w:val="22"/>
          <w:lang w:eastAsia="de-DE"/>
        </w:rPr>
      </w:pPr>
      <w:hyperlink w:anchor="_Toc475891485" w:history="1">
        <w:r w:rsidRPr="00472B2C">
          <w:rPr>
            <w:rStyle w:val="Hyperlink"/>
            <w:rFonts w:ascii="Tahoma" w:hAnsi="Tahoma" w:cs="Tahoma"/>
            <w:caps w:val="0"/>
            <w:noProof/>
          </w:rPr>
          <w:t>2.</w:t>
        </w:r>
        <w:r w:rsidRPr="00472B2C">
          <w:rPr>
            <w:rFonts w:asciiTheme="minorHAnsi" w:eastAsiaTheme="minorEastAsia" w:hAnsiTheme="minorHAnsi"/>
            <w:b w:val="0"/>
            <w:bCs w:val="0"/>
            <w:caps w:val="0"/>
            <w:noProof/>
            <w:sz w:val="22"/>
            <w:szCs w:val="22"/>
            <w:lang w:eastAsia="de-DE"/>
          </w:rPr>
          <w:tab/>
        </w:r>
        <w:r w:rsidRPr="00472B2C">
          <w:rPr>
            <w:rStyle w:val="Hyperlink"/>
            <w:caps w:val="0"/>
            <w:noProof/>
          </w:rPr>
          <w:t>Grundlagen</w:t>
        </w:r>
        <w:r w:rsidRPr="00472B2C">
          <w:rPr>
            <w:caps w:val="0"/>
            <w:noProof/>
            <w:webHidden/>
          </w:rPr>
          <w:tab/>
        </w:r>
        <w:r w:rsidRPr="00472B2C">
          <w:rPr>
            <w:caps w:val="0"/>
            <w:noProof/>
            <w:webHidden/>
          </w:rPr>
          <w:fldChar w:fldCharType="begin"/>
        </w:r>
        <w:r w:rsidRPr="00472B2C">
          <w:rPr>
            <w:caps w:val="0"/>
            <w:noProof/>
            <w:webHidden/>
          </w:rPr>
          <w:instrText xml:space="preserve"> PAGEREF _Toc475891485 \h </w:instrText>
        </w:r>
        <w:r w:rsidRPr="00472B2C">
          <w:rPr>
            <w:caps w:val="0"/>
            <w:noProof/>
            <w:webHidden/>
          </w:rPr>
        </w:r>
        <w:r w:rsidRPr="00472B2C">
          <w:rPr>
            <w:caps w:val="0"/>
            <w:noProof/>
            <w:webHidden/>
          </w:rPr>
          <w:fldChar w:fldCharType="separate"/>
        </w:r>
        <w:r w:rsidR="00472B2C" w:rsidRPr="00472B2C">
          <w:rPr>
            <w:caps w:val="0"/>
            <w:noProof/>
            <w:webHidden/>
          </w:rPr>
          <w:t>1</w:t>
        </w:r>
        <w:r w:rsidRPr="00472B2C">
          <w:rPr>
            <w:caps w:val="0"/>
            <w:noProof/>
            <w:webHidden/>
          </w:rPr>
          <w:fldChar w:fldCharType="end"/>
        </w:r>
      </w:hyperlink>
    </w:p>
    <w:p w:rsidR="00E37657" w:rsidRPr="00472B2C" w:rsidRDefault="00E37657">
      <w:pPr>
        <w:pStyle w:val="Verzeichnis2"/>
        <w:rPr>
          <w:rFonts w:eastAsiaTheme="minorEastAsia"/>
          <w:b w:val="0"/>
          <w:bCs w:val="0"/>
          <w:noProof/>
          <w:sz w:val="22"/>
          <w:szCs w:val="22"/>
          <w:lang w:eastAsia="de-DE"/>
        </w:rPr>
      </w:pPr>
      <w:hyperlink w:anchor="_Toc475891486" w:history="1">
        <w:r w:rsidRPr="00472B2C">
          <w:rPr>
            <w:rStyle w:val="Hyperlink"/>
            <w:noProof/>
          </w:rPr>
          <w:t>2.1.</w:t>
        </w:r>
        <w:r w:rsidRPr="00472B2C">
          <w:rPr>
            <w:rFonts w:eastAsiaTheme="minorEastAsia"/>
            <w:b w:val="0"/>
            <w:bCs w:val="0"/>
            <w:noProof/>
            <w:sz w:val="22"/>
            <w:szCs w:val="22"/>
            <w:lang w:eastAsia="de-DE"/>
          </w:rPr>
          <w:tab/>
        </w:r>
        <w:r w:rsidRPr="00472B2C">
          <w:rPr>
            <w:rStyle w:val="Hyperlink"/>
            <w:noProof/>
          </w:rPr>
          <w:t>Morphologie von Pflanzen</w:t>
        </w:r>
        <w:r w:rsidRPr="00472B2C">
          <w:rPr>
            <w:noProof/>
            <w:webHidden/>
          </w:rPr>
          <w:tab/>
        </w:r>
        <w:r w:rsidRPr="00472B2C">
          <w:rPr>
            <w:noProof/>
            <w:webHidden/>
          </w:rPr>
          <w:fldChar w:fldCharType="begin"/>
        </w:r>
        <w:r w:rsidRPr="00472B2C">
          <w:rPr>
            <w:noProof/>
            <w:webHidden/>
          </w:rPr>
          <w:instrText xml:space="preserve"> PAGEREF _Toc475891486 \h </w:instrText>
        </w:r>
        <w:r w:rsidRPr="00472B2C">
          <w:rPr>
            <w:noProof/>
            <w:webHidden/>
          </w:rPr>
        </w:r>
        <w:r w:rsidRPr="00472B2C">
          <w:rPr>
            <w:noProof/>
            <w:webHidden/>
          </w:rPr>
          <w:fldChar w:fldCharType="separate"/>
        </w:r>
        <w:r w:rsidR="00472B2C" w:rsidRPr="00472B2C">
          <w:rPr>
            <w:noProof/>
            <w:webHidden/>
          </w:rPr>
          <w:t>1</w:t>
        </w:r>
        <w:r w:rsidRPr="00472B2C">
          <w:rPr>
            <w:noProof/>
            <w:webHidden/>
          </w:rPr>
          <w:fldChar w:fldCharType="end"/>
        </w:r>
      </w:hyperlink>
    </w:p>
    <w:p w:rsidR="00E37657" w:rsidRPr="00472B2C" w:rsidRDefault="00E37657">
      <w:pPr>
        <w:pStyle w:val="Verzeichnis3"/>
        <w:rPr>
          <w:rFonts w:eastAsiaTheme="minorEastAsia"/>
          <w:b w:val="0"/>
          <w:sz w:val="22"/>
          <w:szCs w:val="22"/>
          <w:lang w:eastAsia="de-DE"/>
        </w:rPr>
      </w:pPr>
      <w:hyperlink w:anchor="_Toc475891487" w:history="1">
        <w:r w:rsidRPr="00472B2C">
          <w:rPr>
            <w:rStyle w:val="Hyperlink"/>
          </w:rPr>
          <w:t>2.1.1.</w:t>
        </w:r>
        <w:r w:rsidRPr="00472B2C">
          <w:rPr>
            <w:rFonts w:eastAsiaTheme="minorEastAsia"/>
            <w:b w:val="0"/>
            <w:sz w:val="22"/>
            <w:szCs w:val="22"/>
            <w:lang w:eastAsia="de-DE"/>
          </w:rPr>
          <w:tab/>
        </w:r>
        <w:r w:rsidRPr="00472B2C">
          <w:rPr>
            <w:rStyle w:val="Hyperlink"/>
          </w:rPr>
          <w:t>Bestimmungsmerkmale höherer Pflanzen</w:t>
        </w:r>
        <w:r w:rsidRPr="00472B2C">
          <w:rPr>
            <w:webHidden/>
          </w:rPr>
          <w:tab/>
        </w:r>
        <w:r w:rsidRPr="00472B2C">
          <w:rPr>
            <w:webHidden/>
          </w:rPr>
          <w:fldChar w:fldCharType="begin"/>
        </w:r>
        <w:r w:rsidRPr="00472B2C">
          <w:rPr>
            <w:webHidden/>
          </w:rPr>
          <w:instrText xml:space="preserve"> PAGEREF _Toc475891487 \h </w:instrText>
        </w:r>
        <w:r w:rsidRPr="00472B2C">
          <w:rPr>
            <w:webHidden/>
          </w:rPr>
        </w:r>
        <w:r w:rsidRPr="00472B2C">
          <w:rPr>
            <w:webHidden/>
          </w:rPr>
          <w:fldChar w:fldCharType="separate"/>
        </w:r>
        <w:r w:rsidR="00472B2C" w:rsidRPr="00472B2C">
          <w:rPr>
            <w:webHidden/>
          </w:rPr>
          <w:t>1</w:t>
        </w:r>
        <w:r w:rsidRPr="00472B2C">
          <w:rPr>
            <w:webHidden/>
          </w:rPr>
          <w:fldChar w:fldCharType="end"/>
        </w:r>
      </w:hyperlink>
    </w:p>
    <w:p w:rsidR="00E37657" w:rsidRPr="00472B2C" w:rsidRDefault="00E37657">
      <w:pPr>
        <w:pStyle w:val="Verzeichnis3"/>
        <w:rPr>
          <w:rFonts w:eastAsiaTheme="minorEastAsia"/>
          <w:b w:val="0"/>
          <w:sz w:val="22"/>
          <w:szCs w:val="22"/>
          <w:lang w:eastAsia="de-DE"/>
        </w:rPr>
      </w:pPr>
      <w:hyperlink w:anchor="_Toc475891488" w:history="1">
        <w:r w:rsidRPr="00472B2C">
          <w:rPr>
            <w:rStyle w:val="Hyperlink"/>
          </w:rPr>
          <w:t>2.1.2.</w:t>
        </w:r>
        <w:r w:rsidRPr="00472B2C">
          <w:rPr>
            <w:rFonts w:eastAsiaTheme="minorEastAsia"/>
            <w:b w:val="0"/>
            <w:sz w:val="22"/>
            <w:szCs w:val="22"/>
            <w:lang w:eastAsia="de-DE"/>
          </w:rPr>
          <w:tab/>
        </w:r>
        <w:r w:rsidRPr="00472B2C">
          <w:rPr>
            <w:rStyle w:val="Hyperlink"/>
          </w:rPr>
          <w:t>Morphologie des Blattes</w:t>
        </w:r>
        <w:r w:rsidRPr="00472B2C">
          <w:rPr>
            <w:webHidden/>
          </w:rPr>
          <w:tab/>
        </w:r>
        <w:r w:rsidRPr="00472B2C">
          <w:rPr>
            <w:webHidden/>
          </w:rPr>
          <w:fldChar w:fldCharType="begin"/>
        </w:r>
        <w:r w:rsidRPr="00472B2C">
          <w:rPr>
            <w:webHidden/>
          </w:rPr>
          <w:instrText xml:space="preserve"> PAGEREF _Toc475891488 \h </w:instrText>
        </w:r>
        <w:r w:rsidRPr="00472B2C">
          <w:rPr>
            <w:webHidden/>
          </w:rPr>
        </w:r>
        <w:r w:rsidRPr="00472B2C">
          <w:rPr>
            <w:webHidden/>
          </w:rPr>
          <w:fldChar w:fldCharType="separate"/>
        </w:r>
        <w:r w:rsidR="00472B2C" w:rsidRPr="00472B2C">
          <w:rPr>
            <w:webHidden/>
          </w:rPr>
          <w:t>2</w:t>
        </w:r>
        <w:r w:rsidRPr="00472B2C">
          <w:rPr>
            <w:webHidden/>
          </w:rPr>
          <w:fldChar w:fldCharType="end"/>
        </w:r>
      </w:hyperlink>
    </w:p>
    <w:p w:rsidR="00E37657" w:rsidRPr="00472B2C" w:rsidRDefault="00E37657">
      <w:pPr>
        <w:pStyle w:val="Verzeichnis4"/>
        <w:tabs>
          <w:tab w:val="left" w:pos="1320"/>
          <w:tab w:val="right" w:leader="dot" w:pos="8188"/>
        </w:tabs>
        <w:rPr>
          <w:rFonts w:eastAsiaTheme="minorEastAsia"/>
          <w:noProof/>
          <w:sz w:val="22"/>
          <w:szCs w:val="22"/>
          <w:lang w:eastAsia="de-DE"/>
        </w:rPr>
      </w:pPr>
      <w:hyperlink w:anchor="_Toc475891489" w:history="1">
        <w:r w:rsidRPr="00472B2C">
          <w:rPr>
            <w:rStyle w:val="Hyperlink"/>
            <w:noProof/>
          </w:rPr>
          <w:t>2.1.2.1.</w:t>
        </w:r>
        <w:r w:rsidRPr="00472B2C">
          <w:rPr>
            <w:rFonts w:eastAsiaTheme="minorEastAsia"/>
            <w:noProof/>
            <w:sz w:val="22"/>
            <w:szCs w:val="22"/>
            <w:lang w:eastAsia="de-DE"/>
          </w:rPr>
          <w:tab/>
        </w:r>
        <w:r w:rsidRPr="00472B2C">
          <w:rPr>
            <w:rStyle w:val="Hyperlink"/>
            <w:noProof/>
          </w:rPr>
          <w:t>Funktion und Aufbau des Blattes</w:t>
        </w:r>
        <w:r w:rsidRPr="00472B2C">
          <w:rPr>
            <w:noProof/>
            <w:webHidden/>
          </w:rPr>
          <w:tab/>
        </w:r>
        <w:r w:rsidRPr="00472B2C">
          <w:rPr>
            <w:noProof/>
            <w:webHidden/>
          </w:rPr>
          <w:fldChar w:fldCharType="begin"/>
        </w:r>
        <w:r w:rsidRPr="00472B2C">
          <w:rPr>
            <w:noProof/>
            <w:webHidden/>
          </w:rPr>
          <w:instrText xml:space="preserve"> PAGEREF _Toc475891489 \h </w:instrText>
        </w:r>
        <w:r w:rsidRPr="00472B2C">
          <w:rPr>
            <w:noProof/>
            <w:webHidden/>
          </w:rPr>
        </w:r>
        <w:r w:rsidRPr="00472B2C">
          <w:rPr>
            <w:noProof/>
            <w:webHidden/>
          </w:rPr>
          <w:fldChar w:fldCharType="separate"/>
        </w:r>
        <w:r w:rsidR="00472B2C" w:rsidRPr="00472B2C">
          <w:rPr>
            <w:noProof/>
            <w:webHidden/>
          </w:rPr>
          <w:t>2</w:t>
        </w:r>
        <w:r w:rsidRPr="00472B2C">
          <w:rPr>
            <w:noProof/>
            <w:webHidden/>
          </w:rPr>
          <w:fldChar w:fldCharType="end"/>
        </w:r>
      </w:hyperlink>
    </w:p>
    <w:p w:rsidR="00E37657" w:rsidRPr="00472B2C" w:rsidRDefault="00E37657">
      <w:pPr>
        <w:pStyle w:val="Verzeichnis4"/>
        <w:tabs>
          <w:tab w:val="left" w:pos="1320"/>
          <w:tab w:val="right" w:leader="dot" w:pos="8188"/>
        </w:tabs>
        <w:rPr>
          <w:rFonts w:eastAsiaTheme="minorEastAsia"/>
          <w:noProof/>
          <w:sz w:val="22"/>
          <w:szCs w:val="22"/>
          <w:lang w:eastAsia="de-DE"/>
        </w:rPr>
      </w:pPr>
      <w:hyperlink w:anchor="_Toc475891490" w:history="1">
        <w:r w:rsidRPr="00472B2C">
          <w:rPr>
            <w:rStyle w:val="Hyperlink"/>
            <w:noProof/>
          </w:rPr>
          <w:t>2.1.2.2.</w:t>
        </w:r>
        <w:r w:rsidRPr="00472B2C">
          <w:rPr>
            <w:rFonts w:eastAsiaTheme="minorEastAsia"/>
            <w:noProof/>
            <w:sz w:val="22"/>
            <w:szCs w:val="22"/>
            <w:lang w:eastAsia="de-DE"/>
          </w:rPr>
          <w:tab/>
        </w:r>
        <w:r w:rsidRPr="00472B2C">
          <w:rPr>
            <w:rStyle w:val="Hyperlink"/>
            <w:noProof/>
          </w:rPr>
          <w:t>Blattformen</w:t>
        </w:r>
        <w:r w:rsidRPr="00472B2C">
          <w:rPr>
            <w:noProof/>
            <w:webHidden/>
          </w:rPr>
          <w:tab/>
        </w:r>
        <w:r w:rsidRPr="00472B2C">
          <w:rPr>
            <w:noProof/>
            <w:webHidden/>
          </w:rPr>
          <w:fldChar w:fldCharType="begin"/>
        </w:r>
        <w:r w:rsidRPr="00472B2C">
          <w:rPr>
            <w:noProof/>
            <w:webHidden/>
          </w:rPr>
          <w:instrText xml:space="preserve"> PAGEREF _Toc475891490 \h </w:instrText>
        </w:r>
        <w:r w:rsidRPr="00472B2C">
          <w:rPr>
            <w:noProof/>
            <w:webHidden/>
          </w:rPr>
        </w:r>
        <w:r w:rsidRPr="00472B2C">
          <w:rPr>
            <w:noProof/>
            <w:webHidden/>
          </w:rPr>
          <w:fldChar w:fldCharType="separate"/>
        </w:r>
        <w:r w:rsidR="00472B2C" w:rsidRPr="00472B2C">
          <w:rPr>
            <w:noProof/>
            <w:webHidden/>
          </w:rPr>
          <w:t>3</w:t>
        </w:r>
        <w:r w:rsidRPr="00472B2C">
          <w:rPr>
            <w:noProof/>
            <w:webHidden/>
          </w:rPr>
          <w:fldChar w:fldCharType="end"/>
        </w:r>
      </w:hyperlink>
    </w:p>
    <w:p w:rsidR="00E37657" w:rsidRPr="00472B2C" w:rsidRDefault="00E37657">
      <w:pPr>
        <w:pStyle w:val="Verzeichnis4"/>
        <w:tabs>
          <w:tab w:val="left" w:pos="1320"/>
          <w:tab w:val="right" w:leader="dot" w:pos="8188"/>
        </w:tabs>
        <w:rPr>
          <w:rFonts w:eastAsiaTheme="minorEastAsia"/>
          <w:noProof/>
          <w:sz w:val="22"/>
          <w:szCs w:val="22"/>
          <w:lang w:eastAsia="de-DE"/>
        </w:rPr>
      </w:pPr>
      <w:hyperlink w:anchor="_Toc475891491" w:history="1">
        <w:r w:rsidRPr="00472B2C">
          <w:rPr>
            <w:rStyle w:val="Hyperlink"/>
            <w:noProof/>
          </w:rPr>
          <w:t>2.1.2.3.</w:t>
        </w:r>
        <w:r w:rsidRPr="00472B2C">
          <w:rPr>
            <w:rFonts w:eastAsiaTheme="minorEastAsia"/>
            <w:noProof/>
            <w:sz w:val="22"/>
            <w:szCs w:val="22"/>
            <w:lang w:eastAsia="de-DE"/>
          </w:rPr>
          <w:tab/>
        </w:r>
        <w:r w:rsidRPr="00472B2C">
          <w:rPr>
            <w:rStyle w:val="Hyperlink"/>
            <w:noProof/>
          </w:rPr>
          <w:t>Blattnervatur</w:t>
        </w:r>
        <w:r w:rsidRPr="00472B2C">
          <w:rPr>
            <w:noProof/>
            <w:webHidden/>
          </w:rPr>
          <w:tab/>
        </w:r>
        <w:r w:rsidRPr="00472B2C">
          <w:rPr>
            <w:noProof/>
            <w:webHidden/>
          </w:rPr>
          <w:fldChar w:fldCharType="begin"/>
        </w:r>
        <w:r w:rsidRPr="00472B2C">
          <w:rPr>
            <w:noProof/>
            <w:webHidden/>
          </w:rPr>
          <w:instrText xml:space="preserve"> PAGEREF _Toc475891491 \h </w:instrText>
        </w:r>
        <w:r w:rsidRPr="00472B2C">
          <w:rPr>
            <w:noProof/>
            <w:webHidden/>
          </w:rPr>
        </w:r>
        <w:r w:rsidRPr="00472B2C">
          <w:rPr>
            <w:noProof/>
            <w:webHidden/>
          </w:rPr>
          <w:fldChar w:fldCharType="separate"/>
        </w:r>
        <w:r w:rsidR="00472B2C" w:rsidRPr="00472B2C">
          <w:rPr>
            <w:noProof/>
            <w:webHidden/>
          </w:rPr>
          <w:t>4</w:t>
        </w:r>
        <w:r w:rsidRPr="00472B2C">
          <w:rPr>
            <w:noProof/>
            <w:webHidden/>
          </w:rPr>
          <w:fldChar w:fldCharType="end"/>
        </w:r>
      </w:hyperlink>
    </w:p>
    <w:p w:rsidR="00E37657" w:rsidRPr="00472B2C" w:rsidRDefault="00E37657">
      <w:pPr>
        <w:pStyle w:val="Verzeichnis2"/>
        <w:rPr>
          <w:rFonts w:eastAsiaTheme="minorEastAsia"/>
          <w:b w:val="0"/>
          <w:bCs w:val="0"/>
          <w:noProof/>
          <w:sz w:val="22"/>
          <w:szCs w:val="22"/>
          <w:lang w:eastAsia="de-DE"/>
        </w:rPr>
      </w:pPr>
      <w:hyperlink w:anchor="_Toc475891492" w:history="1">
        <w:r w:rsidRPr="00472B2C">
          <w:rPr>
            <w:rStyle w:val="Hyperlink"/>
            <w:noProof/>
          </w:rPr>
          <w:t>2.2.</w:t>
        </w:r>
        <w:r w:rsidRPr="00472B2C">
          <w:rPr>
            <w:rFonts w:eastAsiaTheme="minorEastAsia"/>
            <w:b w:val="0"/>
            <w:bCs w:val="0"/>
            <w:noProof/>
            <w:sz w:val="22"/>
            <w:szCs w:val="22"/>
            <w:lang w:eastAsia="de-DE"/>
          </w:rPr>
          <w:tab/>
        </w:r>
        <w:r w:rsidRPr="00472B2C">
          <w:rPr>
            <w:rStyle w:val="Hyperlink"/>
            <w:noProof/>
          </w:rPr>
          <w:t>Digitale Bildverarbeitung</w:t>
        </w:r>
        <w:r w:rsidRPr="00472B2C">
          <w:rPr>
            <w:noProof/>
            <w:webHidden/>
          </w:rPr>
          <w:tab/>
        </w:r>
        <w:r w:rsidRPr="00472B2C">
          <w:rPr>
            <w:noProof/>
            <w:webHidden/>
          </w:rPr>
          <w:fldChar w:fldCharType="begin"/>
        </w:r>
        <w:r w:rsidRPr="00472B2C">
          <w:rPr>
            <w:noProof/>
            <w:webHidden/>
          </w:rPr>
          <w:instrText xml:space="preserve"> PAGEREF _Toc475891492 \h </w:instrText>
        </w:r>
        <w:r w:rsidRPr="00472B2C">
          <w:rPr>
            <w:noProof/>
            <w:webHidden/>
          </w:rPr>
        </w:r>
        <w:r w:rsidRPr="00472B2C">
          <w:rPr>
            <w:noProof/>
            <w:webHidden/>
          </w:rPr>
          <w:fldChar w:fldCharType="separate"/>
        </w:r>
        <w:r w:rsidR="00472B2C" w:rsidRPr="00472B2C">
          <w:rPr>
            <w:noProof/>
            <w:webHidden/>
          </w:rPr>
          <w:t>5</w:t>
        </w:r>
        <w:r w:rsidRPr="00472B2C">
          <w:rPr>
            <w:noProof/>
            <w:webHidden/>
          </w:rPr>
          <w:fldChar w:fldCharType="end"/>
        </w:r>
      </w:hyperlink>
    </w:p>
    <w:p w:rsidR="00E37657" w:rsidRPr="00472B2C" w:rsidRDefault="00E37657">
      <w:pPr>
        <w:pStyle w:val="Verzeichnis3"/>
        <w:rPr>
          <w:rFonts w:eastAsiaTheme="minorEastAsia"/>
          <w:b w:val="0"/>
          <w:sz w:val="22"/>
          <w:szCs w:val="22"/>
          <w:lang w:eastAsia="de-DE"/>
        </w:rPr>
      </w:pPr>
      <w:hyperlink w:anchor="_Toc475891493" w:history="1">
        <w:r w:rsidRPr="00472B2C">
          <w:rPr>
            <w:rStyle w:val="Hyperlink"/>
          </w:rPr>
          <w:t>2.2.1.</w:t>
        </w:r>
        <w:r w:rsidRPr="00472B2C">
          <w:rPr>
            <w:rFonts w:eastAsiaTheme="minorEastAsia"/>
            <w:b w:val="0"/>
            <w:sz w:val="22"/>
            <w:szCs w:val="22"/>
            <w:lang w:eastAsia="de-DE"/>
          </w:rPr>
          <w:tab/>
        </w:r>
        <w:r w:rsidRPr="00472B2C">
          <w:rPr>
            <w:rStyle w:val="Hyperlink"/>
          </w:rPr>
          <w:t>Diskrete Bildrepräsentation</w:t>
        </w:r>
        <w:r w:rsidRPr="00472B2C">
          <w:rPr>
            <w:webHidden/>
          </w:rPr>
          <w:tab/>
        </w:r>
        <w:r w:rsidRPr="00472B2C">
          <w:rPr>
            <w:webHidden/>
          </w:rPr>
          <w:fldChar w:fldCharType="begin"/>
        </w:r>
        <w:r w:rsidRPr="00472B2C">
          <w:rPr>
            <w:webHidden/>
          </w:rPr>
          <w:instrText xml:space="preserve"> PAGEREF _Toc475891493 \h </w:instrText>
        </w:r>
        <w:r w:rsidRPr="00472B2C">
          <w:rPr>
            <w:webHidden/>
          </w:rPr>
        </w:r>
        <w:r w:rsidRPr="00472B2C">
          <w:rPr>
            <w:webHidden/>
          </w:rPr>
          <w:fldChar w:fldCharType="separate"/>
        </w:r>
        <w:r w:rsidR="00472B2C" w:rsidRPr="00472B2C">
          <w:rPr>
            <w:webHidden/>
          </w:rPr>
          <w:t>5</w:t>
        </w:r>
        <w:r w:rsidRPr="00472B2C">
          <w:rPr>
            <w:webHidden/>
          </w:rPr>
          <w:fldChar w:fldCharType="end"/>
        </w:r>
      </w:hyperlink>
    </w:p>
    <w:p w:rsidR="00E37657" w:rsidRPr="00472B2C" w:rsidRDefault="00E37657">
      <w:pPr>
        <w:pStyle w:val="Verzeichnis3"/>
        <w:rPr>
          <w:rFonts w:eastAsiaTheme="minorEastAsia"/>
          <w:b w:val="0"/>
          <w:sz w:val="22"/>
          <w:szCs w:val="22"/>
          <w:lang w:eastAsia="de-DE"/>
        </w:rPr>
      </w:pPr>
      <w:hyperlink w:anchor="_Toc475891494" w:history="1">
        <w:r w:rsidRPr="00472B2C">
          <w:rPr>
            <w:rStyle w:val="Hyperlink"/>
          </w:rPr>
          <w:t>2.2.2.</w:t>
        </w:r>
        <w:r w:rsidRPr="00472B2C">
          <w:rPr>
            <w:rFonts w:eastAsiaTheme="minorEastAsia"/>
            <w:b w:val="0"/>
            <w:sz w:val="22"/>
            <w:szCs w:val="22"/>
            <w:lang w:eastAsia="de-DE"/>
          </w:rPr>
          <w:tab/>
        </w:r>
        <w:r w:rsidRPr="00472B2C">
          <w:rPr>
            <w:rStyle w:val="Hyperlink"/>
          </w:rPr>
          <w:t>Binarisierung</w:t>
        </w:r>
        <w:r w:rsidRPr="00472B2C">
          <w:rPr>
            <w:webHidden/>
          </w:rPr>
          <w:tab/>
        </w:r>
        <w:r w:rsidRPr="00472B2C">
          <w:rPr>
            <w:webHidden/>
          </w:rPr>
          <w:fldChar w:fldCharType="begin"/>
        </w:r>
        <w:r w:rsidRPr="00472B2C">
          <w:rPr>
            <w:webHidden/>
          </w:rPr>
          <w:instrText xml:space="preserve"> PAGEREF _Toc475891494 \h </w:instrText>
        </w:r>
        <w:r w:rsidRPr="00472B2C">
          <w:rPr>
            <w:webHidden/>
          </w:rPr>
        </w:r>
        <w:r w:rsidRPr="00472B2C">
          <w:rPr>
            <w:webHidden/>
          </w:rPr>
          <w:fldChar w:fldCharType="separate"/>
        </w:r>
        <w:r w:rsidR="00472B2C" w:rsidRPr="00472B2C">
          <w:rPr>
            <w:webHidden/>
          </w:rPr>
          <w:t>6</w:t>
        </w:r>
        <w:r w:rsidRPr="00472B2C">
          <w:rPr>
            <w:webHidden/>
          </w:rPr>
          <w:fldChar w:fldCharType="end"/>
        </w:r>
      </w:hyperlink>
    </w:p>
    <w:p w:rsidR="00E37657" w:rsidRPr="00472B2C" w:rsidRDefault="00E37657">
      <w:pPr>
        <w:pStyle w:val="Verzeichnis3"/>
        <w:rPr>
          <w:rFonts w:eastAsiaTheme="minorEastAsia"/>
          <w:b w:val="0"/>
          <w:sz w:val="22"/>
          <w:szCs w:val="22"/>
          <w:lang w:eastAsia="de-DE"/>
        </w:rPr>
      </w:pPr>
      <w:hyperlink w:anchor="_Toc475891495" w:history="1">
        <w:r w:rsidRPr="00472B2C">
          <w:rPr>
            <w:rStyle w:val="Hyperlink"/>
          </w:rPr>
          <w:t>2.2.3.</w:t>
        </w:r>
        <w:r w:rsidRPr="00472B2C">
          <w:rPr>
            <w:rFonts w:eastAsiaTheme="minorEastAsia"/>
            <w:b w:val="0"/>
            <w:sz w:val="22"/>
            <w:szCs w:val="22"/>
            <w:lang w:eastAsia="de-DE"/>
          </w:rPr>
          <w:tab/>
        </w:r>
        <w:r w:rsidRPr="00472B2C">
          <w:rPr>
            <w:rStyle w:val="Hyperlink"/>
          </w:rPr>
          <w:t>Filter</w:t>
        </w:r>
        <w:r w:rsidRPr="00472B2C">
          <w:rPr>
            <w:webHidden/>
          </w:rPr>
          <w:tab/>
        </w:r>
        <w:r w:rsidRPr="00472B2C">
          <w:rPr>
            <w:webHidden/>
          </w:rPr>
          <w:fldChar w:fldCharType="begin"/>
        </w:r>
        <w:r w:rsidRPr="00472B2C">
          <w:rPr>
            <w:webHidden/>
          </w:rPr>
          <w:instrText xml:space="preserve"> PAGEREF _Toc475891495 \h </w:instrText>
        </w:r>
        <w:r w:rsidRPr="00472B2C">
          <w:rPr>
            <w:webHidden/>
          </w:rPr>
        </w:r>
        <w:r w:rsidRPr="00472B2C">
          <w:rPr>
            <w:webHidden/>
          </w:rPr>
          <w:fldChar w:fldCharType="separate"/>
        </w:r>
        <w:r w:rsidR="00472B2C" w:rsidRPr="00472B2C">
          <w:rPr>
            <w:webHidden/>
          </w:rPr>
          <w:t>8</w:t>
        </w:r>
        <w:r w:rsidRPr="00472B2C">
          <w:rPr>
            <w:webHidden/>
          </w:rPr>
          <w:fldChar w:fldCharType="end"/>
        </w:r>
      </w:hyperlink>
    </w:p>
    <w:p w:rsidR="00E37657" w:rsidRPr="00472B2C" w:rsidRDefault="00E37657">
      <w:pPr>
        <w:pStyle w:val="Verzeichnis4"/>
        <w:tabs>
          <w:tab w:val="left" w:pos="1320"/>
          <w:tab w:val="right" w:leader="dot" w:pos="8188"/>
        </w:tabs>
        <w:rPr>
          <w:rFonts w:eastAsiaTheme="minorEastAsia"/>
          <w:noProof/>
          <w:sz w:val="22"/>
          <w:szCs w:val="22"/>
          <w:lang w:eastAsia="de-DE"/>
        </w:rPr>
      </w:pPr>
      <w:hyperlink w:anchor="_Toc475891496" w:history="1">
        <w:r w:rsidRPr="00472B2C">
          <w:rPr>
            <w:rStyle w:val="Hyperlink"/>
            <w:noProof/>
          </w:rPr>
          <w:t>2.2.3.1.</w:t>
        </w:r>
        <w:r w:rsidRPr="00472B2C">
          <w:rPr>
            <w:rFonts w:eastAsiaTheme="minorEastAsia"/>
            <w:noProof/>
            <w:sz w:val="22"/>
            <w:szCs w:val="22"/>
            <w:lang w:eastAsia="de-DE"/>
          </w:rPr>
          <w:tab/>
        </w:r>
        <w:r w:rsidRPr="00472B2C">
          <w:rPr>
            <w:rStyle w:val="Hyperlink"/>
            <w:noProof/>
          </w:rPr>
          <w:t>Allgemeine Definition</w:t>
        </w:r>
        <w:r w:rsidRPr="00472B2C">
          <w:rPr>
            <w:noProof/>
            <w:webHidden/>
          </w:rPr>
          <w:tab/>
        </w:r>
        <w:r w:rsidRPr="00472B2C">
          <w:rPr>
            <w:noProof/>
            <w:webHidden/>
          </w:rPr>
          <w:fldChar w:fldCharType="begin"/>
        </w:r>
        <w:r w:rsidRPr="00472B2C">
          <w:rPr>
            <w:noProof/>
            <w:webHidden/>
          </w:rPr>
          <w:instrText xml:space="preserve"> PAGEREF _Toc475891496 \h </w:instrText>
        </w:r>
        <w:r w:rsidRPr="00472B2C">
          <w:rPr>
            <w:noProof/>
            <w:webHidden/>
          </w:rPr>
        </w:r>
        <w:r w:rsidRPr="00472B2C">
          <w:rPr>
            <w:noProof/>
            <w:webHidden/>
          </w:rPr>
          <w:fldChar w:fldCharType="separate"/>
        </w:r>
        <w:r w:rsidR="00472B2C" w:rsidRPr="00472B2C">
          <w:rPr>
            <w:noProof/>
            <w:webHidden/>
          </w:rPr>
          <w:t>8</w:t>
        </w:r>
        <w:r w:rsidRPr="00472B2C">
          <w:rPr>
            <w:noProof/>
            <w:webHidden/>
          </w:rPr>
          <w:fldChar w:fldCharType="end"/>
        </w:r>
      </w:hyperlink>
    </w:p>
    <w:p w:rsidR="00E37657" w:rsidRPr="00472B2C" w:rsidRDefault="00E37657">
      <w:pPr>
        <w:pStyle w:val="Verzeichnis4"/>
        <w:tabs>
          <w:tab w:val="left" w:pos="1320"/>
          <w:tab w:val="right" w:leader="dot" w:pos="8188"/>
        </w:tabs>
        <w:rPr>
          <w:rFonts w:eastAsiaTheme="minorEastAsia"/>
          <w:noProof/>
          <w:sz w:val="22"/>
          <w:szCs w:val="22"/>
          <w:lang w:eastAsia="de-DE"/>
        </w:rPr>
      </w:pPr>
      <w:hyperlink w:anchor="_Toc475891497" w:history="1">
        <w:r w:rsidRPr="00472B2C">
          <w:rPr>
            <w:rStyle w:val="Hyperlink"/>
            <w:noProof/>
          </w:rPr>
          <w:t>2.2.3.2.</w:t>
        </w:r>
        <w:r w:rsidRPr="00472B2C">
          <w:rPr>
            <w:rFonts w:eastAsiaTheme="minorEastAsia"/>
            <w:noProof/>
            <w:sz w:val="22"/>
            <w:szCs w:val="22"/>
            <w:lang w:eastAsia="de-DE"/>
          </w:rPr>
          <w:tab/>
        </w:r>
        <w:r w:rsidRPr="00472B2C">
          <w:rPr>
            <w:rStyle w:val="Hyperlink"/>
            <w:noProof/>
          </w:rPr>
          <w:t>Lineare Filter</w:t>
        </w:r>
        <w:r w:rsidRPr="00472B2C">
          <w:rPr>
            <w:noProof/>
            <w:webHidden/>
          </w:rPr>
          <w:tab/>
        </w:r>
        <w:r w:rsidRPr="00472B2C">
          <w:rPr>
            <w:noProof/>
            <w:webHidden/>
          </w:rPr>
          <w:fldChar w:fldCharType="begin"/>
        </w:r>
        <w:r w:rsidRPr="00472B2C">
          <w:rPr>
            <w:noProof/>
            <w:webHidden/>
          </w:rPr>
          <w:instrText xml:space="preserve"> PAGEREF _Toc475891497 \h </w:instrText>
        </w:r>
        <w:r w:rsidRPr="00472B2C">
          <w:rPr>
            <w:noProof/>
            <w:webHidden/>
          </w:rPr>
        </w:r>
        <w:r w:rsidRPr="00472B2C">
          <w:rPr>
            <w:noProof/>
            <w:webHidden/>
          </w:rPr>
          <w:fldChar w:fldCharType="separate"/>
        </w:r>
        <w:r w:rsidR="00472B2C" w:rsidRPr="00472B2C">
          <w:rPr>
            <w:noProof/>
            <w:webHidden/>
          </w:rPr>
          <w:t>9</w:t>
        </w:r>
        <w:r w:rsidRPr="00472B2C">
          <w:rPr>
            <w:noProof/>
            <w:webHidden/>
          </w:rPr>
          <w:fldChar w:fldCharType="end"/>
        </w:r>
      </w:hyperlink>
    </w:p>
    <w:p w:rsidR="00E37657" w:rsidRPr="00472B2C" w:rsidRDefault="00E37657">
      <w:pPr>
        <w:pStyle w:val="Verzeichnis4"/>
        <w:tabs>
          <w:tab w:val="left" w:pos="1320"/>
          <w:tab w:val="right" w:leader="dot" w:pos="8188"/>
        </w:tabs>
        <w:rPr>
          <w:rFonts w:eastAsiaTheme="minorEastAsia"/>
          <w:noProof/>
          <w:sz w:val="22"/>
          <w:szCs w:val="22"/>
          <w:lang w:eastAsia="de-DE"/>
        </w:rPr>
      </w:pPr>
      <w:hyperlink w:anchor="_Toc475891498" w:history="1">
        <w:r w:rsidRPr="00472B2C">
          <w:rPr>
            <w:rStyle w:val="Hyperlink"/>
            <w:noProof/>
          </w:rPr>
          <w:t>2.2.3.3.</w:t>
        </w:r>
        <w:r w:rsidRPr="00472B2C">
          <w:rPr>
            <w:rFonts w:eastAsiaTheme="minorEastAsia"/>
            <w:noProof/>
            <w:sz w:val="22"/>
            <w:szCs w:val="22"/>
            <w:lang w:eastAsia="de-DE"/>
          </w:rPr>
          <w:tab/>
        </w:r>
        <w:r w:rsidRPr="00472B2C">
          <w:rPr>
            <w:rStyle w:val="Hyperlink"/>
            <w:noProof/>
          </w:rPr>
          <w:t>Kanten, Konturen, POI</w:t>
        </w:r>
        <w:r w:rsidRPr="00472B2C">
          <w:rPr>
            <w:noProof/>
            <w:webHidden/>
          </w:rPr>
          <w:tab/>
        </w:r>
        <w:r w:rsidRPr="00472B2C">
          <w:rPr>
            <w:noProof/>
            <w:webHidden/>
          </w:rPr>
          <w:fldChar w:fldCharType="begin"/>
        </w:r>
        <w:r w:rsidRPr="00472B2C">
          <w:rPr>
            <w:noProof/>
            <w:webHidden/>
          </w:rPr>
          <w:instrText xml:space="preserve"> PAGEREF _Toc475891498 \h </w:instrText>
        </w:r>
        <w:r w:rsidRPr="00472B2C">
          <w:rPr>
            <w:noProof/>
            <w:webHidden/>
          </w:rPr>
        </w:r>
        <w:r w:rsidRPr="00472B2C">
          <w:rPr>
            <w:noProof/>
            <w:webHidden/>
          </w:rPr>
          <w:fldChar w:fldCharType="separate"/>
        </w:r>
        <w:r w:rsidR="00472B2C" w:rsidRPr="00472B2C">
          <w:rPr>
            <w:noProof/>
            <w:webHidden/>
          </w:rPr>
          <w:t>11</w:t>
        </w:r>
        <w:r w:rsidRPr="00472B2C">
          <w:rPr>
            <w:noProof/>
            <w:webHidden/>
          </w:rPr>
          <w:fldChar w:fldCharType="end"/>
        </w:r>
      </w:hyperlink>
    </w:p>
    <w:p w:rsidR="00E37657" w:rsidRPr="00472B2C" w:rsidRDefault="00E37657">
      <w:pPr>
        <w:pStyle w:val="Verzeichnis4"/>
        <w:tabs>
          <w:tab w:val="left" w:pos="1320"/>
          <w:tab w:val="right" w:leader="dot" w:pos="8188"/>
        </w:tabs>
        <w:rPr>
          <w:rFonts w:eastAsiaTheme="minorEastAsia"/>
          <w:noProof/>
          <w:sz w:val="22"/>
          <w:szCs w:val="22"/>
          <w:lang w:eastAsia="de-DE"/>
        </w:rPr>
      </w:pPr>
      <w:hyperlink w:anchor="_Toc475891499" w:history="1">
        <w:r w:rsidRPr="00472B2C">
          <w:rPr>
            <w:rStyle w:val="Hyperlink"/>
            <w:noProof/>
          </w:rPr>
          <w:t>2.2.3.4.</w:t>
        </w:r>
        <w:r w:rsidRPr="00472B2C">
          <w:rPr>
            <w:rFonts w:eastAsiaTheme="minorEastAsia"/>
            <w:noProof/>
            <w:sz w:val="22"/>
            <w:szCs w:val="22"/>
            <w:lang w:eastAsia="de-DE"/>
          </w:rPr>
          <w:tab/>
        </w:r>
        <w:r w:rsidRPr="00472B2C">
          <w:rPr>
            <w:rStyle w:val="Hyperlink"/>
            <w:noProof/>
          </w:rPr>
          <w:t>Morphologische Filter</w:t>
        </w:r>
        <w:r w:rsidRPr="00472B2C">
          <w:rPr>
            <w:noProof/>
            <w:webHidden/>
          </w:rPr>
          <w:tab/>
        </w:r>
        <w:r w:rsidRPr="00472B2C">
          <w:rPr>
            <w:noProof/>
            <w:webHidden/>
          </w:rPr>
          <w:fldChar w:fldCharType="begin"/>
        </w:r>
        <w:r w:rsidRPr="00472B2C">
          <w:rPr>
            <w:noProof/>
            <w:webHidden/>
          </w:rPr>
          <w:instrText xml:space="preserve"> PAGEREF _Toc475891499 \h </w:instrText>
        </w:r>
        <w:r w:rsidRPr="00472B2C">
          <w:rPr>
            <w:noProof/>
            <w:webHidden/>
          </w:rPr>
        </w:r>
        <w:r w:rsidRPr="00472B2C">
          <w:rPr>
            <w:noProof/>
            <w:webHidden/>
          </w:rPr>
          <w:fldChar w:fldCharType="separate"/>
        </w:r>
        <w:r w:rsidR="00472B2C" w:rsidRPr="00472B2C">
          <w:rPr>
            <w:noProof/>
            <w:webHidden/>
          </w:rPr>
          <w:t>11</w:t>
        </w:r>
        <w:r w:rsidRPr="00472B2C">
          <w:rPr>
            <w:noProof/>
            <w:webHidden/>
          </w:rPr>
          <w:fldChar w:fldCharType="end"/>
        </w:r>
      </w:hyperlink>
    </w:p>
    <w:p w:rsidR="00E37657" w:rsidRPr="00472B2C" w:rsidRDefault="00E37657">
      <w:pPr>
        <w:pStyle w:val="Verzeichnis2"/>
        <w:rPr>
          <w:rFonts w:eastAsiaTheme="minorEastAsia"/>
          <w:b w:val="0"/>
          <w:bCs w:val="0"/>
          <w:noProof/>
          <w:sz w:val="22"/>
          <w:szCs w:val="22"/>
          <w:lang w:eastAsia="de-DE"/>
        </w:rPr>
      </w:pPr>
      <w:hyperlink w:anchor="_Toc475891500" w:history="1">
        <w:r w:rsidRPr="00472B2C">
          <w:rPr>
            <w:rStyle w:val="Hyperlink"/>
            <w:noProof/>
          </w:rPr>
          <w:t>2.3.</w:t>
        </w:r>
        <w:r w:rsidRPr="00472B2C">
          <w:rPr>
            <w:rFonts w:eastAsiaTheme="minorEastAsia"/>
            <w:b w:val="0"/>
            <w:bCs w:val="0"/>
            <w:noProof/>
            <w:sz w:val="22"/>
            <w:szCs w:val="22"/>
            <w:lang w:eastAsia="de-DE"/>
          </w:rPr>
          <w:tab/>
        </w:r>
        <w:r w:rsidRPr="00472B2C">
          <w:rPr>
            <w:rStyle w:val="Hyperlink"/>
            <w:noProof/>
          </w:rPr>
          <w:t>Maschinelles Lernen</w:t>
        </w:r>
        <w:r w:rsidRPr="00472B2C">
          <w:rPr>
            <w:noProof/>
            <w:webHidden/>
          </w:rPr>
          <w:tab/>
        </w:r>
        <w:r w:rsidRPr="00472B2C">
          <w:rPr>
            <w:noProof/>
            <w:webHidden/>
          </w:rPr>
          <w:fldChar w:fldCharType="begin"/>
        </w:r>
        <w:r w:rsidRPr="00472B2C">
          <w:rPr>
            <w:noProof/>
            <w:webHidden/>
          </w:rPr>
          <w:instrText xml:space="preserve"> PAGEREF _Toc475891500 \h </w:instrText>
        </w:r>
        <w:r w:rsidRPr="00472B2C">
          <w:rPr>
            <w:noProof/>
            <w:webHidden/>
          </w:rPr>
        </w:r>
        <w:r w:rsidRPr="00472B2C">
          <w:rPr>
            <w:noProof/>
            <w:webHidden/>
          </w:rPr>
          <w:fldChar w:fldCharType="separate"/>
        </w:r>
        <w:r w:rsidR="00472B2C" w:rsidRPr="00472B2C">
          <w:rPr>
            <w:noProof/>
            <w:webHidden/>
          </w:rPr>
          <w:t>13</w:t>
        </w:r>
        <w:r w:rsidRPr="00472B2C">
          <w:rPr>
            <w:noProof/>
            <w:webHidden/>
          </w:rPr>
          <w:fldChar w:fldCharType="end"/>
        </w:r>
      </w:hyperlink>
    </w:p>
    <w:p w:rsidR="00E37657" w:rsidRPr="00472B2C" w:rsidRDefault="00E37657">
      <w:pPr>
        <w:pStyle w:val="Verzeichnis3"/>
        <w:rPr>
          <w:rFonts w:eastAsiaTheme="minorEastAsia"/>
          <w:b w:val="0"/>
          <w:sz w:val="22"/>
          <w:szCs w:val="22"/>
          <w:lang w:eastAsia="de-DE"/>
        </w:rPr>
      </w:pPr>
      <w:hyperlink w:anchor="_Toc475891501" w:history="1">
        <w:r w:rsidRPr="00472B2C">
          <w:rPr>
            <w:rStyle w:val="Hyperlink"/>
          </w:rPr>
          <w:t>2.3.1.</w:t>
        </w:r>
        <w:r w:rsidRPr="00472B2C">
          <w:rPr>
            <w:rFonts w:eastAsiaTheme="minorEastAsia"/>
            <w:b w:val="0"/>
            <w:sz w:val="22"/>
            <w:szCs w:val="22"/>
            <w:lang w:eastAsia="de-DE"/>
          </w:rPr>
          <w:tab/>
        </w:r>
        <w:r w:rsidRPr="00472B2C">
          <w:rPr>
            <w:rStyle w:val="Hyperlink"/>
          </w:rPr>
          <w:t>maschinelle Lernverfahren</w:t>
        </w:r>
        <w:r w:rsidRPr="00472B2C">
          <w:rPr>
            <w:webHidden/>
          </w:rPr>
          <w:tab/>
        </w:r>
        <w:r w:rsidRPr="00472B2C">
          <w:rPr>
            <w:webHidden/>
          </w:rPr>
          <w:fldChar w:fldCharType="begin"/>
        </w:r>
        <w:r w:rsidRPr="00472B2C">
          <w:rPr>
            <w:webHidden/>
          </w:rPr>
          <w:instrText xml:space="preserve"> PAGEREF _Toc475891501 \h </w:instrText>
        </w:r>
        <w:r w:rsidRPr="00472B2C">
          <w:rPr>
            <w:webHidden/>
          </w:rPr>
        </w:r>
        <w:r w:rsidRPr="00472B2C">
          <w:rPr>
            <w:webHidden/>
          </w:rPr>
          <w:fldChar w:fldCharType="separate"/>
        </w:r>
        <w:r w:rsidR="00472B2C" w:rsidRPr="00472B2C">
          <w:rPr>
            <w:webHidden/>
          </w:rPr>
          <w:t>13</w:t>
        </w:r>
        <w:r w:rsidRPr="00472B2C">
          <w:rPr>
            <w:webHidden/>
          </w:rPr>
          <w:fldChar w:fldCharType="end"/>
        </w:r>
      </w:hyperlink>
    </w:p>
    <w:p w:rsidR="00E37657" w:rsidRPr="00472B2C" w:rsidRDefault="00E37657">
      <w:pPr>
        <w:pStyle w:val="Verzeichnis3"/>
        <w:rPr>
          <w:rFonts w:eastAsiaTheme="minorEastAsia"/>
          <w:b w:val="0"/>
          <w:sz w:val="22"/>
          <w:szCs w:val="22"/>
          <w:lang w:eastAsia="de-DE"/>
        </w:rPr>
      </w:pPr>
      <w:hyperlink w:anchor="_Toc475891502" w:history="1">
        <w:r w:rsidRPr="00472B2C">
          <w:rPr>
            <w:rStyle w:val="Hyperlink"/>
          </w:rPr>
          <w:t>2.3.2.</w:t>
        </w:r>
        <w:r w:rsidRPr="00472B2C">
          <w:rPr>
            <w:rFonts w:eastAsiaTheme="minorEastAsia"/>
            <w:b w:val="0"/>
            <w:sz w:val="22"/>
            <w:szCs w:val="22"/>
            <w:lang w:eastAsia="de-DE"/>
          </w:rPr>
          <w:tab/>
        </w:r>
        <w:r w:rsidRPr="00472B2C">
          <w:rPr>
            <w:rStyle w:val="Hyperlink"/>
          </w:rPr>
          <w:t>Klassifizierung</w:t>
        </w:r>
        <w:r w:rsidRPr="00472B2C">
          <w:rPr>
            <w:webHidden/>
          </w:rPr>
          <w:tab/>
        </w:r>
        <w:r w:rsidRPr="00472B2C">
          <w:rPr>
            <w:webHidden/>
          </w:rPr>
          <w:fldChar w:fldCharType="begin"/>
        </w:r>
        <w:r w:rsidRPr="00472B2C">
          <w:rPr>
            <w:webHidden/>
          </w:rPr>
          <w:instrText xml:space="preserve"> PAGEREF _Toc475891502 \h </w:instrText>
        </w:r>
        <w:r w:rsidRPr="00472B2C">
          <w:rPr>
            <w:webHidden/>
          </w:rPr>
        </w:r>
        <w:r w:rsidRPr="00472B2C">
          <w:rPr>
            <w:webHidden/>
          </w:rPr>
          <w:fldChar w:fldCharType="separate"/>
        </w:r>
        <w:r w:rsidR="00472B2C" w:rsidRPr="00472B2C">
          <w:rPr>
            <w:webHidden/>
          </w:rPr>
          <w:t>13</w:t>
        </w:r>
        <w:r w:rsidRPr="00472B2C">
          <w:rPr>
            <w:webHidden/>
          </w:rPr>
          <w:fldChar w:fldCharType="end"/>
        </w:r>
      </w:hyperlink>
    </w:p>
    <w:p w:rsidR="00E37657" w:rsidRPr="00472B2C" w:rsidRDefault="00E37657">
      <w:pPr>
        <w:pStyle w:val="Verzeichnis3"/>
        <w:rPr>
          <w:rFonts w:eastAsiaTheme="minorEastAsia"/>
          <w:b w:val="0"/>
          <w:sz w:val="22"/>
          <w:szCs w:val="22"/>
          <w:lang w:eastAsia="de-DE"/>
        </w:rPr>
      </w:pPr>
      <w:hyperlink w:anchor="_Toc475891503" w:history="1">
        <w:r w:rsidRPr="00472B2C">
          <w:rPr>
            <w:rStyle w:val="Hyperlink"/>
          </w:rPr>
          <w:t>2.3.3.</w:t>
        </w:r>
        <w:r w:rsidRPr="00472B2C">
          <w:rPr>
            <w:rFonts w:eastAsiaTheme="minorEastAsia"/>
            <w:b w:val="0"/>
            <w:sz w:val="22"/>
            <w:szCs w:val="22"/>
            <w:lang w:eastAsia="de-DE"/>
          </w:rPr>
          <w:tab/>
        </w:r>
        <w:r w:rsidRPr="00472B2C">
          <w:rPr>
            <w:rStyle w:val="Hyperlink"/>
          </w:rPr>
          <w:t>Support-Vektor-Maschinen</w:t>
        </w:r>
        <w:r w:rsidRPr="00472B2C">
          <w:rPr>
            <w:webHidden/>
          </w:rPr>
          <w:tab/>
        </w:r>
        <w:r w:rsidRPr="00472B2C">
          <w:rPr>
            <w:webHidden/>
          </w:rPr>
          <w:fldChar w:fldCharType="begin"/>
        </w:r>
        <w:r w:rsidRPr="00472B2C">
          <w:rPr>
            <w:webHidden/>
          </w:rPr>
          <w:instrText xml:space="preserve"> PAGEREF _Toc475891503 \h </w:instrText>
        </w:r>
        <w:r w:rsidRPr="00472B2C">
          <w:rPr>
            <w:webHidden/>
          </w:rPr>
        </w:r>
        <w:r w:rsidRPr="00472B2C">
          <w:rPr>
            <w:webHidden/>
          </w:rPr>
          <w:fldChar w:fldCharType="separate"/>
        </w:r>
        <w:r w:rsidR="00472B2C" w:rsidRPr="00472B2C">
          <w:rPr>
            <w:webHidden/>
          </w:rPr>
          <w:t>16</w:t>
        </w:r>
        <w:r w:rsidRPr="00472B2C">
          <w:rPr>
            <w:webHidden/>
          </w:rPr>
          <w:fldChar w:fldCharType="end"/>
        </w:r>
      </w:hyperlink>
    </w:p>
    <w:p w:rsidR="00E37657" w:rsidRPr="00472B2C" w:rsidRDefault="00E37657">
      <w:pPr>
        <w:pStyle w:val="Verzeichnis3"/>
        <w:rPr>
          <w:rFonts w:eastAsiaTheme="minorEastAsia"/>
          <w:b w:val="0"/>
          <w:sz w:val="22"/>
          <w:szCs w:val="22"/>
          <w:lang w:eastAsia="de-DE"/>
        </w:rPr>
      </w:pPr>
      <w:hyperlink w:anchor="_Toc475891504" w:history="1">
        <w:r w:rsidRPr="00472B2C">
          <w:rPr>
            <w:rStyle w:val="Hyperlink"/>
          </w:rPr>
          <w:t>2.3.4.</w:t>
        </w:r>
        <w:r w:rsidRPr="00472B2C">
          <w:rPr>
            <w:rFonts w:eastAsiaTheme="minorEastAsia"/>
            <w:b w:val="0"/>
            <w:sz w:val="22"/>
            <w:szCs w:val="22"/>
            <w:lang w:eastAsia="de-DE"/>
          </w:rPr>
          <w:tab/>
        </w:r>
        <w:r w:rsidRPr="00472B2C">
          <w:rPr>
            <w:rStyle w:val="Hyperlink"/>
          </w:rPr>
          <w:t>Künstliche Neuronale Netze</w:t>
        </w:r>
        <w:r w:rsidRPr="00472B2C">
          <w:rPr>
            <w:webHidden/>
          </w:rPr>
          <w:tab/>
        </w:r>
        <w:r w:rsidRPr="00472B2C">
          <w:rPr>
            <w:webHidden/>
          </w:rPr>
          <w:fldChar w:fldCharType="begin"/>
        </w:r>
        <w:r w:rsidRPr="00472B2C">
          <w:rPr>
            <w:webHidden/>
          </w:rPr>
          <w:instrText xml:space="preserve"> PAGEREF _Toc475891504 \h </w:instrText>
        </w:r>
        <w:r w:rsidRPr="00472B2C">
          <w:rPr>
            <w:webHidden/>
          </w:rPr>
        </w:r>
        <w:r w:rsidRPr="00472B2C">
          <w:rPr>
            <w:webHidden/>
          </w:rPr>
          <w:fldChar w:fldCharType="separate"/>
        </w:r>
        <w:r w:rsidR="00472B2C" w:rsidRPr="00472B2C">
          <w:rPr>
            <w:webHidden/>
          </w:rPr>
          <w:t>16</w:t>
        </w:r>
        <w:r w:rsidRPr="00472B2C">
          <w:rPr>
            <w:webHidden/>
          </w:rPr>
          <w:fldChar w:fldCharType="end"/>
        </w:r>
      </w:hyperlink>
    </w:p>
    <w:p w:rsidR="00E37657" w:rsidRPr="00472B2C" w:rsidRDefault="00E37657">
      <w:pPr>
        <w:pStyle w:val="Verzeichnis4"/>
        <w:tabs>
          <w:tab w:val="left" w:pos="1320"/>
          <w:tab w:val="right" w:leader="dot" w:pos="8188"/>
        </w:tabs>
        <w:rPr>
          <w:rFonts w:eastAsiaTheme="minorEastAsia"/>
          <w:noProof/>
          <w:sz w:val="22"/>
          <w:szCs w:val="22"/>
          <w:lang w:eastAsia="de-DE"/>
        </w:rPr>
      </w:pPr>
      <w:hyperlink w:anchor="_Toc475891505" w:history="1">
        <w:r w:rsidRPr="00472B2C">
          <w:rPr>
            <w:rStyle w:val="Hyperlink"/>
            <w:noProof/>
          </w:rPr>
          <w:t>2.3.4.1.</w:t>
        </w:r>
        <w:r w:rsidRPr="00472B2C">
          <w:rPr>
            <w:rFonts w:eastAsiaTheme="minorEastAsia"/>
            <w:noProof/>
            <w:sz w:val="22"/>
            <w:szCs w:val="22"/>
            <w:lang w:eastAsia="de-DE"/>
          </w:rPr>
          <w:tab/>
        </w:r>
        <w:r w:rsidRPr="00472B2C">
          <w:rPr>
            <w:rStyle w:val="Hyperlink"/>
            <w:noProof/>
          </w:rPr>
          <w:t>Grundstruktur eines neuronalen Netzes</w:t>
        </w:r>
        <w:r w:rsidRPr="00472B2C">
          <w:rPr>
            <w:noProof/>
            <w:webHidden/>
          </w:rPr>
          <w:tab/>
        </w:r>
        <w:r w:rsidRPr="00472B2C">
          <w:rPr>
            <w:noProof/>
            <w:webHidden/>
          </w:rPr>
          <w:fldChar w:fldCharType="begin"/>
        </w:r>
        <w:r w:rsidRPr="00472B2C">
          <w:rPr>
            <w:noProof/>
            <w:webHidden/>
          </w:rPr>
          <w:instrText xml:space="preserve"> PAGEREF _Toc475891505 \h </w:instrText>
        </w:r>
        <w:r w:rsidRPr="00472B2C">
          <w:rPr>
            <w:noProof/>
            <w:webHidden/>
          </w:rPr>
        </w:r>
        <w:r w:rsidRPr="00472B2C">
          <w:rPr>
            <w:noProof/>
            <w:webHidden/>
          </w:rPr>
          <w:fldChar w:fldCharType="separate"/>
        </w:r>
        <w:r w:rsidR="00472B2C" w:rsidRPr="00472B2C">
          <w:rPr>
            <w:noProof/>
            <w:webHidden/>
          </w:rPr>
          <w:t>16</w:t>
        </w:r>
        <w:r w:rsidRPr="00472B2C">
          <w:rPr>
            <w:noProof/>
            <w:webHidden/>
          </w:rPr>
          <w:fldChar w:fldCharType="end"/>
        </w:r>
      </w:hyperlink>
    </w:p>
    <w:p w:rsidR="00E37657" w:rsidRPr="00472B2C" w:rsidRDefault="00E37657">
      <w:pPr>
        <w:pStyle w:val="Verzeichnis4"/>
        <w:tabs>
          <w:tab w:val="left" w:pos="1320"/>
          <w:tab w:val="right" w:leader="dot" w:pos="8188"/>
        </w:tabs>
        <w:rPr>
          <w:rFonts w:eastAsiaTheme="minorEastAsia"/>
          <w:noProof/>
          <w:sz w:val="22"/>
          <w:szCs w:val="22"/>
          <w:lang w:eastAsia="de-DE"/>
        </w:rPr>
      </w:pPr>
      <w:hyperlink w:anchor="_Toc475891506" w:history="1">
        <w:r w:rsidRPr="00472B2C">
          <w:rPr>
            <w:rStyle w:val="Hyperlink"/>
            <w:noProof/>
          </w:rPr>
          <w:t>2.3.4.2.</w:t>
        </w:r>
        <w:r w:rsidRPr="00472B2C">
          <w:rPr>
            <w:rFonts w:eastAsiaTheme="minorEastAsia"/>
            <w:noProof/>
            <w:sz w:val="22"/>
            <w:szCs w:val="22"/>
            <w:lang w:eastAsia="de-DE"/>
          </w:rPr>
          <w:tab/>
        </w:r>
        <w:r w:rsidRPr="00472B2C">
          <w:rPr>
            <w:rStyle w:val="Hyperlink"/>
            <w:noProof/>
          </w:rPr>
          <w:t>Multilayer Perceptron und Backpropagation</w:t>
        </w:r>
        <w:r w:rsidRPr="00472B2C">
          <w:rPr>
            <w:noProof/>
            <w:webHidden/>
          </w:rPr>
          <w:tab/>
        </w:r>
        <w:r w:rsidRPr="00472B2C">
          <w:rPr>
            <w:noProof/>
            <w:webHidden/>
          </w:rPr>
          <w:fldChar w:fldCharType="begin"/>
        </w:r>
        <w:r w:rsidRPr="00472B2C">
          <w:rPr>
            <w:noProof/>
            <w:webHidden/>
          </w:rPr>
          <w:instrText xml:space="preserve"> PAGEREF _Toc475891506 \h </w:instrText>
        </w:r>
        <w:r w:rsidRPr="00472B2C">
          <w:rPr>
            <w:noProof/>
            <w:webHidden/>
          </w:rPr>
        </w:r>
        <w:r w:rsidRPr="00472B2C">
          <w:rPr>
            <w:noProof/>
            <w:webHidden/>
          </w:rPr>
          <w:fldChar w:fldCharType="separate"/>
        </w:r>
        <w:r w:rsidR="00472B2C" w:rsidRPr="00472B2C">
          <w:rPr>
            <w:noProof/>
            <w:webHidden/>
          </w:rPr>
          <w:t>18</w:t>
        </w:r>
        <w:r w:rsidRPr="00472B2C">
          <w:rPr>
            <w:noProof/>
            <w:webHidden/>
          </w:rPr>
          <w:fldChar w:fldCharType="end"/>
        </w:r>
      </w:hyperlink>
    </w:p>
    <w:p w:rsidR="00E37657" w:rsidRPr="00472B2C" w:rsidRDefault="00E37657">
      <w:pPr>
        <w:pStyle w:val="Verzeichnis3"/>
        <w:rPr>
          <w:rFonts w:eastAsiaTheme="minorEastAsia"/>
          <w:b w:val="0"/>
          <w:sz w:val="22"/>
          <w:szCs w:val="22"/>
          <w:lang w:eastAsia="de-DE"/>
        </w:rPr>
      </w:pPr>
      <w:hyperlink w:anchor="_Toc475891507" w:history="1">
        <w:r w:rsidRPr="00472B2C">
          <w:rPr>
            <w:rStyle w:val="Hyperlink"/>
          </w:rPr>
          <w:t>2.3.5.</w:t>
        </w:r>
        <w:r w:rsidRPr="00472B2C">
          <w:rPr>
            <w:rFonts w:eastAsiaTheme="minorEastAsia"/>
            <w:b w:val="0"/>
            <w:sz w:val="22"/>
            <w:szCs w:val="22"/>
            <w:lang w:eastAsia="de-DE"/>
          </w:rPr>
          <w:tab/>
        </w:r>
        <w:r w:rsidRPr="00472B2C">
          <w:rPr>
            <w:rStyle w:val="Hyperlink"/>
          </w:rPr>
          <w:t>Features zur Beschreibung von Bildregionen</w:t>
        </w:r>
        <w:r w:rsidRPr="00472B2C">
          <w:rPr>
            <w:webHidden/>
          </w:rPr>
          <w:tab/>
        </w:r>
        <w:r w:rsidRPr="00472B2C">
          <w:rPr>
            <w:webHidden/>
          </w:rPr>
          <w:fldChar w:fldCharType="begin"/>
        </w:r>
        <w:r w:rsidRPr="00472B2C">
          <w:rPr>
            <w:webHidden/>
          </w:rPr>
          <w:instrText xml:space="preserve"> PAGEREF _Toc475891507 \h </w:instrText>
        </w:r>
        <w:r w:rsidRPr="00472B2C">
          <w:rPr>
            <w:webHidden/>
          </w:rPr>
        </w:r>
        <w:r w:rsidRPr="00472B2C">
          <w:rPr>
            <w:webHidden/>
          </w:rPr>
          <w:fldChar w:fldCharType="separate"/>
        </w:r>
        <w:r w:rsidR="00472B2C" w:rsidRPr="00472B2C">
          <w:rPr>
            <w:webHidden/>
          </w:rPr>
          <w:t>20</w:t>
        </w:r>
        <w:r w:rsidRPr="00472B2C">
          <w:rPr>
            <w:webHidden/>
          </w:rPr>
          <w:fldChar w:fldCharType="end"/>
        </w:r>
      </w:hyperlink>
    </w:p>
    <w:p w:rsidR="00E37657" w:rsidRPr="00472B2C" w:rsidRDefault="00E37657">
      <w:pPr>
        <w:pStyle w:val="Verzeichnis4"/>
        <w:tabs>
          <w:tab w:val="left" w:pos="1320"/>
          <w:tab w:val="right" w:leader="dot" w:pos="8188"/>
        </w:tabs>
        <w:rPr>
          <w:rFonts w:eastAsiaTheme="minorEastAsia"/>
          <w:noProof/>
          <w:sz w:val="22"/>
          <w:szCs w:val="22"/>
          <w:lang w:eastAsia="de-DE"/>
        </w:rPr>
      </w:pPr>
      <w:hyperlink w:anchor="_Toc475891508" w:history="1">
        <w:r w:rsidRPr="00472B2C">
          <w:rPr>
            <w:rStyle w:val="Hyperlink"/>
            <w:noProof/>
          </w:rPr>
          <w:t>2.3.5.1.</w:t>
        </w:r>
        <w:r w:rsidRPr="00472B2C">
          <w:rPr>
            <w:rFonts w:eastAsiaTheme="minorEastAsia"/>
            <w:noProof/>
            <w:sz w:val="22"/>
            <w:szCs w:val="22"/>
            <w:lang w:eastAsia="de-DE"/>
          </w:rPr>
          <w:tab/>
        </w:r>
        <w:r w:rsidRPr="00472B2C">
          <w:rPr>
            <w:rStyle w:val="Hyperlink"/>
            <w:noProof/>
          </w:rPr>
          <w:t>Inarianz</w:t>
        </w:r>
        <w:r w:rsidRPr="00472B2C">
          <w:rPr>
            <w:noProof/>
            <w:webHidden/>
          </w:rPr>
          <w:tab/>
        </w:r>
        <w:r w:rsidRPr="00472B2C">
          <w:rPr>
            <w:noProof/>
            <w:webHidden/>
          </w:rPr>
          <w:fldChar w:fldCharType="begin"/>
        </w:r>
        <w:r w:rsidRPr="00472B2C">
          <w:rPr>
            <w:noProof/>
            <w:webHidden/>
          </w:rPr>
          <w:instrText xml:space="preserve"> PAGEREF _Toc475891508 \h </w:instrText>
        </w:r>
        <w:r w:rsidRPr="00472B2C">
          <w:rPr>
            <w:noProof/>
            <w:webHidden/>
          </w:rPr>
        </w:r>
        <w:r w:rsidRPr="00472B2C">
          <w:rPr>
            <w:noProof/>
            <w:webHidden/>
          </w:rPr>
          <w:fldChar w:fldCharType="separate"/>
        </w:r>
        <w:r w:rsidR="00472B2C" w:rsidRPr="00472B2C">
          <w:rPr>
            <w:noProof/>
            <w:webHidden/>
          </w:rPr>
          <w:t>20</w:t>
        </w:r>
        <w:r w:rsidRPr="00472B2C">
          <w:rPr>
            <w:noProof/>
            <w:webHidden/>
          </w:rPr>
          <w:fldChar w:fldCharType="end"/>
        </w:r>
      </w:hyperlink>
    </w:p>
    <w:p w:rsidR="00E37657" w:rsidRPr="00472B2C" w:rsidRDefault="00E37657">
      <w:pPr>
        <w:pStyle w:val="Verzeichnis4"/>
        <w:tabs>
          <w:tab w:val="left" w:pos="1320"/>
          <w:tab w:val="right" w:leader="dot" w:pos="8188"/>
        </w:tabs>
        <w:rPr>
          <w:rFonts w:eastAsiaTheme="minorEastAsia"/>
          <w:noProof/>
          <w:sz w:val="22"/>
          <w:szCs w:val="22"/>
          <w:lang w:eastAsia="de-DE"/>
        </w:rPr>
      </w:pPr>
      <w:hyperlink w:anchor="_Toc475891509" w:history="1">
        <w:r w:rsidRPr="00472B2C">
          <w:rPr>
            <w:rStyle w:val="Hyperlink"/>
            <w:noProof/>
          </w:rPr>
          <w:t>2.3.5.2.</w:t>
        </w:r>
        <w:r w:rsidRPr="00472B2C">
          <w:rPr>
            <w:rFonts w:eastAsiaTheme="minorEastAsia"/>
            <w:noProof/>
            <w:sz w:val="22"/>
            <w:szCs w:val="22"/>
            <w:lang w:eastAsia="de-DE"/>
          </w:rPr>
          <w:tab/>
        </w:r>
        <w:r w:rsidRPr="00472B2C">
          <w:rPr>
            <w:rStyle w:val="Hyperlink"/>
            <w:noProof/>
          </w:rPr>
          <w:t>Geometrische Merkmale und Momente</w:t>
        </w:r>
        <w:r w:rsidRPr="00472B2C">
          <w:rPr>
            <w:noProof/>
            <w:webHidden/>
          </w:rPr>
          <w:tab/>
        </w:r>
        <w:r w:rsidRPr="00472B2C">
          <w:rPr>
            <w:noProof/>
            <w:webHidden/>
          </w:rPr>
          <w:fldChar w:fldCharType="begin"/>
        </w:r>
        <w:r w:rsidRPr="00472B2C">
          <w:rPr>
            <w:noProof/>
            <w:webHidden/>
          </w:rPr>
          <w:instrText xml:space="preserve"> PAGEREF _Toc475891509 \h </w:instrText>
        </w:r>
        <w:r w:rsidRPr="00472B2C">
          <w:rPr>
            <w:noProof/>
            <w:webHidden/>
          </w:rPr>
        </w:r>
        <w:r w:rsidRPr="00472B2C">
          <w:rPr>
            <w:noProof/>
            <w:webHidden/>
          </w:rPr>
          <w:fldChar w:fldCharType="separate"/>
        </w:r>
        <w:r w:rsidR="00472B2C" w:rsidRPr="00472B2C">
          <w:rPr>
            <w:noProof/>
            <w:webHidden/>
          </w:rPr>
          <w:t>21</w:t>
        </w:r>
        <w:r w:rsidRPr="00472B2C">
          <w:rPr>
            <w:noProof/>
            <w:webHidden/>
          </w:rPr>
          <w:fldChar w:fldCharType="end"/>
        </w:r>
      </w:hyperlink>
    </w:p>
    <w:p w:rsidR="00E37657" w:rsidRPr="00472B2C" w:rsidRDefault="00E37657">
      <w:pPr>
        <w:pStyle w:val="Verzeichnis4"/>
        <w:tabs>
          <w:tab w:val="left" w:pos="1320"/>
          <w:tab w:val="right" w:leader="dot" w:pos="8188"/>
        </w:tabs>
        <w:rPr>
          <w:rFonts w:eastAsiaTheme="minorEastAsia"/>
          <w:noProof/>
          <w:sz w:val="22"/>
          <w:szCs w:val="22"/>
          <w:lang w:eastAsia="de-DE"/>
        </w:rPr>
      </w:pPr>
      <w:hyperlink w:anchor="_Toc475891510" w:history="1">
        <w:r w:rsidRPr="00472B2C">
          <w:rPr>
            <w:rStyle w:val="Hyperlink"/>
            <w:noProof/>
          </w:rPr>
          <w:t>2.3.5.3.</w:t>
        </w:r>
        <w:r w:rsidRPr="00472B2C">
          <w:rPr>
            <w:rFonts w:eastAsiaTheme="minorEastAsia"/>
            <w:noProof/>
            <w:sz w:val="22"/>
            <w:szCs w:val="22"/>
            <w:lang w:eastAsia="de-DE"/>
          </w:rPr>
          <w:tab/>
        </w:r>
        <w:r w:rsidRPr="00472B2C">
          <w:rPr>
            <w:rStyle w:val="Hyperlink"/>
            <w:noProof/>
          </w:rPr>
          <w:t>SIFT / SURF</w:t>
        </w:r>
        <w:r w:rsidRPr="00472B2C">
          <w:rPr>
            <w:noProof/>
            <w:webHidden/>
          </w:rPr>
          <w:tab/>
        </w:r>
        <w:r w:rsidRPr="00472B2C">
          <w:rPr>
            <w:noProof/>
            <w:webHidden/>
          </w:rPr>
          <w:fldChar w:fldCharType="begin"/>
        </w:r>
        <w:r w:rsidRPr="00472B2C">
          <w:rPr>
            <w:noProof/>
            <w:webHidden/>
          </w:rPr>
          <w:instrText xml:space="preserve"> PAGEREF _Toc475891510 \h </w:instrText>
        </w:r>
        <w:r w:rsidRPr="00472B2C">
          <w:rPr>
            <w:noProof/>
            <w:webHidden/>
          </w:rPr>
        </w:r>
        <w:r w:rsidRPr="00472B2C">
          <w:rPr>
            <w:noProof/>
            <w:webHidden/>
          </w:rPr>
          <w:fldChar w:fldCharType="separate"/>
        </w:r>
        <w:r w:rsidR="00472B2C" w:rsidRPr="00472B2C">
          <w:rPr>
            <w:noProof/>
            <w:webHidden/>
          </w:rPr>
          <w:t>21</w:t>
        </w:r>
        <w:r w:rsidRPr="00472B2C">
          <w:rPr>
            <w:noProof/>
            <w:webHidden/>
          </w:rPr>
          <w:fldChar w:fldCharType="end"/>
        </w:r>
      </w:hyperlink>
    </w:p>
    <w:p w:rsidR="00E37657" w:rsidRPr="00472B2C" w:rsidRDefault="00E37657">
      <w:pPr>
        <w:pStyle w:val="Verzeichnis3"/>
        <w:rPr>
          <w:rFonts w:eastAsiaTheme="minorEastAsia"/>
          <w:b w:val="0"/>
          <w:sz w:val="22"/>
          <w:szCs w:val="22"/>
          <w:lang w:eastAsia="de-DE"/>
        </w:rPr>
      </w:pPr>
      <w:hyperlink w:anchor="_Toc475891511" w:history="1">
        <w:r w:rsidRPr="00472B2C">
          <w:rPr>
            <w:rStyle w:val="Hyperlink"/>
          </w:rPr>
          <w:t>2.3.6.</w:t>
        </w:r>
        <w:r w:rsidRPr="00472B2C">
          <w:rPr>
            <w:rFonts w:eastAsiaTheme="minorEastAsia"/>
            <w:b w:val="0"/>
            <w:sz w:val="22"/>
            <w:szCs w:val="22"/>
            <w:lang w:eastAsia="de-DE"/>
          </w:rPr>
          <w:tab/>
        </w:r>
        <w:r w:rsidRPr="00472B2C">
          <w:rPr>
            <w:rStyle w:val="Hyperlink"/>
          </w:rPr>
          <w:t>k-Means Clustering</w:t>
        </w:r>
        <w:r w:rsidRPr="00472B2C">
          <w:rPr>
            <w:webHidden/>
          </w:rPr>
          <w:tab/>
        </w:r>
        <w:r w:rsidRPr="00472B2C">
          <w:rPr>
            <w:webHidden/>
          </w:rPr>
          <w:fldChar w:fldCharType="begin"/>
        </w:r>
        <w:r w:rsidRPr="00472B2C">
          <w:rPr>
            <w:webHidden/>
          </w:rPr>
          <w:instrText xml:space="preserve"> PAGEREF _Toc475891511 \h </w:instrText>
        </w:r>
        <w:r w:rsidRPr="00472B2C">
          <w:rPr>
            <w:webHidden/>
          </w:rPr>
        </w:r>
        <w:r w:rsidRPr="00472B2C">
          <w:rPr>
            <w:webHidden/>
          </w:rPr>
          <w:fldChar w:fldCharType="separate"/>
        </w:r>
        <w:r w:rsidR="00472B2C" w:rsidRPr="00472B2C">
          <w:rPr>
            <w:webHidden/>
          </w:rPr>
          <w:t>21</w:t>
        </w:r>
        <w:r w:rsidRPr="00472B2C">
          <w:rPr>
            <w:webHidden/>
          </w:rPr>
          <w:fldChar w:fldCharType="end"/>
        </w:r>
      </w:hyperlink>
    </w:p>
    <w:p w:rsidR="00E37657" w:rsidRPr="00472B2C" w:rsidRDefault="00E37657">
      <w:pPr>
        <w:pStyle w:val="Verzeichnis1"/>
        <w:rPr>
          <w:rFonts w:asciiTheme="minorHAnsi" w:eastAsiaTheme="minorEastAsia" w:hAnsiTheme="minorHAnsi"/>
          <w:b w:val="0"/>
          <w:bCs w:val="0"/>
          <w:caps w:val="0"/>
          <w:noProof/>
          <w:sz w:val="22"/>
          <w:szCs w:val="22"/>
          <w:lang w:eastAsia="de-DE"/>
        </w:rPr>
      </w:pPr>
      <w:hyperlink w:anchor="_Toc475891512" w:history="1">
        <w:r w:rsidRPr="00472B2C">
          <w:rPr>
            <w:rStyle w:val="Hyperlink"/>
            <w:rFonts w:ascii="Tahoma" w:hAnsi="Tahoma" w:cs="Tahoma"/>
            <w:caps w:val="0"/>
            <w:noProof/>
          </w:rPr>
          <w:t>3.</w:t>
        </w:r>
        <w:r w:rsidRPr="00472B2C">
          <w:rPr>
            <w:rFonts w:asciiTheme="minorHAnsi" w:eastAsiaTheme="minorEastAsia" w:hAnsiTheme="minorHAnsi"/>
            <w:b w:val="0"/>
            <w:bCs w:val="0"/>
            <w:caps w:val="0"/>
            <w:noProof/>
            <w:sz w:val="22"/>
            <w:szCs w:val="22"/>
            <w:lang w:eastAsia="de-DE"/>
          </w:rPr>
          <w:tab/>
        </w:r>
        <w:r w:rsidRPr="00472B2C">
          <w:rPr>
            <w:rStyle w:val="Hyperlink"/>
            <w:caps w:val="0"/>
            <w:noProof/>
          </w:rPr>
          <w:t>Konzeption</w:t>
        </w:r>
        <w:r w:rsidRPr="00472B2C">
          <w:rPr>
            <w:caps w:val="0"/>
            <w:noProof/>
            <w:webHidden/>
          </w:rPr>
          <w:tab/>
        </w:r>
        <w:r w:rsidRPr="00472B2C">
          <w:rPr>
            <w:caps w:val="0"/>
            <w:noProof/>
            <w:webHidden/>
          </w:rPr>
          <w:fldChar w:fldCharType="begin"/>
        </w:r>
        <w:r w:rsidRPr="00472B2C">
          <w:rPr>
            <w:caps w:val="0"/>
            <w:noProof/>
            <w:webHidden/>
          </w:rPr>
          <w:instrText xml:space="preserve"> PAGEREF _Toc475891512 \h </w:instrText>
        </w:r>
        <w:r w:rsidRPr="00472B2C">
          <w:rPr>
            <w:caps w:val="0"/>
            <w:noProof/>
            <w:webHidden/>
          </w:rPr>
        </w:r>
        <w:r w:rsidRPr="00472B2C">
          <w:rPr>
            <w:caps w:val="0"/>
            <w:noProof/>
            <w:webHidden/>
          </w:rPr>
          <w:fldChar w:fldCharType="separate"/>
        </w:r>
        <w:r w:rsidR="00472B2C" w:rsidRPr="00472B2C">
          <w:rPr>
            <w:caps w:val="0"/>
            <w:noProof/>
            <w:webHidden/>
          </w:rPr>
          <w:t>22</w:t>
        </w:r>
        <w:r w:rsidRPr="00472B2C">
          <w:rPr>
            <w:caps w:val="0"/>
            <w:noProof/>
            <w:webHidden/>
          </w:rPr>
          <w:fldChar w:fldCharType="end"/>
        </w:r>
      </w:hyperlink>
    </w:p>
    <w:p w:rsidR="00E37657" w:rsidRPr="00472B2C" w:rsidRDefault="00E37657">
      <w:pPr>
        <w:pStyle w:val="Verzeichnis2"/>
        <w:rPr>
          <w:rFonts w:eastAsiaTheme="minorEastAsia"/>
          <w:b w:val="0"/>
          <w:bCs w:val="0"/>
          <w:noProof/>
          <w:sz w:val="22"/>
          <w:szCs w:val="22"/>
          <w:lang w:eastAsia="de-DE"/>
        </w:rPr>
      </w:pPr>
      <w:hyperlink w:anchor="_Toc475891513" w:history="1">
        <w:r w:rsidRPr="00472B2C">
          <w:rPr>
            <w:rStyle w:val="Hyperlink"/>
            <w:noProof/>
          </w:rPr>
          <w:t>3.1.</w:t>
        </w:r>
        <w:r w:rsidRPr="00472B2C">
          <w:rPr>
            <w:rFonts w:eastAsiaTheme="minorEastAsia"/>
            <w:b w:val="0"/>
            <w:bCs w:val="0"/>
            <w:noProof/>
            <w:sz w:val="22"/>
            <w:szCs w:val="22"/>
            <w:lang w:eastAsia="de-DE"/>
          </w:rPr>
          <w:tab/>
        </w:r>
        <w:r w:rsidRPr="00472B2C">
          <w:rPr>
            <w:rStyle w:val="Hyperlink"/>
            <w:noProof/>
          </w:rPr>
          <w:t>Zielstellung</w:t>
        </w:r>
        <w:r w:rsidRPr="00472B2C">
          <w:rPr>
            <w:noProof/>
            <w:webHidden/>
          </w:rPr>
          <w:tab/>
        </w:r>
        <w:r w:rsidRPr="00472B2C">
          <w:rPr>
            <w:noProof/>
            <w:webHidden/>
          </w:rPr>
          <w:fldChar w:fldCharType="begin"/>
        </w:r>
        <w:r w:rsidRPr="00472B2C">
          <w:rPr>
            <w:noProof/>
            <w:webHidden/>
          </w:rPr>
          <w:instrText xml:space="preserve"> PAGEREF _Toc475891513 \h </w:instrText>
        </w:r>
        <w:r w:rsidRPr="00472B2C">
          <w:rPr>
            <w:noProof/>
            <w:webHidden/>
          </w:rPr>
        </w:r>
        <w:r w:rsidRPr="00472B2C">
          <w:rPr>
            <w:noProof/>
            <w:webHidden/>
          </w:rPr>
          <w:fldChar w:fldCharType="separate"/>
        </w:r>
        <w:r w:rsidR="00472B2C" w:rsidRPr="00472B2C">
          <w:rPr>
            <w:noProof/>
            <w:webHidden/>
          </w:rPr>
          <w:t>22</w:t>
        </w:r>
        <w:r w:rsidRPr="00472B2C">
          <w:rPr>
            <w:noProof/>
            <w:webHidden/>
          </w:rPr>
          <w:fldChar w:fldCharType="end"/>
        </w:r>
      </w:hyperlink>
    </w:p>
    <w:p w:rsidR="00E37657" w:rsidRPr="00472B2C" w:rsidRDefault="00E37657">
      <w:pPr>
        <w:pStyle w:val="Verzeichnis2"/>
        <w:rPr>
          <w:rFonts w:eastAsiaTheme="minorEastAsia"/>
          <w:b w:val="0"/>
          <w:bCs w:val="0"/>
          <w:noProof/>
          <w:sz w:val="22"/>
          <w:szCs w:val="22"/>
          <w:lang w:eastAsia="de-DE"/>
        </w:rPr>
      </w:pPr>
      <w:hyperlink w:anchor="_Toc475891514" w:history="1">
        <w:r w:rsidRPr="00472B2C">
          <w:rPr>
            <w:rStyle w:val="Hyperlink"/>
            <w:noProof/>
          </w:rPr>
          <w:t>3.2.</w:t>
        </w:r>
        <w:r w:rsidRPr="00472B2C">
          <w:rPr>
            <w:rFonts w:eastAsiaTheme="minorEastAsia"/>
            <w:b w:val="0"/>
            <w:bCs w:val="0"/>
            <w:noProof/>
            <w:sz w:val="22"/>
            <w:szCs w:val="22"/>
            <w:lang w:eastAsia="de-DE"/>
          </w:rPr>
          <w:tab/>
        </w:r>
        <w:r w:rsidRPr="00472B2C">
          <w:rPr>
            <w:rStyle w:val="Hyperlink"/>
            <w:noProof/>
          </w:rPr>
          <w:t>Testumgebung</w:t>
        </w:r>
        <w:r w:rsidRPr="00472B2C">
          <w:rPr>
            <w:noProof/>
            <w:webHidden/>
          </w:rPr>
          <w:tab/>
        </w:r>
        <w:r w:rsidRPr="00472B2C">
          <w:rPr>
            <w:noProof/>
            <w:webHidden/>
          </w:rPr>
          <w:fldChar w:fldCharType="begin"/>
        </w:r>
        <w:r w:rsidRPr="00472B2C">
          <w:rPr>
            <w:noProof/>
            <w:webHidden/>
          </w:rPr>
          <w:instrText xml:space="preserve"> PAGEREF _Toc475891514 \h </w:instrText>
        </w:r>
        <w:r w:rsidRPr="00472B2C">
          <w:rPr>
            <w:noProof/>
            <w:webHidden/>
          </w:rPr>
        </w:r>
        <w:r w:rsidRPr="00472B2C">
          <w:rPr>
            <w:noProof/>
            <w:webHidden/>
          </w:rPr>
          <w:fldChar w:fldCharType="separate"/>
        </w:r>
        <w:r w:rsidR="00472B2C" w:rsidRPr="00472B2C">
          <w:rPr>
            <w:noProof/>
            <w:webHidden/>
          </w:rPr>
          <w:t>22</w:t>
        </w:r>
        <w:r w:rsidRPr="00472B2C">
          <w:rPr>
            <w:noProof/>
            <w:webHidden/>
          </w:rPr>
          <w:fldChar w:fldCharType="end"/>
        </w:r>
      </w:hyperlink>
    </w:p>
    <w:p w:rsidR="00E37657" w:rsidRPr="00472B2C" w:rsidRDefault="00E37657">
      <w:pPr>
        <w:pStyle w:val="Verzeichnis2"/>
        <w:rPr>
          <w:rFonts w:eastAsiaTheme="minorEastAsia"/>
          <w:b w:val="0"/>
          <w:bCs w:val="0"/>
          <w:noProof/>
          <w:sz w:val="22"/>
          <w:szCs w:val="22"/>
          <w:lang w:eastAsia="de-DE"/>
        </w:rPr>
      </w:pPr>
      <w:hyperlink w:anchor="_Toc475891515" w:history="1">
        <w:r w:rsidRPr="00472B2C">
          <w:rPr>
            <w:rStyle w:val="Hyperlink"/>
            <w:noProof/>
          </w:rPr>
          <w:t>3.3.</w:t>
        </w:r>
        <w:r w:rsidRPr="00472B2C">
          <w:rPr>
            <w:rFonts w:eastAsiaTheme="minorEastAsia"/>
            <w:b w:val="0"/>
            <w:bCs w:val="0"/>
            <w:noProof/>
            <w:sz w:val="22"/>
            <w:szCs w:val="22"/>
            <w:lang w:eastAsia="de-DE"/>
          </w:rPr>
          <w:tab/>
        </w:r>
        <w:r w:rsidRPr="00472B2C">
          <w:rPr>
            <w:rStyle w:val="Hyperlink"/>
            <w:noProof/>
          </w:rPr>
          <w:t>Vorhandene Lösungen (oder Einordnung in Kontext oder so)</w:t>
        </w:r>
        <w:r w:rsidRPr="00472B2C">
          <w:rPr>
            <w:noProof/>
            <w:webHidden/>
          </w:rPr>
          <w:tab/>
        </w:r>
        <w:r w:rsidRPr="00472B2C">
          <w:rPr>
            <w:noProof/>
            <w:webHidden/>
          </w:rPr>
          <w:fldChar w:fldCharType="begin"/>
        </w:r>
        <w:r w:rsidRPr="00472B2C">
          <w:rPr>
            <w:noProof/>
            <w:webHidden/>
          </w:rPr>
          <w:instrText xml:space="preserve"> PAGEREF _Toc475891515 \h </w:instrText>
        </w:r>
        <w:r w:rsidRPr="00472B2C">
          <w:rPr>
            <w:noProof/>
            <w:webHidden/>
          </w:rPr>
        </w:r>
        <w:r w:rsidRPr="00472B2C">
          <w:rPr>
            <w:noProof/>
            <w:webHidden/>
          </w:rPr>
          <w:fldChar w:fldCharType="separate"/>
        </w:r>
        <w:r w:rsidR="00472B2C" w:rsidRPr="00472B2C">
          <w:rPr>
            <w:noProof/>
            <w:webHidden/>
          </w:rPr>
          <w:t>23</w:t>
        </w:r>
        <w:r w:rsidRPr="00472B2C">
          <w:rPr>
            <w:noProof/>
            <w:webHidden/>
          </w:rPr>
          <w:fldChar w:fldCharType="end"/>
        </w:r>
      </w:hyperlink>
    </w:p>
    <w:p w:rsidR="00E37657" w:rsidRPr="00472B2C" w:rsidRDefault="00E37657">
      <w:pPr>
        <w:pStyle w:val="Verzeichnis3"/>
        <w:rPr>
          <w:rFonts w:eastAsiaTheme="minorEastAsia"/>
          <w:b w:val="0"/>
          <w:sz w:val="22"/>
          <w:szCs w:val="22"/>
          <w:lang w:eastAsia="de-DE"/>
        </w:rPr>
      </w:pPr>
      <w:hyperlink w:anchor="_Toc475891516" w:history="1">
        <w:r w:rsidRPr="00472B2C">
          <w:rPr>
            <w:rStyle w:val="Hyperlink"/>
          </w:rPr>
          <w:t>3.3.1.</w:t>
        </w:r>
        <w:r w:rsidRPr="00472B2C">
          <w:rPr>
            <w:rFonts w:eastAsiaTheme="minorEastAsia"/>
            <w:b w:val="0"/>
            <w:sz w:val="22"/>
            <w:szCs w:val="22"/>
            <w:lang w:eastAsia="de-DE"/>
          </w:rPr>
          <w:tab/>
        </w:r>
        <w:r w:rsidRPr="00472B2C">
          <w:rPr>
            <w:rStyle w:val="Hyperlink"/>
          </w:rPr>
          <w:t>Überblick</w:t>
        </w:r>
        <w:r w:rsidRPr="00472B2C">
          <w:rPr>
            <w:webHidden/>
          </w:rPr>
          <w:tab/>
        </w:r>
        <w:r w:rsidRPr="00472B2C">
          <w:rPr>
            <w:webHidden/>
          </w:rPr>
          <w:fldChar w:fldCharType="begin"/>
        </w:r>
        <w:r w:rsidRPr="00472B2C">
          <w:rPr>
            <w:webHidden/>
          </w:rPr>
          <w:instrText xml:space="preserve"> PAGEREF _Toc475891516 \h </w:instrText>
        </w:r>
        <w:r w:rsidRPr="00472B2C">
          <w:rPr>
            <w:webHidden/>
          </w:rPr>
        </w:r>
        <w:r w:rsidRPr="00472B2C">
          <w:rPr>
            <w:webHidden/>
          </w:rPr>
          <w:fldChar w:fldCharType="separate"/>
        </w:r>
        <w:r w:rsidR="00472B2C" w:rsidRPr="00472B2C">
          <w:rPr>
            <w:webHidden/>
          </w:rPr>
          <w:t>23</w:t>
        </w:r>
        <w:r w:rsidRPr="00472B2C">
          <w:rPr>
            <w:webHidden/>
          </w:rPr>
          <w:fldChar w:fldCharType="end"/>
        </w:r>
      </w:hyperlink>
    </w:p>
    <w:p w:rsidR="00E37657" w:rsidRPr="00472B2C" w:rsidRDefault="00E37657">
      <w:pPr>
        <w:pStyle w:val="Verzeichnis3"/>
        <w:rPr>
          <w:rFonts w:eastAsiaTheme="minorEastAsia"/>
          <w:b w:val="0"/>
          <w:sz w:val="22"/>
          <w:szCs w:val="22"/>
          <w:lang w:eastAsia="de-DE"/>
        </w:rPr>
      </w:pPr>
      <w:hyperlink w:anchor="_Toc475891517" w:history="1">
        <w:r w:rsidRPr="00472B2C">
          <w:rPr>
            <w:rStyle w:val="Hyperlink"/>
          </w:rPr>
          <w:t>3.3.2.</w:t>
        </w:r>
        <w:r w:rsidRPr="00472B2C">
          <w:rPr>
            <w:rFonts w:eastAsiaTheme="minorEastAsia"/>
            <w:b w:val="0"/>
            <w:sz w:val="22"/>
            <w:szCs w:val="22"/>
            <w:lang w:eastAsia="de-DE"/>
          </w:rPr>
          <w:tab/>
        </w:r>
        <w:r w:rsidRPr="00472B2C">
          <w:rPr>
            <w:rStyle w:val="Hyperlink"/>
          </w:rPr>
          <w:t>Form</w:t>
        </w:r>
        <w:r w:rsidRPr="00472B2C">
          <w:rPr>
            <w:webHidden/>
          </w:rPr>
          <w:tab/>
        </w:r>
        <w:r w:rsidRPr="00472B2C">
          <w:rPr>
            <w:webHidden/>
          </w:rPr>
          <w:fldChar w:fldCharType="begin"/>
        </w:r>
        <w:r w:rsidRPr="00472B2C">
          <w:rPr>
            <w:webHidden/>
          </w:rPr>
          <w:instrText xml:space="preserve"> PAGEREF _Toc475891517 \h </w:instrText>
        </w:r>
        <w:r w:rsidRPr="00472B2C">
          <w:rPr>
            <w:webHidden/>
          </w:rPr>
        </w:r>
        <w:r w:rsidRPr="00472B2C">
          <w:rPr>
            <w:webHidden/>
          </w:rPr>
          <w:fldChar w:fldCharType="separate"/>
        </w:r>
        <w:r w:rsidR="00472B2C" w:rsidRPr="00472B2C">
          <w:rPr>
            <w:webHidden/>
          </w:rPr>
          <w:t>24</w:t>
        </w:r>
        <w:r w:rsidRPr="00472B2C">
          <w:rPr>
            <w:webHidden/>
          </w:rPr>
          <w:fldChar w:fldCharType="end"/>
        </w:r>
      </w:hyperlink>
    </w:p>
    <w:p w:rsidR="00E37657" w:rsidRPr="00472B2C" w:rsidRDefault="00E37657">
      <w:pPr>
        <w:pStyle w:val="Verzeichnis3"/>
        <w:rPr>
          <w:rFonts w:eastAsiaTheme="minorEastAsia"/>
          <w:b w:val="0"/>
          <w:sz w:val="22"/>
          <w:szCs w:val="22"/>
          <w:lang w:eastAsia="de-DE"/>
        </w:rPr>
      </w:pPr>
      <w:hyperlink w:anchor="_Toc475891518" w:history="1">
        <w:r w:rsidRPr="00472B2C">
          <w:rPr>
            <w:rStyle w:val="Hyperlink"/>
          </w:rPr>
          <w:t>3.3.3.</w:t>
        </w:r>
        <w:r w:rsidRPr="00472B2C">
          <w:rPr>
            <w:rFonts w:eastAsiaTheme="minorEastAsia"/>
            <w:b w:val="0"/>
            <w:sz w:val="22"/>
            <w:szCs w:val="22"/>
            <w:lang w:eastAsia="de-DE"/>
          </w:rPr>
          <w:tab/>
        </w:r>
        <w:r w:rsidRPr="00472B2C">
          <w:rPr>
            <w:rStyle w:val="Hyperlink"/>
          </w:rPr>
          <w:t>Blatttextur</w:t>
        </w:r>
        <w:r w:rsidRPr="00472B2C">
          <w:rPr>
            <w:webHidden/>
          </w:rPr>
          <w:tab/>
        </w:r>
        <w:r w:rsidRPr="00472B2C">
          <w:rPr>
            <w:webHidden/>
          </w:rPr>
          <w:fldChar w:fldCharType="begin"/>
        </w:r>
        <w:r w:rsidRPr="00472B2C">
          <w:rPr>
            <w:webHidden/>
          </w:rPr>
          <w:instrText xml:space="preserve"> PAGEREF _Toc475891518 \h </w:instrText>
        </w:r>
        <w:r w:rsidRPr="00472B2C">
          <w:rPr>
            <w:webHidden/>
          </w:rPr>
        </w:r>
        <w:r w:rsidRPr="00472B2C">
          <w:rPr>
            <w:webHidden/>
          </w:rPr>
          <w:fldChar w:fldCharType="separate"/>
        </w:r>
        <w:r w:rsidR="00472B2C" w:rsidRPr="00472B2C">
          <w:rPr>
            <w:webHidden/>
          </w:rPr>
          <w:t>24</w:t>
        </w:r>
        <w:r w:rsidRPr="00472B2C">
          <w:rPr>
            <w:webHidden/>
          </w:rPr>
          <w:fldChar w:fldCharType="end"/>
        </w:r>
      </w:hyperlink>
    </w:p>
    <w:p w:rsidR="00E37657" w:rsidRPr="00472B2C" w:rsidRDefault="00E37657">
      <w:pPr>
        <w:pStyle w:val="Verzeichnis3"/>
        <w:rPr>
          <w:rFonts w:eastAsiaTheme="minorEastAsia"/>
          <w:b w:val="0"/>
          <w:sz w:val="22"/>
          <w:szCs w:val="22"/>
          <w:lang w:eastAsia="de-DE"/>
        </w:rPr>
      </w:pPr>
      <w:hyperlink w:anchor="_Toc475891519" w:history="1">
        <w:r w:rsidRPr="00472B2C">
          <w:rPr>
            <w:rStyle w:val="Hyperlink"/>
          </w:rPr>
          <w:t>3.3.4.</w:t>
        </w:r>
        <w:r w:rsidRPr="00472B2C">
          <w:rPr>
            <w:rFonts w:eastAsiaTheme="minorEastAsia"/>
            <w:b w:val="0"/>
            <w:sz w:val="22"/>
            <w:szCs w:val="22"/>
            <w:lang w:eastAsia="de-DE"/>
          </w:rPr>
          <w:tab/>
        </w:r>
        <w:r w:rsidRPr="00472B2C">
          <w:rPr>
            <w:rStyle w:val="Hyperlink"/>
          </w:rPr>
          <w:t>Fourier-Transformation</w:t>
        </w:r>
        <w:r w:rsidRPr="00472B2C">
          <w:rPr>
            <w:webHidden/>
          </w:rPr>
          <w:tab/>
        </w:r>
        <w:r w:rsidRPr="00472B2C">
          <w:rPr>
            <w:webHidden/>
          </w:rPr>
          <w:fldChar w:fldCharType="begin"/>
        </w:r>
        <w:r w:rsidRPr="00472B2C">
          <w:rPr>
            <w:webHidden/>
          </w:rPr>
          <w:instrText xml:space="preserve"> PAGEREF _Toc475891519 \h </w:instrText>
        </w:r>
        <w:r w:rsidRPr="00472B2C">
          <w:rPr>
            <w:webHidden/>
          </w:rPr>
        </w:r>
        <w:r w:rsidRPr="00472B2C">
          <w:rPr>
            <w:webHidden/>
          </w:rPr>
          <w:fldChar w:fldCharType="separate"/>
        </w:r>
        <w:r w:rsidR="00472B2C" w:rsidRPr="00472B2C">
          <w:rPr>
            <w:webHidden/>
          </w:rPr>
          <w:t>24</w:t>
        </w:r>
        <w:r w:rsidRPr="00472B2C">
          <w:rPr>
            <w:webHidden/>
          </w:rPr>
          <w:fldChar w:fldCharType="end"/>
        </w:r>
      </w:hyperlink>
    </w:p>
    <w:p w:rsidR="00E37657" w:rsidRPr="00472B2C" w:rsidRDefault="00E37657">
      <w:pPr>
        <w:pStyle w:val="Verzeichnis2"/>
        <w:rPr>
          <w:rFonts w:eastAsiaTheme="minorEastAsia"/>
          <w:b w:val="0"/>
          <w:bCs w:val="0"/>
          <w:noProof/>
          <w:sz w:val="22"/>
          <w:szCs w:val="22"/>
          <w:lang w:eastAsia="de-DE"/>
        </w:rPr>
      </w:pPr>
      <w:hyperlink w:anchor="_Toc475891520" w:history="1">
        <w:r w:rsidRPr="00472B2C">
          <w:rPr>
            <w:rStyle w:val="Hyperlink"/>
            <w:noProof/>
          </w:rPr>
          <w:t>3.4.</w:t>
        </w:r>
        <w:r w:rsidRPr="00472B2C">
          <w:rPr>
            <w:rFonts w:eastAsiaTheme="minorEastAsia"/>
            <w:b w:val="0"/>
            <w:bCs w:val="0"/>
            <w:noProof/>
            <w:sz w:val="22"/>
            <w:szCs w:val="22"/>
            <w:lang w:eastAsia="de-DE"/>
          </w:rPr>
          <w:tab/>
        </w:r>
        <w:r w:rsidRPr="00472B2C">
          <w:rPr>
            <w:rStyle w:val="Hyperlink"/>
            <w:noProof/>
          </w:rPr>
          <w:t>Lösungsansatz</w:t>
        </w:r>
        <w:r w:rsidRPr="00472B2C">
          <w:rPr>
            <w:noProof/>
            <w:webHidden/>
          </w:rPr>
          <w:tab/>
        </w:r>
        <w:r w:rsidRPr="00472B2C">
          <w:rPr>
            <w:noProof/>
            <w:webHidden/>
          </w:rPr>
          <w:fldChar w:fldCharType="begin"/>
        </w:r>
        <w:r w:rsidRPr="00472B2C">
          <w:rPr>
            <w:noProof/>
            <w:webHidden/>
          </w:rPr>
          <w:instrText xml:space="preserve"> PAGEREF _Toc475891520 \h </w:instrText>
        </w:r>
        <w:r w:rsidRPr="00472B2C">
          <w:rPr>
            <w:noProof/>
            <w:webHidden/>
          </w:rPr>
        </w:r>
        <w:r w:rsidRPr="00472B2C">
          <w:rPr>
            <w:noProof/>
            <w:webHidden/>
          </w:rPr>
          <w:fldChar w:fldCharType="separate"/>
        </w:r>
        <w:r w:rsidR="00472B2C" w:rsidRPr="00472B2C">
          <w:rPr>
            <w:noProof/>
            <w:webHidden/>
          </w:rPr>
          <w:t>24</w:t>
        </w:r>
        <w:r w:rsidRPr="00472B2C">
          <w:rPr>
            <w:noProof/>
            <w:webHidden/>
          </w:rPr>
          <w:fldChar w:fldCharType="end"/>
        </w:r>
      </w:hyperlink>
    </w:p>
    <w:p w:rsidR="00E37657" w:rsidRPr="00472B2C" w:rsidRDefault="00E37657">
      <w:pPr>
        <w:pStyle w:val="Verzeichnis3"/>
        <w:rPr>
          <w:rFonts w:eastAsiaTheme="minorEastAsia"/>
          <w:b w:val="0"/>
          <w:sz w:val="22"/>
          <w:szCs w:val="22"/>
          <w:lang w:eastAsia="de-DE"/>
        </w:rPr>
      </w:pPr>
      <w:hyperlink w:anchor="_Toc475891521" w:history="1">
        <w:r w:rsidRPr="00472B2C">
          <w:rPr>
            <w:rStyle w:val="Hyperlink"/>
          </w:rPr>
          <w:t>3.4.1.</w:t>
        </w:r>
        <w:r w:rsidRPr="00472B2C">
          <w:rPr>
            <w:rFonts w:eastAsiaTheme="minorEastAsia"/>
            <w:b w:val="0"/>
            <w:sz w:val="22"/>
            <w:szCs w:val="22"/>
            <w:lang w:eastAsia="de-DE"/>
          </w:rPr>
          <w:tab/>
        </w:r>
        <w:r w:rsidRPr="00472B2C">
          <w:rPr>
            <w:rStyle w:val="Hyperlink"/>
          </w:rPr>
          <w:t>Datensatz</w:t>
        </w:r>
        <w:r w:rsidRPr="00472B2C">
          <w:rPr>
            <w:webHidden/>
          </w:rPr>
          <w:tab/>
        </w:r>
        <w:r w:rsidRPr="00472B2C">
          <w:rPr>
            <w:webHidden/>
          </w:rPr>
          <w:fldChar w:fldCharType="begin"/>
        </w:r>
        <w:r w:rsidRPr="00472B2C">
          <w:rPr>
            <w:webHidden/>
          </w:rPr>
          <w:instrText xml:space="preserve"> PAGEREF _Toc475891521 \h </w:instrText>
        </w:r>
        <w:r w:rsidRPr="00472B2C">
          <w:rPr>
            <w:webHidden/>
          </w:rPr>
        </w:r>
        <w:r w:rsidRPr="00472B2C">
          <w:rPr>
            <w:webHidden/>
          </w:rPr>
          <w:fldChar w:fldCharType="separate"/>
        </w:r>
        <w:r w:rsidR="00472B2C" w:rsidRPr="00472B2C">
          <w:rPr>
            <w:webHidden/>
          </w:rPr>
          <w:t>24</w:t>
        </w:r>
        <w:r w:rsidRPr="00472B2C">
          <w:rPr>
            <w:webHidden/>
          </w:rPr>
          <w:fldChar w:fldCharType="end"/>
        </w:r>
      </w:hyperlink>
    </w:p>
    <w:p w:rsidR="00E37657" w:rsidRPr="00472B2C" w:rsidRDefault="00E37657">
      <w:pPr>
        <w:pStyle w:val="Verzeichnis3"/>
        <w:rPr>
          <w:rFonts w:eastAsiaTheme="minorEastAsia"/>
          <w:b w:val="0"/>
          <w:sz w:val="22"/>
          <w:szCs w:val="22"/>
          <w:lang w:eastAsia="de-DE"/>
        </w:rPr>
      </w:pPr>
      <w:hyperlink w:anchor="_Toc475891522" w:history="1">
        <w:r w:rsidRPr="00472B2C">
          <w:rPr>
            <w:rStyle w:val="Hyperlink"/>
          </w:rPr>
          <w:t>3.4.2.</w:t>
        </w:r>
        <w:r w:rsidRPr="00472B2C">
          <w:rPr>
            <w:rFonts w:eastAsiaTheme="minorEastAsia"/>
            <w:b w:val="0"/>
            <w:sz w:val="22"/>
            <w:szCs w:val="22"/>
            <w:lang w:eastAsia="de-DE"/>
          </w:rPr>
          <w:tab/>
        </w:r>
        <w:r w:rsidRPr="00472B2C">
          <w:rPr>
            <w:rStyle w:val="Hyperlink"/>
          </w:rPr>
          <w:t>Segmentierung der Blätter</w:t>
        </w:r>
        <w:r w:rsidRPr="00472B2C">
          <w:rPr>
            <w:webHidden/>
          </w:rPr>
          <w:tab/>
        </w:r>
        <w:r w:rsidRPr="00472B2C">
          <w:rPr>
            <w:webHidden/>
          </w:rPr>
          <w:fldChar w:fldCharType="begin"/>
        </w:r>
        <w:r w:rsidRPr="00472B2C">
          <w:rPr>
            <w:webHidden/>
          </w:rPr>
          <w:instrText xml:space="preserve"> PAGEREF _Toc475891522 \h </w:instrText>
        </w:r>
        <w:r w:rsidRPr="00472B2C">
          <w:rPr>
            <w:webHidden/>
          </w:rPr>
        </w:r>
        <w:r w:rsidRPr="00472B2C">
          <w:rPr>
            <w:webHidden/>
          </w:rPr>
          <w:fldChar w:fldCharType="separate"/>
        </w:r>
        <w:r w:rsidR="00472B2C" w:rsidRPr="00472B2C">
          <w:rPr>
            <w:webHidden/>
          </w:rPr>
          <w:t>26</w:t>
        </w:r>
        <w:r w:rsidRPr="00472B2C">
          <w:rPr>
            <w:webHidden/>
          </w:rPr>
          <w:fldChar w:fldCharType="end"/>
        </w:r>
      </w:hyperlink>
    </w:p>
    <w:p w:rsidR="00E37657" w:rsidRPr="00472B2C" w:rsidRDefault="00E37657">
      <w:pPr>
        <w:pStyle w:val="Verzeichnis3"/>
        <w:rPr>
          <w:rFonts w:eastAsiaTheme="minorEastAsia"/>
          <w:b w:val="0"/>
          <w:sz w:val="22"/>
          <w:szCs w:val="22"/>
          <w:lang w:eastAsia="de-DE"/>
        </w:rPr>
      </w:pPr>
      <w:hyperlink w:anchor="_Toc475891523" w:history="1">
        <w:r w:rsidRPr="00472B2C">
          <w:rPr>
            <w:rStyle w:val="Hyperlink"/>
          </w:rPr>
          <w:t>3.5.</w:t>
        </w:r>
        <w:r w:rsidRPr="00472B2C">
          <w:rPr>
            <w:rFonts w:eastAsiaTheme="minorEastAsia"/>
            <w:b w:val="0"/>
            <w:sz w:val="22"/>
            <w:szCs w:val="22"/>
            <w:lang w:eastAsia="de-DE"/>
          </w:rPr>
          <w:tab/>
        </w:r>
        <w:r w:rsidRPr="00472B2C">
          <w:rPr>
            <w:rStyle w:val="Hyperlink"/>
          </w:rPr>
          <w:t>Wahl und Extraktion der Features</w:t>
        </w:r>
        <w:r w:rsidRPr="00472B2C">
          <w:rPr>
            <w:webHidden/>
          </w:rPr>
          <w:tab/>
        </w:r>
        <w:r w:rsidRPr="00472B2C">
          <w:rPr>
            <w:webHidden/>
          </w:rPr>
          <w:fldChar w:fldCharType="begin"/>
        </w:r>
        <w:r w:rsidRPr="00472B2C">
          <w:rPr>
            <w:webHidden/>
          </w:rPr>
          <w:instrText xml:space="preserve"> PAGEREF _Toc475891523 \h </w:instrText>
        </w:r>
        <w:r w:rsidRPr="00472B2C">
          <w:rPr>
            <w:webHidden/>
          </w:rPr>
        </w:r>
        <w:r w:rsidRPr="00472B2C">
          <w:rPr>
            <w:webHidden/>
          </w:rPr>
          <w:fldChar w:fldCharType="separate"/>
        </w:r>
        <w:r w:rsidR="00472B2C" w:rsidRPr="00472B2C">
          <w:rPr>
            <w:webHidden/>
          </w:rPr>
          <w:t>27</w:t>
        </w:r>
        <w:r w:rsidRPr="00472B2C">
          <w:rPr>
            <w:webHidden/>
          </w:rPr>
          <w:fldChar w:fldCharType="end"/>
        </w:r>
      </w:hyperlink>
    </w:p>
    <w:p w:rsidR="00E37657" w:rsidRPr="00472B2C" w:rsidRDefault="00E37657">
      <w:pPr>
        <w:pStyle w:val="Verzeichnis3"/>
        <w:rPr>
          <w:rFonts w:eastAsiaTheme="minorEastAsia"/>
          <w:b w:val="0"/>
          <w:sz w:val="22"/>
          <w:szCs w:val="22"/>
          <w:lang w:eastAsia="de-DE"/>
        </w:rPr>
      </w:pPr>
      <w:hyperlink w:anchor="_Toc475891524" w:history="1">
        <w:r w:rsidRPr="00472B2C">
          <w:rPr>
            <w:rStyle w:val="Hyperlink"/>
          </w:rPr>
          <w:t>3.5.1.</w:t>
        </w:r>
        <w:r w:rsidRPr="00472B2C">
          <w:rPr>
            <w:rFonts w:eastAsiaTheme="minorEastAsia"/>
            <w:b w:val="0"/>
            <w:sz w:val="22"/>
            <w:szCs w:val="22"/>
            <w:lang w:eastAsia="de-DE"/>
          </w:rPr>
          <w:tab/>
        </w:r>
        <w:r w:rsidRPr="00472B2C">
          <w:rPr>
            <w:rStyle w:val="Hyperlink"/>
          </w:rPr>
          <w:t>Blattform</w:t>
        </w:r>
        <w:r w:rsidRPr="00472B2C">
          <w:rPr>
            <w:webHidden/>
          </w:rPr>
          <w:tab/>
        </w:r>
        <w:r w:rsidRPr="00472B2C">
          <w:rPr>
            <w:webHidden/>
          </w:rPr>
          <w:fldChar w:fldCharType="begin"/>
        </w:r>
        <w:r w:rsidRPr="00472B2C">
          <w:rPr>
            <w:webHidden/>
          </w:rPr>
          <w:instrText xml:space="preserve"> PAGEREF _Toc475891524 \h </w:instrText>
        </w:r>
        <w:r w:rsidRPr="00472B2C">
          <w:rPr>
            <w:webHidden/>
          </w:rPr>
        </w:r>
        <w:r w:rsidRPr="00472B2C">
          <w:rPr>
            <w:webHidden/>
          </w:rPr>
          <w:fldChar w:fldCharType="separate"/>
        </w:r>
        <w:r w:rsidR="00472B2C" w:rsidRPr="00472B2C">
          <w:rPr>
            <w:webHidden/>
          </w:rPr>
          <w:t>27</w:t>
        </w:r>
        <w:r w:rsidRPr="00472B2C">
          <w:rPr>
            <w:webHidden/>
          </w:rPr>
          <w:fldChar w:fldCharType="end"/>
        </w:r>
      </w:hyperlink>
    </w:p>
    <w:p w:rsidR="00E37657" w:rsidRPr="00472B2C" w:rsidRDefault="00E37657">
      <w:pPr>
        <w:pStyle w:val="Verzeichnis4"/>
        <w:tabs>
          <w:tab w:val="left" w:pos="1320"/>
          <w:tab w:val="right" w:leader="dot" w:pos="8188"/>
        </w:tabs>
        <w:rPr>
          <w:rFonts w:eastAsiaTheme="minorEastAsia"/>
          <w:noProof/>
          <w:sz w:val="22"/>
          <w:szCs w:val="22"/>
          <w:lang w:eastAsia="de-DE"/>
        </w:rPr>
      </w:pPr>
      <w:hyperlink w:anchor="_Toc475891525" w:history="1">
        <w:r w:rsidRPr="00472B2C">
          <w:rPr>
            <w:rStyle w:val="Hyperlink"/>
            <w:noProof/>
          </w:rPr>
          <w:t>3.5.1.1.</w:t>
        </w:r>
        <w:r w:rsidRPr="00472B2C">
          <w:rPr>
            <w:rFonts w:eastAsiaTheme="minorEastAsia"/>
            <w:noProof/>
            <w:sz w:val="22"/>
            <w:szCs w:val="22"/>
            <w:lang w:eastAsia="de-DE"/>
          </w:rPr>
          <w:tab/>
        </w:r>
        <w:r w:rsidRPr="00472B2C">
          <w:rPr>
            <w:rStyle w:val="Hyperlink"/>
            <w:noProof/>
          </w:rPr>
          <w:t>Momente</w:t>
        </w:r>
        <w:r w:rsidRPr="00472B2C">
          <w:rPr>
            <w:noProof/>
            <w:webHidden/>
          </w:rPr>
          <w:tab/>
        </w:r>
        <w:r w:rsidRPr="00472B2C">
          <w:rPr>
            <w:noProof/>
            <w:webHidden/>
          </w:rPr>
          <w:fldChar w:fldCharType="begin"/>
        </w:r>
        <w:r w:rsidRPr="00472B2C">
          <w:rPr>
            <w:noProof/>
            <w:webHidden/>
          </w:rPr>
          <w:instrText xml:space="preserve"> PAGEREF _Toc475891525 \h </w:instrText>
        </w:r>
        <w:r w:rsidRPr="00472B2C">
          <w:rPr>
            <w:noProof/>
            <w:webHidden/>
          </w:rPr>
        </w:r>
        <w:r w:rsidRPr="00472B2C">
          <w:rPr>
            <w:noProof/>
            <w:webHidden/>
          </w:rPr>
          <w:fldChar w:fldCharType="separate"/>
        </w:r>
        <w:r w:rsidR="00472B2C" w:rsidRPr="00472B2C">
          <w:rPr>
            <w:noProof/>
            <w:webHidden/>
          </w:rPr>
          <w:t>28</w:t>
        </w:r>
        <w:r w:rsidRPr="00472B2C">
          <w:rPr>
            <w:noProof/>
            <w:webHidden/>
          </w:rPr>
          <w:fldChar w:fldCharType="end"/>
        </w:r>
      </w:hyperlink>
    </w:p>
    <w:p w:rsidR="00E37657" w:rsidRPr="00472B2C" w:rsidRDefault="00E37657">
      <w:pPr>
        <w:pStyle w:val="Verzeichnis4"/>
        <w:tabs>
          <w:tab w:val="left" w:pos="1320"/>
          <w:tab w:val="right" w:leader="dot" w:pos="8188"/>
        </w:tabs>
        <w:rPr>
          <w:rFonts w:eastAsiaTheme="minorEastAsia"/>
          <w:noProof/>
          <w:sz w:val="22"/>
          <w:szCs w:val="22"/>
          <w:lang w:eastAsia="de-DE"/>
        </w:rPr>
      </w:pPr>
      <w:hyperlink w:anchor="_Toc475891526" w:history="1">
        <w:r w:rsidRPr="00472B2C">
          <w:rPr>
            <w:rStyle w:val="Hyperlink"/>
            <w:noProof/>
          </w:rPr>
          <w:t>3.5.1.2.</w:t>
        </w:r>
        <w:r w:rsidRPr="00472B2C">
          <w:rPr>
            <w:rFonts w:eastAsiaTheme="minorEastAsia"/>
            <w:noProof/>
            <w:sz w:val="22"/>
            <w:szCs w:val="22"/>
            <w:lang w:eastAsia="de-DE"/>
          </w:rPr>
          <w:tab/>
        </w:r>
        <w:r w:rsidRPr="00472B2C">
          <w:rPr>
            <w:rStyle w:val="Hyperlink"/>
            <w:noProof/>
          </w:rPr>
          <w:t>Shape Context</w:t>
        </w:r>
        <w:r w:rsidRPr="00472B2C">
          <w:rPr>
            <w:noProof/>
            <w:webHidden/>
          </w:rPr>
          <w:tab/>
        </w:r>
        <w:r w:rsidRPr="00472B2C">
          <w:rPr>
            <w:noProof/>
            <w:webHidden/>
          </w:rPr>
          <w:fldChar w:fldCharType="begin"/>
        </w:r>
        <w:r w:rsidRPr="00472B2C">
          <w:rPr>
            <w:noProof/>
            <w:webHidden/>
          </w:rPr>
          <w:instrText xml:space="preserve"> PAGEREF _Toc475891526 \h </w:instrText>
        </w:r>
        <w:r w:rsidRPr="00472B2C">
          <w:rPr>
            <w:noProof/>
            <w:webHidden/>
          </w:rPr>
        </w:r>
        <w:r w:rsidRPr="00472B2C">
          <w:rPr>
            <w:noProof/>
            <w:webHidden/>
          </w:rPr>
          <w:fldChar w:fldCharType="separate"/>
        </w:r>
        <w:r w:rsidR="00472B2C" w:rsidRPr="00472B2C">
          <w:rPr>
            <w:noProof/>
            <w:webHidden/>
          </w:rPr>
          <w:t>28</w:t>
        </w:r>
        <w:r w:rsidRPr="00472B2C">
          <w:rPr>
            <w:noProof/>
            <w:webHidden/>
          </w:rPr>
          <w:fldChar w:fldCharType="end"/>
        </w:r>
      </w:hyperlink>
    </w:p>
    <w:p w:rsidR="00E37657" w:rsidRPr="00472B2C" w:rsidRDefault="00E37657">
      <w:pPr>
        <w:pStyle w:val="Verzeichnis4"/>
        <w:tabs>
          <w:tab w:val="left" w:pos="1320"/>
          <w:tab w:val="right" w:leader="dot" w:pos="8188"/>
        </w:tabs>
        <w:rPr>
          <w:rFonts w:eastAsiaTheme="minorEastAsia"/>
          <w:noProof/>
          <w:sz w:val="22"/>
          <w:szCs w:val="22"/>
          <w:lang w:eastAsia="de-DE"/>
        </w:rPr>
      </w:pPr>
      <w:hyperlink w:anchor="_Toc475891527" w:history="1">
        <w:r w:rsidRPr="00472B2C">
          <w:rPr>
            <w:rStyle w:val="Hyperlink"/>
            <w:noProof/>
          </w:rPr>
          <w:t>3.5.1.3.</w:t>
        </w:r>
        <w:r w:rsidRPr="00472B2C">
          <w:rPr>
            <w:rFonts w:eastAsiaTheme="minorEastAsia"/>
            <w:noProof/>
            <w:sz w:val="22"/>
            <w:szCs w:val="22"/>
            <w:lang w:eastAsia="de-DE"/>
          </w:rPr>
          <w:tab/>
        </w:r>
        <w:r w:rsidRPr="00472B2C">
          <w:rPr>
            <w:rStyle w:val="Hyperlink"/>
            <w:noProof/>
          </w:rPr>
          <w:t>Blattadern</w:t>
        </w:r>
        <w:r w:rsidRPr="00472B2C">
          <w:rPr>
            <w:noProof/>
            <w:webHidden/>
          </w:rPr>
          <w:tab/>
        </w:r>
        <w:r w:rsidRPr="00472B2C">
          <w:rPr>
            <w:noProof/>
            <w:webHidden/>
          </w:rPr>
          <w:fldChar w:fldCharType="begin"/>
        </w:r>
        <w:r w:rsidRPr="00472B2C">
          <w:rPr>
            <w:noProof/>
            <w:webHidden/>
          </w:rPr>
          <w:instrText xml:space="preserve"> PAGEREF _Toc475891527 \h </w:instrText>
        </w:r>
        <w:r w:rsidRPr="00472B2C">
          <w:rPr>
            <w:noProof/>
            <w:webHidden/>
          </w:rPr>
        </w:r>
        <w:r w:rsidRPr="00472B2C">
          <w:rPr>
            <w:noProof/>
            <w:webHidden/>
          </w:rPr>
          <w:fldChar w:fldCharType="separate"/>
        </w:r>
        <w:r w:rsidR="00472B2C" w:rsidRPr="00472B2C">
          <w:rPr>
            <w:noProof/>
            <w:webHidden/>
          </w:rPr>
          <w:t>28</w:t>
        </w:r>
        <w:r w:rsidRPr="00472B2C">
          <w:rPr>
            <w:noProof/>
            <w:webHidden/>
          </w:rPr>
          <w:fldChar w:fldCharType="end"/>
        </w:r>
      </w:hyperlink>
    </w:p>
    <w:p w:rsidR="00E37657" w:rsidRPr="00472B2C" w:rsidRDefault="00E37657">
      <w:pPr>
        <w:pStyle w:val="Verzeichnis3"/>
        <w:rPr>
          <w:rFonts w:eastAsiaTheme="minorEastAsia"/>
          <w:b w:val="0"/>
          <w:sz w:val="22"/>
          <w:szCs w:val="22"/>
          <w:lang w:eastAsia="de-DE"/>
        </w:rPr>
      </w:pPr>
      <w:hyperlink w:anchor="_Toc475891528" w:history="1">
        <w:r w:rsidRPr="00472B2C">
          <w:rPr>
            <w:rStyle w:val="Hyperlink"/>
          </w:rPr>
          <w:t>3.5.2.</w:t>
        </w:r>
        <w:r w:rsidRPr="00472B2C">
          <w:rPr>
            <w:rFonts w:eastAsiaTheme="minorEastAsia"/>
            <w:b w:val="0"/>
            <w:sz w:val="22"/>
            <w:szCs w:val="22"/>
            <w:lang w:eastAsia="de-DE"/>
          </w:rPr>
          <w:tab/>
        </w:r>
        <w:r w:rsidRPr="00472B2C">
          <w:rPr>
            <w:rStyle w:val="Hyperlink"/>
          </w:rPr>
          <w:t>Blattadern</w:t>
        </w:r>
        <w:r w:rsidRPr="00472B2C">
          <w:rPr>
            <w:webHidden/>
          </w:rPr>
          <w:tab/>
        </w:r>
        <w:r w:rsidRPr="00472B2C">
          <w:rPr>
            <w:webHidden/>
          </w:rPr>
          <w:fldChar w:fldCharType="begin"/>
        </w:r>
        <w:r w:rsidRPr="00472B2C">
          <w:rPr>
            <w:webHidden/>
          </w:rPr>
          <w:instrText xml:space="preserve"> PAGEREF _Toc475891528 \h </w:instrText>
        </w:r>
        <w:r w:rsidRPr="00472B2C">
          <w:rPr>
            <w:webHidden/>
          </w:rPr>
        </w:r>
        <w:r w:rsidRPr="00472B2C">
          <w:rPr>
            <w:webHidden/>
          </w:rPr>
          <w:fldChar w:fldCharType="separate"/>
        </w:r>
        <w:r w:rsidR="00472B2C" w:rsidRPr="00472B2C">
          <w:rPr>
            <w:webHidden/>
          </w:rPr>
          <w:t>28</w:t>
        </w:r>
        <w:r w:rsidRPr="00472B2C">
          <w:rPr>
            <w:webHidden/>
          </w:rPr>
          <w:fldChar w:fldCharType="end"/>
        </w:r>
      </w:hyperlink>
    </w:p>
    <w:p w:rsidR="00E37657" w:rsidRPr="00472B2C" w:rsidRDefault="00E37657">
      <w:pPr>
        <w:pStyle w:val="Verzeichnis4"/>
        <w:tabs>
          <w:tab w:val="left" w:pos="1320"/>
          <w:tab w:val="right" w:leader="dot" w:pos="8188"/>
        </w:tabs>
        <w:rPr>
          <w:rFonts w:eastAsiaTheme="minorEastAsia"/>
          <w:noProof/>
          <w:sz w:val="22"/>
          <w:szCs w:val="22"/>
          <w:lang w:eastAsia="de-DE"/>
        </w:rPr>
      </w:pPr>
      <w:hyperlink w:anchor="_Toc475891529" w:history="1">
        <w:r w:rsidRPr="00472B2C">
          <w:rPr>
            <w:rStyle w:val="Hyperlink"/>
            <w:noProof/>
          </w:rPr>
          <w:t>3.5.2.1.</w:t>
        </w:r>
        <w:r w:rsidRPr="00472B2C">
          <w:rPr>
            <w:rFonts w:eastAsiaTheme="minorEastAsia"/>
            <w:noProof/>
            <w:sz w:val="22"/>
            <w:szCs w:val="22"/>
            <w:lang w:eastAsia="de-DE"/>
          </w:rPr>
          <w:tab/>
        </w:r>
        <w:r w:rsidRPr="00472B2C">
          <w:rPr>
            <w:rStyle w:val="Hyperlink"/>
            <w:noProof/>
          </w:rPr>
          <w:t>Local binary pattern</w:t>
        </w:r>
        <w:r w:rsidRPr="00472B2C">
          <w:rPr>
            <w:noProof/>
            <w:webHidden/>
          </w:rPr>
          <w:tab/>
        </w:r>
        <w:r w:rsidRPr="00472B2C">
          <w:rPr>
            <w:noProof/>
            <w:webHidden/>
          </w:rPr>
          <w:fldChar w:fldCharType="begin"/>
        </w:r>
        <w:r w:rsidRPr="00472B2C">
          <w:rPr>
            <w:noProof/>
            <w:webHidden/>
          </w:rPr>
          <w:instrText xml:space="preserve"> PAGEREF _Toc475891529 \h </w:instrText>
        </w:r>
        <w:r w:rsidRPr="00472B2C">
          <w:rPr>
            <w:noProof/>
            <w:webHidden/>
          </w:rPr>
        </w:r>
        <w:r w:rsidRPr="00472B2C">
          <w:rPr>
            <w:noProof/>
            <w:webHidden/>
          </w:rPr>
          <w:fldChar w:fldCharType="separate"/>
        </w:r>
        <w:r w:rsidR="00472B2C" w:rsidRPr="00472B2C">
          <w:rPr>
            <w:noProof/>
            <w:webHidden/>
          </w:rPr>
          <w:t>28</w:t>
        </w:r>
        <w:r w:rsidRPr="00472B2C">
          <w:rPr>
            <w:noProof/>
            <w:webHidden/>
          </w:rPr>
          <w:fldChar w:fldCharType="end"/>
        </w:r>
      </w:hyperlink>
    </w:p>
    <w:p w:rsidR="00E37657" w:rsidRPr="00472B2C" w:rsidRDefault="00E37657">
      <w:pPr>
        <w:pStyle w:val="Verzeichnis4"/>
        <w:tabs>
          <w:tab w:val="left" w:pos="1320"/>
          <w:tab w:val="right" w:leader="dot" w:pos="8188"/>
        </w:tabs>
        <w:rPr>
          <w:rFonts w:eastAsiaTheme="minorEastAsia"/>
          <w:noProof/>
          <w:sz w:val="22"/>
          <w:szCs w:val="22"/>
          <w:lang w:eastAsia="de-DE"/>
        </w:rPr>
      </w:pPr>
      <w:hyperlink w:anchor="_Toc475891530" w:history="1">
        <w:r w:rsidRPr="00472B2C">
          <w:rPr>
            <w:rStyle w:val="Hyperlink"/>
            <w:noProof/>
          </w:rPr>
          <w:t>3.5.3.</w:t>
        </w:r>
        <w:r w:rsidRPr="00472B2C">
          <w:rPr>
            <w:rFonts w:eastAsiaTheme="minorEastAsia"/>
            <w:noProof/>
            <w:sz w:val="22"/>
            <w:szCs w:val="22"/>
            <w:lang w:eastAsia="de-DE"/>
          </w:rPr>
          <w:tab/>
        </w:r>
        <w:r w:rsidRPr="00472B2C">
          <w:rPr>
            <w:rStyle w:val="Hyperlink"/>
            <w:noProof/>
          </w:rPr>
          <w:t>Blattadern</w:t>
        </w:r>
        <w:r w:rsidRPr="00472B2C">
          <w:rPr>
            <w:noProof/>
            <w:webHidden/>
          </w:rPr>
          <w:tab/>
        </w:r>
        <w:r w:rsidRPr="00472B2C">
          <w:rPr>
            <w:noProof/>
            <w:webHidden/>
          </w:rPr>
          <w:fldChar w:fldCharType="begin"/>
        </w:r>
        <w:r w:rsidRPr="00472B2C">
          <w:rPr>
            <w:noProof/>
            <w:webHidden/>
          </w:rPr>
          <w:instrText xml:space="preserve"> PAGEREF _Toc475891530 \h </w:instrText>
        </w:r>
        <w:r w:rsidRPr="00472B2C">
          <w:rPr>
            <w:noProof/>
            <w:webHidden/>
          </w:rPr>
        </w:r>
        <w:r w:rsidRPr="00472B2C">
          <w:rPr>
            <w:noProof/>
            <w:webHidden/>
          </w:rPr>
          <w:fldChar w:fldCharType="separate"/>
        </w:r>
        <w:r w:rsidR="00472B2C" w:rsidRPr="00472B2C">
          <w:rPr>
            <w:noProof/>
            <w:webHidden/>
          </w:rPr>
          <w:t>28</w:t>
        </w:r>
        <w:r w:rsidRPr="00472B2C">
          <w:rPr>
            <w:noProof/>
            <w:webHidden/>
          </w:rPr>
          <w:fldChar w:fldCharType="end"/>
        </w:r>
      </w:hyperlink>
    </w:p>
    <w:p w:rsidR="00E37657" w:rsidRPr="00472B2C" w:rsidRDefault="00E37657">
      <w:pPr>
        <w:pStyle w:val="Verzeichnis3"/>
        <w:rPr>
          <w:rFonts w:eastAsiaTheme="minorEastAsia"/>
          <w:b w:val="0"/>
          <w:sz w:val="22"/>
          <w:szCs w:val="22"/>
          <w:lang w:eastAsia="de-DE"/>
        </w:rPr>
      </w:pPr>
      <w:hyperlink w:anchor="_Toc475891531" w:history="1">
        <w:r w:rsidRPr="00472B2C">
          <w:rPr>
            <w:rStyle w:val="Hyperlink"/>
          </w:rPr>
          <w:t>3.5.4.</w:t>
        </w:r>
        <w:r w:rsidRPr="00472B2C">
          <w:rPr>
            <w:rFonts w:eastAsiaTheme="minorEastAsia"/>
            <w:b w:val="0"/>
            <w:sz w:val="22"/>
            <w:szCs w:val="22"/>
            <w:lang w:eastAsia="de-DE"/>
          </w:rPr>
          <w:tab/>
        </w:r>
        <w:r w:rsidRPr="00472B2C">
          <w:rPr>
            <w:rStyle w:val="Hyperlink"/>
          </w:rPr>
          <w:t>Lernverfahren</w:t>
        </w:r>
        <w:r w:rsidRPr="00472B2C">
          <w:rPr>
            <w:webHidden/>
          </w:rPr>
          <w:tab/>
        </w:r>
        <w:r w:rsidRPr="00472B2C">
          <w:rPr>
            <w:webHidden/>
          </w:rPr>
          <w:fldChar w:fldCharType="begin"/>
        </w:r>
        <w:r w:rsidRPr="00472B2C">
          <w:rPr>
            <w:webHidden/>
          </w:rPr>
          <w:instrText xml:space="preserve"> PAGEREF _Toc475891531 \h </w:instrText>
        </w:r>
        <w:r w:rsidRPr="00472B2C">
          <w:rPr>
            <w:webHidden/>
          </w:rPr>
        </w:r>
        <w:r w:rsidRPr="00472B2C">
          <w:rPr>
            <w:webHidden/>
          </w:rPr>
          <w:fldChar w:fldCharType="separate"/>
        </w:r>
        <w:r w:rsidR="00472B2C" w:rsidRPr="00472B2C">
          <w:rPr>
            <w:webHidden/>
          </w:rPr>
          <w:t>29</w:t>
        </w:r>
        <w:r w:rsidRPr="00472B2C">
          <w:rPr>
            <w:webHidden/>
          </w:rPr>
          <w:fldChar w:fldCharType="end"/>
        </w:r>
      </w:hyperlink>
    </w:p>
    <w:p w:rsidR="00E37657" w:rsidRPr="00472B2C" w:rsidRDefault="00E37657">
      <w:pPr>
        <w:pStyle w:val="Verzeichnis3"/>
        <w:rPr>
          <w:rFonts w:eastAsiaTheme="minorEastAsia"/>
          <w:b w:val="0"/>
          <w:sz w:val="22"/>
          <w:szCs w:val="22"/>
          <w:lang w:eastAsia="de-DE"/>
        </w:rPr>
      </w:pPr>
      <w:hyperlink w:anchor="_Toc475891532" w:history="1">
        <w:r w:rsidRPr="00472B2C">
          <w:rPr>
            <w:rStyle w:val="Hyperlink"/>
          </w:rPr>
          <w:t>3.5.5.</w:t>
        </w:r>
        <w:r w:rsidRPr="00472B2C">
          <w:rPr>
            <w:rFonts w:eastAsiaTheme="minorEastAsia"/>
            <w:b w:val="0"/>
            <w:sz w:val="22"/>
            <w:szCs w:val="22"/>
            <w:lang w:eastAsia="de-DE"/>
          </w:rPr>
          <w:tab/>
        </w:r>
        <w:r w:rsidRPr="00472B2C">
          <w:rPr>
            <w:rStyle w:val="Hyperlink"/>
          </w:rPr>
          <w:t>Wahl der Modelle</w:t>
        </w:r>
        <w:r w:rsidRPr="00472B2C">
          <w:rPr>
            <w:webHidden/>
          </w:rPr>
          <w:tab/>
        </w:r>
        <w:r w:rsidRPr="00472B2C">
          <w:rPr>
            <w:webHidden/>
          </w:rPr>
          <w:fldChar w:fldCharType="begin"/>
        </w:r>
        <w:r w:rsidRPr="00472B2C">
          <w:rPr>
            <w:webHidden/>
          </w:rPr>
          <w:instrText xml:space="preserve"> PAGEREF _Toc475891532 \h </w:instrText>
        </w:r>
        <w:r w:rsidRPr="00472B2C">
          <w:rPr>
            <w:webHidden/>
          </w:rPr>
        </w:r>
        <w:r w:rsidRPr="00472B2C">
          <w:rPr>
            <w:webHidden/>
          </w:rPr>
          <w:fldChar w:fldCharType="separate"/>
        </w:r>
        <w:r w:rsidR="00472B2C" w:rsidRPr="00472B2C">
          <w:rPr>
            <w:webHidden/>
          </w:rPr>
          <w:t>30</w:t>
        </w:r>
        <w:r w:rsidRPr="00472B2C">
          <w:rPr>
            <w:webHidden/>
          </w:rPr>
          <w:fldChar w:fldCharType="end"/>
        </w:r>
      </w:hyperlink>
    </w:p>
    <w:p w:rsidR="00E37657" w:rsidRPr="00472B2C" w:rsidRDefault="00E37657">
      <w:pPr>
        <w:pStyle w:val="Verzeichnis3"/>
        <w:rPr>
          <w:rFonts w:eastAsiaTheme="minorEastAsia"/>
          <w:b w:val="0"/>
          <w:sz w:val="22"/>
          <w:szCs w:val="22"/>
          <w:lang w:eastAsia="de-DE"/>
        </w:rPr>
      </w:pPr>
      <w:hyperlink w:anchor="_Toc475891533" w:history="1">
        <w:r w:rsidRPr="00472B2C">
          <w:rPr>
            <w:rStyle w:val="Hyperlink"/>
          </w:rPr>
          <w:t>3.5.6.</w:t>
        </w:r>
        <w:r w:rsidRPr="00472B2C">
          <w:rPr>
            <w:rFonts w:eastAsiaTheme="minorEastAsia"/>
            <w:b w:val="0"/>
            <w:sz w:val="22"/>
            <w:szCs w:val="22"/>
            <w:lang w:eastAsia="de-DE"/>
          </w:rPr>
          <w:tab/>
        </w:r>
        <w:r w:rsidRPr="00472B2C">
          <w:rPr>
            <w:rStyle w:val="Hyperlink"/>
          </w:rPr>
          <w:t>Metriken zur Messung der Erkennungsgenauigkeit</w:t>
        </w:r>
        <w:r w:rsidRPr="00472B2C">
          <w:rPr>
            <w:webHidden/>
          </w:rPr>
          <w:tab/>
        </w:r>
        <w:r w:rsidRPr="00472B2C">
          <w:rPr>
            <w:webHidden/>
          </w:rPr>
          <w:fldChar w:fldCharType="begin"/>
        </w:r>
        <w:r w:rsidRPr="00472B2C">
          <w:rPr>
            <w:webHidden/>
          </w:rPr>
          <w:instrText xml:space="preserve"> PAGEREF _Toc475891533 \h </w:instrText>
        </w:r>
        <w:r w:rsidRPr="00472B2C">
          <w:rPr>
            <w:webHidden/>
          </w:rPr>
        </w:r>
        <w:r w:rsidRPr="00472B2C">
          <w:rPr>
            <w:webHidden/>
          </w:rPr>
          <w:fldChar w:fldCharType="separate"/>
        </w:r>
        <w:r w:rsidR="00472B2C" w:rsidRPr="00472B2C">
          <w:rPr>
            <w:webHidden/>
          </w:rPr>
          <w:t>30</w:t>
        </w:r>
        <w:r w:rsidRPr="00472B2C">
          <w:rPr>
            <w:webHidden/>
          </w:rPr>
          <w:fldChar w:fldCharType="end"/>
        </w:r>
      </w:hyperlink>
    </w:p>
    <w:p w:rsidR="00E37657" w:rsidRPr="00472B2C" w:rsidRDefault="00E37657">
      <w:pPr>
        <w:pStyle w:val="Verzeichnis2"/>
        <w:rPr>
          <w:rFonts w:eastAsiaTheme="minorEastAsia"/>
          <w:b w:val="0"/>
          <w:bCs w:val="0"/>
          <w:noProof/>
          <w:sz w:val="22"/>
          <w:szCs w:val="22"/>
          <w:lang w:eastAsia="de-DE"/>
        </w:rPr>
      </w:pPr>
      <w:hyperlink w:anchor="_Toc475891534" w:history="1">
        <w:r w:rsidRPr="00472B2C">
          <w:rPr>
            <w:rStyle w:val="Hyperlink"/>
            <w:noProof/>
          </w:rPr>
          <w:t>3.6.</w:t>
        </w:r>
        <w:r w:rsidRPr="00472B2C">
          <w:rPr>
            <w:rFonts w:eastAsiaTheme="minorEastAsia"/>
            <w:b w:val="0"/>
            <w:bCs w:val="0"/>
            <w:noProof/>
            <w:sz w:val="22"/>
            <w:szCs w:val="22"/>
            <w:lang w:eastAsia="de-DE"/>
          </w:rPr>
          <w:tab/>
        </w:r>
        <w:r w:rsidRPr="00472B2C">
          <w:rPr>
            <w:rStyle w:val="Hyperlink"/>
            <w:noProof/>
          </w:rPr>
          <w:t>Systementwurf</w:t>
        </w:r>
        <w:r w:rsidRPr="00472B2C">
          <w:rPr>
            <w:noProof/>
            <w:webHidden/>
          </w:rPr>
          <w:tab/>
        </w:r>
        <w:r w:rsidRPr="00472B2C">
          <w:rPr>
            <w:noProof/>
            <w:webHidden/>
          </w:rPr>
          <w:fldChar w:fldCharType="begin"/>
        </w:r>
        <w:r w:rsidRPr="00472B2C">
          <w:rPr>
            <w:noProof/>
            <w:webHidden/>
          </w:rPr>
          <w:instrText xml:space="preserve"> PAGEREF _Toc475891534 \h </w:instrText>
        </w:r>
        <w:r w:rsidRPr="00472B2C">
          <w:rPr>
            <w:noProof/>
            <w:webHidden/>
          </w:rPr>
        </w:r>
        <w:r w:rsidRPr="00472B2C">
          <w:rPr>
            <w:noProof/>
            <w:webHidden/>
          </w:rPr>
          <w:fldChar w:fldCharType="separate"/>
        </w:r>
        <w:r w:rsidR="00472B2C" w:rsidRPr="00472B2C">
          <w:rPr>
            <w:noProof/>
            <w:webHidden/>
          </w:rPr>
          <w:t>30</w:t>
        </w:r>
        <w:r w:rsidRPr="00472B2C">
          <w:rPr>
            <w:noProof/>
            <w:webHidden/>
          </w:rPr>
          <w:fldChar w:fldCharType="end"/>
        </w:r>
      </w:hyperlink>
    </w:p>
    <w:p w:rsidR="00E37657" w:rsidRPr="00472B2C" w:rsidRDefault="00E37657">
      <w:pPr>
        <w:pStyle w:val="Verzeichnis3"/>
        <w:rPr>
          <w:rFonts w:eastAsiaTheme="minorEastAsia"/>
          <w:b w:val="0"/>
          <w:sz w:val="22"/>
          <w:szCs w:val="22"/>
          <w:lang w:eastAsia="de-DE"/>
        </w:rPr>
      </w:pPr>
      <w:hyperlink w:anchor="_Toc475891535" w:history="1">
        <w:r w:rsidRPr="00472B2C">
          <w:rPr>
            <w:rStyle w:val="Hyperlink"/>
          </w:rPr>
          <w:t>3.6.1.</w:t>
        </w:r>
        <w:r w:rsidRPr="00472B2C">
          <w:rPr>
            <w:rFonts w:eastAsiaTheme="minorEastAsia"/>
            <w:b w:val="0"/>
            <w:sz w:val="22"/>
            <w:szCs w:val="22"/>
            <w:lang w:eastAsia="de-DE"/>
          </w:rPr>
          <w:tab/>
        </w:r>
        <w:r w:rsidRPr="00472B2C">
          <w:rPr>
            <w:rStyle w:val="Hyperlink"/>
          </w:rPr>
          <w:t>Systemkomponenten</w:t>
        </w:r>
        <w:r w:rsidRPr="00472B2C">
          <w:rPr>
            <w:webHidden/>
          </w:rPr>
          <w:tab/>
        </w:r>
        <w:r w:rsidRPr="00472B2C">
          <w:rPr>
            <w:webHidden/>
          </w:rPr>
          <w:fldChar w:fldCharType="begin"/>
        </w:r>
        <w:r w:rsidRPr="00472B2C">
          <w:rPr>
            <w:webHidden/>
          </w:rPr>
          <w:instrText xml:space="preserve"> PAGEREF _Toc475891535 \h </w:instrText>
        </w:r>
        <w:r w:rsidRPr="00472B2C">
          <w:rPr>
            <w:webHidden/>
          </w:rPr>
        </w:r>
        <w:r w:rsidRPr="00472B2C">
          <w:rPr>
            <w:webHidden/>
          </w:rPr>
          <w:fldChar w:fldCharType="separate"/>
        </w:r>
        <w:r w:rsidR="00472B2C" w:rsidRPr="00472B2C">
          <w:rPr>
            <w:webHidden/>
          </w:rPr>
          <w:t>30</w:t>
        </w:r>
        <w:r w:rsidRPr="00472B2C">
          <w:rPr>
            <w:webHidden/>
          </w:rPr>
          <w:fldChar w:fldCharType="end"/>
        </w:r>
      </w:hyperlink>
    </w:p>
    <w:p w:rsidR="00E37657" w:rsidRPr="00472B2C" w:rsidRDefault="00E37657">
      <w:pPr>
        <w:pStyle w:val="Verzeichnis3"/>
        <w:rPr>
          <w:rFonts w:eastAsiaTheme="minorEastAsia"/>
          <w:b w:val="0"/>
          <w:sz w:val="22"/>
          <w:szCs w:val="22"/>
          <w:lang w:eastAsia="de-DE"/>
        </w:rPr>
      </w:pPr>
      <w:hyperlink w:anchor="_Toc475891536" w:history="1">
        <w:r w:rsidRPr="00472B2C">
          <w:rPr>
            <w:rStyle w:val="Hyperlink"/>
          </w:rPr>
          <w:t>3.6.2.</w:t>
        </w:r>
        <w:r w:rsidRPr="00472B2C">
          <w:rPr>
            <w:rFonts w:eastAsiaTheme="minorEastAsia"/>
            <w:b w:val="0"/>
            <w:sz w:val="22"/>
            <w:szCs w:val="22"/>
            <w:lang w:eastAsia="de-DE"/>
          </w:rPr>
          <w:tab/>
        </w:r>
        <w:r w:rsidRPr="00472B2C">
          <w:rPr>
            <w:rStyle w:val="Hyperlink"/>
          </w:rPr>
          <w:t>Datenbank?</w:t>
        </w:r>
        <w:r w:rsidRPr="00472B2C">
          <w:rPr>
            <w:webHidden/>
          </w:rPr>
          <w:tab/>
        </w:r>
        <w:r w:rsidRPr="00472B2C">
          <w:rPr>
            <w:webHidden/>
          </w:rPr>
          <w:fldChar w:fldCharType="begin"/>
        </w:r>
        <w:r w:rsidRPr="00472B2C">
          <w:rPr>
            <w:webHidden/>
          </w:rPr>
          <w:instrText xml:space="preserve"> PAGEREF _Toc475891536 \h </w:instrText>
        </w:r>
        <w:r w:rsidRPr="00472B2C">
          <w:rPr>
            <w:webHidden/>
          </w:rPr>
        </w:r>
        <w:r w:rsidRPr="00472B2C">
          <w:rPr>
            <w:webHidden/>
          </w:rPr>
          <w:fldChar w:fldCharType="separate"/>
        </w:r>
        <w:r w:rsidR="00472B2C" w:rsidRPr="00472B2C">
          <w:rPr>
            <w:webHidden/>
          </w:rPr>
          <w:t>30</w:t>
        </w:r>
        <w:r w:rsidRPr="00472B2C">
          <w:rPr>
            <w:webHidden/>
          </w:rPr>
          <w:fldChar w:fldCharType="end"/>
        </w:r>
      </w:hyperlink>
    </w:p>
    <w:p w:rsidR="00E37657" w:rsidRPr="00472B2C" w:rsidRDefault="00E37657">
      <w:pPr>
        <w:pStyle w:val="Verzeichnis1"/>
        <w:rPr>
          <w:rFonts w:asciiTheme="minorHAnsi" w:eastAsiaTheme="minorEastAsia" w:hAnsiTheme="minorHAnsi"/>
          <w:b w:val="0"/>
          <w:bCs w:val="0"/>
          <w:caps w:val="0"/>
          <w:noProof/>
          <w:sz w:val="22"/>
          <w:szCs w:val="22"/>
          <w:lang w:eastAsia="de-DE"/>
        </w:rPr>
      </w:pPr>
      <w:hyperlink w:anchor="_Toc475891537" w:history="1">
        <w:r w:rsidRPr="00472B2C">
          <w:rPr>
            <w:rStyle w:val="Hyperlink"/>
            <w:rFonts w:ascii="Tahoma" w:hAnsi="Tahoma" w:cs="Tahoma"/>
            <w:caps w:val="0"/>
            <w:noProof/>
          </w:rPr>
          <w:t>4.</w:t>
        </w:r>
        <w:r w:rsidRPr="00472B2C">
          <w:rPr>
            <w:rFonts w:asciiTheme="minorHAnsi" w:eastAsiaTheme="minorEastAsia" w:hAnsiTheme="minorHAnsi"/>
            <w:b w:val="0"/>
            <w:bCs w:val="0"/>
            <w:caps w:val="0"/>
            <w:noProof/>
            <w:sz w:val="22"/>
            <w:szCs w:val="22"/>
            <w:lang w:eastAsia="de-DE"/>
          </w:rPr>
          <w:tab/>
        </w:r>
        <w:r w:rsidRPr="00472B2C">
          <w:rPr>
            <w:rStyle w:val="Hyperlink"/>
            <w:caps w:val="0"/>
            <w:noProof/>
          </w:rPr>
          <w:t>Implementierung</w:t>
        </w:r>
        <w:r w:rsidRPr="00472B2C">
          <w:rPr>
            <w:caps w:val="0"/>
            <w:noProof/>
            <w:webHidden/>
          </w:rPr>
          <w:tab/>
        </w:r>
        <w:r w:rsidRPr="00472B2C">
          <w:rPr>
            <w:caps w:val="0"/>
            <w:noProof/>
            <w:webHidden/>
          </w:rPr>
          <w:fldChar w:fldCharType="begin"/>
        </w:r>
        <w:r w:rsidRPr="00472B2C">
          <w:rPr>
            <w:caps w:val="0"/>
            <w:noProof/>
            <w:webHidden/>
          </w:rPr>
          <w:instrText xml:space="preserve"> PAGEREF _Toc475891537 \h </w:instrText>
        </w:r>
        <w:r w:rsidRPr="00472B2C">
          <w:rPr>
            <w:caps w:val="0"/>
            <w:noProof/>
            <w:webHidden/>
          </w:rPr>
        </w:r>
        <w:r w:rsidRPr="00472B2C">
          <w:rPr>
            <w:caps w:val="0"/>
            <w:noProof/>
            <w:webHidden/>
          </w:rPr>
          <w:fldChar w:fldCharType="separate"/>
        </w:r>
        <w:r w:rsidR="00472B2C" w:rsidRPr="00472B2C">
          <w:rPr>
            <w:caps w:val="0"/>
            <w:noProof/>
            <w:webHidden/>
          </w:rPr>
          <w:t>31</w:t>
        </w:r>
        <w:r w:rsidRPr="00472B2C">
          <w:rPr>
            <w:caps w:val="0"/>
            <w:noProof/>
            <w:webHidden/>
          </w:rPr>
          <w:fldChar w:fldCharType="end"/>
        </w:r>
      </w:hyperlink>
    </w:p>
    <w:p w:rsidR="00E37657" w:rsidRPr="00472B2C" w:rsidRDefault="00E37657">
      <w:pPr>
        <w:pStyle w:val="Verzeichnis3"/>
        <w:rPr>
          <w:rFonts w:eastAsiaTheme="minorEastAsia"/>
          <w:b w:val="0"/>
          <w:sz w:val="22"/>
          <w:szCs w:val="22"/>
          <w:lang w:eastAsia="de-DE"/>
        </w:rPr>
      </w:pPr>
      <w:hyperlink w:anchor="_Toc475891538" w:history="1">
        <w:r w:rsidRPr="00472B2C">
          <w:rPr>
            <w:rStyle w:val="Hyperlink"/>
          </w:rPr>
          <w:t>4.1.</w:t>
        </w:r>
        <w:r w:rsidRPr="00472B2C">
          <w:rPr>
            <w:rFonts w:eastAsiaTheme="minorEastAsia"/>
            <w:b w:val="0"/>
            <w:sz w:val="22"/>
            <w:szCs w:val="22"/>
            <w:lang w:eastAsia="de-DE"/>
          </w:rPr>
          <w:tab/>
        </w:r>
        <w:r w:rsidRPr="00472B2C">
          <w:rPr>
            <w:rStyle w:val="Hyperlink"/>
          </w:rPr>
          <w:t>Verwendete Bibliotheken</w:t>
        </w:r>
        <w:r w:rsidRPr="00472B2C">
          <w:rPr>
            <w:webHidden/>
          </w:rPr>
          <w:tab/>
        </w:r>
        <w:r w:rsidRPr="00472B2C">
          <w:rPr>
            <w:webHidden/>
          </w:rPr>
          <w:fldChar w:fldCharType="begin"/>
        </w:r>
        <w:r w:rsidRPr="00472B2C">
          <w:rPr>
            <w:webHidden/>
          </w:rPr>
          <w:instrText xml:space="preserve"> PAGEREF _Toc475891538 \h </w:instrText>
        </w:r>
        <w:r w:rsidRPr="00472B2C">
          <w:rPr>
            <w:webHidden/>
          </w:rPr>
        </w:r>
        <w:r w:rsidRPr="00472B2C">
          <w:rPr>
            <w:webHidden/>
          </w:rPr>
          <w:fldChar w:fldCharType="separate"/>
        </w:r>
        <w:r w:rsidR="00472B2C" w:rsidRPr="00472B2C">
          <w:rPr>
            <w:webHidden/>
          </w:rPr>
          <w:t>31</w:t>
        </w:r>
        <w:r w:rsidRPr="00472B2C">
          <w:rPr>
            <w:webHidden/>
          </w:rPr>
          <w:fldChar w:fldCharType="end"/>
        </w:r>
      </w:hyperlink>
    </w:p>
    <w:p w:rsidR="00E37657" w:rsidRPr="00472B2C" w:rsidRDefault="00E37657">
      <w:pPr>
        <w:pStyle w:val="Verzeichnis3"/>
        <w:rPr>
          <w:rFonts w:eastAsiaTheme="minorEastAsia"/>
          <w:b w:val="0"/>
          <w:sz w:val="22"/>
          <w:szCs w:val="22"/>
          <w:lang w:eastAsia="de-DE"/>
        </w:rPr>
      </w:pPr>
      <w:hyperlink w:anchor="_Toc475891539" w:history="1">
        <w:r w:rsidRPr="00472B2C">
          <w:rPr>
            <w:rStyle w:val="Hyperlink"/>
          </w:rPr>
          <w:t>4.2.</w:t>
        </w:r>
        <w:r w:rsidRPr="00472B2C">
          <w:rPr>
            <w:rFonts w:eastAsiaTheme="minorEastAsia"/>
            <w:b w:val="0"/>
            <w:sz w:val="22"/>
            <w:szCs w:val="22"/>
            <w:lang w:eastAsia="de-DE"/>
          </w:rPr>
          <w:tab/>
        </w:r>
        <w:r w:rsidRPr="00472B2C">
          <w:rPr>
            <w:rStyle w:val="Hyperlink"/>
          </w:rPr>
          <w:t>allgemein</w:t>
        </w:r>
        <w:r w:rsidRPr="00472B2C">
          <w:rPr>
            <w:webHidden/>
          </w:rPr>
          <w:tab/>
        </w:r>
        <w:r w:rsidRPr="00472B2C">
          <w:rPr>
            <w:webHidden/>
          </w:rPr>
          <w:fldChar w:fldCharType="begin"/>
        </w:r>
        <w:r w:rsidRPr="00472B2C">
          <w:rPr>
            <w:webHidden/>
          </w:rPr>
          <w:instrText xml:space="preserve"> PAGEREF _Toc475891539 \h </w:instrText>
        </w:r>
        <w:r w:rsidRPr="00472B2C">
          <w:rPr>
            <w:webHidden/>
          </w:rPr>
        </w:r>
        <w:r w:rsidRPr="00472B2C">
          <w:rPr>
            <w:webHidden/>
          </w:rPr>
          <w:fldChar w:fldCharType="separate"/>
        </w:r>
        <w:r w:rsidR="00472B2C" w:rsidRPr="00472B2C">
          <w:rPr>
            <w:webHidden/>
          </w:rPr>
          <w:t>32</w:t>
        </w:r>
        <w:r w:rsidRPr="00472B2C">
          <w:rPr>
            <w:webHidden/>
          </w:rPr>
          <w:fldChar w:fldCharType="end"/>
        </w:r>
      </w:hyperlink>
    </w:p>
    <w:p w:rsidR="00E37657" w:rsidRPr="00472B2C" w:rsidRDefault="00E37657">
      <w:pPr>
        <w:pStyle w:val="Verzeichnis3"/>
        <w:rPr>
          <w:rFonts w:eastAsiaTheme="minorEastAsia"/>
          <w:b w:val="0"/>
          <w:sz w:val="22"/>
          <w:szCs w:val="22"/>
          <w:lang w:eastAsia="de-DE"/>
        </w:rPr>
      </w:pPr>
      <w:hyperlink w:anchor="_Toc475891540" w:history="1">
        <w:r w:rsidRPr="00472B2C">
          <w:rPr>
            <w:rStyle w:val="Hyperlink"/>
          </w:rPr>
          <w:t>4.3.</w:t>
        </w:r>
        <w:r w:rsidRPr="00472B2C">
          <w:rPr>
            <w:rFonts w:eastAsiaTheme="minorEastAsia"/>
            <w:b w:val="0"/>
            <w:sz w:val="22"/>
            <w:szCs w:val="22"/>
            <w:lang w:eastAsia="de-DE"/>
          </w:rPr>
          <w:tab/>
        </w:r>
        <w:r w:rsidRPr="00472B2C">
          <w:rPr>
            <w:rStyle w:val="Hyperlink"/>
          </w:rPr>
          <w:t>Segmentierung</w:t>
        </w:r>
        <w:r w:rsidRPr="00472B2C">
          <w:rPr>
            <w:webHidden/>
          </w:rPr>
          <w:tab/>
        </w:r>
        <w:r w:rsidRPr="00472B2C">
          <w:rPr>
            <w:webHidden/>
          </w:rPr>
          <w:fldChar w:fldCharType="begin"/>
        </w:r>
        <w:r w:rsidRPr="00472B2C">
          <w:rPr>
            <w:webHidden/>
          </w:rPr>
          <w:instrText xml:space="preserve"> PAGEREF _Toc475891540 \h </w:instrText>
        </w:r>
        <w:r w:rsidRPr="00472B2C">
          <w:rPr>
            <w:webHidden/>
          </w:rPr>
        </w:r>
        <w:r w:rsidRPr="00472B2C">
          <w:rPr>
            <w:webHidden/>
          </w:rPr>
          <w:fldChar w:fldCharType="separate"/>
        </w:r>
        <w:r w:rsidR="00472B2C" w:rsidRPr="00472B2C">
          <w:rPr>
            <w:webHidden/>
          </w:rPr>
          <w:t>32</w:t>
        </w:r>
        <w:r w:rsidRPr="00472B2C">
          <w:rPr>
            <w:webHidden/>
          </w:rPr>
          <w:fldChar w:fldCharType="end"/>
        </w:r>
      </w:hyperlink>
    </w:p>
    <w:p w:rsidR="00E37657" w:rsidRPr="00472B2C" w:rsidRDefault="00E37657">
      <w:pPr>
        <w:pStyle w:val="Verzeichnis3"/>
        <w:rPr>
          <w:rFonts w:eastAsiaTheme="minorEastAsia"/>
          <w:b w:val="0"/>
          <w:sz w:val="22"/>
          <w:szCs w:val="22"/>
          <w:lang w:eastAsia="de-DE"/>
        </w:rPr>
      </w:pPr>
      <w:hyperlink w:anchor="_Toc475891541" w:history="1">
        <w:r w:rsidRPr="00472B2C">
          <w:rPr>
            <w:rStyle w:val="Hyperlink"/>
          </w:rPr>
          <w:t>4.4.</w:t>
        </w:r>
        <w:r w:rsidRPr="00472B2C">
          <w:rPr>
            <w:rFonts w:eastAsiaTheme="minorEastAsia"/>
            <w:b w:val="0"/>
            <w:sz w:val="22"/>
            <w:szCs w:val="22"/>
            <w:lang w:eastAsia="de-DE"/>
          </w:rPr>
          <w:tab/>
        </w:r>
        <w:r w:rsidRPr="00472B2C">
          <w:rPr>
            <w:rStyle w:val="Hyperlink"/>
          </w:rPr>
          <w:t>Inner Distance Shape Context</w:t>
        </w:r>
        <w:r w:rsidRPr="00472B2C">
          <w:rPr>
            <w:webHidden/>
          </w:rPr>
          <w:tab/>
        </w:r>
        <w:r w:rsidRPr="00472B2C">
          <w:rPr>
            <w:webHidden/>
          </w:rPr>
          <w:fldChar w:fldCharType="begin"/>
        </w:r>
        <w:r w:rsidRPr="00472B2C">
          <w:rPr>
            <w:webHidden/>
          </w:rPr>
          <w:instrText xml:space="preserve"> PAGEREF _Toc475891541 \h </w:instrText>
        </w:r>
        <w:r w:rsidRPr="00472B2C">
          <w:rPr>
            <w:webHidden/>
          </w:rPr>
        </w:r>
        <w:r w:rsidRPr="00472B2C">
          <w:rPr>
            <w:webHidden/>
          </w:rPr>
          <w:fldChar w:fldCharType="separate"/>
        </w:r>
        <w:r w:rsidR="00472B2C" w:rsidRPr="00472B2C">
          <w:rPr>
            <w:webHidden/>
          </w:rPr>
          <w:t>34</w:t>
        </w:r>
        <w:r w:rsidRPr="00472B2C">
          <w:rPr>
            <w:webHidden/>
          </w:rPr>
          <w:fldChar w:fldCharType="end"/>
        </w:r>
      </w:hyperlink>
    </w:p>
    <w:p w:rsidR="00E37657" w:rsidRPr="00472B2C" w:rsidRDefault="00E37657">
      <w:pPr>
        <w:pStyle w:val="Verzeichnis3"/>
        <w:rPr>
          <w:rFonts w:eastAsiaTheme="minorEastAsia"/>
          <w:b w:val="0"/>
          <w:sz w:val="22"/>
          <w:szCs w:val="22"/>
          <w:lang w:eastAsia="de-DE"/>
        </w:rPr>
      </w:pPr>
      <w:hyperlink w:anchor="_Toc475891542" w:history="1">
        <w:r w:rsidRPr="00472B2C">
          <w:rPr>
            <w:rStyle w:val="Hyperlink"/>
          </w:rPr>
          <w:t>4.5.</w:t>
        </w:r>
        <w:r w:rsidRPr="00472B2C">
          <w:rPr>
            <w:rFonts w:eastAsiaTheme="minorEastAsia"/>
            <w:b w:val="0"/>
            <w:sz w:val="22"/>
            <w:szCs w:val="22"/>
            <w:lang w:eastAsia="de-DE"/>
          </w:rPr>
          <w:tab/>
        </w:r>
        <w:r w:rsidRPr="00472B2C">
          <w:rPr>
            <w:rStyle w:val="Hyperlink"/>
          </w:rPr>
          <w:t>Multilevel Inner Distance Shape Context</w:t>
        </w:r>
        <w:r w:rsidRPr="00472B2C">
          <w:rPr>
            <w:webHidden/>
          </w:rPr>
          <w:tab/>
        </w:r>
        <w:r w:rsidRPr="00472B2C">
          <w:rPr>
            <w:webHidden/>
          </w:rPr>
          <w:fldChar w:fldCharType="begin"/>
        </w:r>
        <w:r w:rsidRPr="00472B2C">
          <w:rPr>
            <w:webHidden/>
          </w:rPr>
          <w:instrText xml:space="preserve"> PAGEREF _Toc475891542 \h </w:instrText>
        </w:r>
        <w:r w:rsidRPr="00472B2C">
          <w:rPr>
            <w:webHidden/>
          </w:rPr>
        </w:r>
        <w:r w:rsidRPr="00472B2C">
          <w:rPr>
            <w:webHidden/>
          </w:rPr>
          <w:fldChar w:fldCharType="separate"/>
        </w:r>
        <w:r w:rsidR="00472B2C" w:rsidRPr="00472B2C">
          <w:rPr>
            <w:webHidden/>
          </w:rPr>
          <w:t>36</w:t>
        </w:r>
        <w:r w:rsidRPr="00472B2C">
          <w:rPr>
            <w:webHidden/>
          </w:rPr>
          <w:fldChar w:fldCharType="end"/>
        </w:r>
      </w:hyperlink>
    </w:p>
    <w:p w:rsidR="00E37657" w:rsidRPr="00472B2C" w:rsidRDefault="00E37657">
      <w:pPr>
        <w:pStyle w:val="Verzeichnis3"/>
        <w:rPr>
          <w:rFonts w:eastAsiaTheme="minorEastAsia"/>
          <w:b w:val="0"/>
          <w:sz w:val="22"/>
          <w:szCs w:val="22"/>
          <w:lang w:eastAsia="de-DE"/>
        </w:rPr>
      </w:pPr>
      <w:hyperlink w:anchor="_Toc475891543" w:history="1">
        <w:r w:rsidRPr="00472B2C">
          <w:rPr>
            <w:rStyle w:val="Hyperlink"/>
          </w:rPr>
          <w:t>4.6.</w:t>
        </w:r>
        <w:r w:rsidRPr="00472B2C">
          <w:rPr>
            <w:rFonts w:eastAsiaTheme="minorEastAsia"/>
            <w:b w:val="0"/>
            <w:sz w:val="22"/>
            <w:szCs w:val="22"/>
            <w:lang w:eastAsia="de-DE"/>
          </w:rPr>
          <w:tab/>
        </w:r>
        <w:r w:rsidRPr="00472B2C">
          <w:rPr>
            <w:rStyle w:val="Hyperlink"/>
          </w:rPr>
          <w:t>Codebooks</w:t>
        </w:r>
        <w:r w:rsidRPr="00472B2C">
          <w:rPr>
            <w:webHidden/>
          </w:rPr>
          <w:tab/>
        </w:r>
        <w:r w:rsidRPr="00472B2C">
          <w:rPr>
            <w:webHidden/>
          </w:rPr>
          <w:fldChar w:fldCharType="begin"/>
        </w:r>
        <w:r w:rsidRPr="00472B2C">
          <w:rPr>
            <w:webHidden/>
          </w:rPr>
          <w:instrText xml:space="preserve"> PAGEREF _Toc475891543 \h </w:instrText>
        </w:r>
        <w:r w:rsidRPr="00472B2C">
          <w:rPr>
            <w:webHidden/>
          </w:rPr>
        </w:r>
        <w:r w:rsidRPr="00472B2C">
          <w:rPr>
            <w:webHidden/>
          </w:rPr>
          <w:fldChar w:fldCharType="separate"/>
        </w:r>
        <w:r w:rsidR="00472B2C" w:rsidRPr="00472B2C">
          <w:rPr>
            <w:webHidden/>
          </w:rPr>
          <w:t>37</w:t>
        </w:r>
        <w:r w:rsidRPr="00472B2C">
          <w:rPr>
            <w:webHidden/>
          </w:rPr>
          <w:fldChar w:fldCharType="end"/>
        </w:r>
      </w:hyperlink>
    </w:p>
    <w:p w:rsidR="00E37657" w:rsidRPr="00472B2C" w:rsidRDefault="00E37657">
      <w:pPr>
        <w:pStyle w:val="Verzeichnis3"/>
        <w:rPr>
          <w:rFonts w:eastAsiaTheme="minorEastAsia"/>
          <w:b w:val="0"/>
          <w:sz w:val="22"/>
          <w:szCs w:val="22"/>
          <w:lang w:eastAsia="de-DE"/>
        </w:rPr>
      </w:pPr>
      <w:hyperlink w:anchor="_Toc475891544" w:history="1">
        <w:r w:rsidRPr="00472B2C">
          <w:rPr>
            <w:rStyle w:val="Hyperlink"/>
          </w:rPr>
          <w:t>4.6.1.</w:t>
        </w:r>
        <w:r w:rsidRPr="00472B2C">
          <w:rPr>
            <w:rFonts w:eastAsiaTheme="minorEastAsia"/>
            <w:b w:val="0"/>
            <w:sz w:val="22"/>
            <w:szCs w:val="22"/>
            <w:lang w:eastAsia="de-DE"/>
          </w:rPr>
          <w:tab/>
        </w:r>
        <w:r w:rsidRPr="00472B2C">
          <w:rPr>
            <w:rStyle w:val="Hyperlink"/>
          </w:rPr>
          <w:t>Sparse dictionary learning</w:t>
        </w:r>
        <w:r w:rsidRPr="00472B2C">
          <w:rPr>
            <w:webHidden/>
          </w:rPr>
          <w:tab/>
        </w:r>
        <w:r w:rsidRPr="00472B2C">
          <w:rPr>
            <w:webHidden/>
          </w:rPr>
          <w:fldChar w:fldCharType="begin"/>
        </w:r>
        <w:r w:rsidRPr="00472B2C">
          <w:rPr>
            <w:webHidden/>
          </w:rPr>
          <w:instrText xml:space="preserve"> PAGEREF _Toc475891544 \h </w:instrText>
        </w:r>
        <w:r w:rsidRPr="00472B2C">
          <w:rPr>
            <w:webHidden/>
          </w:rPr>
        </w:r>
        <w:r w:rsidRPr="00472B2C">
          <w:rPr>
            <w:webHidden/>
          </w:rPr>
          <w:fldChar w:fldCharType="separate"/>
        </w:r>
        <w:r w:rsidR="00472B2C" w:rsidRPr="00472B2C">
          <w:rPr>
            <w:webHidden/>
          </w:rPr>
          <w:t>37</w:t>
        </w:r>
        <w:r w:rsidRPr="00472B2C">
          <w:rPr>
            <w:webHidden/>
          </w:rPr>
          <w:fldChar w:fldCharType="end"/>
        </w:r>
      </w:hyperlink>
    </w:p>
    <w:p w:rsidR="00E37657" w:rsidRPr="00472B2C" w:rsidRDefault="00E37657">
      <w:pPr>
        <w:pStyle w:val="Verzeichnis3"/>
        <w:rPr>
          <w:rFonts w:eastAsiaTheme="minorEastAsia"/>
          <w:b w:val="0"/>
          <w:sz w:val="22"/>
          <w:szCs w:val="22"/>
          <w:lang w:eastAsia="de-DE"/>
        </w:rPr>
      </w:pPr>
      <w:hyperlink w:anchor="_Toc475891545" w:history="1">
        <w:r w:rsidRPr="00472B2C">
          <w:rPr>
            <w:rStyle w:val="Hyperlink"/>
          </w:rPr>
          <w:t>4.7.</w:t>
        </w:r>
        <w:r w:rsidRPr="00472B2C">
          <w:rPr>
            <w:rFonts w:eastAsiaTheme="minorEastAsia"/>
            <w:b w:val="0"/>
            <w:sz w:val="22"/>
            <w:szCs w:val="22"/>
            <w:lang w:eastAsia="de-DE"/>
          </w:rPr>
          <w:tab/>
        </w:r>
        <w:r w:rsidRPr="00472B2C">
          <w:rPr>
            <w:rStyle w:val="Hyperlink"/>
          </w:rPr>
          <w:t>Multilayer Perceptron</w:t>
        </w:r>
        <w:r w:rsidRPr="00472B2C">
          <w:rPr>
            <w:webHidden/>
          </w:rPr>
          <w:tab/>
        </w:r>
        <w:r w:rsidRPr="00472B2C">
          <w:rPr>
            <w:webHidden/>
          </w:rPr>
          <w:fldChar w:fldCharType="begin"/>
        </w:r>
        <w:r w:rsidRPr="00472B2C">
          <w:rPr>
            <w:webHidden/>
          </w:rPr>
          <w:instrText xml:space="preserve"> PAGEREF _Toc475891545 \h </w:instrText>
        </w:r>
        <w:r w:rsidRPr="00472B2C">
          <w:rPr>
            <w:webHidden/>
          </w:rPr>
        </w:r>
        <w:r w:rsidRPr="00472B2C">
          <w:rPr>
            <w:webHidden/>
          </w:rPr>
          <w:fldChar w:fldCharType="separate"/>
        </w:r>
        <w:r w:rsidR="00472B2C" w:rsidRPr="00472B2C">
          <w:rPr>
            <w:webHidden/>
          </w:rPr>
          <w:t>38</w:t>
        </w:r>
        <w:r w:rsidRPr="00472B2C">
          <w:rPr>
            <w:webHidden/>
          </w:rPr>
          <w:fldChar w:fldCharType="end"/>
        </w:r>
      </w:hyperlink>
    </w:p>
    <w:p w:rsidR="00E37657" w:rsidRPr="00472B2C" w:rsidRDefault="00E37657">
      <w:pPr>
        <w:pStyle w:val="Verzeichnis3"/>
        <w:rPr>
          <w:rFonts w:eastAsiaTheme="minorEastAsia"/>
          <w:b w:val="0"/>
          <w:sz w:val="22"/>
          <w:szCs w:val="22"/>
          <w:lang w:eastAsia="de-DE"/>
        </w:rPr>
      </w:pPr>
      <w:hyperlink w:anchor="_Toc475891546" w:history="1">
        <w:r w:rsidRPr="00472B2C">
          <w:rPr>
            <w:rStyle w:val="Hyperlink"/>
          </w:rPr>
          <w:t>4.8.</w:t>
        </w:r>
        <w:r w:rsidRPr="00472B2C">
          <w:rPr>
            <w:rFonts w:eastAsiaTheme="minorEastAsia"/>
            <w:b w:val="0"/>
            <w:sz w:val="22"/>
            <w:szCs w:val="22"/>
            <w:lang w:eastAsia="de-DE"/>
          </w:rPr>
          <w:tab/>
        </w:r>
        <w:r w:rsidRPr="00472B2C">
          <w:rPr>
            <w:rStyle w:val="Hyperlink"/>
          </w:rPr>
          <w:t>Support Vector Machine</w:t>
        </w:r>
        <w:r w:rsidRPr="00472B2C">
          <w:rPr>
            <w:webHidden/>
          </w:rPr>
          <w:tab/>
        </w:r>
        <w:r w:rsidRPr="00472B2C">
          <w:rPr>
            <w:webHidden/>
          </w:rPr>
          <w:fldChar w:fldCharType="begin"/>
        </w:r>
        <w:r w:rsidRPr="00472B2C">
          <w:rPr>
            <w:webHidden/>
          </w:rPr>
          <w:instrText xml:space="preserve"> PAGEREF _Toc475891546 \h </w:instrText>
        </w:r>
        <w:r w:rsidRPr="00472B2C">
          <w:rPr>
            <w:webHidden/>
          </w:rPr>
        </w:r>
        <w:r w:rsidRPr="00472B2C">
          <w:rPr>
            <w:webHidden/>
          </w:rPr>
          <w:fldChar w:fldCharType="separate"/>
        </w:r>
        <w:r w:rsidR="00472B2C" w:rsidRPr="00472B2C">
          <w:rPr>
            <w:webHidden/>
          </w:rPr>
          <w:t>38</w:t>
        </w:r>
        <w:r w:rsidRPr="00472B2C">
          <w:rPr>
            <w:webHidden/>
          </w:rPr>
          <w:fldChar w:fldCharType="end"/>
        </w:r>
      </w:hyperlink>
    </w:p>
    <w:p w:rsidR="00E37657" w:rsidRPr="00472B2C" w:rsidRDefault="00E37657">
      <w:pPr>
        <w:pStyle w:val="Verzeichnis3"/>
        <w:rPr>
          <w:rFonts w:eastAsiaTheme="minorEastAsia"/>
          <w:b w:val="0"/>
          <w:sz w:val="22"/>
          <w:szCs w:val="22"/>
          <w:lang w:eastAsia="de-DE"/>
        </w:rPr>
      </w:pPr>
      <w:hyperlink w:anchor="_Toc475891547" w:history="1">
        <w:r w:rsidRPr="00472B2C">
          <w:rPr>
            <w:rStyle w:val="Hyperlink"/>
          </w:rPr>
          <w:t>4.9.</w:t>
        </w:r>
        <w:r w:rsidRPr="00472B2C">
          <w:rPr>
            <w:rFonts w:eastAsiaTheme="minorEastAsia"/>
            <w:b w:val="0"/>
            <w:sz w:val="22"/>
            <w:szCs w:val="22"/>
            <w:lang w:eastAsia="de-DE"/>
          </w:rPr>
          <w:tab/>
        </w:r>
        <w:r w:rsidRPr="00472B2C">
          <w:rPr>
            <w:rStyle w:val="Hyperlink"/>
          </w:rPr>
          <w:t>Datenhaltung</w:t>
        </w:r>
        <w:r w:rsidRPr="00472B2C">
          <w:rPr>
            <w:webHidden/>
          </w:rPr>
          <w:tab/>
        </w:r>
        <w:r w:rsidRPr="00472B2C">
          <w:rPr>
            <w:webHidden/>
          </w:rPr>
          <w:fldChar w:fldCharType="begin"/>
        </w:r>
        <w:r w:rsidRPr="00472B2C">
          <w:rPr>
            <w:webHidden/>
          </w:rPr>
          <w:instrText xml:space="preserve"> PAGEREF _Toc475891547 \h </w:instrText>
        </w:r>
        <w:r w:rsidRPr="00472B2C">
          <w:rPr>
            <w:webHidden/>
          </w:rPr>
        </w:r>
        <w:r w:rsidRPr="00472B2C">
          <w:rPr>
            <w:webHidden/>
          </w:rPr>
          <w:fldChar w:fldCharType="separate"/>
        </w:r>
        <w:r w:rsidR="00472B2C" w:rsidRPr="00472B2C">
          <w:rPr>
            <w:webHidden/>
          </w:rPr>
          <w:t>38</w:t>
        </w:r>
        <w:r w:rsidRPr="00472B2C">
          <w:rPr>
            <w:webHidden/>
          </w:rPr>
          <w:fldChar w:fldCharType="end"/>
        </w:r>
      </w:hyperlink>
    </w:p>
    <w:p w:rsidR="00E37657" w:rsidRPr="00472B2C" w:rsidRDefault="00E37657">
      <w:pPr>
        <w:pStyle w:val="Verzeichnis3"/>
        <w:rPr>
          <w:rFonts w:eastAsiaTheme="minorEastAsia"/>
          <w:b w:val="0"/>
          <w:sz w:val="22"/>
          <w:szCs w:val="22"/>
          <w:lang w:eastAsia="de-DE"/>
        </w:rPr>
      </w:pPr>
      <w:hyperlink w:anchor="_Toc475891548" w:history="1">
        <w:r w:rsidRPr="00472B2C">
          <w:rPr>
            <w:rStyle w:val="Hyperlink"/>
          </w:rPr>
          <w:t>4.10.</w:t>
        </w:r>
        <w:r w:rsidRPr="00472B2C">
          <w:rPr>
            <w:rFonts w:eastAsiaTheme="minorEastAsia"/>
            <w:b w:val="0"/>
            <w:sz w:val="22"/>
            <w:szCs w:val="22"/>
            <w:lang w:eastAsia="de-DE"/>
          </w:rPr>
          <w:tab/>
        </w:r>
        <w:r w:rsidRPr="00472B2C">
          <w:rPr>
            <w:rStyle w:val="Hyperlink"/>
          </w:rPr>
          <w:t>Evaluation</w:t>
        </w:r>
        <w:r w:rsidRPr="00472B2C">
          <w:rPr>
            <w:webHidden/>
          </w:rPr>
          <w:tab/>
        </w:r>
        <w:r w:rsidRPr="00472B2C">
          <w:rPr>
            <w:webHidden/>
          </w:rPr>
          <w:fldChar w:fldCharType="begin"/>
        </w:r>
        <w:r w:rsidRPr="00472B2C">
          <w:rPr>
            <w:webHidden/>
          </w:rPr>
          <w:instrText xml:space="preserve"> PAGEREF _Toc475891548 \h </w:instrText>
        </w:r>
        <w:r w:rsidRPr="00472B2C">
          <w:rPr>
            <w:webHidden/>
          </w:rPr>
        </w:r>
        <w:r w:rsidRPr="00472B2C">
          <w:rPr>
            <w:webHidden/>
          </w:rPr>
          <w:fldChar w:fldCharType="separate"/>
        </w:r>
        <w:r w:rsidR="00472B2C" w:rsidRPr="00472B2C">
          <w:rPr>
            <w:webHidden/>
          </w:rPr>
          <w:t>38</w:t>
        </w:r>
        <w:r w:rsidRPr="00472B2C">
          <w:rPr>
            <w:webHidden/>
          </w:rPr>
          <w:fldChar w:fldCharType="end"/>
        </w:r>
      </w:hyperlink>
    </w:p>
    <w:p w:rsidR="00E37657" w:rsidRPr="00472B2C" w:rsidRDefault="00E37657">
      <w:pPr>
        <w:pStyle w:val="Verzeichnis1"/>
        <w:rPr>
          <w:rFonts w:asciiTheme="minorHAnsi" w:eastAsiaTheme="minorEastAsia" w:hAnsiTheme="minorHAnsi"/>
          <w:b w:val="0"/>
          <w:bCs w:val="0"/>
          <w:caps w:val="0"/>
          <w:noProof/>
          <w:sz w:val="22"/>
          <w:szCs w:val="22"/>
          <w:lang w:eastAsia="de-DE"/>
        </w:rPr>
      </w:pPr>
      <w:hyperlink w:anchor="_Toc475891549" w:history="1">
        <w:r w:rsidRPr="00472B2C">
          <w:rPr>
            <w:rStyle w:val="Hyperlink"/>
            <w:rFonts w:ascii="Tahoma" w:hAnsi="Tahoma" w:cs="Tahoma"/>
            <w:caps w:val="0"/>
            <w:noProof/>
          </w:rPr>
          <w:t>5.</w:t>
        </w:r>
        <w:r w:rsidRPr="00472B2C">
          <w:rPr>
            <w:rFonts w:asciiTheme="minorHAnsi" w:eastAsiaTheme="minorEastAsia" w:hAnsiTheme="minorHAnsi"/>
            <w:b w:val="0"/>
            <w:bCs w:val="0"/>
            <w:caps w:val="0"/>
            <w:noProof/>
            <w:sz w:val="22"/>
            <w:szCs w:val="22"/>
            <w:lang w:eastAsia="de-DE"/>
          </w:rPr>
          <w:tab/>
        </w:r>
        <w:r w:rsidRPr="00472B2C">
          <w:rPr>
            <w:rStyle w:val="Hyperlink"/>
            <w:caps w:val="0"/>
            <w:noProof/>
          </w:rPr>
          <w:t>Ergebnis</w:t>
        </w:r>
        <w:r w:rsidRPr="00472B2C">
          <w:rPr>
            <w:caps w:val="0"/>
            <w:noProof/>
            <w:webHidden/>
          </w:rPr>
          <w:tab/>
        </w:r>
        <w:r w:rsidRPr="00472B2C">
          <w:rPr>
            <w:caps w:val="0"/>
            <w:noProof/>
            <w:webHidden/>
          </w:rPr>
          <w:fldChar w:fldCharType="begin"/>
        </w:r>
        <w:r w:rsidRPr="00472B2C">
          <w:rPr>
            <w:caps w:val="0"/>
            <w:noProof/>
            <w:webHidden/>
          </w:rPr>
          <w:instrText xml:space="preserve"> PAGEREF _Toc475891549 \h </w:instrText>
        </w:r>
        <w:r w:rsidRPr="00472B2C">
          <w:rPr>
            <w:caps w:val="0"/>
            <w:noProof/>
            <w:webHidden/>
          </w:rPr>
        </w:r>
        <w:r w:rsidRPr="00472B2C">
          <w:rPr>
            <w:caps w:val="0"/>
            <w:noProof/>
            <w:webHidden/>
          </w:rPr>
          <w:fldChar w:fldCharType="separate"/>
        </w:r>
        <w:r w:rsidR="00472B2C" w:rsidRPr="00472B2C">
          <w:rPr>
            <w:caps w:val="0"/>
            <w:noProof/>
            <w:webHidden/>
          </w:rPr>
          <w:t>38</w:t>
        </w:r>
        <w:r w:rsidRPr="00472B2C">
          <w:rPr>
            <w:caps w:val="0"/>
            <w:noProof/>
            <w:webHidden/>
          </w:rPr>
          <w:fldChar w:fldCharType="end"/>
        </w:r>
      </w:hyperlink>
    </w:p>
    <w:p w:rsidR="00E37657" w:rsidRPr="00472B2C" w:rsidRDefault="00E37657">
      <w:pPr>
        <w:pStyle w:val="Verzeichnis2"/>
        <w:rPr>
          <w:rFonts w:eastAsiaTheme="minorEastAsia"/>
          <w:b w:val="0"/>
          <w:bCs w:val="0"/>
          <w:noProof/>
          <w:sz w:val="22"/>
          <w:szCs w:val="22"/>
          <w:lang w:eastAsia="de-DE"/>
        </w:rPr>
      </w:pPr>
      <w:hyperlink w:anchor="_Toc475891550" w:history="1">
        <w:r w:rsidRPr="00472B2C">
          <w:rPr>
            <w:rStyle w:val="Hyperlink"/>
            <w:noProof/>
          </w:rPr>
          <w:t>5.1.</w:t>
        </w:r>
        <w:r w:rsidRPr="00472B2C">
          <w:rPr>
            <w:rFonts w:eastAsiaTheme="minorEastAsia"/>
            <w:b w:val="0"/>
            <w:bCs w:val="0"/>
            <w:noProof/>
            <w:sz w:val="22"/>
            <w:szCs w:val="22"/>
            <w:lang w:eastAsia="de-DE"/>
          </w:rPr>
          <w:tab/>
        </w:r>
        <w:r w:rsidRPr="00472B2C">
          <w:rPr>
            <w:rStyle w:val="Hyperlink"/>
            <w:noProof/>
          </w:rPr>
          <w:t>Genauigkeit (welche Metrik?)</w:t>
        </w:r>
        <w:r w:rsidRPr="00472B2C">
          <w:rPr>
            <w:noProof/>
            <w:webHidden/>
          </w:rPr>
          <w:tab/>
        </w:r>
        <w:r w:rsidRPr="00472B2C">
          <w:rPr>
            <w:noProof/>
            <w:webHidden/>
          </w:rPr>
          <w:fldChar w:fldCharType="begin"/>
        </w:r>
        <w:r w:rsidRPr="00472B2C">
          <w:rPr>
            <w:noProof/>
            <w:webHidden/>
          </w:rPr>
          <w:instrText xml:space="preserve"> PAGEREF _Toc475891550 \h </w:instrText>
        </w:r>
        <w:r w:rsidRPr="00472B2C">
          <w:rPr>
            <w:noProof/>
            <w:webHidden/>
          </w:rPr>
        </w:r>
        <w:r w:rsidRPr="00472B2C">
          <w:rPr>
            <w:noProof/>
            <w:webHidden/>
          </w:rPr>
          <w:fldChar w:fldCharType="separate"/>
        </w:r>
        <w:r w:rsidR="00472B2C" w:rsidRPr="00472B2C">
          <w:rPr>
            <w:noProof/>
            <w:webHidden/>
          </w:rPr>
          <w:t>38</w:t>
        </w:r>
        <w:r w:rsidRPr="00472B2C">
          <w:rPr>
            <w:noProof/>
            <w:webHidden/>
          </w:rPr>
          <w:fldChar w:fldCharType="end"/>
        </w:r>
      </w:hyperlink>
    </w:p>
    <w:p w:rsidR="00E37657" w:rsidRPr="00472B2C" w:rsidRDefault="00E37657">
      <w:pPr>
        <w:pStyle w:val="Verzeichnis2"/>
        <w:rPr>
          <w:rFonts w:eastAsiaTheme="minorEastAsia"/>
          <w:b w:val="0"/>
          <w:bCs w:val="0"/>
          <w:noProof/>
          <w:sz w:val="22"/>
          <w:szCs w:val="22"/>
          <w:lang w:eastAsia="de-DE"/>
        </w:rPr>
      </w:pPr>
      <w:hyperlink w:anchor="_Toc475891551" w:history="1">
        <w:r w:rsidRPr="00472B2C">
          <w:rPr>
            <w:rStyle w:val="Hyperlink"/>
            <w:noProof/>
          </w:rPr>
          <w:t>5.2.</w:t>
        </w:r>
        <w:r w:rsidRPr="00472B2C">
          <w:rPr>
            <w:rFonts w:eastAsiaTheme="minorEastAsia"/>
            <w:b w:val="0"/>
            <w:bCs w:val="0"/>
            <w:noProof/>
            <w:sz w:val="22"/>
            <w:szCs w:val="22"/>
            <w:lang w:eastAsia="de-DE"/>
          </w:rPr>
          <w:tab/>
        </w:r>
        <w:r w:rsidRPr="00472B2C">
          <w:rPr>
            <w:rStyle w:val="Hyperlink"/>
            <w:noProof/>
          </w:rPr>
          <w:t>Aufwandsanalyse?</w:t>
        </w:r>
        <w:r w:rsidRPr="00472B2C">
          <w:rPr>
            <w:noProof/>
            <w:webHidden/>
          </w:rPr>
          <w:tab/>
        </w:r>
        <w:r w:rsidRPr="00472B2C">
          <w:rPr>
            <w:noProof/>
            <w:webHidden/>
          </w:rPr>
          <w:fldChar w:fldCharType="begin"/>
        </w:r>
        <w:r w:rsidRPr="00472B2C">
          <w:rPr>
            <w:noProof/>
            <w:webHidden/>
          </w:rPr>
          <w:instrText xml:space="preserve"> PAGEREF _Toc475891551 \h </w:instrText>
        </w:r>
        <w:r w:rsidRPr="00472B2C">
          <w:rPr>
            <w:noProof/>
            <w:webHidden/>
          </w:rPr>
        </w:r>
        <w:r w:rsidRPr="00472B2C">
          <w:rPr>
            <w:noProof/>
            <w:webHidden/>
          </w:rPr>
          <w:fldChar w:fldCharType="separate"/>
        </w:r>
        <w:r w:rsidR="00472B2C" w:rsidRPr="00472B2C">
          <w:rPr>
            <w:noProof/>
            <w:webHidden/>
          </w:rPr>
          <w:t>39</w:t>
        </w:r>
        <w:r w:rsidRPr="00472B2C">
          <w:rPr>
            <w:noProof/>
            <w:webHidden/>
          </w:rPr>
          <w:fldChar w:fldCharType="end"/>
        </w:r>
      </w:hyperlink>
    </w:p>
    <w:p w:rsidR="00E37657" w:rsidRPr="00472B2C" w:rsidRDefault="00E37657">
      <w:pPr>
        <w:pStyle w:val="Verzeichnis1"/>
        <w:rPr>
          <w:rFonts w:asciiTheme="minorHAnsi" w:eastAsiaTheme="minorEastAsia" w:hAnsiTheme="minorHAnsi"/>
          <w:b w:val="0"/>
          <w:bCs w:val="0"/>
          <w:caps w:val="0"/>
          <w:noProof/>
          <w:sz w:val="22"/>
          <w:szCs w:val="22"/>
          <w:lang w:eastAsia="de-DE"/>
        </w:rPr>
      </w:pPr>
      <w:hyperlink w:anchor="_Toc475891552" w:history="1">
        <w:r w:rsidRPr="00472B2C">
          <w:rPr>
            <w:rStyle w:val="Hyperlink"/>
            <w:rFonts w:ascii="Tahoma" w:hAnsi="Tahoma" w:cs="Tahoma"/>
            <w:caps w:val="0"/>
            <w:noProof/>
          </w:rPr>
          <w:t>6.</w:t>
        </w:r>
        <w:r w:rsidRPr="00472B2C">
          <w:rPr>
            <w:rFonts w:asciiTheme="minorHAnsi" w:eastAsiaTheme="minorEastAsia" w:hAnsiTheme="minorHAnsi"/>
            <w:b w:val="0"/>
            <w:bCs w:val="0"/>
            <w:caps w:val="0"/>
            <w:noProof/>
            <w:sz w:val="22"/>
            <w:szCs w:val="22"/>
            <w:lang w:eastAsia="de-DE"/>
          </w:rPr>
          <w:tab/>
        </w:r>
        <w:r w:rsidRPr="00472B2C">
          <w:rPr>
            <w:rStyle w:val="Hyperlink"/>
            <w:caps w:val="0"/>
            <w:noProof/>
          </w:rPr>
          <w:t>Zusammenfassung</w:t>
        </w:r>
        <w:r w:rsidRPr="00472B2C">
          <w:rPr>
            <w:caps w:val="0"/>
            <w:noProof/>
            <w:webHidden/>
          </w:rPr>
          <w:tab/>
        </w:r>
        <w:r w:rsidRPr="00472B2C">
          <w:rPr>
            <w:caps w:val="0"/>
            <w:noProof/>
            <w:webHidden/>
          </w:rPr>
          <w:fldChar w:fldCharType="begin"/>
        </w:r>
        <w:r w:rsidRPr="00472B2C">
          <w:rPr>
            <w:caps w:val="0"/>
            <w:noProof/>
            <w:webHidden/>
          </w:rPr>
          <w:instrText xml:space="preserve"> PAGEREF _Toc475891552 \h </w:instrText>
        </w:r>
        <w:r w:rsidRPr="00472B2C">
          <w:rPr>
            <w:caps w:val="0"/>
            <w:noProof/>
            <w:webHidden/>
          </w:rPr>
        </w:r>
        <w:r w:rsidRPr="00472B2C">
          <w:rPr>
            <w:caps w:val="0"/>
            <w:noProof/>
            <w:webHidden/>
          </w:rPr>
          <w:fldChar w:fldCharType="separate"/>
        </w:r>
        <w:r w:rsidR="00472B2C" w:rsidRPr="00472B2C">
          <w:rPr>
            <w:caps w:val="0"/>
            <w:noProof/>
            <w:webHidden/>
          </w:rPr>
          <w:t>39</w:t>
        </w:r>
        <w:r w:rsidRPr="00472B2C">
          <w:rPr>
            <w:caps w:val="0"/>
            <w:noProof/>
            <w:webHidden/>
          </w:rPr>
          <w:fldChar w:fldCharType="end"/>
        </w:r>
      </w:hyperlink>
    </w:p>
    <w:p w:rsidR="00E37657" w:rsidRPr="00472B2C" w:rsidRDefault="00E37657">
      <w:pPr>
        <w:pStyle w:val="Verzeichnis2"/>
        <w:rPr>
          <w:rFonts w:eastAsiaTheme="minorEastAsia"/>
          <w:b w:val="0"/>
          <w:bCs w:val="0"/>
          <w:noProof/>
          <w:sz w:val="22"/>
          <w:szCs w:val="22"/>
          <w:lang w:eastAsia="de-DE"/>
        </w:rPr>
      </w:pPr>
      <w:hyperlink w:anchor="_Toc475891553" w:history="1">
        <w:r w:rsidRPr="00472B2C">
          <w:rPr>
            <w:rStyle w:val="Hyperlink"/>
            <w:noProof/>
          </w:rPr>
          <w:t>6.1.</w:t>
        </w:r>
        <w:r w:rsidRPr="00472B2C">
          <w:rPr>
            <w:rFonts w:eastAsiaTheme="minorEastAsia"/>
            <w:b w:val="0"/>
            <w:bCs w:val="0"/>
            <w:noProof/>
            <w:sz w:val="22"/>
            <w:szCs w:val="22"/>
            <w:lang w:eastAsia="de-DE"/>
          </w:rPr>
          <w:tab/>
        </w:r>
        <w:r w:rsidRPr="00472B2C">
          <w:rPr>
            <w:rStyle w:val="Hyperlink"/>
            <w:noProof/>
          </w:rPr>
          <w:t>Ausblick</w:t>
        </w:r>
        <w:r w:rsidRPr="00472B2C">
          <w:rPr>
            <w:noProof/>
            <w:webHidden/>
          </w:rPr>
          <w:tab/>
        </w:r>
        <w:r w:rsidRPr="00472B2C">
          <w:rPr>
            <w:noProof/>
            <w:webHidden/>
          </w:rPr>
          <w:fldChar w:fldCharType="begin"/>
        </w:r>
        <w:r w:rsidRPr="00472B2C">
          <w:rPr>
            <w:noProof/>
            <w:webHidden/>
          </w:rPr>
          <w:instrText xml:space="preserve"> PAGEREF _Toc475891553 \h </w:instrText>
        </w:r>
        <w:r w:rsidRPr="00472B2C">
          <w:rPr>
            <w:noProof/>
            <w:webHidden/>
          </w:rPr>
        </w:r>
        <w:r w:rsidRPr="00472B2C">
          <w:rPr>
            <w:noProof/>
            <w:webHidden/>
          </w:rPr>
          <w:fldChar w:fldCharType="separate"/>
        </w:r>
        <w:r w:rsidR="00472B2C" w:rsidRPr="00472B2C">
          <w:rPr>
            <w:noProof/>
            <w:webHidden/>
          </w:rPr>
          <w:t>39</w:t>
        </w:r>
        <w:r w:rsidRPr="00472B2C">
          <w:rPr>
            <w:noProof/>
            <w:webHidden/>
          </w:rPr>
          <w:fldChar w:fldCharType="end"/>
        </w:r>
      </w:hyperlink>
    </w:p>
    <w:p w:rsidR="00E37657" w:rsidRPr="00472B2C" w:rsidRDefault="00E37657">
      <w:pPr>
        <w:pStyle w:val="Verzeichnis1"/>
        <w:rPr>
          <w:rFonts w:asciiTheme="minorHAnsi" w:eastAsiaTheme="minorEastAsia" w:hAnsiTheme="minorHAnsi"/>
          <w:b w:val="0"/>
          <w:bCs w:val="0"/>
          <w:caps w:val="0"/>
          <w:noProof/>
          <w:sz w:val="22"/>
          <w:szCs w:val="22"/>
          <w:lang w:eastAsia="de-DE"/>
        </w:rPr>
      </w:pPr>
      <w:hyperlink w:anchor="_Toc475891554" w:history="1">
        <w:r w:rsidRPr="00472B2C">
          <w:rPr>
            <w:rStyle w:val="Hyperlink"/>
            <w:caps w:val="0"/>
            <w:noProof/>
          </w:rPr>
          <w:t>I.</w:t>
        </w:r>
        <w:r w:rsidRPr="00472B2C">
          <w:rPr>
            <w:rFonts w:asciiTheme="minorHAnsi" w:eastAsiaTheme="minorEastAsia" w:hAnsiTheme="minorHAnsi"/>
            <w:b w:val="0"/>
            <w:bCs w:val="0"/>
            <w:caps w:val="0"/>
            <w:noProof/>
            <w:sz w:val="22"/>
            <w:szCs w:val="22"/>
            <w:lang w:eastAsia="de-DE"/>
          </w:rPr>
          <w:tab/>
        </w:r>
        <w:r w:rsidRPr="00472B2C">
          <w:rPr>
            <w:rStyle w:val="Hyperlink"/>
            <w:caps w:val="0"/>
            <w:noProof/>
          </w:rPr>
          <w:t>Abbildungsverzeichnis</w:t>
        </w:r>
        <w:r w:rsidRPr="00472B2C">
          <w:rPr>
            <w:caps w:val="0"/>
            <w:noProof/>
            <w:webHidden/>
          </w:rPr>
          <w:tab/>
        </w:r>
        <w:r w:rsidRPr="00472B2C">
          <w:rPr>
            <w:caps w:val="0"/>
            <w:noProof/>
            <w:webHidden/>
          </w:rPr>
          <w:fldChar w:fldCharType="begin"/>
        </w:r>
        <w:r w:rsidRPr="00472B2C">
          <w:rPr>
            <w:caps w:val="0"/>
            <w:noProof/>
            <w:webHidden/>
          </w:rPr>
          <w:instrText xml:space="preserve"> PAGEREF _Toc475891554 \h </w:instrText>
        </w:r>
        <w:r w:rsidRPr="00472B2C">
          <w:rPr>
            <w:caps w:val="0"/>
            <w:noProof/>
            <w:webHidden/>
          </w:rPr>
        </w:r>
        <w:r w:rsidRPr="00472B2C">
          <w:rPr>
            <w:caps w:val="0"/>
            <w:noProof/>
            <w:webHidden/>
          </w:rPr>
          <w:fldChar w:fldCharType="separate"/>
        </w:r>
        <w:r w:rsidR="00472B2C" w:rsidRPr="00472B2C">
          <w:rPr>
            <w:caps w:val="0"/>
            <w:noProof/>
            <w:webHidden/>
          </w:rPr>
          <w:t>39</w:t>
        </w:r>
        <w:r w:rsidRPr="00472B2C">
          <w:rPr>
            <w:caps w:val="0"/>
            <w:noProof/>
            <w:webHidden/>
          </w:rPr>
          <w:fldChar w:fldCharType="end"/>
        </w:r>
      </w:hyperlink>
    </w:p>
    <w:p w:rsidR="00E37657" w:rsidRPr="00472B2C" w:rsidRDefault="00E37657">
      <w:pPr>
        <w:pStyle w:val="Verzeichnis1"/>
        <w:rPr>
          <w:rFonts w:asciiTheme="minorHAnsi" w:eastAsiaTheme="minorEastAsia" w:hAnsiTheme="minorHAnsi"/>
          <w:b w:val="0"/>
          <w:bCs w:val="0"/>
          <w:caps w:val="0"/>
          <w:noProof/>
          <w:sz w:val="22"/>
          <w:szCs w:val="22"/>
          <w:lang w:eastAsia="de-DE"/>
        </w:rPr>
      </w:pPr>
      <w:hyperlink w:anchor="_Toc475891555" w:history="1">
        <w:r w:rsidRPr="00472B2C">
          <w:rPr>
            <w:rStyle w:val="Hyperlink"/>
            <w:caps w:val="0"/>
            <w:noProof/>
          </w:rPr>
          <w:t>II.</w:t>
        </w:r>
        <w:r w:rsidRPr="00472B2C">
          <w:rPr>
            <w:rFonts w:asciiTheme="minorHAnsi" w:eastAsiaTheme="minorEastAsia" w:hAnsiTheme="minorHAnsi"/>
            <w:b w:val="0"/>
            <w:bCs w:val="0"/>
            <w:caps w:val="0"/>
            <w:noProof/>
            <w:sz w:val="22"/>
            <w:szCs w:val="22"/>
            <w:lang w:eastAsia="de-DE"/>
          </w:rPr>
          <w:tab/>
        </w:r>
        <w:r w:rsidRPr="00472B2C">
          <w:rPr>
            <w:rStyle w:val="Hyperlink"/>
            <w:caps w:val="0"/>
            <w:noProof/>
          </w:rPr>
          <w:t>Tabellenverzeichnis</w:t>
        </w:r>
        <w:r w:rsidRPr="00472B2C">
          <w:rPr>
            <w:caps w:val="0"/>
            <w:noProof/>
            <w:webHidden/>
          </w:rPr>
          <w:tab/>
        </w:r>
        <w:r w:rsidRPr="00472B2C">
          <w:rPr>
            <w:caps w:val="0"/>
            <w:noProof/>
            <w:webHidden/>
          </w:rPr>
          <w:fldChar w:fldCharType="begin"/>
        </w:r>
        <w:r w:rsidRPr="00472B2C">
          <w:rPr>
            <w:caps w:val="0"/>
            <w:noProof/>
            <w:webHidden/>
          </w:rPr>
          <w:instrText xml:space="preserve"> PAGEREF _Toc475891555 \h </w:instrText>
        </w:r>
        <w:r w:rsidRPr="00472B2C">
          <w:rPr>
            <w:caps w:val="0"/>
            <w:noProof/>
            <w:webHidden/>
          </w:rPr>
        </w:r>
        <w:r w:rsidRPr="00472B2C">
          <w:rPr>
            <w:caps w:val="0"/>
            <w:noProof/>
            <w:webHidden/>
          </w:rPr>
          <w:fldChar w:fldCharType="separate"/>
        </w:r>
        <w:r w:rsidR="00472B2C" w:rsidRPr="00472B2C">
          <w:rPr>
            <w:caps w:val="0"/>
            <w:noProof/>
            <w:webHidden/>
          </w:rPr>
          <w:t>41</w:t>
        </w:r>
        <w:r w:rsidRPr="00472B2C">
          <w:rPr>
            <w:caps w:val="0"/>
            <w:noProof/>
            <w:webHidden/>
          </w:rPr>
          <w:fldChar w:fldCharType="end"/>
        </w:r>
      </w:hyperlink>
    </w:p>
    <w:p w:rsidR="00E37657" w:rsidRPr="00472B2C" w:rsidRDefault="00E37657">
      <w:pPr>
        <w:pStyle w:val="Verzeichnis1"/>
        <w:rPr>
          <w:rFonts w:asciiTheme="minorHAnsi" w:eastAsiaTheme="minorEastAsia" w:hAnsiTheme="minorHAnsi"/>
          <w:b w:val="0"/>
          <w:bCs w:val="0"/>
          <w:caps w:val="0"/>
          <w:noProof/>
          <w:sz w:val="22"/>
          <w:szCs w:val="22"/>
          <w:lang w:eastAsia="de-DE"/>
        </w:rPr>
      </w:pPr>
      <w:hyperlink w:anchor="_Toc475891556" w:history="1">
        <w:r w:rsidRPr="00472B2C">
          <w:rPr>
            <w:rStyle w:val="Hyperlink"/>
            <w:caps w:val="0"/>
            <w:noProof/>
          </w:rPr>
          <w:t>III.</w:t>
        </w:r>
        <w:r w:rsidRPr="00472B2C">
          <w:rPr>
            <w:rFonts w:asciiTheme="minorHAnsi" w:eastAsiaTheme="minorEastAsia" w:hAnsiTheme="minorHAnsi"/>
            <w:b w:val="0"/>
            <w:bCs w:val="0"/>
            <w:caps w:val="0"/>
            <w:noProof/>
            <w:sz w:val="22"/>
            <w:szCs w:val="22"/>
            <w:lang w:eastAsia="de-DE"/>
          </w:rPr>
          <w:tab/>
        </w:r>
        <w:r w:rsidRPr="00472B2C">
          <w:rPr>
            <w:rStyle w:val="Hyperlink"/>
            <w:caps w:val="0"/>
            <w:noProof/>
          </w:rPr>
          <w:t>Codelistings</w:t>
        </w:r>
        <w:r w:rsidRPr="00472B2C">
          <w:rPr>
            <w:caps w:val="0"/>
            <w:noProof/>
            <w:webHidden/>
          </w:rPr>
          <w:tab/>
        </w:r>
        <w:r w:rsidRPr="00472B2C">
          <w:rPr>
            <w:caps w:val="0"/>
            <w:noProof/>
            <w:webHidden/>
          </w:rPr>
          <w:fldChar w:fldCharType="begin"/>
        </w:r>
        <w:r w:rsidRPr="00472B2C">
          <w:rPr>
            <w:caps w:val="0"/>
            <w:noProof/>
            <w:webHidden/>
          </w:rPr>
          <w:instrText xml:space="preserve"> PAGEREF _Toc475891556 \h </w:instrText>
        </w:r>
        <w:r w:rsidRPr="00472B2C">
          <w:rPr>
            <w:caps w:val="0"/>
            <w:noProof/>
            <w:webHidden/>
          </w:rPr>
        </w:r>
        <w:r w:rsidRPr="00472B2C">
          <w:rPr>
            <w:caps w:val="0"/>
            <w:noProof/>
            <w:webHidden/>
          </w:rPr>
          <w:fldChar w:fldCharType="separate"/>
        </w:r>
        <w:r w:rsidR="00472B2C" w:rsidRPr="00472B2C">
          <w:rPr>
            <w:caps w:val="0"/>
            <w:noProof/>
            <w:webHidden/>
          </w:rPr>
          <w:t>41</w:t>
        </w:r>
        <w:r w:rsidRPr="00472B2C">
          <w:rPr>
            <w:caps w:val="0"/>
            <w:noProof/>
            <w:webHidden/>
          </w:rPr>
          <w:fldChar w:fldCharType="end"/>
        </w:r>
      </w:hyperlink>
    </w:p>
    <w:p w:rsidR="00E37657" w:rsidRPr="00472B2C" w:rsidRDefault="00E37657">
      <w:pPr>
        <w:pStyle w:val="Verzeichnis2"/>
        <w:rPr>
          <w:rFonts w:eastAsiaTheme="minorEastAsia"/>
          <w:b w:val="0"/>
          <w:bCs w:val="0"/>
          <w:noProof/>
          <w:sz w:val="22"/>
          <w:szCs w:val="22"/>
          <w:lang w:eastAsia="de-DE"/>
        </w:rPr>
      </w:pPr>
      <w:hyperlink w:anchor="_Toc475891557" w:history="1">
        <w:r w:rsidRPr="00472B2C">
          <w:rPr>
            <w:rStyle w:val="Hyperlink"/>
            <w:noProof/>
          </w:rPr>
          <w:t>a.</w:t>
        </w:r>
        <w:r w:rsidRPr="00472B2C">
          <w:rPr>
            <w:rFonts w:eastAsiaTheme="minorEastAsia"/>
            <w:b w:val="0"/>
            <w:bCs w:val="0"/>
            <w:noProof/>
            <w:sz w:val="22"/>
            <w:szCs w:val="22"/>
            <w:lang w:eastAsia="de-DE"/>
          </w:rPr>
          <w:tab/>
        </w:r>
        <w:r w:rsidRPr="00472B2C">
          <w:rPr>
            <w:rStyle w:val="Hyperlink"/>
            <w:noProof/>
          </w:rPr>
          <w:t>Installationsanleitung</w:t>
        </w:r>
        <w:r w:rsidRPr="00472B2C">
          <w:rPr>
            <w:noProof/>
            <w:webHidden/>
          </w:rPr>
          <w:tab/>
        </w:r>
        <w:r w:rsidRPr="00472B2C">
          <w:rPr>
            <w:noProof/>
            <w:webHidden/>
          </w:rPr>
          <w:fldChar w:fldCharType="begin"/>
        </w:r>
        <w:r w:rsidRPr="00472B2C">
          <w:rPr>
            <w:noProof/>
            <w:webHidden/>
          </w:rPr>
          <w:instrText xml:space="preserve"> PAGEREF _Toc475891557 \h </w:instrText>
        </w:r>
        <w:r w:rsidRPr="00472B2C">
          <w:rPr>
            <w:noProof/>
            <w:webHidden/>
          </w:rPr>
        </w:r>
        <w:r w:rsidRPr="00472B2C">
          <w:rPr>
            <w:noProof/>
            <w:webHidden/>
          </w:rPr>
          <w:fldChar w:fldCharType="separate"/>
        </w:r>
        <w:r w:rsidR="00472B2C" w:rsidRPr="00472B2C">
          <w:rPr>
            <w:noProof/>
            <w:webHidden/>
          </w:rPr>
          <w:t>45</w:t>
        </w:r>
        <w:r w:rsidRPr="00472B2C">
          <w:rPr>
            <w:noProof/>
            <w:webHidden/>
          </w:rPr>
          <w:fldChar w:fldCharType="end"/>
        </w:r>
      </w:hyperlink>
    </w:p>
    <w:p w:rsidR="0065238E" w:rsidRDefault="00CE6380">
      <w:pPr>
        <w:jc w:val="left"/>
      </w:pPr>
      <w:r w:rsidRPr="00CE6380">
        <w:rPr>
          <w:sz w:val="24"/>
          <w:szCs w:val="24"/>
        </w:rPr>
        <w:fldChar w:fldCharType="end"/>
      </w:r>
      <w:r w:rsidR="0065238E">
        <w:br w:type="page"/>
      </w:r>
    </w:p>
    <w:p w:rsidR="00A83CB3" w:rsidRPr="00CE6380" w:rsidRDefault="00A83CB3" w:rsidP="005E218D">
      <w:pPr>
        <w:jc w:val="left"/>
        <w:sectPr w:rsidR="00A83CB3" w:rsidRPr="00CE6380" w:rsidSect="00D47EC5">
          <w:headerReference w:type="even" r:id="rId10"/>
          <w:footerReference w:type="even" r:id="rId11"/>
          <w:footerReference w:type="default" r:id="rId12"/>
          <w:pgSz w:w="11906" w:h="16838"/>
          <w:pgMar w:top="1440" w:right="1440" w:bottom="1440" w:left="2268" w:header="709" w:footer="709" w:gutter="0"/>
          <w:pgNumType w:fmt="numberInDash" w:start="1"/>
          <w:cols w:space="708"/>
          <w:docGrid w:linePitch="360"/>
        </w:sectPr>
      </w:pPr>
    </w:p>
    <w:p w:rsidR="00E4534B" w:rsidRPr="00B354DC" w:rsidRDefault="00E4534B" w:rsidP="00703463">
      <w:pPr>
        <w:pStyle w:val="berschrift1"/>
        <w:numPr>
          <w:ilvl w:val="0"/>
          <w:numId w:val="1"/>
        </w:numPr>
        <w:spacing w:before="0"/>
        <w:rPr>
          <w:b/>
        </w:rPr>
      </w:pPr>
      <w:bookmarkStart w:id="0" w:name="_Toc399695309"/>
      <w:bookmarkStart w:id="1" w:name="_Toc399695491"/>
      <w:bookmarkStart w:id="2" w:name="_Toc399695671"/>
      <w:bookmarkStart w:id="3" w:name="_Toc475891484"/>
      <w:r>
        <w:lastRenderedPageBreak/>
        <w:t>Einleit</w:t>
      </w:r>
      <w:r w:rsidRPr="00B354DC">
        <w:t>ung</w:t>
      </w:r>
      <w:bookmarkEnd w:id="3"/>
    </w:p>
    <w:bookmarkEnd w:id="0"/>
    <w:bookmarkEnd w:id="1"/>
    <w:bookmarkEnd w:id="2"/>
    <w:p w:rsidR="00DE71E8" w:rsidRDefault="00DE71E8" w:rsidP="006750C0">
      <w:pPr>
        <w:spacing w:before="240"/>
      </w:pPr>
      <w:r>
        <w:t>Erkennung von Pflanzen herausforderndes Problem der computer vision, unregelmäßige Formen, hochvariable Texturen(?)</w:t>
      </w:r>
    </w:p>
    <w:p w:rsidR="00632234" w:rsidRDefault="00632234" w:rsidP="006750C0">
      <w:pPr>
        <w:spacing w:before="240"/>
      </w:pPr>
    </w:p>
    <w:p w:rsidR="002B6A85" w:rsidRDefault="006B2C97" w:rsidP="002F3874">
      <w:pPr>
        <w:pStyle w:val="berschrift1"/>
        <w:numPr>
          <w:ilvl w:val="0"/>
          <w:numId w:val="1"/>
        </w:numPr>
      </w:pPr>
      <w:bookmarkStart w:id="4" w:name="_Toc475891485"/>
      <w:r>
        <w:t>Grundlagen</w:t>
      </w:r>
      <w:bookmarkEnd w:id="4"/>
    </w:p>
    <w:p w:rsidR="00E405EE" w:rsidRPr="00E405EE" w:rsidRDefault="00E2211E" w:rsidP="00E405EE">
      <w:pPr>
        <w:pStyle w:val="berschrift2"/>
        <w:numPr>
          <w:ilvl w:val="1"/>
          <w:numId w:val="1"/>
        </w:numPr>
        <w:ind w:left="567" w:hanging="567"/>
      </w:pPr>
      <w:bookmarkStart w:id="5" w:name="_Toc399695333"/>
      <w:bookmarkStart w:id="6" w:name="_Toc399695518"/>
      <w:bookmarkStart w:id="7" w:name="_Toc399695698"/>
      <w:bookmarkStart w:id="8" w:name="_Toc475891486"/>
      <w:r>
        <w:t>Morphologie von Pflanzen</w:t>
      </w:r>
      <w:bookmarkEnd w:id="8"/>
    </w:p>
    <w:p w:rsidR="00A60B07" w:rsidRDefault="001F1485" w:rsidP="00A60B07">
      <w:pPr>
        <w:pStyle w:val="berschrift3"/>
        <w:numPr>
          <w:ilvl w:val="2"/>
          <w:numId w:val="1"/>
        </w:numPr>
      </w:pPr>
      <w:bookmarkStart w:id="9" w:name="_Toc475891487"/>
      <w:r>
        <w:t>Bestimmungsm</w:t>
      </w:r>
      <w:r w:rsidR="001012D7">
        <w:t>erkmale höherer Pflanzen</w:t>
      </w:r>
      <w:bookmarkEnd w:id="9"/>
    </w:p>
    <w:p w:rsidR="00C86E3F" w:rsidRDefault="00920EF4" w:rsidP="00C86E3F">
      <w:r>
        <w:t>Die als Kormophyten bezeichneten h</w:t>
      </w:r>
      <w:r w:rsidR="001F3D7B">
        <w:t>öhere</w:t>
      </w:r>
      <w:r w:rsidR="00C15C27">
        <w:t>n</w:t>
      </w:r>
      <w:r w:rsidR="001F3D7B">
        <w:t xml:space="preserve"> Pflanzen</w:t>
      </w:r>
      <w:r w:rsidR="004D6AA8">
        <w:t xml:space="preserve"> weisen einen </w:t>
      </w:r>
      <w:r w:rsidR="00204567">
        <w:t xml:space="preserve">Kormus genannten </w:t>
      </w:r>
      <w:r w:rsidR="004D6AA8">
        <w:t>Pfla</w:t>
      </w:r>
      <w:r w:rsidR="00274732">
        <w:t>nze</w:t>
      </w:r>
      <w:r w:rsidR="00274732">
        <w:t>n</w:t>
      </w:r>
      <w:r w:rsidR="00274732">
        <w:t>körper auf, der sich aus den</w:t>
      </w:r>
      <w:r w:rsidR="004D6AA8">
        <w:t xml:space="preserve"> Grundorganen </w:t>
      </w:r>
      <w:r w:rsidR="005D7F4B">
        <w:t>Laubb</w:t>
      </w:r>
      <w:r w:rsidR="00D0101A">
        <w:t>latt</w:t>
      </w:r>
      <w:r w:rsidR="004D6AA8">
        <w:t>, Wurzel und Sprossachse zusamme</w:t>
      </w:r>
      <w:r w:rsidR="004D6AA8">
        <w:t>n</w:t>
      </w:r>
      <w:r w:rsidR="004D6AA8">
        <w:t>setzt</w:t>
      </w:r>
      <w:r w:rsidR="001F3D7B">
        <w:t xml:space="preserve">. </w:t>
      </w:r>
      <w:r w:rsidR="00C86E3F">
        <w:t xml:space="preserve">Die Gestalt der Organe steht in enger Wechselbeziehung mit ihrer Funktion. </w:t>
      </w:r>
      <w:r w:rsidR="00BF46B9">
        <w:fldChar w:fldCharType="begin" w:fldLock="1"/>
      </w:r>
      <w:r w:rsidR="00644C10">
        <w:instrText>ADDIN CSL_CITATION { "citationItems" : [ { "id" : "ITEM-1", "itemData" : { "ISBN" : "978-3-582-04159-3", "author" : [ { "dropping-particle" : "", "family" : "Welle", "given" : "Ernst F.", "non-dropping-particle" : "", "parse-names" : false, "suffix" : "" } ], "edition" : "16", "id" : "ITEM-1", "issued" : { "date-parts" : [ [ "2014" ] ] }, "number-of-pages" : "205", "publisher" : "Verlag Dr. Felix B\u00fcchner - Handwerk und Technik", "publisher-place" : "Hamburg", "title" : "Kleines Repetitorium der Botanik", "type" : "book" }, "locator" : "16", "uris" : [ "http://www.mendeley.com/documents/?uuid=2caa7fb5-b3d5-479a-aa98-1eeca2ccbcc5" ] } ], "mendeley" : { "formattedCitation" : "(Welle, 2014, S. 16)", "plainTextFormattedCitation" : "(Welle, 2014, S. 16)", "previouslyFormattedCitation" : "(Welle, 2014, S. 16)" }, "properties" : { "noteIndex" : 0 }, "schema" : "https://github.com/citation-style-language/schema/raw/master/csl-citation.json" }</w:instrText>
      </w:r>
      <w:r w:rsidR="00BF46B9">
        <w:fldChar w:fldCharType="separate"/>
      </w:r>
      <w:r w:rsidR="00BF46B9" w:rsidRPr="00BF46B9">
        <w:rPr>
          <w:noProof/>
        </w:rPr>
        <w:t>(Welle, 2014, S. 16)</w:t>
      </w:r>
      <w:r w:rsidR="00BF46B9">
        <w:fldChar w:fldCharType="end"/>
      </w:r>
    </w:p>
    <w:p w:rsidR="00C86E3F" w:rsidRDefault="00D71EB4" w:rsidP="00C86E3F">
      <w:r>
        <w:t>Abhängig von den Lebensumständen des Organismus</w:t>
      </w:r>
      <w:r w:rsidR="00375EF0">
        <w:t>,</w:t>
      </w:r>
      <w:r>
        <w:t xml:space="preserve"> variiert d</w:t>
      </w:r>
      <w:r w:rsidR="00644C10">
        <w:t xml:space="preserve">ie Beschaffenheit </w:t>
      </w:r>
      <w:r w:rsidR="006B23F0">
        <w:t>der</w:t>
      </w:r>
      <w:r w:rsidR="001A6D54">
        <w:t xml:space="preserve"> Organe zwischen den Arten</w:t>
      </w:r>
      <w:r w:rsidR="00FD6F8E">
        <w:t xml:space="preserve">. </w:t>
      </w:r>
      <w:r w:rsidR="006B23F0">
        <w:t>A</w:t>
      </w:r>
      <w:r w:rsidR="001A6D54">
        <w:t xml:space="preserve">nhand </w:t>
      </w:r>
      <w:r w:rsidR="00311AEA">
        <w:t>des</w:t>
      </w:r>
      <w:r w:rsidR="00644C10">
        <w:t xml:space="preserve"> Erscheinungsbildes</w:t>
      </w:r>
      <w:r w:rsidR="00311AEA">
        <w:t xml:space="preserve"> </w:t>
      </w:r>
      <w:r w:rsidR="001C4696">
        <w:t>ihrer</w:t>
      </w:r>
      <w:r w:rsidR="00311AEA">
        <w:t xml:space="preserve"> Organe</w:t>
      </w:r>
      <w:r w:rsidR="005D7F4B">
        <w:t>,</w:t>
      </w:r>
      <w:r w:rsidR="006B23F0">
        <w:t xml:space="preserve"> können</w:t>
      </w:r>
      <w:r w:rsidR="001A6D54">
        <w:t xml:space="preserve"> Pflanzen bestimmt </w:t>
      </w:r>
      <w:r w:rsidR="00971EB1">
        <w:t xml:space="preserve">und zugeordnet </w:t>
      </w:r>
      <w:r w:rsidR="001A6D54">
        <w:t>werden</w:t>
      </w:r>
      <w:r w:rsidR="00D13F9C">
        <w:t>.</w:t>
      </w:r>
      <w:r w:rsidR="00BF46B9">
        <w:t xml:space="preserve"> Mit dieser Thematik beschäftigt sich die Morphologie, die Lehre von der äußeren Gestalt der Pflanzen.</w:t>
      </w:r>
      <w:r w:rsidR="00231A9C">
        <w:t xml:space="preserve"> </w:t>
      </w:r>
      <w:r w:rsidR="00BF46B9">
        <w:fldChar w:fldCharType="begin" w:fldLock="1"/>
      </w:r>
      <w:r w:rsidR="00644C10">
        <w:instrText>ADDIN CSL_CITATION { "citationItems" : [ { "id" : "ITEM-1", "itemData" : { "ISBN" : "978-3-582-04159-3", "author" : [ { "dropping-particle" : "", "family" : "Welle", "given" : "Ernst F.", "non-dropping-particle" : "", "parse-names" : false, "suffix" : "" } ], "edition" : "16", "id" : "ITEM-1", "issued" : { "date-parts" : [ [ "2014" ] ] }, "number-of-pages" : "205", "publisher" : "Verlag Dr. Felix B\u00fcchner - Handwerk und Technik", "publisher-place" : "Hamburg", "title" : "Kleines Repetitorium der Botanik", "type" : "book" }, "locator" : "12", "uris" : [ "http://www.mendeley.com/documents/?uuid=2caa7fb5-b3d5-479a-aa98-1eeca2ccbcc5" ] } ], "mendeley" : { "formattedCitation" : "(Welle, 2014, S. 12)", "manualFormatting" : "(Welle, 2014, S. 13)", "plainTextFormattedCitation" : "(Welle, 2014, S. 12)", "previouslyFormattedCitation" : "(Welle, 2014, S. 12)" }, "properties" : { "noteIndex" : 0 }, "schema" : "https://github.com/citation-style-language/schema/raw/master/csl-citation.json" }</w:instrText>
      </w:r>
      <w:r w:rsidR="00BF46B9">
        <w:fldChar w:fldCharType="separate"/>
      </w:r>
      <w:r w:rsidR="00BF46B9">
        <w:rPr>
          <w:noProof/>
        </w:rPr>
        <w:t>(Welle, 2014, S. 13</w:t>
      </w:r>
      <w:r w:rsidR="00BF46B9" w:rsidRPr="00BF46B9">
        <w:rPr>
          <w:noProof/>
        </w:rPr>
        <w:t>)</w:t>
      </w:r>
      <w:r w:rsidR="00BF46B9">
        <w:fldChar w:fldCharType="end"/>
      </w:r>
      <w:r w:rsidR="00C86E3F" w:rsidRPr="00C86E3F">
        <w:t xml:space="preserve"> </w:t>
      </w:r>
    </w:p>
    <w:p w:rsidR="00F87DB7" w:rsidRDefault="003026F8" w:rsidP="00C86E3F">
      <w:r>
        <w:t xml:space="preserve">Die </w:t>
      </w:r>
      <w:r w:rsidR="00C86E3F">
        <w:t>Wurzel</w:t>
      </w:r>
      <w:r w:rsidR="00F87DB7">
        <w:t xml:space="preserve"> </w:t>
      </w:r>
      <w:r>
        <w:t>hat</w:t>
      </w:r>
      <w:r w:rsidR="00F87DB7">
        <w:t xml:space="preserve"> </w:t>
      </w:r>
      <w:r w:rsidR="001F1485">
        <w:t>die Befestigung der Pflanze im B</w:t>
      </w:r>
      <w:r w:rsidR="00F87DB7">
        <w:t>oden und die Au</w:t>
      </w:r>
      <w:r w:rsidR="001F1485">
        <w:t>fnahme von Wasser und Nährsalzen</w:t>
      </w:r>
      <w:r>
        <w:t xml:space="preserve"> zur Aufgabe</w:t>
      </w:r>
      <w:r w:rsidR="001F1485">
        <w:t>. Die Gestalt des Wurzelsystems</w:t>
      </w:r>
      <w:r w:rsidR="00CC23FD">
        <w:t xml:space="preserve"> wird durch Standortfakt</w:t>
      </w:r>
      <w:r w:rsidR="00920EF4">
        <w:t>oren</w:t>
      </w:r>
      <w:r w:rsidR="00CC23FD">
        <w:t xml:space="preserve"> wie die Bodenbeschaffenheit, bestimmt</w:t>
      </w:r>
      <w:r w:rsidR="001F7B05">
        <w:t xml:space="preserve"> </w:t>
      </w:r>
      <w:r w:rsidR="001F7B05">
        <w:fldChar w:fldCharType="begin" w:fldLock="1"/>
      </w:r>
      <w:r w:rsidR="001F7B05">
        <w:instrText>ADDIN CSL_CITATION { "citationItems" : [ { "id" : "ITEM-1", "itemData" : { "ISBN" : "978-3-582-04159-3", "author" : [ { "dropping-particle" : "", "family" : "Welle", "given" : "Ernst F.", "non-dropping-particle" : "", "parse-names" : false, "suffix" : "" } ], "edition" : "16", "id" : "ITEM-1", "issued" : { "date-parts" : [ [ "2014" ] ] }, "number-of-pages" : "205", "publisher" : "Verlag Dr. Felix B\u00fcchner - Handwerk und Technik", "publisher-place" : "Hamburg", "title" : "Kleines Repetitorium der Botanik", "type" : "book" }, "locator" : "18", "uris" : [ "http://www.mendeley.com/documents/?uuid=2caa7fb5-b3d5-479a-aa98-1eeca2ccbcc5" ] } ], "mendeley" : { "formattedCitation" : "(Welle, 2014, S. 18)", "plainTextFormattedCitation" : "(Welle, 2014, S. 18)", "previouslyFormattedCitation" : "(Welle, 2014, S. 18)" }, "properties" : { "noteIndex" : 0 }, "schema" : "https://github.com/citation-style-language/schema/raw/master/csl-citation.json" }</w:instrText>
      </w:r>
      <w:r w:rsidR="001F7B05">
        <w:fldChar w:fldCharType="separate"/>
      </w:r>
      <w:r w:rsidR="001F7B05" w:rsidRPr="001F7B05">
        <w:rPr>
          <w:noProof/>
        </w:rPr>
        <w:t>(Welle, 2014, S. 18)</w:t>
      </w:r>
      <w:r w:rsidR="001F7B05">
        <w:fldChar w:fldCharType="end"/>
      </w:r>
      <w:r w:rsidR="00CC23FD">
        <w:t>.</w:t>
      </w:r>
      <w:r w:rsidR="001F7B05">
        <w:t xml:space="preserve"> Wurzeln können neben den ursprüngl</w:t>
      </w:r>
      <w:r w:rsidR="001F7B05">
        <w:t>i</w:t>
      </w:r>
      <w:r w:rsidR="001F7B05">
        <w:t xml:space="preserve">chen Aufgaben weitere Funktionen übernehmen, wie die Speicherung von Nährstoffen </w:t>
      </w:r>
      <w:r w:rsidR="00941D7B">
        <w:t>als Rüben oder Wurzelknollen</w:t>
      </w:r>
      <w:r w:rsidR="001F7B05">
        <w:t xml:space="preserve">. </w:t>
      </w:r>
      <w:r w:rsidR="001C4696">
        <w:t>Die</w:t>
      </w:r>
      <w:r w:rsidR="001F7B05">
        <w:t xml:space="preserve"> Anpassung an die zusätzliche Aufgabenstel</w:t>
      </w:r>
      <w:r w:rsidR="001C4696">
        <w:t>lung</w:t>
      </w:r>
      <w:r w:rsidR="001F7B05">
        <w:t xml:space="preserve"> </w:t>
      </w:r>
      <w:r w:rsidR="001C4696">
        <w:t>hat eine</w:t>
      </w:r>
      <w:r w:rsidR="001F7B05">
        <w:t xml:space="preserve"> </w:t>
      </w:r>
      <w:r w:rsidR="001C4696">
        <w:t>Veränderung der</w:t>
      </w:r>
      <w:r w:rsidR="001F7B05">
        <w:t xml:space="preserve"> Grundform, </w:t>
      </w:r>
      <w:r w:rsidR="00C81A8E">
        <w:t>das heiß</w:t>
      </w:r>
      <w:r w:rsidR="001C4696">
        <w:t>t</w:t>
      </w:r>
      <w:r w:rsidR="001F7B05">
        <w:t xml:space="preserve"> eine </w:t>
      </w:r>
      <w:r w:rsidR="00F87DB7">
        <w:t>Metamorphose</w:t>
      </w:r>
      <w:r w:rsidR="001F7B05">
        <w:t xml:space="preserve"> zur Folge </w:t>
      </w:r>
      <w:r w:rsidR="001F7B05">
        <w:fldChar w:fldCharType="begin" w:fldLock="1"/>
      </w:r>
      <w:r w:rsidR="0084191B">
        <w:instrText>ADDIN CSL_CITATION { "citationItems" : [ { "id" : "ITEM-1", "itemData" : { "ISBN" : "978-3-582-04159-3", "author" : [ { "dropping-particle" : "", "family" : "Welle", "given" : "Ernst F.", "non-dropping-particle" : "", "parse-names" : false, "suffix" : "" } ], "edition" : "16", "id" : "ITEM-1", "issued" : { "date-parts" : [ [ "2014" ] ] }, "number-of-pages" : "205", "publisher" : "Verlag Dr. Felix B\u00fcchner - Handwerk und Technik", "publisher-place" : "Hamburg", "title" : "Kleines Repetitorium der Botanik", "type" : "book" }, "locator" : "42", "uris" : [ "http://www.mendeley.com/documents/?uuid=2caa7fb5-b3d5-479a-aa98-1eeca2ccbcc5" ] } ], "mendeley" : { "formattedCitation" : "(Welle, 2014, S. 42)", "plainTextFormattedCitation" : "(Welle, 2014, S. 42)", "previouslyFormattedCitation" : "(Welle, 2014, S. 42)" }, "properties" : { "noteIndex" : 0 }, "schema" : "https://github.com/citation-style-language/schema/raw/master/csl-citation.json" }</w:instrText>
      </w:r>
      <w:r w:rsidR="001F7B05">
        <w:fldChar w:fldCharType="separate"/>
      </w:r>
      <w:r w:rsidR="001F7B05" w:rsidRPr="001F7B05">
        <w:rPr>
          <w:noProof/>
        </w:rPr>
        <w:t>(Welle, 2014, S. 42)</w:t>
      </w:r>
      <w:r w:rsidR="001F7B05">
        <w:fldChar w:fldCharType="end"/>
      </w:r>
      <w:r w:rsidR="001F7B05">
        <w:t>.</w:t>
      </w:r>
    </w:p>
    <w:p w:rsidR="0037501A" w:rsidRDefault="0084191B" w:rsidP="001A6D54">
      <w:r>
        <w:t>Hauptaufgabe der</w:t>
      </w:r>
      <w:r w:rsidR="00AF2070">
        <w:t xml:space="preserve"> Sprossachse </w:t>
      </w:r>
      <w:r>
        <w:t>ist</w:t>
      </w:r>
      <w:r w:rsidR="00AF2070">
        <w:t xml:space="preserve"> die Laubblätter zu tragen und sie mit der Wurzel zu verbinden, um Wasser und Nährsalze zwischen diesen beiden Organen zu transportieren</w:t>
      </w:r>
      <w:r>
        <w:t xml:space="preserve"> </w:t>
      </w:r>
      <w:r>
        <w:fldChar w:fldCharType="begin" w:fldLock="1"/>
      </w:r>
      <w:r>
        <w:instrText>ADDIN CSL_CITATION { "citationItems" : [ { "id" : "ITEM-1", "itemData" : { "ISBN" : "978-3-582-04159-3", "author" : [ { "dropping-particle" : "", "family" : "Welle", "given" : "Ernst F.", "non-dropping-particle" : "", "parse-names" : false, "suffix" : "" } ], "edition" : "16", "id" : "ITEM-1", "issued" : { "date-parts" : [ [ "2014" ] ] }, "number-of-pages" : "205", "publisher" : "Verlag Dr. Felix B\u00fcchner - Handwerk und Technik", "publisher-place" : "Hamburg", "title" : "Kleines Repetitorium der Botanik", "type" : "book" }, "locator" : "22", "uris" : [ "http://www.mendeley.com/documents/?uuid=2caa7fb5-b3d5-479a-aa98-1eeca2ccbcc5" ] } ], "mendeley" : { "formattedCitation" : "(Welle, 2014, S. 22)", "plainTextFormattedCitation" : "(Welle, 2014, S. 22)", "previouslyFormattedCitation" : "(Welle, 2014, S. 22)" }, "properties" : { "noteIndex" : 0 }, "schema" : "https://github.com/citation-style-language/schema/raw/master/csl-citation.json" }</w:instrText>
      </w:r>
      <w:r>
        <w:fldChar w:fldCharType="separate"/>
      </w:r>
      <w:r w:rsidRPr="0084191B">
        <w:rPr>
          <w:noProof/>
        </w:rPr>
        <w:t>(Welle, 2014, S. 22)</w:t>
      </w:r>
      <w:r>
        <w:fldChar w:fldCharType="end"/>
      </w:r>
      <w:r w:rsidR="00AF2070">
        <w:t>.</w:t>
      </w:r>
      <w:r>
        <w:t xml:space="preserve"> </w:t>
      </w:r>
      <w:r w:rsidR="00A04E89">
        <w:t xml:space="preserve">Wichtige </w:t>
      </w:r>
      <w:r>
        <w:t>Unterscheidungsmerkmale</w:t>
      </w:r>
      <w:r w:rsidR="00A04E89">
        <w:t xml:space="preserve"> von Sprossachsen</w:t>
      </w:r>
      <w:r>
        <w:t xml:space="preserve"> sind </w:t>
      </w:r>
      <w:r w:rsidR="00A04E89">
        <w:t>ihre</w:t>
      </w:r>
      <w:r>
        <w:t xml:space="preserve"> </w:t>
      </w:r>
      <w:r w:rsidR="00100678">
        <w:t>Stellung, ihre Beschaffenheit</w:t>
      </w:r>
      <w:r>
        <w:t xml:space="preserve"> und die Form ihres Achsenquerschnitts</w:t>
      </w:r>
      <w:r w:rsidR="00100678">
        <w:t xml:space="preserve"> </w:t>
      </w:r>
      <w:r w:rsidR="00100678">
        <w:fldChar w:fldCharType="begin" w:fldLock="1"/>
      </w:r>
      <w:r w:rsidR="00005792">
        <w:instrText>ADDIN CSL_CITATION { "citationItems" : [ { "id" : "ITEM-1", "itemData" : { "author" : [ { "dropping-particle" : "", "family" : "Rothmaler", "given" : "Werner", "non-dropping-particle" : "", "parse-names" : false, "suffix" : "" } ], "edition" : "6", "id" : "ITEM-1", "issued" : { "date-parts" : [ [ "1967" ] ] }, "publisher" : "Volk und Wissen volkseigener Verlag", "publisher-place" : "Berlin", "title" : "Exkursionsflora von Deutschland - Gef\u00e4\u00dfpflanzen", "type" : "book" }, "locator" : "X", "uris" : [ "http://www.mendeley.com/documents/?uuid=3a87552b-a90d-47d7-b710-07007c57a7e3" ] } ], "mendeley" : { "formattedCitation" : "(Rothmaler, 1967, S. X)", "plainTextFormattedCitation" : "(Rothmaler, 1967, S. X)", "previouslyFormattedCitation" : "(Rothmaler, 1967, S. X)" }, "properties" : { "noteIndex" : 0 }, "schema" : "https://github.com/citation-style-language/schema/raw/master/csl-citation.json" }</w:instrText>
      </w:r>
      <w:r w:rsidR="00100678">
        <w:fldChar w:fldCharType="separate"/>
      </w:r>
      <w:r w:rsidR="00100678" w:rsidRPr="00100678">
        <w:rPr>
          <w:noProof/>
        </w:rPr>
        <w:t>(Rothmaler, 1967, S. X)</w:t>
      </w:r>
      <w:r w:rsidR="00100678">
        <w:fldChar w:fldCharType="end"/>
      </w:r>
      <w:r>
        <w:t>. Metamo</w:t>
      </w:r>
      <w:r>
        <w:t>r</w:t>
      </w:r>
      <w:r>
        <w:t>pho</w:t>
      </w:r>
      <w:r w:rsidR="00044DC0">
        <w:t>sen der Spross</w:t>
      </w:r>
      <w:r>
        <w:t>achse können</w:t>
      </w:r>
      <w:r w:rsidR="00D67CB1">
        <w:t>,</w:t>
      </w:r>
      <w:r>
        <w:t xml:space="preserve"> unter anderen</w:t>
      </w:r>
      <w:r w:rsidR="00D67CB1">
        <w:t>,</w:t>
      </w:r>
      <w:r>
        <w:t xml:space="preserve"> </w:t>
      </w:r>
      <w:r w:rsidR="00D67CB1">
        <w:t>Sprossd</w:t>
      </w:r>
      <w:r>
        <w:t>ornen,</w:t>
      </w:r>
      <w:r w:rsidR="00D67CB1">
        <w:t xml:space="preserve"> Knollen und Zwiebeln sein </w:t>
      </w:r>
      <w:r w:rsidR="00D67CB1">
        <w:fldChar w:fldCharType="begin" w:fldLock="1"/>
      </w:r>
      <w:r w:rsidR="005C64C1">
        <w:instrText>ADDIN CSL_CITATION { "citationItems" : [ { "id" : "ITEM-1", "itemData" : { "ISBN" : "978-3-582-04159-3", "author" : [ { "dropping-particle" : "", "family" : "Welle", "given" : "Ernst F.", "non-dropping-particle" : "", "parse-names" : false, "suffix" : "" } ], "edition" : "16", "id" : "ITEM-1", "issued" : { "date-parts" : [ [ "2014" ] ] }, "number-of-pages" : "205", "publisher" : "Verlag Dr. Felix B\u00fcchner - Handwerk und Technik", "publisher-place" : "Hamburg", "title" : "Kleines Repetitorium der Botanik", "type" : "book" }, "locator" : "48, 50", "uris" : [ "http://www.mendeley.com/documents/?uuid=2caa7fb5-b3d5-479a-aa98-1eeca2ccbcc5" ] } ], "mendeley" : { "formattedCitation" : "(Welle, 2014, S. 48, 50)", "plainTextFormattedCitation" : "(Welle, 2014, S. 48, 50)", "previouslyFormattedCitation" : "(Welle, 2014, S. 48, 50)" }, "properties" : { "noteIndex" : 0 }, "schema" : "https://github.com/citation-style-language/schema/raw/master/csl-citation.json" }</w:instrText>
      </w:r>
      <w:r w:rsidR="00D67CB1">
        <w:fldChar w:fldCharType="separate"/>
      </w:r>
      <w:r w:rsidR="00D67CB1" w:rsidRPr="00D67CB1">
        <w:rPr>
          <w:noProof/>
        </w:rPr>
        <w:t>(Welle, 2014, S. 48, 50)</w:t>
      </w:r>
      <w:r w:rsidR="00D67CB1">
        <w:fldChar w:fldCharType="end"/>
      </w:r>
      <w:r w:rsidR="00D67CB1">
        <w:t>.</w:t>
      </w:r>
    </w:p>
    <w:p w:rsidR="002554FB" w:rsidRDefault="002554FB" w:rsidP="001A6D54">
      <w:r>
        <w:lastRenderedPageBreak/>
        <w:t xml:space="preserve">Bei Samenpflanzen </w:t>
      </w:r>
      <w:r w:rsidR="00383721">
        <w:t>können</w:t>
      </w:r>
      <w:r>
        <w:t xml:space="preserve"> zusätzlich </w:t>
      </w:r>
      <w:r w:rsidR="00383721">
        <w:t>Früchte und Samen</w:t>
      </w:r>
      <w:r>
        <w:t xml:space="preserve"> als Bestimmungsmerkmal dienen</w:t>
      </w:r>
      <w:r w:rsidR="000113D9">
        <w:t xml:space="preserve">. </w:t>
      </w:r>
      <w:r w:rsidR="00920EF4">
        <w:t>Diese</w:t>
      </w:r>
      <w:r w:rsidR="000113D9">
        <w:t xml:space="preserve"> bilden sich nach der Befruchtung aus dem Fruchtknoten mit der eingeschlossenen Samenanlage.</w:t>
      </w:r>
      <w:r w:rsidR="00DC02FC">
        <w:t xml:space="preserve"> </w:t>
      </w:r>
      <w:r w:rsidR="00DC02FC">
        <w:fldChar w:fldCharType="begin" w:fldLock="1"/>
      </w:r>
      <w:r w:rsidR="00233FFC">
        <w:instrText>ADDIN CSL_CITATION { "citationItems" : [ { "id" : "ITEM-1", "itemData" : { "ISBN" : "978-3-582-04159-3", "author" : [ { "dropping-particle" : "", "family" : "Welle", "given" : "Ernst F.", "non-dropping-particle" : "", "parse-names" : false, "suffix" : "" } ], "edition" : "16", "id" : "ITEM-1", "issued" : { "date-parts" : [ [ "2014" ] ] }, "number-of-pages" : "205", "publisher" : "Verlag Dr. Felix B\u00fcchner - Handwerk und Technik", "publisher-place" : "Hamburg", "title" : "Kleines Repetitorium der Botanik", "type" : "book" }, "locator" : "140", "uris" : [ "http://www.mendeley.com/documents/?uuid=2caa7fb5-b3d5-479a-aa98-1eeca2ccbcc5" ] } ], "mendeley" : { "formattedCitation" : "(Welle, 2014, S. 140)", "plainTextFormattedCitation" : "(Welle, 2014, S. 140)", "previouslyFormattedCitation" : "(Welle, 2014, S. 140)" }, "properties" : { "noteIndex" : 0 }, "schema" : "https://github.com/citation-style-language/schema/raw/master/csl-citation.json" }</w:instrText>
      </w:r>
      <w:r w:rsidR="00DC02FC">
        <w:fldChar w:fldCharType="separate"/>
      </w:r>
      <w:r w:rsidR="00DC02FC" w:rsidRPr="00DC02FC">
        <w:rPr>
          <w:noProof/>
        </w:rPr>
        <w:t>(Welle, 2014, S. 140)</w:t>
      </w:r>
      <w:r w:rsidR="00DC02FC">
        <w:fldChar w:fldCharType="end"/>
      </w:r>
    </w:p>
    <w:p w:rsidR="00A60B07" w:rsidRDefault="009F1797" w:rsidP="00A60B07">
      <w:pPr>
        <w:pStyle w:val="berschrift3"/>
        <w:numPr>
          <w:ilvl w:val="2"/>
          <w:numId w:val="1"/>
        </w:numPr>
      </w:pPr>
      <w:bookmarkStart w:id="10" w:name="_Toc475891488"/>
      <w:r>
        <w:t>Morphologie</w:t>
      </w:r>
      <w:r w:rsidR="00E456F3">
        <w:t xml:space="preserve"> </w:t>
      </w:r>
      <w:r w:rsidR="00C965C0">
        <w:t>des Blattes</w:t>
      </w:r>
      <w:bookmarkEnd w:id="10"/>
    </w:p>
    <w:p w:rsidR="009F1797" w:rsidRDefault="009F1797" w:rsidP="009F1797">
      <w:pPr>
        <w:pStyle w:val="berschrift4"/>
        <w:numPr>
          <w:ilvl w:val="3"/>
          <w:numId w:val="1"/>
        </w:numPr>
        <w:ind w:left="851" w:hanging="851"/>
      </w:pPr>
      <w:bookmarkStart w:id="11" w:name="_Toc475891489"/>
      <w:r>
        <w:t>Funktion und Aufbau des Blattes</w:t>
      </w:r>
      <w:bookmarkEnd w:id="11"/>
    </w:p>
    <w:p w:rsidR="005C64C1" w:rsidRDefault="005C64C1" w:rsidP="00BC3EB1">
      <w:r>
        <w:t>Laubblätter haben</w:t>
      </w:r>
      <w:r w:rsidR="00C965C0">
        <w:t xml:space="preserve"> in ihrer Grundform</w:t>
      </w:r>
      <w:r>
        <w:t xml:space="preserve"> die </w:t>
      </w:r>
      <w:r w:rsidR="00BC3EAF">
        <w:t>F</w:t>
      </w:r>
      <w:r>
        <w:t>unktionen des Gasaustauschs, der Transpiration und der Photosynthese</w:t>
      </w:r>
      <w:r w:rsidR="00920EF4">
        <w:t xml:space="preserve"> inne</w:t>
      </w:r>
      <w:r>
        <w:t xml:space="preserve">. Die Photosynthese dient dem Aufbau von energiereichen Kohlenhydraten aus dem energieärmeren Kohlendioxid und Wasser unter dem Einfluss des Sonnenlichtes und der Anwesenheit von Chlorophyll. Die Konzentration von Letzterem bestimmt die Intensität </w:t>
      </w:r>
      <w:r w:rsidR="001E2C57">
        <w:t>der</w:t>
      </w:r>
      <w:r>
        <w:t xml:space="preserve"> Grünfärbung</w:t>
      </w:r>
      <w:r w:rsidR="00EA06DB">
        <w:t xml:space="preserve"> der Blätter</w:t>
      </w:r>
      <w:r>
        <w:t xml:space="preserve">. </w:t>
      </w:r>
      <w:r>
        <w:fldChar w:fldCharType="begin" w:fldLock="1"/>
      </w:r>
      <w:r w:rsidR="002554FB">
        <w:instrText>ADDIN CSL_CITATION { "citationItems" : [ { "id" : "ITEM-1", "itemData" : { "ISBN" : "978-3-582-04159-3", "author" : [ { "dropping-particle" : "", "family" : "Welle", "given" : "Ernst F.", "non-dropping-particle" : "", "parse-names" : false, "suffix" : "" } ], "edition" : "16", "id" : "ITEM-1", "issued" : { "date-parts" : [ [ "2014" ] ] }, "number-of-pages" : "205", "publisher" : "Verlag Dr. Felix B\u00fcchner - Handwerk und Technik", "publisher-place" : "Hamburg", "title" : "Kleines Repetitorium der Botanik", "type" : "book" }, "locator" : "26", "uris" : [ "http://www.mendeley.com/documents/?uuid=2caa7fb5-b3d5-479a-aa98-1eeca2ccbcc5" ] } ], "mendeley" : { "formattedCitation" : "(Welle, 2014, S. 26)", "plainTextFormattedCitation" : "(Welle, 2014, S. 26)", "previouslyFormattedCitation" : "(Welle, 2014, S. 26)" }, "properties" : { "noteIndex" : 0 }, "schema" : "https://github.com/citation-style-language/schema/raw/master/csl-citation.json" }</w:instrText>
      </w:r>
      <w:r>
        <w:fldChar w:fldCharType="separate"/>
      </w:r>
      <w:r w:rsidRPr="005C64C1">
        <w:rPr>
          <w:noProof/>
        </w:rPr>
        <w:t>(Welle, 2014, S. 26)</w:t>
      </w:r>
      <w:r>
        <w:fldChar w:fldCharType="end"/>
      </w:r>
    </w:p>
    <w:p w:rsidR="005C64C1" w:rsidRDefault="005921B1" w:rsidP="00BC3EB1">
      <w:r>
        <w:t xml:space="preserve">In Anpassung an bestimmte Gegebenheiten können Blätter als Metamorphosen die Gestalt von Blattranken als Halte- und Kletterorgane, von Blattdornen </w:t>
      </w:r>
      <w:r w:rsidR="002554FB">
        <w:t>zum</w:t>
      </w:r>
      <w:r>
        <w:t xml:space="preserve"> Schutz vor Tierfraß und von Fangblättern bei fleischfressenden Pflanzen annehmen.</w:t>
      </w:r>
      <w:r w:rsidR="002554FB">
        <w:t xml:space="preserve"> </w:t>
      </w:r>
      <w:r w:rsidR="002554FB">
        <w:fldChar w:fldCharType="begin" w:fldLock="1"/>
      </w:r>
      <w:r w:rsidR="00DC02FC">
        <w:instrText>ADDIN CSL_CITATION { "citationItems" : [ { "id" : "ITEM-1", "itemData" : { "ISBN" : "978-3-582-04159-3", "author" : [ { "dropping-particle" : "", "family" : "Welle", "given" : "Ernst F.", "non-dropping-particle" : "", "parse-names" : false, "suffix" : "" } ], "edition" : "16", "id" : "ITEM-1", "issued" : { "date-parts" : [ [ "2014" ] ] }, "number-of-pages" : "205", "publisher" : "Verlag Dr. Felix B\u00fcchner - Handwerk und Technik", "publisher-place" : "Hamburg", "title" : "Kleines Repetitorium der Botanik", "type" : "book" }, "locator" : "54", "uris" : [ "http://www.mendeley.com/documents/?uuid=2caa7fb5-b3d5-479a-aa98-1eeca2ccbcc5" ] } ], "mendeley" : { "formattedCitation" : "(Welle, 2014, S. 54)", "plainTextFormattedCitation" : "(Welle, 2014, S. 54)", "previouslyFormattedCitation" : "(Welle, 2014, S. 54)" }, "properties" : { "noteIndex" : 0 }, "schema" : "https://github.com/citation-style-language/schema/raw/master/csl-citation.json" }</w:instrText>
      </w:r>
      <w:r w:rsidR="002554FB">
        <w:fldChar w:fldCharType="separate"/>
      </w:r>
      <w:r w:rsidR="002554FB" w:rsidRPr="002554FB">
        <w:rPr>
          <w:noProof/>
        </w:rPr>
        <w:t>(Welle, 2014, S. 54)</w:t>
      </w:r>
      <w:r w:rsidR="002554FB">
        <w:fldChar w:fldCharType="end"/>
      </w:r>
    </w:p>
    <w:p w:rsidR="00561832" w:rsidRDefault="007A0C81" w:rsidP="00BC3EB1">
      <w:r>
        <w:t>Die sich aus</w:t>
      </w:r>
      <w:r w:rsidRPr="007A0C81">
        <w:t xml:space="preserve"> </w:t>
      </w:r>
      <w:r>
        <w:t xml:space="preserve">metaphorisierten Laubblättern zusammensetzenden </w:t>
      </w:r>
      <w:r w:rsidR="000113D9">
        <w:t xml:space="preserve">Blüten </w:t>
      </w:r>
      <w:r w:rsidR="00294CB8">
        <w:t xml:space="preserve">sind ein weiteres wichtiges Unterscheidungsmerkmal </w:t>
      </w:r>
      <w:r>
        <w:t>von</w:t>
      </w:r>
      <w:r w:rsidR="00E2211E">
        <w:t xml:space="preserve"> sich</w:t>
      </w:r>
      <w:r w:rsidR="00294CB8">
        <w:t xml:space="preserve"> geschlechtlich fortpflanzenden Samenpflanzen. </w:t>
      </w:r>
      <w:r w:rsidR="00DC02FC">
        <w:t xml:space="preserve">Die Blütenhülle wird aus den </w:t>
      </w:r>
      <w:r w:rsidR="00561832">
        <w:t xml:space="preserve">umschließenden </w:t>
      </w:r>
      <w:r w:rsidR="00DC02FC">
        <w:t xml:space="preserve">schützenden </w:t>
      </w:r>
      <w:r w:rsidR="00561832">
        <w:t>Kelch</w:t>
      </w:r>
      <w:r w:rsidR="00DC02FC">
        <w:t>blättern und den gefärbten Blumen- oder Kronblättern gebildet. Die Staubblätter stellen das männliche und die Fruch</w:t>
      </w:r>
      <w:r w:rsidR="00DC02FC">
        <w:t>t</w:t>
      </w:r>
      <w:r w:rsidR="00DC02FC">
        <w:t>blätter das weibliche Geschlechtsorgan der Pflanze dar.</w:t>
      </w:r>
      <w:r w:rsidR="00233FFC">
        <w:t xml:space="preserve"> </w:t>
      </w:r>
      <w:r w:rsidR="00233FFC">
        <w:fldChar w:fldCharType="begin" w:fldLock="1"/>
      </w:r>
      <w:r w:rsidR="0016025F">
        <w:instrText>ADDIN CSL_CITATION { "citationItems" : [ { "id" : "ITEM-1", "itemData" : { "ISBN" : "978-3-582-04159-3", "author" : [ { "dropping-particle" : "", "family" : "Welle", "given" : "Ernst F.", "non-dropping-particle" : "", "parse-names" : false, "suffix" : "" } ], "edition" : "16", "id" : "ITEM-1", "issued" : { "date-parts" : [ [ "2014" ] ] }, "number-of-pages" : "205", "publisher" : "Verlag Dr. Felix B\u00fcchner - Handwerk und Technik", "publisher-place" : "Hamburg", "title" : "Kleines Repetitorium der Botanik", "type" : "book" }, "locator" : "118", "uris" : [ "http://www.mendeley.com/documents/?uuid=2caa7fb5-b3d5-479a-aa98-1eeca2ccbcc5" ] } ], "mendeley" : { "formattedCitation" : "(Welle, 2014, S. 118)", "plainTextFormattedCitation" : "(Welle, 2014, S. 118)", "previouslyFormattedCitation" : "(Welle, 2014, S. 118)" }, "properties" : { "noteIndex" : 0 }, "schema" : "https://github.com/citation-style-language/schema/raw/master/csl-citation.json" }</w:instrText>
      </w:r>
      <w:r w:rsidR="00233FFC">
        <w:fldChar w:fldCharType="separate"/>
      </w:r>
      <w:r w:rsidR="00233FFC" w:rsidRPr="00233FFC">
        <w:rPr>
          <w:noProof/>
        </w:rPr>
        <w:t>(Welle, 2014, S. 118)</w:t>
      </w:r>
      <w:r w:rsidR="00233FFC">
        <w:fldChar w:fldCharType="end"/>
      </w:r>
    </w:p>
    <w:p w:rsidR="000F7722" w:rsidRDefault="007978C3" w:rsidP="007978C3">
      <w:pPr>
        <w:spacing w:after="0"/>
      </w:pPr>
      <w:r>
        <w:rPr>
          <w:noProof/>
          <w:lang w:eastAsia="de-DE"/>
        </w:rPr>
        <mc:AlternateContent>
          <mc:Choice Requires="wps">
            <w:drawing>
              <wp:anchor distT="0" distB="0" distL="114300" distR="114300" simplePos="0" relativeHeight="251755520" behindDoc="0" locked="0" layoutInCell="1" allowOverlap="1" wp14:anchorId="3E13BC1E" wp14:editId="1624AA23">
                <wp:simplePos x="0" y="0"/>
                <wp:positionH relativeFrom="column">
                  <wp:posOffset>2702781</wp:posOffset>
                </wp:positionH>
                <wp:positionV relativeFrom="paragraph">
                  <wp:posOffset>748307</wp:posOffset>
                </wp:positionV>
                <wp:extent cx="0" cy="771276"/>
                <wp:effectExtent l="0" t="0" r="19050" b="10160"/>
                <wp:wrapNone/>
                <wp:docPr id="343" name="Gerade Verbindung 343"/>
                <wp:cNvGraphicFramePr/>
                <a:graphic xmlns:a="http://schemas.openxmlformats.org/drawingml/2006/main">
                  <a:graphicData uri="http://schemas.microsoft.com/office/word/2010/wordprocessingShape">
                    <wps:wsp>
                      <wps:cNvCnPr/>
                      <wps:spPr>
                        <a:xfrm flipV="1">
                          <a:off x="0" y="0"/>
                          <a:ext cx="0" cy="771276"/>
                        </a:xfrm>
                        <a:prstGeom prst="line">
                          <a:avLst/>
                        </a:prstGeom>
                        <a:ln w="12700">
                          <a:solidFill>
                            <a:schemeClr val="tx1">
                              <a:lumMod val="65000"/>
                              <a:lumOff val="3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Gerade Verbindung 343" o:spid="_x0000_s1026" style="position:absolute;flip:y;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2.8pt,58.9pt" to="212.8pt,11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" strokecolor="#5a5a5a [2109]" strokeweight="1pt"/>
            </w:pict>
          </mc:Fallback>
        </mc:AlternateContent>
      </w:r>
      <w:r>
        <w:rPr>
          <w:noProof/>
          <w:lang w:eastAsia="de-DE"/>
        </w:rPr>
        <mc:AlternateContent>
          <mc:Choice Requires="wps">
            <w:drawing>
              <wp:anchor distT="0" distB="0" distL="114300" distR="114300" simplePos="0" relativeHeight="251753472" behindDoc="0" locked="0" layoutInCell="1" allowOverlap="1" wp14:anchorId="179FAF06" wp14:editId="640A3665">
                <wp:simplePos x="0" y="0"/>
                <wp:positionH relativeFrom="column">
                  <wp:posOffset>111456</wp:posOffset>
                </wp:positionH>
                <wp:positionV relativeFrom="paragraph">
                  <wp:posOffset>820420</wp:posOffset>
                </wp:positionV>
                <wp:extent cx="0" cy="707169"/>
                <wp:effectExtent l="0" t="0" r="19050" b="17145"/>
                <wp:wrapNone/>
                <wp:docPr id="342" name="Gerade Verbindung 342"/>
                <wp:cNvGraphicFramePr/>
                <a:graphic xmlns:a="http://schemas.openxmlformats.org/drawingml/2006/main">
                  <a:graphicData uri="http://schemas.microsoft.com/office/word/2010/wordprocessingShape">
                    <wps:wsp>
                      <wps:cNvCnPr/>
                      <wps:spPr>
                        <a:xfrm flipV="1">
                          <a:off x="0" y="0"/>
                          <a:ext cx="0" cy="707169"/>
                        </a:xfrm>
                        <a:prstGeom prst="line">
                          <a:avLst/>
                        </a:prstGeom>
                        <a:ln w="12700">
                          <a:solidFill>
                            <a:schemeClr val="tx1">
                              <a:lumMod val="65000"/>
                              <a:lumOff val="3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Gerade Verbindung 342" o:spid="_x0000_s1026" style="position:absolute;flip:y;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8pt,64.6pt" to="8.8pt,12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" strokecolor="#5a5a5a [2109]" strokeweight="1pt"/>
            </w:pict>
          </mc:Fallback>
        </mc:AlternateContent>
      </w:r>
      <w:r>
        <w:rPr>
          <w:noProof/>
          <w:lang w:eastAsia="de-DE"/>
        </w:rPr>
        <mc:AlternateContent>
          <mc:Choice Requires="wps">
            <w:drawing>
              <wp:anchor distT="0" distB="0" distL="114300" distR="114300" simplePos="0" relativeHeight="251751424" behindDoc="0" locked="0" layoutInCell="1" allowOverlap="1" wp14:anchorId="76D5A9E3" wp14:editId="7DE36A90">
                <wp:simplePos x="0" y="0"/>
                <wp:positionH relativeFrom="column">
                  <wp:posOffset>404854</wp:posOffset>
                </wp:positionH>
                <wp:positionV relativeFrom="paragraph">
                  <wp:posOffset>811917</wp:posOffset>
                </wp:positionV>
                <wp:extent cx="0" cy="707169"/>
                <wp:effectExtent l="0" t="0" r="19050" b="17145"/>
                <wp:wrapNone/>
                <wp:docPr id="340" name="Gerade Verbindung 340"/>
                <wp:cNvGraphicFramePr/>
                <a:graphic xmlns:a="http://schemas.openxmlformats.org/drawingml/2006/main">
                  <a:graphicData uri="http://schemas.microsoft.com/office/word/2010/wordprocessingShape">
                    <wps:wsp>
                      <wps:cNvCnPr/>
                      <wps:spPr>
                        <a:xfrm flipV="1">
                          <a:off x="0" y="0"/>
                          <a:ext cx="0" cy="707169"/>
                        </a:xfrm>
                        <a:prstGeom prst="line">
                          <a:avLst/>
                        </a:prstGeom>
                        <a:ln w="12700">
                          <a:solidFill>
                            <a:schemeClr val="tx1">
                              <a:lumMod val="65000"/>
                              <a:lumOff val="3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Gerade Verbindung 340" o:spid="_x0000_s1026" style="position:absolute;flip:y;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9pt,63.95pt" to="31.9pt,11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" strokecolor="#5a5a5a [2109]" strokeweight="1pt"/>
            </w:pict>
          </mc:Fallback>
        </mc:AlternateContent>
      </w:r>
      <w:r>
        <w:rPr>
          <w:noProof/>
          <w:lang w:eastAsia="de-DE"/>
        </w:rPr>
        <mc:AlternateContent>
          <mc:Choice Requires="wps">
            <w:drawing>
              <wp:anchor distT="0" distB="0" distL="114300" distR="114300" simplePos="0" relativeHeight="251749376" behindDoc="0" locked="0" layoutInCell="1" allowOverlap="1" wp14:anchorId="187C1552" wp14:editId="6B4A99C4">
                <wp:simplePos x="0" y="0"/>
                <wp:positionH relativeFrom="column">
                  <wp:posOffset>1311303</wp:posOffset>
                </wp:positionH>
                <wp:positionV relativeFrom="paragraph">
                  <wp:posOffset>1137920</wp:posOffset>
                </wp:positionV>
                <wp:extent cx="0" cy="389117"/>
                <wp:effectExtent l="0" t="0" r="19050" b="11430"/>
                <wp:wrapNone/>
                <wp:docPr id="339" name="Gerade Verbindung 339"/>
                <wp:cNvGraphicFramePr/>
                <a:graphic xmlns:a="http://schemas.openxmlformats.org/drawingml/2006/main">
                  <a:graphicData uri="http://schemas.microsoft.com/office/word/2010/wordprocessingShape">
                    <wps:wsp>
                      <wps:cNvCnPr/>
                      <wps:spPr>
                        <a:xfrm flipV="1">
                          <a:off x="0" y="0"/>
                          <a:ext cx="0" cy="389117"/>
                        </a:xfrm>
                        <a:prstGeom prst="line">
                          <a:avLst/>
                        </a:prstGeom>
                        <a:ln w="12700">
                          <a:solidFill>
                            <a:schemeClr val="tx1">
                              <a:lumMod val="65000"/>
                              <a:lumOff val="3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Gerade Verbindung 339" o:spid="_x0000_s1026" style="position:absolute;flip:y;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3.25pt,89.6pt" to="103.25pt,12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" strokecolor="#5a5a5a [2109]" strokeweight="1pt"/>
            </w:pict>
          </mc:Fallback>
        </mc:AlternateContent>
      </w:r>
      <w:r>
        <w:rPr>
          <w:noProof/>
          <w:lang w:eastAsia="de-DE"/>
        </w:rPr>
        <mc:AlternateContent>
          <mc:Choice Requires="wps">
            <w:drawing>
              <wp:anchor distT="0" distB="0" distL="114300" distR="114300" simplePos="0" relativeHeight="251747328" behindDoc="0" locked="0" layoutInCell="1" allowOverlap="1" wp14:anchorId="27F9F023" wp14:editId="3A7E32D3">
                <wp:simplePos x="0" y="0"/>
                <wp:positionH relativeFrom="column">
                  <wp:posOffset>2240915</wp:posOffset>
                </wp:positionH>
                <wp:positionV relativeFrom="paragraph">
                  <wp:posOffset>1049324</wp:posOffset>
                </wp:positionV>
                <wp:extent cx="0" cy="468769"/>
                <wp:effectExtent l="0" t="0" r="19050" b="26670"/>
                <wp:wrapNone/>
                <wp:docPr id="337" name="Gerade Verbindung 337"/>
                <wp:cNvGraphicFramePr/>
                <a:graphic xmlns:a="http://schemas.openxmlformats.org/drawingml/2006/main">
                  <a:graphicData uri="http://schemas.microsoft.com/office/word/2010/wordprocessingShape">
                    <wps:wsp>
                      <wps:cNvCnPr/>
                      <wps:spPr>
                        <a:xfrm flipV="1">
                          <a:off x="0" y="0"/>
                          <a:ext cx="0" cy="468769"/>
                        </a:xfrm>
                        <a:prstGeom prst="line">
                          <a:avLst/>
                        </a:prstGeom>
                        <a:ln w="12700">
                          <a:solidFill>
                            <a:schemeClr val="tx1">
                              <a:lumMod val="65000"/>
                              <a:lumOff val="3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Gerade Verbindung 337" o:spid="_x0000_s1026" style="position:absolute;flip:y;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6.45pt,82.6pt" to="176.45pt,1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" strokecolor="#5a5a5a [2109]" strokeweight="1pt"/>
            </w:pict>
          </mc:Fallback>
        </mc:AlternateContent>
      </w:r>
      <w:r w:rsidR="000F7722">
        <w:rPr>
          <w:noProof/>
          <w:lang w:eastAsia="de-DE"/>
        </w:rPr>
        <mc:AlternateContent>
          <mc:Choice Requires="wps">
            <w:drawing>
              <wp:anchor distT="0" distB="0" distL="114300" distR="114300" simplePos="0" relativeHeight="251745280" behindDoc="0" locked="0" layoutInCell="1" allowOverlap="1" wp14:anchorId="1670A6C4" wp14:editId="7ABA6612">
                <wp:simplePos x="0" y="0"/>
                <wp:positionH relativeFrom="column">
                  <wp:posOffset>1955358</wp:posOffset>
                </wp:positionH>
                <wp:positionV relativeFrom="paragraph">
                  <wp:posOffset>955040</wp:posOffset>
                </wp:positionV>
                <wp:extent cx="7620" cy="572136"/>
                <wp:effectExtent l="0" t="0" r="30480" b="18415"/>
                <wp:wrapNone/>
                <wp:docPr id="336" name="Gerade Verbindung 336"/>
                <wp:cNvGraphicFramePr/>
                <a:graphic xmlns:a="http://schemas.openxmlformats.org/drawingml/2006/main">
                  <a:graphicData uri="http://schemas.microsoft.com/office/word/2010/wordprocessingShape">
                    <wps:wsp>
                      <wps:cNvCnPr/>
                      <wps:spPr>
                        <a:xfrm flipH="1" flipV="1">
                          <a:off x="0" y="0"/>
                          <a:ext cx="7620" cy="572136"/>
                        </a:xfrm>
                        <a:prstGeom prst="line">
                          <a:avLst/>
                        </a:prstGeom>
                        <a:ln w="12700">
                          <a:solidFill>
                            <a:schemeClr val="tx1">
                              <a:lumMod val="65000"/>
                              <a:lumOff val="35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Gerade Verbindung 336" o:spid="_x0000_s1026" style="position:absolute;flip:x y;z-index:251745280;visibility:visible;mso-wrap-style:square;mso-wrap-distance-left:9pt;mso-wrap-distance-top:0;mso-wrap-distance-right:9pt;mso-wrap-distance-bottom:0;mso-position-horizontal:absolute;mso-position-horizontal-relative:text;mso-position-vertical:absolute;mso-position-vertical-relative:text" from="153.95pt,75.2pt" to="154.55pt,12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" strokecolor="#5a5a5a [2109]" strokeweight="1pt"/>
            </w:pict>
          </mc:Fallback>
        </mc:AlternateContent>
      </w:r>
      <w:r w:rsidR="000F7722">
        <w:rPr>
          <w:noProof/>
        </w:rPr>
        <mc:AlternateContent>
          <mc:Choice Requires="wps">
            <w:drawing>
              <wp:anchor distT="0" distB="0" distL="114300" distR="114300" simplePos="0" relativeHeight="251744256" behindDoc="0" locked="0" layoutInCell="1" allowOverlap="1" wp14:anchorId="5BEABB92" wp14:editId="572AB39E">
                <wp:simplePos x="0" y="0"/>
                <wp:positionH relativeFrom="column">
                  <wp:posOffset>-7289</wp:posOffset>
                </wp:positionH>
                <wp:positionV relativeFrom="paragraph">
                  <wp:posOffset>1519555</wp:posOffset>
                </wp:positionV>
                <wp:extent cx="246380" cy="214630"/>
                <wp:effectExtent l="0" t="0" r="20320" b="13970"/>
                <wp:wrapNone/>
                <wp:docPr id="335"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6380" cy="214630"/>
                        </a:xfrm>
                        <a:prstGeom prst="rect">
                          <a:avLst/>
                        </a:prstGeom>
                        <a:solidFill>
                          <a:srgbClr val="FFFFFF"/>
                        </a:solidFill>
                        <a:ln w="9525">
                          <a:solidFill>
                            <a:schemeClr val="tx1">
                              <a:lumMod val="50000"/>
                              <a:lumOff val="50000"/>
                            </a:schemeClr>
                          </a:solidFill>
                          <a:miter lim="800000"/>
                          <a:headEnd/>
                          <a:tailEnd/>
                        </a:ln>
                      </wps:spPr>
                      <wps:txbx>
                        <w:txbxContent>
                          <w:p w:rsidR="000F7722" w:rsidRPr="000F7722" w:rsidRDefault="000F7722" w:rsidP="000F7722">
                            <w:pPr>
                              <w:rPr>
                                <w:sz w:val="18"/>
                              </w:rPr>
                            </w:pPr>
                            <w:r>
                              <w:rPr>
                                <w:sz w:val="18"/>
                              </w:rPr>
                              <w:t>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feld 2" o:spid="_x0000_s1026" type="#_x0000_t202" style="position:absolute;left:0;text-align:left;margin-left:-.55pt;margin-top:119.65pt;width:19.4pt;height:16.9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" strokecolor="gray [1629]">
                <v:textbox>
                  <w:txbxContent>
                    <w:p w:rsidR="000F7722" w:rsidRPr="000F7722" w:rsidRDefault="000F7722" w:rsidP="000F7722">
                      <w:pPr>
                        <w:rPr>
                          <w:sz w:val="18"/>
                        </w:rPr>
                      </w:pPr>
                      <w:r>
                        <w:rPr>
                          <w:sz w:val="18"/>
                        </w:rPr>
                        <w:t>6</w:t>
                      </w:r>
                    </w:p>
                  </w:txbxContent>
                </v:textbox>
              </v:shape>
            </w:pict>
          </mc:Fallback>
        </mc:AlternateContent>
      </w:r>
      <w:r w:rsidR="000F7722">
        <w:rPr>
          <w:noProof/>
        </w:rPr>
        <mc:AlternateContent>
          <mc:Choice Requires="wps">
            <w:drawing>
              <wp:anchor distT="0" distB="0" distL="114300" distR="114300" simplePos="0" relativeHeight="251742208" behindDoc="0" locked="0" layoutInCell="1" allowOverlap="1" wp14:anchorId="1C399D9A" wp14:editId="695FD151">
                <wp:simplePos x="0" y="0"/>
                <wp:positionH relativeFrom="column">
                  <wp:posOffset>278130</wp:posOffset>
                </wp:positionH>
                <wp:positionV relativeFrom="paragraph">
                  <wp:posOffset>1519555</wp:posOffset>
                </wp:positionV>
                <wp:extent cx="246380" cy="214630"/>
                <wp:effectExtent l="0" t="0" r="20320" b="13970"/>
                <wp:wrapNone/>
                <wp:docPr id="329"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6380" cy="214630"/>
                        </a:xfrm>
                        <a:prstGeom prst="rect">
                          <a:avLst/>
                        </a:prstGeom>
                        <a:solidFill>
                          <a:srgbClr val="FFFFFF"/>
                        </a:solidFill>
                        <a:ln w="9525">
                          <a:solidFill>
                            <a:schemeClr val="tx1">
                              <a:lumMod val="50000"/>
                              <a:lumOff val="50000"/>
                            </a:schemeClr>
                          </a:solidFill>
                          <a:miter lim="800000"/>
                          <a:headEnd/>
                          <a:tailEnd/>
                        </a:ln>
                      </wps:spPr>
                      <wps:txbx>
                        <w:txbxContent>
                          <w:p w:rsidR="000F7722" w:rsidRPr="000F7722" w:rsidRDefault="000F7722" w:rsidP="000F7722">
                            <w:pPr>
                              <w:rPr>
                                <w:sz w:val="18"/>
                              </w:rPr>
                            </w:pPr>
                            <w:r>
                              <w:rPr>
                                <w:sz w:val="18"/>
                              </w:rPr>
                              <w:t>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21.9pt;margin-top:119.65pt;width:19.4pt;height:16.9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" strokecolor="gray [1629]">
                <v:textbox>
                  <w:txbxContent>
                    <w:p w:rsidR="000F7722" w:rsidRPr="000F7722" w:rsidRDefault="000F7722" w:rsidP="000F7722">
                      <w:pPr>
                        <w:rPr>
                          <w:sz w:val="18"/>
                        </w:rPr>
                      </w:pPr>
                      <w:r>
                        <w:rPr>
                          <w:sz w:val="18"/>
                        </w:rPr>
                        <w:t>5</w:t>
                      </w:r>
                    </w:p>
                  </w:txbxContent>
                </v:textbox>
              </v:shape>
            </w:pict>
          </mc:Fallback>
        </mc:AlternateContent>
      </w:r>
      <w:r w:rsidR="000F7722">
        <w:rPr>
          <w:noProof/>
        </w:rPr>
        <mc:AlternateContent>
          <mc:Choice Requires="wps">
            <w:drawing>
              <wp:anchor distT="0" distB="0" distL="114300" distR="114300" simplePos="0" relativeHeight="251740160" behindDoc="0" locked="0" layoutInCell="1" allowOverlap="1" wp14:anchorId="1BEE0F5B" wp14:editId="16CFE45D">
                <wp:simplePos x="0" y="0"/>
                <wp:positionH relativeFrom="column">
                  <wp:posOffset>1184275</wp:posOffset>
                </wp:positionH>
                <wp:positionV relativeFrom="paragraph">
                  <wp:posOffset>1519555</wp:posOffset>
                </wp:positionV>
                <wp:extent cx="246380" cy="214630"/>
                <wp:effectExtent l="0" t="0" r="20320" b="13970"/>
                <wp:wrapNone/>
                <wp:docPr id="320"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6380" cy="214630"/>
                        </a:xfrm>
                        <a:prstGeom prst="rect">
                          <a:avLst/>
                        </a:prstGeom>
                        <a:solidFill>
                          <a:srgbClr val="FFFFFF"/>
                        </a:solidFill>
                        <a:ln w="9525">
                          <a:solidFill>
                            <a:schemeClr val="tx1">
                              <a:lumMod val="50000"/>
                              <a:lumOff val="50000"/>
                            </a:schemeClr>
                          </a:solidFill>
                          <a:miter lim="800000"/>
                          <a:headEnd/>
                          <a:tailEnd/>
                        </a:ln>
                      </wps:spPr>
                      <wps:txbx>
                        <w:txbxContent>
                          <w:p w:rsidR="000F7722" w:rsidRPr="000F7722" w:rsidRDefault="000F7722" w:rsidP="000F7722">
                            <w:pPr>
                              <w:rPr>
                                <w:sz w:val="18"/>
                              </w:rPr>
                            </w:pPr>
                            <w:r>
                              <w:rPr>
                                <w:sz w:val="18"/>
                              </w:rPr>
                              <w:t>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93.25pt;margin-top:119.65pt;width:19.4pt;height:16.9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" strokecolor="gray [1629]">
                <v:textbox>
                  <w:txbxContent>
                    <w:p w:rsidR="000F7722" w:rsidRPr="000F7722" w:rsidRDefault="000F7722" w:rsidP="000F7722">
                      <w:pPr>
                        <w:rPr>
                          <w:sz w:val="18"/>
                        </w:rPr>
                      </w:pPr>
                      <w:r>
                        <w:rPr>
                          <w:sz w:val="18"/>
                        </w:rPr>
                        <w:t>4</w:t>
                      </w:r>
                    </w:p>
                  </w:txbxContent>
                </v:textbox>
              </v:shape>
            </w:pict>
          </mc:Fallback>
        </mc:AlternateContent>
      </w:r>
      <w:r w:rsidR="000F7722">
        <w:rPr>
          <w:noProof/>
        </w:rPr>
        <mc:AlternateContent>
          <mc:Choice Requires="wps">
            <w:drawing>
              <wp:anchor distT="0" distB="0" distL="114300" distR="114300" simplePos="0" relativeHeight="251738112" behindDoc="0" locked="0" layoutInCell="1" allowOverlap="1" wp14:anchorId="40787025" wp14:editId="6773034C">
                <wp:simplePos x="0" y="0"/>
                <wp:positionH relativeFrom="column">
                  <wp:posOffset>2576195</wp:posOffset>
                </wp:positionH>
                <wp:positionV relativeFrom="paragraph">
                  <wp:posOffset>1519555</wp:posOffset>
                </wp:positionV>
                <wp:extent cx="246380" cy="214630"/>
                <wp:effectExtent l="0" t="0" r="20320" b="13970"/>
                <wp:wrapNone/>
                <wp:docPr id="3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6380" cy="214630"/>
                        </a:xfrm>
                        <a:prstGeom prst="rect">
                          <a:avLst/>
                        </a:prstGeom>
                        <a:solidFill>
                          <a:srgbClr val="FFFFFF"/>
                        </a:solidFill>
                        <a:ln w="9525">
                          <a:solidFill>
                            <a:schemeClr val="tx1">
                              <a:lumMod val="50000"/>
                              <a:lumOff val="50000"/>
                            </a:schemeClr>
                          </a:solidFill>
                          <a:miter lim="800000"/>
                          <a:headEnd/>
                          <a:tailEnd/>
                        </a:ln>
                      </wps:spPr>
                      <wps:txbx>
                        <w:txbxContent>
                          <w:p w:rsidR="000F7722" w:rsidRPr="000F7722" w:rsidRDefault="000F7722" w:rsidP="000F7722">
                            <w:pPr>
                              <w:rPr>
                                <w:sz w:val="18"/>
                              </w:rPr>
                            </w:pPr>
                            <w:r>
                              <w:rPr>
                                <w:sz w:val="18"/>
                              </w:rPr>
                              <w: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left:0;text-align:left;margin-left:202.85pt;margin-top:119.65pt;width:19.4pt;height:16.9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" strokecolor="gray [1629]">
                <v:textbox>
                  <w:txbxContent>
                    <w:p w:rsidR="000F7722" w:rsidRPr="000F7722" w:rsidRDefault="000F7722" w:rsidP="000F7722">
                      <w:pPr>
                        <w:rPr>
                          <w:sz w:val="18"/>
                        </w:rPr>
                      </w:pPr>
                      <w:r>
                        <w:rPr>
                          <w:sz w:val="18"/>
                        </w:rPr>
                        <w:t>3</w:t>
                      </w:r>
                    </w:p>
                  </w:txbxContent>
                </v:textbox>
              </v:shape>
            </w:pict>
          </mc:Fallback>
        </mc:AlternateContent>
      </w:r>
      <w:r w:rsidR="000F7722">
        <w:rPr>
          <w:noProof/>
        </w:rPr>
        <mc:AlternateContent>
          <mc:Choice Requires="wps">
            <w:drawing>
              <wp:anchor distT="0" distB="0" distL="114300" distR="114300" simplePos="0" relativeHeight="251736064" behindDoc="0" locked="0" layoutInCell="1" allowOverlap="1" wp14:anchorId="42525BDE" wp14:editId="6C9B24A5">
                <wp:simplePos x="0" y="0"/>
                <wp:positionH relativeFrom="column">
                  <wp:posOffset>2140585</wp:posOffset>
                </wp:positionH>
                <wp:positionV relativeFrom="paragraph">
                  <wp:posOffset>1521791</wp:posOffset>
                </wp:positionV>
                <wp:extent cx="246490" cy="214686"/>
                <wp:effectExtent l="0" t="0" r="20320" b="13970"/>
                <wp:wrapNone/>
                <wp:docPr id="316"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6490" cy="214686"/>
                        </a:xfrm>
                        <a:prstGeom prst="rect">
                          <a:avLst/>
                        </a:prstGeom>
                        <a:solidFill>
                          <a:srgbClr val="FFFFFF"/>
                        </a:solidFill>
                        <a:ln w="9525">
                          <a:solidFill>
                            <a:schemeClr val="tx1">
                              <a:lumMod val="50000"/>
                              <a:lumOff val="50000"/>
                            </a:schemeClr>
                          </a:solidFill>
                          <a:miter lim="800000"/>
                          <a:headEnd/>
                          <a:tailEnd/>
                        </a:ln>
                      </wps:spPr>
                      <wps:txbx>
                        <w:txbxContent>
                          <w:p w:rsidR="000F7722" w:rsidRPr="000F7722" w:rsidRDefault="000F7722" w:rsidP="000F7722">
                            <w:pPr>
                              <w:rPr>
                                <w:sz w:val="18"/>
                              </w:rPr>
                            </w:pPr>
                            <w:r>
                              <w:rPr>
                                <w:sz w:val="18"/>
                              </w:rP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0" type="#_x0000_t202" style="position:absolute;left:0;text-align:left;margin-left:168.55pt;margin-top:119.85pt;width:19.4pt;height:16.9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" strokecolor="gray [1629]">
                <v:textbox>
                  <w:txbxContent>
                    <w:p w:rsidR="000F7722" w:rsidRPr="000F7722" w:rsidRDefault="000F7722" w:rsidP="000F7722">
                      <w:pPr>
                        <w:rPr>
                          <w:sz w:val="18"/>
                        </w:rPr>
                      </w:pPr>
                      <w:r>
                        <w:rPr>
                          <w:sz w:val="18"/>
                        </w:rPr>
                        <w:t>2</w:t>
                      </w:r>
                    </w:p>
                  </w:txbxContent>
                </v:textbox>
              </v:shape>
            </w:pict>
          </mc:Fallback>
        </mc:AlternateContent>
      </w:r>
      <w:r w:rsidR="000F7722">
        <w:rPr>
          <w:noProof/>
        </w:rPr>
        <mc:AlternateContent>
          <mc:Choice Requires="wps">
            <w:drawing>
              <wp:anchor distT="0" distB="0" distL="114300" distR="114300" simplePos="0" relativeHeight="251734016" behindDoc="0" locked="0" layoutInCell="1" allowOverlap="1" wp14:anchorId="16D9B558" wp14:editId="390EBDEC">
                <wp:simplePos x="0" y="0"/>
                <wp:positionH relativeFrom="column">
                  <wp:posOffset>1843737</wp:posOffset>
                </wp:positionH>
                <wp:positionV relativeFrom="paragraph">
                  <wp:posOffset>1518699</wp:posOffset>
                </wp:positionV>
                <wp:extent cx="246490" cy="214686"/>
                <wp:effectExtent l="0" t="0" r="20320" b="13970"/>
                <wp:wrapNone/>
                <wp:docPr id="31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6490" cy="214686"/>
                        </a:xfrm>
                        <a:prstGeom prst="rect">
                          <a:avLst/>
                        </a:prstGeom>
                        <a:solidFill>
                          <a:srgbClr val="FFFFFF"/>
                        </a:solidFill>
                        <a:ln w="9525">
                          <a:solidFill>
                            <a:schemeClr val="tx1">
                              <a:lumMod val="50000"/>
                              <a:lumOff val="50000"/>
                            </a:schemeClr>
                          </a:solidFill>
                          <a:miter lim="800000"/>
                          <a:headEnd/>
                          <a:tailEnd/>
                        </a:ln>
                      </wps:spPr>
                      <wps:txbx>
                        <w:txbxContent>
                          <w:p w:rsidR="000F7722" w:rsidRPr="000F7722" w:rsidRDefault="000F7722" w:rsidP="000F7722">
                            <w:pPr>
                              <w:rPr>
                                <w:sz w:val="18"/>
                              </w:rPr>
                            </w:pPr>
                            <w:r w:rsidRPr="000F7722">
                              <w:rPr>
                                <w:sz w:val="18"/>
                              </w:rP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1" type="#_x0000_t202" style="position:absolute;left:0;text-align:left;margin-left:145.2pt;margin-top:119.6pt;width:19.4pt;height:16.9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" strokecolor="gray [1629]">
                <v:textbox>
                  <w:txbxContent>
                    <w:p w:rsidR="000F7722" w:rsidRPr="000F7722" w:rsidRDefault="000F7722" w:rsidP="000F7722">
                      <w:pPr>
                        <w:rPr>
                          <w:sz w:val="18"/>
                        </w:rPr>
                      </w:pPr>
                      <w:r w:rsidRPr="000F7722">
                        <w:rPr>
                          <w:sz w:val="18"/>
                        </w:rPr>
                        <w:t>1</w:t>
                      </w:r>
                    </w:p>
                  </w:txbxContent>
                </v:textbox>
              </v:shape>
            </w:pict>
          </mc:Fallback>
        </mc:AlternateContent>
      </w:r>
      <w:r w:rsidR="000F7722" w:rsidRPr="000F7722">
        <w:drawing>
          <wp:inline distT="0" distB="0" distL="0" distR="0" wp14:anchorId="0598CF1E" wp14:editId="524E7735">
            <wp:extent cx="1924007" cy="2867025"/>
            <wp:effectExtent l="4445" t="0" r="5080" b="5080"/>
            <wp:docPr id="308" name="Grafik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extLst>
                        <a:ext uri="{BEBA8EAE-BF5A-486C-A8C5-ECC9F3942E4B}">
                          <a14:imgProps xmlns:a14="http://schemas.microsoft.com/office/drawing/2010/main">
                            <a14:imgLayer r:embed="rId14">
                              <a14:imgEffect>
                                <a14:sharpenSoften amount="50000"/>
                              </a14:imgEffect>
                            </a14:imgLayer>
                          </a14:imgProps>
                        </a:ext>
                      </a:extLst>
                    </a:blip>
                    <a:stretch>
                      <a:fillRect/>
                    </a:stretch>
                  </pic:blipFill>
                  <pic:spPr>
                    <a:xfrm rot="5400000">
                      <a:off x="0" y="0"/>
                      <a:ext cx="1924007" cy="2867025"/>
                    </a:xfrm>
                    <a:prstGeom prst="rect">
                      <a:avLst/>
                    </a:prstGeom>
                  </pic:spPr>
                </pic:pic>
              </a:graphicData>
            </a:graphic>
          </wp:inline>
        </w:drawing>
      </w:r>
    </w:p>
    <w:p w:rsidR="007978C3" w:rsidRDefault="007978C3" w:rsidP="007978C3">
      <w:pPr>
        <w:pStyle w:val="Beschriftung"/>
      </w:pPr>
      <w:bookmarkStart w:id="12" w:name="_Ref475888200"/>
      <w:bookmarkStart w:id="13" w:name="_Toc475891558"/>
      <w:r>
        <w:t xml:space="preserve">Abbildung </w:t>
      </w:r>
      <w:r>
        <w:fldChar w:fldCharType="begin"/>
      </w:r>
      <w:r>
        <w:instrText xml:space="preserve"> SEQ Abbildung \* ARABIC </w:instrText>
      </w:r>
      <w:r>
        <w:fldChar w:fldCharType="separate"/>
      </w:r>
      <w:r w:rsidR="00472B2C">
        <w:rPr>
          <w:noProof/>
        </w:rPr>
        <w:t>1</w:t>
      </w:r>
      <w:r>
        <w:fldChar w:fldCharType="end"/>
      </w:r>
      <w:bookmarkEnd w:id="12"/>
      <w:r>
        <w:t xml:space="preserve"> - Bau des Laubblattes: Blattspreite (1), </w:t>
      </w:r>
      <w:r>
        <w:rPr>
          <w:noProof/>
        </w:rPr>
        <w:t xml:space="preserve"> Blattrand (2), Blattspitze (3), Blattnerv (4), Blattstiel (5), Blattgrund (6)</w:t>
      </w:r>
      <w:r w:rsidR="006D76D4">
        <w:rPr>
          <w:noProof/>
        </w:rPr>
        <w:t xml:space="preserve"> </w:t>
      </w:r>
      <w:r w:rsidR="006D76D4">
        <w:rPr>
          <w:noProof/>
        </w:rPr>
        <w:fldChar w:fldCharType="begin" w:fldLock="1"/>
      </w:r>
      <w:r w:rsidR="006D76D4">
        <w:rPr>
          <w:noProof/>
        </w:rPr>
        <w:instrText>ADDIN CSL_CITATION { "citationItems" : [ { "id" : "ITEM-1", "itemData" : { "ISBN" : "978-3-582-04159-3", "author" : [ { "dropping-particle" : "", "family" : "Welle", "given" : "Ernst F.", "non-dropping-particle" : "", "parse-names" : false, "suffix" : "" } ], "edition" : "16", "id" : "ITEM-1", "issued" : { "date-parts" : [ [ "2014" ] ] }, "number-of-pages" : "205", "publisher" : "Verlag Dr. Felix B\u00fcchner - Handwerk und Technik", "publisher-place" : "Hamburg", "title" : "Kleines Repetitorium der Botanik", "type" : "book" }, "locator" : "27", "uris" : [ "http://www.mendeley.com/documents/?uuid=2caa7fb5-b3d5-479a-aa98-1eeca2ccbcc5" ] } ], "mendeley" : { "formattedCitation" : "(Welle, 2014, S. 27)", "manualFormatting" : "(nach Welle, 2014, S. 27)", "plainTextFormattedCitation" : "(Welle, 2014, S. 27)", "previouslyFormattedCitation" : "(Welle, 2014, S. 27)" }, "properties" : { "noteIndex" : 0 }, "schema" : "https://github.com/citation-style-language/schema/raw/master/csl-citation.json" }</w:instrText>
      </w:r>
      <w:r w:rsidR="006D76D4">
        <w:rPr>
          <w:noProof/>
        </w:rPr>
        <w:fldChar w:fldCharType="separate"/>
      </w:r>
      <w:r w:rsidR="006D76D4" w:rsidRPr="006D76D4">
        <w:rPr>
          <w:b w:val="0"/>
          <w:noProof/>
        </w:rPr>
        <w:t>(</w:t>
      </w:r>
      <w:r w:rsidR="006D76D4">
        <w:rPr>
          <w:b w:val="0"/>
          <w:noProof/>
        </w:rPr>
        <w:t xml:space="preserve">nach </w:t>
      </w:r>
      <w:r w:rsidR="006D76D4" w:rsidRPr="006D76D4">
        <w:rPr>
          <w:b w:val="0"/>
          <w:noProof/>
        </w:rPr>
        <w:t>Welle, 2014, S. 27)</w:t>
      </w:r>
      <w:bookmarkEnd w:id="13"/>
      <w:r w:rsidR="006D76D4">
        <w:rPr>
          <w:noProof/>
        </w:rPr>
        <w:fldChar w:fldCharType="end"/>
      </w:r>
    </w:p>
    <w:p w:rsidR="00377252" w:rsidRDefault="003722DE" w:rsidP="00377252">
      <w:r>
        <w:t xml:space="preserve">In </w:t>
      </w:r>
      <w:r>
        <w:fldChar w:fldCharType="begin"/>
      </w:r>
      <w:r>
        <w:instrText xml:space="preserve"> REF _Ref475888200 \h </w:instrText>
      </w:r>
      <w:r>
        <w:fldChar w:fldCharType="separate"/>
      </w:r>
      <w:r w:rsidR="00472B2C">
        <w:t xml:space="preserve">Abbildung </w:t>
      </w:r>
      <w:r w:rsidR="00472B2C">
        <w:rPr>
          <w:noProof/>
        </w:rPr>
        <w:t>1</w:t>
      </w:r>
      <w:r>
        <w:fldChar w:fldCharType="end"/>
      </w:r>
      <w:r>
        <w:t xml:space="preserve"> ist der grundsätzliche Aufbau eines Blattes dargestellt. </w:t>
      </w:r>
      <w:r w:rsidR="00920EF4">
        <w:t>Die Fläche des Laubbla</w:t>
      </w:r>
      <w:r w:rsidR="00920EF4">
        <w:t>t</w:t>
      </w:r>
      <w:r w:rsidR="00920EF4">
        <w:t>tes</w:t>
      </w:r>
      <w:r w:rsidR="00377252">
        <w:t xml:space="preserve"> </w:t>
      </w:r>
      <w:r w:rsidR="00920EF4">
        <w:t>wird</w:t>
      </w:r>
      <w:r w:rsidR="00377252">
        <w:t xml:space="preserve"> </w:t>
      </w:r>
      <w:r w:rsidR="00920EF4">
        <w:t>als</w:t>
      </w:r>
      <w:r w:rsidR="00377252">
        <w:t xml:space="preserve"> Blattspreite</w:t>
      </w:r>
      <w:r w:rsidR="00920EF4">
        <w:t xml:space="preserve"> bezeichnet</w:t>
      </w:r>
      <w:r w:rsidR="00377252">
        <w:t>. Das Ende des Blattes bezeichnet man als Blattspitze</w:t>
      </w:r>
      <w:r w:rsidR="00876806">
        <w:t>. Abg</w:t>
      </w:r>
      <w:r w:rsidR="00876806">
        <w:t>e</w:t>
      </w:r>
      <w:r w:rsidR="00876806">
        <w:t xml:space="preserve">grenzt wird </w:t>
      </w:r>
      <w:r w:rsidR="00005792">
        <w:t>das Blatt vom Blattrand</w:t>
      </w:r>
      <w:r w:rsidR="00876806">
        <w:t xml:space="preserve">. Die Blattfläche wird von Blattnerven durchzogen. </w:t>
      </w:r>
      <w:r w:rsidR="00876806">
        <w:lastRenderedPageBreak/>
        <w:t>Über den Blattstiel ist das Blatt mit der Sprossachse verbunden</w:t>
      </w:r>
      <w:r w:rsidR="006947E2">
        <w:t>. Der Blattgrund bezeichnet den direkt an die Sprossachse angrenze</w:t>
      </w:r>
      <w:r w:rsidR="006947E2">
        <w:t>n</w:t>
      </w:r>
      <w:r w:rsidR="006947E2">
        <w:t>den Teil des Blattes.</w:t>
      </w:r>
      <w:r w:rsidR="00005792">
        <w:t xml:space="preserve"> </w:t>
      </w:r>
      <w:r w:rsidR="00005792">
        <w:fldChar w:fldCharType="begin" w:fldLock="1"/>
      </w:r>
      <w:r w:rsidR="00944720">
        <w:instrText>ADDIN CSL_CITATION { "citationItems" : [ { "id" : "ITEM-1", "itemData" : { "ISBN" : "978-3-582-04159-3", "author" : [ { "dropping-particle" : "", "family" : "Welle", "given" : "Ernst F.", "non-dropping-particle" : "", "parse-names" : false, "suffix" : "" } ], "edition" : "16", "id" : "ITEM-1", "issued" : { "date-parts" : [ [ "2014" ] ] }, "number-of-pages" : "205", "publisher" : "Verlag Dr. Felix B\u00fcchner - Handwerk und Technik", "publisher-place" : "Hamburg", "title" : "Kleines Repetitorium der Botanik", "type" : "book" }, "locator" : "26", "uris" : [ "http://www.mendeley.com/documents/?uuid=2caa7fb5-b3d5-479a-aa98-1eeca2ccbcc5" ] } ], "mendeley" : { "formattedCitation" : "(Welle, 2014, S. 26)", "plainTextFormattedCitation" : "(Welle, 2014, S. 26)", "previouslyFormattedCitation" : "(Welle, 2014, S. 26)" }, "properties" : { "noteIndex" : 0 }, "schema" : "https://github.com/citation-style-language/schema/raw/master/csl-citation.json" }</w:instrText>
      </w:r>
      <w:r w:rsidR="00005792">
        <w:fldChar w:fldCharType="separate"/>
      </w:r>
      <w:r w:rsidR="00005792" w:rsidRPr="00005792">
        <w:rPr>
          <w:noProof/>
        </w:rPr>
        <w:t>(Welle, 2014, S. 26)</w:t>
      </w:r>
      <w:r w:rsidR="00005792">
        <w:fldChar w:fldCharType="end"/>
      </w:r>
    </w:p>
    <w:p w:rsidR="00377252" w:rsidRDefault="00C82A36" w:rsidP="00BC3EB1">
      <w:r>
        <w:t xml:space="preserve">Im Folgenden wird betrachtet, anhand welcher Merkmale </w:t>
      </w:r>
      <w:r w:rsidR="00133F30">
        <w:t xml:space="preserve">man </w:t>
      </w:r>
      <w:r>
        <w:t>Laubblätter morphologisch unterscheiden kann.</w:t>
      </w:r>
    </w:p>
    <w:p w:rsidR="00A60B07" w:rsidRDefault="00A60B07" w:rsidP="00DD5852">
      <w:pPr>
        <w:pStyle w:val="berschrift4"/>
        <w:numPr>
          <w:ilvl w:val="3"/>
          <w:numId w:val="1"/>
        </w:numPr>
        <w:ind w:left="851" w:hanging="851"/>
      </w:pPr>
      <w:bookmarkStart w:id="14" w:name="_Ref471239884"/>
      <w:bookmarkStart w:id="15" w:name="_Toc475891490"/>
      <w:r>
        <w:t>Blattform</w:t>
      </w:r>
      <w:bookmarkEnd w:id="14"/>
      <w:r w:rsidR="005C64C1">
        <w:t>en</w:t>
      </w:r>
      <w:bookmarkEnd w:id="15"/>
    </w:p>
    <w:p w:rsidR="00805EA2" w:rsidRDefault="00805EA2" w:rsidP="003B1712">
      <w:r>
        <w:t>Die Form der Blattspreite ist sehr variantenreich und laut</w:t>
      </w:r>
      <w:r w:rsidR="00625015">
        <w:t xml:space="preserve"> </w:t>
      </w:r>
      <w:r w:rsidR="00625015">
        <w:fldChar w:fldCharType="begin" w:fldLock="1"/>
      </w:r>
      <w:r>
        <w:instrText>ADDIN CSL_CITATION { "citationItems" : [ { "id" : "ITEM-1", "itemData" : { "ISBN" : "978-3-582-04159-3", "author" : [ { "dropping-particle" : "", "family" : "Welle", "given" : "Ernst F.", "non-dropping-particle" : "", "parse-names" : false, "suffix" : "" } ], "edition" : "16", "id" : "ITEM-1", "issued" : { "date-parts" : [ [ "2014" ] ] }, "number-of-pages" : "205", "publisher" : "Verlag Dr. Felix B\u00fcchner - Handwerk und Technik", "publisher-place" : "Hamburg", "title" : "Kleines Repetitorium der Botanik", "type" : "book" }, "locator" : "32", "uris" : [ "http://www.mendeley.com/documents/?uuid=2caa7fb5-b3d5-479a-aa98-1eeca2ccbcc5" ] } ], "mendeley" : { "formattedCitation" : "(Welle, 2014, S. 32)", "manualFormatting" : "Welle (2014, S. 32)", "plainTextFormattedCitation" : "(Welle, 2014, S. 32)", "previouslyFormattedCitation" : "(Welle, 2014, S. 32)" }, "properties" : { "noteIndex" : 0 }, "schema" : "https://github.com/citation-style-language/schema/raw/master/csl-citation.json" }</w:instrText>
      </w:r>
      <w:r w:rsidR="00625015">
        <w:fldChar w:fldCharType="separate"/>
      </w:r>
      <w:r>
        <w:rPr>
          <w:noProof/>
        </w:rPr>
        <w:t>Welle (</w:t>
      </w:r>
      <w:r w:rsidR="00625015" w:rsidRPr="00625015">
        <w:rPr>
          <w:noProof/>
        </w:rPr>
        <w:t>2014, S. 32)</w:t>
      </w:r>
      <w:r w:rsidR="00625015">
        <w:fldChar w:fldCharType="end"/>
      </w:r>
      <w:r w:rsidR="00625015">
        <w:t xml:space="preserve"> ein wichtiges Merkmal zur Bestimmung der Pflanzen. </w:t>
      </w:r>
      <w:r>
        <w:t xml:space="preserve">Ein Auszug </w:t>
      </w:r>
      <w:r w:rsidR="00397D53">
        <w:t>aus den</w:t>
      </w:r>
      <w:r>
        <w:t xml:space="preserve"> möglichen Formen ist in </w:t>
      </w:r>
      <w:r w:rsidR="00904CCE">
        <w:t xml:space="preserve">den Abbildungen 2, 3 und 4 </w:t>
      </w:r>
      <w:r>
        <w:t>zu sehen.</w:t>
      </w:r>
    </w:p>
    <w:p w:rsidR="00AB1E2E" w:rsidRDefault="00AB1E2E" w:rsidP="003B1712">
      <w:r w:rsidRPr="00AB1E2E">
        <w:drawing>
          <wp:inline distT="0" distB="0" distL="0" distR="0" wp14:anchorId="274006C5" wp14:editId="5E50773A">
            <wp:extent cx="1076325" cy="576815"/>
            <wp:effectExtent l="0" t="0" r="0" b="0"/>
            <wp:docPr id="344" name="Grafik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extLst>
                        <a:ext uri="{BEBA8EAE-BF5A-486C-A8C5-ECC9F3942E4B}">
                          <a14:imgProps xmlns:a14="http://schemas.microsoft.com/office/drawing/2010/main">
                            <a14:imgLayer r:embed="rId16">
                              <a14:imgEffect>
                                <a14:sharpenSoften amount="50000"/>
                              </a14:imgEffect>
                            </a14:imgLayer>
                          </a14:imgProps>
                        </a:ext>
                      </a:extLst>
                    </a:blip>
                    <a:stretch>
                      <a:fillRect/>
                    </a:stretch>
                  </pic:blipFill>
                  <pic:spPr>
                    <a:xfrm>
                      <a:off x="0" y="0"/>
                      <a:ext cx="1078530" cy="577997"/>
                    </a:xfrm>
                    <a:prstGeom prst="rect">
                      <a:avLst/>
                    </a:prstGeom>
                  </pic:spPr>
                </pic:pic>
              </a:graphicData>
            </a:graphic>
          </wp:inline>
        </w:drawing>
      </w:r>
      <w:r>
        <w:t xml:space="preserve">  </w:t>
      </w:r>
      <w:r w:rsidRPr="00AB1E2E">
        <w:drawing>
          <wp:inline distT="0" distB="0" distL="0" distR="0" wp14:anchorId="4FFAC6BC" wp14:editId="62A6EBE4">
            <wp:extent cx="2076450" cy="535559"/>
            <wp:effectExtent l="0" t="0" r="0" b="0"/>
            <wp:docPr id="345" name="Grafik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extLst>
                        <a:ext uri="{BEBA8EAE-BF5A-486C-A8C5-ECC9F3942E4B}">
                          <a14:imgProps xmlns:a14="http://schemas.microsoft.com/office/drawing/2010/main">
                            <a14:imgLayer r:embed="rId18">
                              <a14:imgEffect>
                                <a14:sharpenSoften amount="50000"/>
                              </a14:imgEffect>
                            </a14:imgLayer>
                          </a14:imgProps>
                        </a:ext>
                      </a:extLst>
                    </a:blip>
                    <a:stretch>
                      <a:fillRect/>
                    </a:stretch>
                  </pic:blipFill>
                  <pic:spPr>
                    <a:xfrm>
                      <a:off x="0" y="0"/>
                      <a:ext cx="2086983" cy="538276"/>
                    </a:xfrm>
                    <a:prstGeom prst="rect">
                      <a:avLst/>
                    </a:prstGeom>
                  </pic:spPr>
                </pic:pic>
              </a:graphicData>
            </a:graphic>
          </wp:inline>
        </w:drawing>
      </w:r>
      <w:r w:rsidRPr="00AB1E2E">
        <w:drawing>
          <wp:inline distT="0" distB="0" distL="0" distR="0" wp14:anchorId="38B4829D" wp14:editId="00039363">
            <wp:extent cx="2066925" cy="459267"/>
            <wp:effectExtent l="0" t="0" r="0" b="0"/>
            <wp:docPr id="346" name="Grafik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2087961" cy="463941"/>
                    </a:xfrm>
                    <a:prstGeom prst="rect">
                      <a:avLst/>
                    </a:prstGeom>
                  </pic:spPr>
                </pic:pic>
              </a:graphicData>
            </a:graphic>
          </wp:inline>
        </w:drawing>
      </w:r>
    </w:p>
    <w:p w:rsidR="00AB1E2E" w:rsidRDefault="00AB1E2E" w:rsidP="00AB1E2E">
      <w:pPr>
        <w:pStyle w:val="Beschriftung"/>
      </w:pPr>
      <w:bookmarkStart w:id="16" w:name="_Toc475891559"/>
      <w:r>
        <w:t xml:space="preserve">Abbildung </w:t>
      </w:r>
      <w:r>
        <w:fldChar w:fldCharType="begin"/>
      </w:r>
      <w:r>
        <w:instrText xml:space="preserve"> SEQ Abbildung \* ARABIC </w:instrText>
      </w:r>
      <w:r>
        <w:fldChar w:fldCharType="separate"/>
      </w:r>
      <w:r w:rsidR="00472B2C">
        <w:rPr>
          <w:noProof/>
        </w:rPr>
        <w:t>2</w:t>
      </w:r>
      <w:r>
        <w:fldChar w:fldCharType="end"/>
      </w:r>
      <w:r>
        <w:t xml:space="preserve"> - </w:t>
      </w:r>
      <w:r w:rsidR="00695F35">
        <w:t xml:space="preserve">Beispiele </w:t>
      </w:r>
      <w:r>
        <w:t>mögliche</w:t>
      </w:r>
      <w:r w:rsidR="00695F35">
        <w:t>r</w:t>
      </w:r>
      <w:r>
        <w:t xml:space="preserve"> Formen einfacher ungeteilter Blätter, von links nach rechts: linealisch, lanzettlich, elliptisch</w:t>
      </w:r>
      <w:r w:rsidR="00E938EB">
        <w:t>,</w:t>
      </w:r>
      <w:r>
        <w:t xml:space="preserve"> eiförmig, </w:t>
      </w:r>
      <w:r w:rsidR="00E938EB">
        <w:t>verkehrt eiförmig, kreisrund, keilig, spatelig, rautenförmig</w:t>
      </w:r>
      <w:r>
        <w:t>,</w:t>
      </w:r>
      <w:r w:rsidR="00E938EB">
        <w:t xml:space="preserve"> schildförmig, herzförmig, verkehrt herzförmig</w:t>
      </w:r>
      <w:r>
        <w:t xml:space="preserve"> </w:t>
      </w:r>
      <w:r w:rsidR="005322EA">
        <w:fldChar w:fldCharType="begin" w:fldLock="1"/>
      </w:r>
      <w:r w:rsidR="009A1FA1">
        <w:instrText>ADDIN CSL_CITATION { "citationItems" : [ { "id" : "ITEM-1", "itemData" : { "author" : [ { "dropping-particle" : "", "family" : "Rothmaler", "given" : "Werner", "non-dropping-particle" : "", "parse-names" : false, "suffix" : "" } ], "edition" : "6", "id" : "ITEM-1", "issued" : { "date-parts" : [ [ "1967" ] ] }, "publisher" : "Volk und Wissen volkseigener Verlag", "publisher-place" : "Berlin", "title" : "Exkursionsflora von Deutschland - Gef\u00e4\u00dfpflanzen", "type" : "book" }, "locator" : "XV, XVI", "uris" : [ "http://www.mendeley.com/documents/?uuid=3a87552b-a90d-47d7-b710-07007c57a7e3" ] } ], "mendeley" : { "formattedCitation" : "(Rothmaler, 1967, S. XV, XVI)", "plainTextFormattedCitation" : "(Rothmaler, 1967, S. XV, XVI)", "previouslyFormattedCitation" : "(Rothmaler, 1967, S. XV, XVI)" }, "properties" : { "noteIndex" : 0 }, "schema" : "https://github.com/citation-style-language/schema/raw/master/csl-citation.json" }</w:instrText>
      </w:r>
      <w:r w:rsidR="005322EA">
        <w:fldChar w:fldCharType="separate"/>
      </w:r>
      <w:r w:rsidR="005322EA" w:rsidRPr="005322EA">
        <w:rPr>
          <w:b w:val="0"/>
          <w:noProof/>
        </w:rPr>
        <w:t>(Rothmaler, 1967, S. XV, XVI)</w:t>
      </w:r>
      <w:bookmarkEnd w:id="16"/>
      <w:r w:rsidR="005322EA">
        <w:fldChar w:fldCharType="end"/>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24"/>
        <w:gridCol w:w="4597"/>
      </w:tblGrid>
      <w:tr w:rsidR="005322EA" w:rsidTr="00052DD0">
        <w:tc>
          <w:tcPr>
            <w:tcW w:w="4124" w:type="dxa"/>
          </w:tcPr>
          <w:p w:rsidR="005322EA" w:rsidRDefault="005322EA" w:rsidP="003B1712">
            <w:r w:rsidRPr="005322EA">
              <w:drawing>
                <wp:inline distT="0" distB="0" distL="0" distR="0" wp14:anchorId="2439E1FB" wp14:editId="5B9F29AF">
                  <wp:extent cx="2390775" cy="592991"/>
                  <wp:effectExtent l="0" t="0" r="0" b="0"/>
                  <wp:docPr id="348" name="Grafik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extLst>
                              <a:ext uri="{BEBA8EAE-BF5A-486C-A8C5-ECC9F3942E4B}">
                                <a14:imgProps xmlns:a14="http://schemas.microsoft.com/office/drawing/2010/main">
                                  <a14:imgLayer r:embed="rId21">
                                    <a14:imgEffect>
                                      <a14:sharpenSoften amount="50000"/>
                                    </a14:imgEffect>
                                  </a14:imgLayer>
                                </a14:imgProps>
                              </a:ext>
                            </a:extLst>
                          </a:blip>
                          <a:stretch>
                            <a:fillRect/>
                          </a:stretch>
                        </pic:blipFill>
                        <pic:spPr>
                          <a:xfrm>
                            <a:off x="0" y="0"/>
                            <a:ext cx="2425305" cy="601556"/>
                          </a:xfrm>
                          <a:prstGeom prst="rect">
                            <a:avLst/>
                          </a:prstGeom>
                        </pic:spPr>
                      </pic:pic>
                    </a:graphicData>
                  </a:graphic>
                </wp:inline>
              </w:drawing>
            </w:r>
          </w:p>
          <w:p w:rsidR="005322EA" w:rsidRDefault="005322EA" w:rsidP="000A0F82">
            <w:pPr>
              <w:pStyle w:val="Beschriftung"/>
              <w:jc w:val="left"/>
            </w:pPr>
            <w:bookmarkStart w:id="17" w:name="_Toc475891560"/>
            <w:r>
              <w:t xml:space="preserve">Abbildung </w:t>
            </w:r>
            <w:r>
              <w:fldChar w:fldCharType="begin"/>
            </w:r>
            <w:r>
              <w:instrText xml:space="preserve"> SEQ Abbildung \* ARABIC </w:instrText>
            </w:r>
            <w:r>
              <w:fldChar w:fldCharType="separate"/>
            </w:r>
            <w:r w:rsidR="00472B2C">
              <w:rPr>
                <w:noProof/>
              </w:rPr>
              <w:t>3</w:t>
            </w:r>
            <w:r>
              <w:fldChar w:fldCharType="end"/>
            </w:r>
            <w:r>
              <w:t xml:space="preserve"> - Beispiele geteilter </w:t>
            </w:r>
            <w:r w:rsidR="000A0F82">
              <w:t xml:space="preserve">und gespaltener </w:t>
            </w:r>
            <w:r>
              <w:t>Laubblätter, von links nach rechts: handförmig gespalten,</w:t>
            </w:r>
            <w:r w:rsidR="000A0F82">
              <w:t xml:space="preserve"> fiederförmig gespalten,</w:t>
            </w:r>
            <w:r>
              <w:t xml:space="preserve"> handförmig geteilt, fiederteilig</w:t>
            </w:r>
            <w:r w:rsidR="009A1FA1">
              <w:t xml:space="preserve"> </w:t>
            </w:r>
            <w:r w:rsidR="009A1FA1">
              <w:fldChar w:fldCharType="begin" w:fldLock="1"/>
            </w:r>
            <w:r w:rsidR="00C15C27">
              <w:instrText>ADDIN CSL_CITATION { "citationItems" : [ { "id" : "ITEM-1", "itemData" : { "author" : [ { "dropping-particle" : "", "family" : "Rothmaler", "given" : "Werner", "non-dropping-particle" : "", "parse-names" : false, "suffix" : "" } ], "edition" : "6", "id" : "ITEM-1", "issued" : { "date-parts" : [ [ "1967" ] ] }, "publisher" : "Volk und Wissen volkseigener Verlag", "publisher-place" : "Berlin", "title" : "Exkursionsflora von Deutschland - Gef\u00e4\u00dfpflanzen", "type" : "book" }, "locator" : "XIV", "uris" : [ "http://www.mendeley.com/documents/?uuid=3a87552b-a90d-47d7-b710-07007c57a7e3" ] } ], "mendeley" : { "formattedCitation" : "(Rothmaler, 1967, S. XIV)", "plainTextFormattedCitation" : "(Rothmaler, 1967, S. XIV)", "previouslyFormattedCitation" : "(Rothmaler, 1967, S. XIV)" }, "properties" : { "noteIndex" : 0 }, "schema" : "https://github.com/citation-style-language/schema/raw/master/csl-citation.json" }</w:instrText>
            </w:r>
            <w:r w:rsidR="009A1FA1">
              <w:fldChar w:fldCharType="separate"/>
            </w:r>
            <w:r w:rsidR="009A1FA1" w:rsidRPr="009A1FA1">
              <w:rPr>
                <w:b w:val="0"/>
                <w:noProof/>
              </w:rPr>
              <w:t>(Rothmaler, 1967, S. XIV)</w:t>
            </w:r>
            <w:bookmarkEnd w:id="17"/>
            <w:r w:rsidR="009A1FA1">
              <w:fldChar w:fldCharType="end"/>
            </w:r>
          </w:p>
          <w:p w:rsidR="005322EA" w:rsidRDefault="005322EA" w:rsidP="003B1712"/>
        </w:tc>
        <w:tc>
          <w:tcPr>
            <w:tcW w:w="4597" w:type="dxa"/>
          </w:tcPr>
          <w:p w:rsidR="005322EA" w:rsidRDefault="005322EA" w:rsidP="005322EA">
            <w:pPr>
              <w:keepNext/>
            </w:pPr>
            <w:r w:rsidRPr="005322EA">
              <w:drawing>
                <wp:inline distT="0" distB="0" distL="0" distR="0" wp14:anchorId="040EFB87" wp14:editId="4DD416D9">
                  <wp:extent cx="2782364" cy="666750"/>
                  <wp:effectExtent l="0" t="0" r="0" b="0"/>
                  <wp:docPr id="347" name="Grafik 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extLst>
                              <a:ext uri="{BEBA8EAE-BF5A-486C-A8C5-ECC9F3942E4B}">
                                <a14:imgProps xmlns:a14="http://schemas.microsoft.com/office/drawing/2010/main">
                                  <a14:imgLayer r:embed="rId23">
                                    <a14:imgEffect>
                                      <a14:sharpenSoften amount="50000"/>
                                    </a14:imgEffect>
                                  </a14:imgLayer>
                                </a14:imgProps>
                              </a:ext>
                            </a:extLst>
                          </a:blip>
                          <a:stretch>
                            <a:fillRect/>
                          </a:stretch>
                        </pic:blipFill>
                        <pic:spPr>
                          <a:xfrm>
                            <a:off x="0" y="0"/>
                            <a:ext cx="2783429" cy="667005"/>
                          </a:xfrm>
                          <a:prstGeom prst="rect">
                            <a:avLst/>
                          </a:prstGeom>
                        </pic:spPr>
                      </pic:pic>
                    </a:graphicData>
                  </a:graphic>
                </wp:inline>
              </w:drawing>
            </w:r>
          </w:p>
          <w:p w:rsidR="009A1FA1" w:rsidRDefault="009A1FA1" w:rsidP="009A1FA1">
            <w:pPr>
              <w:pStyle w:val="Beschriftung"/>
              <w:jc w:val="left"/>
            </w:pPr>
            <w:bookmarkStart w:id="18" w:name="_Toc475891561"/>
            <w:r>
              <w:t xml:space="preserve">Abbildung </w:t>
            </w:r>
            <w:r>
              <w:fldChar w:fldCharType="begin"/>
            </w:r>
            <w:r>
              <w:instrText xml:space="preserve"> SEQ Abbildung \* ARABIC </w:instrText>
            </w:r>
            <w:r>
              <w:fldChar w:fldCharType="separate"/>
            </w:r>
            <w:r w:rsidR="00472B2C">
              <w:rPr>
                <w:noProof/>
              </w:rPr>
              <w:t>4</w:t>
            </w:r>
            <w:r>
              <w:fldChar w:fldCharType="end"/>
            </w:r>
            <w:r>
              <w:t xml:space="preserve"> - Beispiele zusammengesetzter Blätter, von links nach rechts: 3-zählig, 5-zählig, fußförmig, gefiedert, unpaarig gefiedert </w:t>
            </w:r>
            <w:r>
              <w:fldChar w:fldCharType="begin" w:fldLock="1"/>
            </w:r>
            <w:r w:rsidR="00C15C27">
              <w:instrText>ADDIN CSL_CITATION { "citationItems" : [ { "id" : "ITEM-1", "itemData" : { "author" : [ { "dropping-particle" : "", "family" : "Rothmaler", "given" : "Werner", "non-dropping-particle" : "", "parse-names" : false, "suffix" : "" } ], "edition" : "6", "id" : "ITEM-1", "issued" : { "date-parts" : [ [ "1967" ] ] }, "publisher" : "Volk und Wissen volkseigener Verlag", "publisher-place" : "Berlin", "title" : "Exkursionsflora von Deutschland - Gef\u00e4\u00dfpflanzen", "type" : "book" }, "locator" : "XIV", "uris" : [ "http://www.mendeley.com/documents/?uuid=3a87552b-a90d-47d7-b710-07007c57a7e3" ] } ], "mendeley" : { "formattedCitation" : "(Rothmaler, 1967, S. XIV)", "plainTextFormattedCitation" : "(Rothmaler, 1967, S. XIV)", "previouslyFormattedCitation" : "(Rothmaler, 1967, S. XIV)" }, "properties" : { "noteIndex" : 0 }, "schema" : "https://github.com/citation-style-language/schema/raw/master/csl-citation.json" }</w:instrText>
            </w:r>
            <w:r>
              <w:fldChar w:fldCharType="separate"/>
            </w:r>
            <w:r w:rsidRPr="009A1FA1">
              <w:rPr>
                <w:b w:val="0"/>
                <w:noProof/>
              </w:rPr>
              <w:t>(Rothmaler, 1967, S. XIV)</w:t>
            </w:r>
            <w:bookmarkEnd w:id="18"/>
            <w:r>
              <w:fldChar w:fldCharType="end"/>
            </w:r>
          </w:p>
          <w:p w:rsidR="009A1FA1" w:rsidRDefault="009A1FA1" w:rsidP="009A1FA1">
            <w:pPr>
              <w:keepNext/>
            </w:pPr>
          </w:p>
        </w:tc>
      </w:tr>
    </w:tbl>
    <w:p w:rsidR="00EF4B6E" w:rsidRDefault="00625015" w:rsidP="003B1712">
      <w:r>
        <w:t xml:space="preserve">Grundsätzlich kann die </w:t>
      </w:r>
      <w:r w:rsidR="00805EA2">
        <w:t>Form</w:t>
      </w:r>
      <w:r>
        <w:t xml:space="preserve"> unterschieden werden in e</w:t>
      </w:r>
      <w:r w:rsidR="00F65235">
        <w:t>infache ungeteilte Blätter</w:t>
      </w:r>
      <w:r>
        <w:t>, bei denen der</w:t>
      </w:r>
      <w:r w:rsidR="00EF4B6E">
        <w:t xml:space="preserve"> Rand nicht oder nur leicht ein</w:t>
      </w:r>
      <w:r>
        <w:t>geschnitten oder gelappt ist</w:t>
      </w:r>
      <w:r w:rsidR="0064630F">
        <w:t xml:space="preserve"> </w:t>
      </w:r>
      <w:r w:rsidR="0064630F">
        <w:t>(Abbildung 2)</w:t>
      </w:r>
      <w:r>
        <w:t>,</w:t>
      </w:r>
      <w:r w:rsidR="002142F8">
        <w:t xml:space="preserve"> und</w:t>
      </w:r>
      <w:r>
        <w:t xml:space="preserve"> </w:t>
      </w:r>
      <w:r w:rsidR="002142F8">
        <w:t xml:space="preserve">geteilte </w:t>
      </w:r>
      <w:r w:rsidR="005322EA">
        <w:t xml:space="preserve">oder gespaltene </w:t>
      </w:r>
      <w:r w:rsidR="002142F8">
        <w:t xml:space="preserve">Laubblätter </w:t>
      </w:r>
      <w:r w:rsidR="00F65235">
        <w:t xml:space="preserve">(Abbildung </w:t>
      </w:r>
      <w:r w:rsidR="00F65235">
        <w:t>3</w:t>
      </w:r>
      <w:r w:rsidR="00F65235">
        <w:t>)</w:t>
      </w:r>
      <w:r w:rsidR="002142F8">
        <w:t>, deren Blattspreite durch mehr oder weniger tiefe Einschni</w:t>
      </w:r>
      <w:r w:rsidR="002142F8">
        <w:t>t</w:t>
      </w:r>
      <w:r w:rsidR="002142F8">
        <w:t xml:space="preserve">te geteilt sind </w:t>
      </w:r>
      <w:r w:rsidR="002142F8">
        <w:fldChar w:fldCharType="begin" w:fldLock="1"/>
      </w:r>
      <w:r w:rsidR="002142F8">
        <w:instrText>ADDIN CSL_CITATION { "citationItems" : [ { "id" : "ITEM-1", "itemData" : { "ISBN" : "978-3-582-04159-3", "author" : [ { "dropping-particle" : "", "family" : "Welle", "given" : "Ernst F.", "non-dropping-particle" : "", "parse-names" : false, "suffix" : "" } ], "edition" : "16", "id" : "ITEM-1", "issued" : { "date-parts" : [ [ "2014" ] ] }, "number-of-pages" : "205", "publisher" : "Verlag Dr. Felix B\u00fcchner - Handwerk und Technik", "publisher-place" : "Hamburg", "title" : "Kleines Repetitorium der Botanik", "type" : "book" }, "locator" : "32, 34, 36", "uris" : [ "http://www.mendeley.com/documents/?uuid=2caa7fb5-b3d5-479a-aa98-1eeca2ccbcc5" ] } ], "mendeley" : { "formattedCitation" : "(Welle, 2014, S. 32, 34, 36)", "manualFormatting" : "(Welle, 2014, S. 32, 34)", "plainTextFormattedCitation" : "(Welle, 2014, S. 32, 34, 36)", "previouslyFormattedCitation" : "(Welle, 2014, S. 32, 34, 36)" }, "properties" : { "noteIndex" : 0 }, "schema" : "https://github.com/citation-style-language/schema/raw/master/csl-citation.json" }</w:instrText>
      </w:r>
      <w:r w:rsidR="002142F8">
        <w:fldChar w:fldCharType="separate"/>
      </w:r>
      <w:r w:rsidR="002142F8">
        <w:rPr>
          <w:noProof/>
        </w:rPr>
        <w:t>(Welle, 2014, S. 32, 34</w:t>
      </w:r>
      <w:r w:rsidR="002142F8" w:rsidRPr="002142F8">
        <w:rPr>
          <w:noProof/>
        </w:rPr>
        <w:t>)</w:t>
      </w:r>
      <w:r w:rsidR="002142F8">
        <w:fldChar w:fldCharType="end"/>
      </w:r>
      <w:r w:rsidR="002142F8">
        <w:t>. Besteht die Blattspreite aus mehreren selbstständigen Blattteilen, spricht man von zusammengesetzten Blättern</w:t>
      </w:r>
      <w:r w:rsidR="0056368F">
        <w:t xml:space="preserve"> </w:t>
      </w:r>
      <w:r w:rsidR="0056368F">
        <w:fldChar w:fldCharType="begin" w:fldLock="1"/>
      </w:r>
      <w:r w:rsidR="0056368F">
        <w:instrText>ADDIN CSL_CITATION { "citationItems" : [ { "id" : "ITEM-1", "itemData" : { "author" : [ { "dropping-particle" : "", "family" : "Rothmaler", "given" : "Werner", "non-dropping-particle" : "", "parse-names" : false, "suffix" : "" } ], "edition" : "6", "id" : "ITEM-1", "issued" : { "date-parts" : [ [ "1967" ] ] }, "publisher" : "Volk und Wissen volkseigener Verlag", "publisher-place" : "Berlin", "title" : "Exkursionsflora von Deutschland - Gef\u00e4\u00dfpflanzen", "type" : "book" }, "locator" : "XIV", "uris" : [ "http://www.mendeley.com/documents/?uuid=3a87552b-a90d-47d7-b710-07007c57a7e3" ] } ], "mendeley" : { "formattedCitation" : "(Rothmaler, 1967, S. XIV)", "plainTextFormattedCitation" : "(Rothmaler, 1967, S. XIV)", "previouslyFormattedCitation" : "(Rothmaler, 1967, S. XIV)" }, "properties" : { "noteIndex" : 0 }, "schema" : "https://github.com/citation-style-language/schema/raw/master/csl-citation.json" }</w:instrText>
      </w:r>
      <w:r w:rsidR="0056368F">
        <w:fldChar w:fldCharType="separate"/>
      </w:r>
      <w:r w:rsidR="0056368F" w:rsidRPr="0056368F">
        <w:rPr>
          <w:noProof/>
        </w:rPr>
        <w:t>(Rothmaler, 1967, S. XIV)</w:t>
      </w:r>
      <w:r w:rsidR="0056368F">
        <w:fldChar w:fldCharType="end"/>
      </w:r>
      <w:r w:rsidR="002142F8">
        <w:t>. Die Anordnung der Blättchen genannten Teile ist eine weitere Möglichkeit der Differe</w:t>
      </w:r>
      <w:r w:rsidR="002142F8">
        <w:t>n</w:t>
      </w:r>
      <w:r w:rsidR="002142F8">
        <w:t>zierung</w:t>
      </w:r>
      <w:r w:rsidR="00805EA2">
        <w:t xml:space="preserve"> </w:t>
      </w:r>
      <w:r w:rsidR="00F65235">
        <w:t>(Abb</w:t>
      </w:r>
      <w:r w:rsidR="00F65235">
        <w:t>ildung 4</w:t>
      </w:r>
      <w:r w:rsidR="00F65235">
        <w:t>)</w:t>
      </w:r>
      <w:r w:rsidR="00F65235">
        <w:t>.</w:t>
      </w:r>
    </w:p>
    <w:p w:rsidR="00EF4B6E" w:rsidRDefault="00EF4B6E" w:rsidP="003B1712">
      <w:r>
        <w:t xml:space="preserve">Zur Variation innerhalb der Blattformen tragen auch die Form des Spreitengrundes  und der Spreitenspitze bei, welche in </w:t>
      </w:r>
      <w:r w:rsidR="00E37657">
        <w:fldChar w:fldCharType="begin"/>
      </w:r>
      <w:r w:rsidR="00E37657">
        <w:instrText xml:space="preserve"> REF _Ref475891473 \h </w:instrText>
      </w:r>
      <w:r w:rsidR="00E37657">
        <w:fldChar w:fldCharType="separate"/>
      </w:r>
      <w:r w:rsidR="00472B2C">
        <w:t xml:space="preserve">Abbildung </w:t>
      </w:r>
      <w:r w:rsidR="00472B2C">
        <w:rPr>
          <w:noProof/>
        </w:rPr>
        <w:t>5</w:t>
      </w:r>
      <w:r w:rsidR="00E37657">
        <w:fldChar w:fldCharType="end"/>
      </w:r>
      <w:r w:rsidR="00E37657">
        <w:t xml:space="preserve"> </w:t>
      </w:r>
      <w:r>
        <w:t>zu sehen sind.</w:t>
      </w:r>
    </w:p>
    <w:p w:rsidR="008B75CF" w:rsidRDefault="008B75CF" w:rsidP="003B1712"/>
    <w:p w:rsidR="008B75CF" w:rsidRDefault="008B75CF" w:rsidP="003B1712">
      <w:r w:rsidRPr="008B75CF">
        <w:lastRenderedPageBreak/>
        <w:drawing>
          <wp:inline distT="0" distB="0" distL="0" distR="0" wp14:anchorId="5C7D747F" wp14:editId="53EB1B08">
            <wp:extent cx="5400675" cy="914400"/>
            <wp:effectExtent l="0" t="0" r="9525" b="0"/>
            <wp:docPr id="351" name="Grafik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4">
                      <a:extLst>
                        <a:ext uri="{BEBA8EAE-BF5A-486C-A8C5-ECC9F3942E4B}">
                          <a14:imgProps xmlns:a14="http://schemas.microsoft.com/office/drawing/2010/main">
                            <a14:imgLayer r:embed="rId25">
                              <a14:imgEffect>
                                <a14:sharpenSoften amount="50000"/>
                              </a14:imgEffect>
                            </a14:imgLayer>
                          </a14:imgProps>
                        </a:ext>
                      </a:extLst>
                    </a:blip>
                    <a:srcRect b="11770"/>
                    <a:stretch/>
                  </pic:blipFill>
                  <pic:spPr bwMode="auto">
                    <a:xfrm>
                      <a:off x="0" y="0"/>
                      <a:ext cx="5400675" cy="914400"/>
                    </a:xfrm>
                    <a:prstGeom prst="rect">
                      <a:avLst/>
                    </a:prstGeom>
                    <a:ln>
                      <a:noFill/>
                    </a:ln>
                    <a:extLst>
                      <a:ext uri="{53640926-AAD7-44D8-BBD7-CCE9431645EC}">
                        <a14:shadowObscured xmlns:a14="http://schemas.microsoft.com/office/drawing/2010/main"/>
                      </a:ext>
                    </a:extLst>
                  </pic:spPr>
                </pic:pic>
              </a:graphicData>
            </a:graphic>
          </wp:inline>
        </w:drawing>
      </w:r>
    </w:p>
    <w:p w:rsidR="008B75CF" w:rsidRDefault="008B75CF" w:rsidP="008B75CF">
      <w:pPr>
        <w:pStyle w:val="Beschriftung"/>
      </w:pPr>
      <w:bookmarkStart w:id="19" w:name="_Ref475891473"/>
      <w:bookmarkStart w:id="20" w:name="_Toc475891562"/>
      <w:r>
        <w:t xml:space="preserve">Abbildung </w:t>
      </w:r>
      <w:r>
        <w:fldChar w:fldCharType="begin"/>
      </w:r>
      <w:r>
        <w:instrText xml:space="preserve"> SEQ Abbildung \* ARABIC </w:instrText>
      </w:r>
      <w:r>
        <w:fldChar w:fldCharType="separate"/>
      </w:r>
      <w:r w:rsidR="00472B2C">
        <w:rPr>
          <w:noProof/>
        </w:rPr>
        <w:t>5</w:t>
      </w:r>
      <w:r>
        <w:fldChar w:fldCharType="end"/>
      </w:r>
      <w:bookmarkEnd w:id="19"/>
      <w:r>
        <w:t xml:space="preserve"> - Formen des Spreitengrundes und der Spreitenspitze, Spreitengrund </w:t>
      </w:r>
      <w:r>
        <w:t xml:space="preserve">(1 bis 3) </w:t>
      </w:r>
      <w:r>
        <w:t xml:space="preserve">von links nach rechts: gestutzt, abgerundet, keilig, | </w:t>
      </w:r>
      <w:r>
        <w:t>Spreitenspitze</w:t>
      </w:r>
      <w:r>
        <w:t xml:space="preserve"> </w:t>
      </w:r>
      <w:r>
        <w:t>(4 bis 11)</w:t>
      </w:r>
      <w:r>
        <w:t xml:space="preserve"> </w:t>
      </w:r>
      <w:r>
        <w:t>von links nach rechts</w:t>
      </w:r>
      <w:r>
        <w:t>: gestutzt, abgerundet, stumpf, spitz, zugespitzt, stachelspitz, bespitzt, ausgerandet</w:t>
      </w:r>
      <w:r w:rsidR="00C15C27">
        <w:t xml:space="preserve"> </w:t>
      </w:r>
      <w:r w:rsidR="00C15C27">
        <w:fldChar w:fldCharType="begin" w:fldLock="1"/>
      </w:r>
      <w:r w:rsidR="00D43DB4">
        <w:instrText>ADDIN CSL_CITATION { "citationItems" : [ { "id" : "ITEM-1", "itemData" : { "ISBN" : "978-3-8274-1606-3", "author" : [ { "dropping-particle" : "", "family" : "Rothmaler", "given" : "Werner", "non-dropping-particle" : "", "parse-names" : false, "suffix" : "" } ], "edition" : "20", "id" : "ITEM-1", "issued" : { "date-parts" : [ [ "2011" ] ] }, "publisher" : "Spektrum Akademischer Verlag", "publisher-place" : "Heidelberg", "title" : "Exkursionsflora von Deutschland - Gef\u00e4\u00dfpflanzen", "type" : "book" }, "locator" : "886", "uris" : [ "http://www.mendeley.com/documents/?uuid=d3510cd1-9b33-4cc1-b4df-101d363644e1" ] } ], "mendeley" : { "formattedCitation" : "(Rothmaler, 2011, S. 886)", "plainTextFormattedCitation" : "(Rothmaler, 2011, S. 886)", "previouslyFormattedCitation" : "(Rothmaler, 2011, S. 886)" }, "properties" : { "noteIndex" : 0 }, "schema" : "https://github.com/citation-style-language/schema/raw/master/csl-citation.json" }</w:instrText>
      </w:r>
      <w:r w:rsidR="00C15C27">
        <w:fldChar w:fldCharType="separate"/>
      </w:r>
      <w:r w:rsidR="00C15C27" w:rsidRPr="00C15C27">
        <w:rPr>
          <w:b w:val="0"/>
          <w:noProof/>
        </w:rPr>
        <w:t>(Rothmaler, 2011, S. 886)</w:t>
      </w:r>
      <w:bookmarkEnd w:id="20"/>
      <w:r w:rsidR="00C15C27">
        <w:fldChar w:fldCharType="end"/>
      </w:r>
    </w:p>
    <w:p w:rsidR="008478CA" w:rsidRDefault="0056368F" w:rsidP="003B1712">
      <w:r>
        <w:t xml:space="preserve">Der Blattrand kann als weiteres Unterscheidungsmerkmal dienen. Die Gliederung nach </w:t>
      </w:r>
      <w:r>
        <w:fldChar w:fldCharType="begin" w:fldLock="1"/>
      </w:r>
      <w:r>
        <w:instrText>ADDIN CSL_CITATION { "citationItems" : [ { "id" : "ITEM-1", "itemData" : { "author" : [ { "dropping-particle" : "", "family" : "Rothmaler", "given" : "Werner", "non-dropping-particle" : "", "parse-names" : false, "suffix" : "" } ], "edition" : "6", "id" : "ITEM-1", "issued" : { "date-parts" : [ [ "1967" ] ] }, "publisher" : "Volk und Wissen volkseigener Verlag", "publisher-place" : "Berlin", "title" : "Exkursionsflora von Deutschland - Gef\u00e4\u00dfpflanzen", "type" : "book" }, "uris" : [ "http://www.mendeley.com/documents/?uuid=3a87552b-a90d-47d7-b710-07007c57a7e3" ] } ], "mendeley" : { "formattedCitation" : "(Rothmaler, 1967)", "manualFormatting" : "Rothmaler (1967)", "plainTextFormattedCitation" : "(Rothmaler, 1967)", "previouslyFormattedCitation" : "(Rothmaler, 1967)" }, "properties" : { "noteIndex" : 0 }, "schema" : "https://github.com/citation-style-language/schema/raw/master/csl-citation.json" }</w:instrText>
      </w:r>
      <w:r>
        <w:fldChar w:fldCharType="separate"/>
      </w:r>
      <w:r>
        <w:rPr>
          <w:noProof/>
        </w:rPr>
        <w:t>Rothmaler</w:t>
      </w:r>
      <w:r w:rsidRPr="0056368F">
        <w:rPr>
          <w:noProof/>
        </w:rPr>
        <w:t xml:space="preserve"> </w:t>
      </w:r>
      <w:r>
        <w:rPr>
          <w:noProof/>
        </w:rPr>
        <w:t>(</w:t>
      </w:r>
      <w:r w:rsidRPr="0056368F">
        <w:rPr>
          <w:noProof/>
        </w:rPr>
        <w:t>1967)</w:t>
      </w:r>
      <w:r>
        <w:fldChar w:fldCharType="end"/>
      </w:r>
      <w:r>
        <w:t xml:space="preserve"> ist in </w:t>
      </w:r>
      <w:r w:rsidR="001C0A7C">
        <w:fldChar w:fldCharType="begin"/>
      </w:r>
      <w:r w:rsidR="001C0A7C">
        <w:instrText xml:space="preserve"> REF _Ref475890863 \h </w:instrText>
      </w:r>
      <w:r w:rsidR="001C0A7C">
        <w:fldChar w:fldCharType="separate"/>
      </w:r>
      <w:r w:rsidR="00472B2C">
        <w:t xml:space="preserve">Abbildung </w:t>
      </w:r>
      <w:r w:rsidR="00472B2C">
        <w:rPr>
          <w:noProof/>
        </w:rPr>
        <w:t>6</w:t>
      </w:r>
      <w:r w:rsidR="001C0A7C">
        <w:fldChar w:fldCharType="end"/>
      </w:r>
      <w:r w:rsidR="001C0A7C">
        <w:t xml:space="preserve"> </w:t>
      </w:r>
      <w:r>
        <w:t>dargestellt.</w:t>
      </w:r>
    </w:p>
    <w:p w:rsidR="00052DD0" w:rsidRDefault="00052DD0" w:rsidP="003B1712">
      <w:r w:rsidRPr="00052DD0">
        <w:drawing>
          <wp:inline distT="0" distB="0" distL="0" distR="0" wp14:anchorId="7D78D526" wp14:editId="1F960B71">
            <wp:extent cx="1143000" cy="907366"/>
            <wp:effectExtent l="0" t="0" r="0" b="7620"/>
            <wp:docPr id="350" name="Grafik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1154211" cy="916265"/>
                    </a:xfrm>
                    <a:prstGeom prst="rect">
                      <a:avLst/>
                    </a:prstGeom>
                  </pic:spPr>
                </pic:pic>
              </a:graphicData>
            </a:graphic>
          </wp:inline>
        </w:drawing>
      </w:r>
      <w:r w:rsidRPr="00052DD0">
        <w:drawing>
          <wp:inline distT="0" distB="0" distL="0" distR="0" wp14:anchorId="5A41B276" wp14:editId="25682C7D">
            <wp:extent cx="3904244" cy="904875"/>
            <wp:effectExtent l="0" t="0" r="1270" b="0"/>
            <wp:docPr id="349" name="Grafik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extLst>
                        <a:ext uri="{BEBA8EAE-BF5A-486C-A8C5-ECC9F3942E4B}">
                          <a14:imgProps xmlns:a14="http://schemas.microsoft.com/office/drawing/2010/main">
                            <a14:imgLayer r:embed="rId28">
                              <a14:imgEffect>
                                <a14:sharpenSoften amount="50000"/>
                              </a14:imgEffect>
                            </a14:imgLayer>
                          </a14:imgProps>
                        </a:ext>
                      </a:extLst>
                    </a:blip>
                    <a:stretch>
                      <a:fillRect/>
                    </a:stretch>
                  </pic:blipFill>
                  <pic:spPr>
                    <a:xfrm>
                      <a:off x="0" y="0"/>
                      <a:ext cx="3942538" cy="913750"/>
                    </a:xfrm>
                    <a:prstGeom prst="rect">
                      <a:avLst/>
                    </a:prstGeom>
                  </pic:spPr>
                </pic:pic>
              </a:graphicData>
            </a:graphic>
          </wp:inline>
        </w:drawing>
      </w:r>
      <w:bookmarkStart w:id="21" w:name="_GoBack"/>
      <w:bookmarkEnd w:id="21"/>
    </w:p>
    <w:p w:rsidR="00052DD0" w:rsidRDefault="00052DD0" w:rsidP="00052DD0">
      <w:pPr>
        <w:pStyle w:val="Beschriftung"/>
      </w:pPr>
      <w:bookmarkStart w:id="22" w:name="_Ref475890863"/>
      <w:bookmarkStart w:id="23" w:name="_Toc475891563"/>
      <w:r>
        <w:t xml:space="preserve">Abbildung </w:t>
      </w:r>
      <w:r>
        <w:fldChar w:fldCharType="begin"/>
      </w:r>
      <w:r>
        <w:instrText xml:space="preserve"> SEQ Abbildung \* ARABIC </w:instrText>
      </w:r>
      <w:r>
        <w:fldChar w:fldCharType="separate"/>
      </w:r>
      <w:r w:rsidR="00472B2C">
        <w:rPr>
          <w:noProof/>
        </w:rPr>
        <w:t>6</w:t>
      </w:r>
      <w:r>
        <w:fldChar w:fldCharType="end"/>
      </w:r>
      <w:bookmarkEnd w:id="22"/>
      <w:r>
        <w:t xml:space="preserve"> - Formen von Blatträndern</w:t>
      </w:r>
      <w:r>
        <w:rPr>
          <w:noProof/>
        </w:rPr>
        <w:t>, von links nach rechts: ganzrandig, gesägt, doppelt gesägt schrotsägeförmig, gezähnt, gekerbt, gebuchtet, geschweift</w:t>
      </w:r>
      <w:bookmarkEnd w:id="23"/>
      <w:r w:rsidR="00D43DB4">
        <w:rPr>
          <w:noProof/>
        </w:rPr>
        <w:t xml:space="preserve"> </w:t>
      </w:r>
      <w:r w:rsidR="00D43DB4">
        <w:rPr>
          <w:noProof/>
        </w:rPr>
        <w:fldChar w:fldCharType="begin" w:fldLock="1"/>
      </w:r>
      <w:r w:rsidR="00D43DB4">
        <w:rPr>
          <w:noProof/>
        </w:rPr>
        <w:instrText>ADDIN CSL_CITATION { "citationItems" : [ { "id" : "ITEM-1", "itemData" : { "author" : [ { "dropping-particle" : "", "family" : "Rothmaler", "given" : "Werner", "non-dropping-particle" : "", "parse-names" : false, "suffix" : "" } ], "edition" : "6", "id" : "ITEM-1", "issued" : { "date-parts" : [ [ "1967" ] ] }, "publisher" : "Volk und Wissen volkseigener Verlag", "publisher-place" : "Berlin", "title" : "Exkursionsflora von Deutschland - Gef\u00e4\u00dfpflanzen", "type" : "book" }, "locator" : "XVI, XVII", "uris" : [ "http://www.mendeley.com/documents/?uuid=3a87552b-a90d-47d7-b710-07007c57a7e3" ] } ], "mendeley" : { "formattedCitation" : "(Rothmaler, 1967, S. XVI, XVII)", "plainTextFormattedCitation" : "(Rothmaler, 1967, S. XVI, XVII)" }, "properties" : { "noteIndex" : 0 }, "schema" : "https://github.com/citation-style-language/schema/raw/master/csl-citation.json" }</w:instrText>
      </w:r>
      <w:r w:rsidR="00D43DB4">
        <w:rPr>
          <w:noProof/>
        </w:rPr>
        <w:fldChar w:fldCharType="separate"/>
      </w:r>
      <w:r w:rsidR="00D43DB4" w:rsidRPr="00D43DB4">
        <w:rPr>
          <w:b w:val="0"/>
          <w:noProof/>
        </w:rPr>
        <w:t>(Rothmaler, 1967, S. XVI, XVII)</w:t>
      </w:r>
      <w:r w:rsidR="00D43DB4">
        <w:rPr>
          <w:noProof/>
        </w:rPr>
        <w:fldChar w:fldCharType="end"/>
      </w:r>
    </w:p>
    <w:p w:rsidR="0056368F" w:rsidRDefault="0056368F" w:rsidP="0056368F">
      <w:r>
        <w:t xml:space="preserve">Nicht alle Blätter weisen, abhängig von der Art der Anheftung an die Sprossachse, einen Stiel auf. Bei gestielten Blättern ist der Blattstiel deutlich ausgebildet, während stengelumfassende, durchwachsene oder sitzende Blätter keinen Stiel ausbilden. </w:t>
      </w:r>
      <w:r>
        <w:fldChar w:fldCharType="begin" w:fldLock="1"/>
      </w:r>
      <w:r>
        <w:instrText>ADDIN CSL_CITATION { "citationItems" : [ { "id" : "ITEM-1", "itemData" : { "author" : [ { "dropping-particle" : "", "family" : "Rothmaler", "given" : "Werner", "non-dropping-particle" : "", "parse-names" : false, "suffix" : "" } ], "edition" : "6", "id" : "ITEM-1", "issued" : { "date-parts" : [ [ "1967" ] ] }, "publisher" : "Volk und Wissen volkseigener Verlag", "publisher-place" : "Berlin", "title" : "Exkursionsflora von Deutschland - Gef\u00e4\u00dfpflanzen", "type" : "book" }, "locator" : "XII", "uris" : [ "http://www.mendeley.com/documents/?uuid=3a87552b-a90d-47d7-b710-07007c57a7e3" ] } ], "mendeley" : { "formattedCitation" : "(Rothmaler, 1967, S. XII)", "plainTextFormattedCitation" : "(Rothmaler, 1967, S. XII)", "previouslyFormattedCitation" : "(Rothmaler, 1967, S. XII)" }, "properties" : { "noteIndex" : 0 }, "schema" : "https://github.com/citation-style-language/schema/raw/master/csl-citation.json" }</w:instrText>
      </w:r>
      <w:r>
        <w:fldChar w:fldCharType="separate"/>
      </w:r>
      <w:r w:rsidRPr="00613F22">
        <w:rPr>
          <w:noProof/>
        </w:rPr>
        <w:t>(Rothmaler, 1967, S. XII)</w:t>
      </w:r>
      <w:r>
        <w:fldChar w:fldCharType="end"/>
      </w:r>
    </w:p>
    <w:p w:rsidR="00495B83" w:rsidRDefault="0056368F" w:rsidP="0056368F">
      <w:r>
        <w:t xml:space="preserve">Weiter kann man Blätter anhand ihrer Anordnung an der Sprossachse </w:t>
      </w:r>
      <w:r w:rsidR="00EF4B6E">
        <w:t>in wechselständige, gegenständige, quirlständige und bodenständige Blätter differenzieren</w:t>
      </w:r>
      <w:r>
        <w:t xml:space="preserve"> </w:t>
      </w:r>
      <w:r>
        <w:fldChar w:fldCharType="begin" w:fldLock="1"/>
      </w:r>
      <w:r>
        <w:instrText>ADDIN CSL_CITATION { "citationItems" : [ { "id" : "ITEM-1", "itemData" : { "author" : [ { "dropping-particle" : "", "family" : "Rothmaler", "given" : "Werner", "non-dropping-particle" : "", "parse-names" : false, "suffix" : "" } ], "edition" : "6", "id" : "ITEM-1", "issued" : { "date-parts" : [ [ "1967" ] ] }, "publisher" : "Volk und Wissen volkseigener Verlag", "publisher-place" : "Berlin", "title" : "Exkursionsflora von Deutschland - Gef\u00e4\u00dfpflanzen", "type" : "book" }, "locator" : "XIII", "uris" : [ "http://www.mendeley.com/documents/?uuid=3a87552b-a90d-47d7-b710-07007c57a7e3" ] } ], "mendeley" : { "formattedCitation" : "(Rothmaler, 1967, S. XIII)", "plainTextFormattedCitation" : "(Rothmaler, 1967, S. XIII)", "previouslyFormattedCitation" : "(Rothmaler, 1967, S. XIII)" }, "properties" : { "noteIndex" : 0 }, "schema" : "https://github.com/citation-style-language/schema/raw/master/csl-citation.json" }</w:instrText>
      </w:r>
      <w:r>
        <w:fldChar w:fldCharType="separate"/>
      </w:r>
      <w:r w:rsidRPr="008478CA">
        <w:rPr>
          <w:noProof/>
        </w:rPr>
        <w:t>(Rothmaler, 1967, S. XIII)</w:t>
      </w:r>
      <w:r>
        <w:fldChar w:fldCharType="end"/>
      </w:r>
      <w:r w:rsidR="00EF4B6E">
        <w:t>.</w:t>
      </w:r>
      <w:r w:rsidR="00152532">
        <w:t xml:space="preserve"> </w:t>
      </w:r>
      <w:r w:rsidR="00495B83">
        <w:t xml:space="preserve">Ferner dienen der Unterscheidung die Beschaffenheit des Blattes, die sich in ledrig, krautig, fleischig und häutig unterteilen lässt </w:t>
      </w:r>
      <w:r w:rsidR="00495B83">
        <w:fldChar w:fldCharType="begin" w:fldLock="1"/>
      </w:r>
      <w:r w:rsidR="00152532">
        <w:instrText>ADDIN CSL_CITATION { "citationItems" : [ { "id" : "ITEM-1", "itemData" : { "author" : [ { "dropping-particle" : "", "family" : "Rothmaler", "given" : "Werner", "non-dropping-particle" : "", "parse-names" : false, "suffix" : "" } ], "edition" : "6", "id" : "ITEM-1", "issued" : { "date-parts" : [ [ "1967" ] ] }, "publisher" : "Volk und Wissen volkseigener Verlag", "publisher-place" : "Berlin", "title" : "Exkursionsflora von Deutschland - Gef\u00e4\u00dfpflanzen", "type" : "book" }, "locator" : "XVII", "uris" : [ "http://www.mendeley.com/documents/?uuid=3a87552b-a90d-47d7-b710-07007c57a7e3" ] } ], "mendeley" : { "formattedCitation" : "(Rothmaler, 1967, S. XVII)", "plainTextFormattedCitation" : "(Rothmaler, 1967, S. XVII)", "previouslyFormattedCitation" : "(Rothmaler, 1967, S. XVII)" }, "properties" : { "noteIndex" : 0 }, "schema" : "https://github.com/citation-style-language/schema/raw/master/csl-citation.json" }</w:instrText>
      </w:r>
      <w:r w:rsidR="00495B83">
        <w:fldChar w:fldCharType="separate"/>
      </w:r>
      <w:r w:rsidR="00495B83" w:rsidRPr="00495B83">
        <w:rPr>
          <w:noProof/>
        </w:rPr>
        <w:t>(Rothmaler, 1967, S. XVII)</w:t>
      </w:r>
      <w:r w:rsidR="00495B83">
        <w:fldChar w:fldCharType="end"/>
      </w:r>
      <w:r w:rsidR="00495B83">
        <w:t xml:space="preserve"> und der Spreitenque</w:t>
      </w:r>
      <w:r w:rsidR="00495B83">
        <w:t>r</w:t>
      </w:r>
      <w:r w:rsidR="00495B83">
        <w:t>schnitt</w:t>
      </w:r>
      <w:r w:rsidR="00152532">
        <w:t xml:space="preserve">, der die Art der Rollung oder Faltung des Blattes beschreibt </w:t>
      </w:r>
      <w:r w:rsidR="00152532">
        <w:fldChar w:fldCharType="begin" w:fldLock="1"/>
      </w:r>
      <w:r w:rsidR="00331321">
        <w:instrText>ADDIN CSL_CITATION { "citationItems" : [ { "id" : "ITEM-1", "itemData" : { "ISBN" : "978-3-8274-1606-3", "author" : [ { "dropping-particle" : "", "family" : "Rothmaler", "given" : "Werner", "non-dropping-particle" : "", "parse-names" : false, "suffix" : "" } ], "edition" : "20", "id" : "ITEM-1", "issued" : { "date-parts" : [ [ "2011" ] ] }, "publisher" : "Spektrum Akademischer Verlag", "publisher-place" : "Heidelberg", "title" : "Exkursionsflora von Deutschland - Gef\u00e4\u00dfpflanzen", "type" : "book" }, "locator" : "887", "uris" : [ "http://www.mendeley.com/documents/?uuid=d3510cd1-9b33-4cc1-b4df-101d363644e1" ] } ], "mendeley" : { "formattedCitation" : "(Rothmaler, 2011, S. 887)", "plainTextFormattedCitation" : "(Rothmaler, 2011, S. 887)", "previouslyFormattedCitation" : "(Rothmaler, 2011, S. 887)" }, "properties" : { "noteIndex" : 0 }, "schema" : "https://github.com/citation-style-language/schema/raw/master/csl-citation.json" }</w:instrText>
      </w:r>
      <w:r w:rsidR="00152532">
        <w:fldChar w:fldCharType="separate"/>
      </w:r>
      <w:r w:rsidR="00152532" w:rsidRPr="00152532">
        <w:rPr>
          <w:noProof/>
        </w:rPr>
        <w:t>(Rothmaler, 2011, S. 887)</w:t>
      </w:r>
      <w:r w:rsidR="00152532">
        <w:fldChar w:fldCharType="end"/>
      </w:r>
      <w:r w:rsidR="00495B83">
        <w:t xml:space="preserve">. </w:t>
      </w:r>
    </w:p>
    <w:p w:rsidR="00A61A47" w:rsidRDefault="00A61A47" w:rsidP="00DD5852">
      <w:pPr>
        <w:pStyle w:val="berschrift4"/>
        <w:numPr>
          <w:ilvl w:val="3"/>
          <w:numId w:val="1"/>
        </w:numPr>
        <w:ind w:left="851" w:hanging="851"/>
      </w:pPr>
      <w:bookmarkStart w:id="24" w:name="_Toc475891491"/>
      <w:r>
        <w:t>Blatt</w:t>
      </w:r>
      <w:r w:rsidR="00882F9D">
        <w:t>nerv</w:t>
      </w:r>
      <w:r w:rsidR="00685D61">
        <w:t>atur</w:t>
      </w:r>
      <w:bookmarkEnd w:id="24"/>
    </w:p>
    <w:p w:rsidR="00A02E44" w:rsidRDefault="00A02E44" w:rsidP="00A61A47">
      <w:r>
        <w:t>Die Blattnerven, oder synonym Blattadern, sind das Blatt durchziehende Leitbündel. Ihre Aufgabe ist der Transport von Stoffen und die</w:t>
      </w:r>
      <w:r w:rsidR="007B71C8">
        <w:t xml:space="preserve"> Wahrung der</w:t>
      </w:r>
      <w:r>
        <w:t xml:space="preserve"> Festigkeit der Blattspreite</w:t>
      </w:r>
      <w:r w:rsidR="00331321">
        <w:t xml:space="preserve"> </w:t>
      </w:r>
      <w:r w:rsidR="00331321">
        <w:fldChar w:fldCharType="begin" w:fldLock="1"/>
      </w:r>
      <w:r w:rsidR="006547EA">
        <w:instrText>ADDIN CSL_CITATION { "citationItems" : [ { "id" : "ITEM-1", "itemData" : { "ISBN" : "978-3-582-04159-3", "author" : [ { "dropping-particle" : "", "family" : "Welle", "given" : "Ernst F.", "non-dropping-particle" : "", "parse-names" : false, "suffix" : "" } ], "edition" : "16", "id" : "ITEM-1", "issued" : { "date-parts" : [ [ "2014" ] ] }, "number-of-pages" : "205", "publisher" : "Verlag Dr. Felix B\u00fcchner - Handwerk und Technik", "publisher-place" : "Hamburg", "title" : "Kleines Repetitorium der Botanik", "type" : "book" }, "locator" : "86", "uris" : [ "http://www.mendeley.com/documents/?uuid=2caa7fb5-b3d5-479a-aa98-1eeca2ccbcc5" ] } ], "mendeley" : { "formattedCitation" : "(Welle, 2014, S. 86)", "plainTextFormattedCitation" : "(Welle, 2014, S. 86)", "previouslyFormattedCitation" : "(Welle, 2014, S. 86)" }, "properties" : { "noteIndex" : 0 }, "schema" : "https://github.com/citation-style-language/schema/raw/master/csl-citation.json" }</w:instrText>
      </w:r>
      <w:r w:rsidR="00331321">
        <w:fldChar w:fldCharType="separate"/>
      </w:r>
      <w:r w:rsidR="00331321" w:rsidRPr="00331321">
        <w:rPr>
          <w:noProof/>
        </w:rPr>
        <w:t>(Welle, 2014, S. 86)</w:t>
      </w:r>
      <w:r w:rsidR="00331321">
        <w:fldChar w:fldCharType="end"/>
      </w:r>
      <w:r>
        <w:t>. Die Anordnung der Nerven kann zwischen den Arten variieren.</w:t>
      </w:r>
    </w:p>
    <w:p w:rsidR="0064350A" w:rsidRPr="00A61A47" w:rsidRDefault="0064350A" w:rsidP="00A61A47">
      <w:r>
        <w:t>Nach</w:t>
      </w:r>
      <w:r w:rsidR="0016025F">
        <w:t xml:space="preserve"> </w:t>
      </w:r>
      <w:r w:rsidR="0016025F">
        <w:fldChar w:fldCharType="begin" w:fldLock="1"/>
      </w:r>
      <w:r w:rsidR="00F22D7A">
        <w:instrText>ADDIN CSL_CITATION { "citationItems" : [ { "id" : "ITEM-1", "itemData" : { "author" : [ { "dropping-particle" : "", "family" : "Rothmaler", "given" : "Werner", "non-dropping-particle" : "", "parse-names" : false, "suffix" : "" } ], "edition" : "6", "id" : "ITEM-1", "issued" : { "date-parts" : [ [ "1967" ] ] }, "publisher" : "Volk und Wissen volkseigener Verlag", "publisher-place" : "Berlin", "title" : "Exkursionsflora von Deutschland - Gef\u00e4\u00dfpflanzen", "type" : "book" }, "locator" : "XIII", "uris" : [ "http://www.mendeley.com/documents/?uuid=3a87552b-a90d-47d7-b710-07007c57a7e3" ] } ], "mendeley" : { "formattedCitation" : "(Rothmaler, 1967, S. XIII)", "manualFormatting" : "Rothmaler (1967, S. XIII)", "plainTextFormattedCitation" : "(Rothmaler, 1967, S. XIII)", "previouslyFormattedCitation" : "(Rothmaler, 1967, S. XIII)" }, "properties" : { "noteIndex" : 0 }, "schema" : "https://github.com/citation-style-language/schema/raw/master/csl-citation.json" }</w:instrText>
      </w:r>
      <w:r w:rsidR="0016025F">
        <w:fldChar w:fldCharType="separate"/>
      </w:r>
      <w:r w:rsidR="0016025F">
        <w:rPr>
          <w:noProof/>
        </w:rPr>
        <w:t>Rothmaler</w:t>
      </w:r>
      <w:r w:rsidR="006547EA">
        <w:rPr>
          <w:noProof/>
        </w:rPr>
        <w:t xml:space="preserve"> </w:t>
      </w:r>
      <w:r w:rsidR="0016025F">
        <w:rPr>
          <w:noProof/>
        </w:rPr>
        <w:t>(</w:t>
      </w:r>
      <w:r w:rsidR="0016025F" w:rsidRPr="0016025F">
        <w:rPr>
          <w:noProof/>
        </w:rPr>
        <w:t>1967, S. XIII)</w:t>
      </w:r>
      <w:r w:rsidR="0016025F">
        <w:fldChar w:fldCharType="end"/>
      </w:r>
      <w:r w:rsidR="0016025F">
        <w:t xml:space="preserve"> unterscheidet</w:t>
      </w:r>
      <w:r w:rsidR="00D037FF">
        <w:t xml:space="preserve"> </w:t>
      </w:r>
      <w:r w:rsidR="00593B15">
        <w:t xml:space="preserve">man </w:t>
      </w:r>
      <w:r w:rsidR="00D037FF">
        <w:t>nach dem Verlauf der Blattnerven</w:t>
      </w:r>
      <w:r w:rsidR="00593B15">
        <w:t xml:space="preserve"> Blätter in</w:t>
      </w:r>
      <w:r w:rsidR="00D037FF">
        <w:t xml:space="preserve">: </w:t>
      </w:r>
    </w:p>
    <w:p w:rsidR="00F90739" w:rsidRDefault="00A828CA" w:rsidP="00A828CA">
      <w:pPr>
        <w:pStyle w:val="Listenabsatz"/>
        <w:numPr>
          <w:ilvl w:val="0"/>
          <w:numId w:val="34"/>
        </w:numPr>
        <w:jc w:val="left"/>
      </w:pPr>
      <w:r w:rsidRPr="00711FF3">
        <w:rPr>
          <w:u w:val="single"/>
        </w:rPr>
        <w:t>streifennervig</w:t>
      </w:r>
      <w:r>
        <w:t>: gleich starke Nerven</w:t>
      </w:r>
      <w:r w:rsidR="004C1084">
        <w:t xml:space="preserve"> verlaufen vom</w:t>
      </w:r>
      <w:r w:rsidR="0064350A">
        <w:t xml:space="preserve"> Blattgrund ohne Verzweigun</w:t>
      </w:r>
      <w:r w:rsidR="004C1084">
        <w:t>g n</w:t>
      </w:r>
      <w:r w:rsidR="004C1084">
        <w:t>e</w:t>
      </w:r>
      <w:r w:rsidR="004C1084">
        <w:t>beneinander zur Blattspitze</w:t>
      </w:r>
    </w:p>
    <w:p w:rsidR="004C1084" w:rsidRDefault="004C1084" w:rsidP="00A828CA">
      <w:pPr>
        <w:pStyle w:val="Listenabsatz"/>
        <w:numPr>
          <w:ilvl w:val="0"/>
          <w:numId w:val="34"/>
        </w:numPr>
        <w:jc w:val="left"/>
      </w:pPr>
      <w:r w:rsidRPr="00711FF3">
        <w:rPr>
          <w:u w:val="single"/>
        </w:rPr>
        <w:t>netznervig</w:t>
      </w:r>
      <w:r w:rsidR="00173F5E">
        <w:t>: von einer oder mehreren Hauptnerven gehen kleinere Seitennerven ab, die in ein engmaschiges Adernetz übergehen</w:t>
      </w:r>
      <w:r w:rsidR="00951CF6">
        <w:t xml:space="preserve">. </w:t>
      </w:r>
      <w:r w:rsidR="0016025F">
        <w:t>Weiter untergliedert</w:t>
      </w:r>
      <w:r w:rsidR="00951CF6">
        <w:t xml:space="preserve"> man</w:t>
      </w:r>
      <w:r w:rsidR="0016025F">
        <w:t xml:space="preserve"> netznervige Blä</w:t>
      </w:r>
      <w:r w:rsidR="0016025F">
        <w:t>t</w:t>
      </w:r>
      <w:r w:rsidR="0016025F">
        <w:t>ter in</w:t>
      </w:r>
      <w:r w:rsidR="00951CF6">
        <w:t>:</w:t>
      </w:r>
    </w:p>
    <w:p w:rsidR="00173F5E" w:rsidRDefault="00951CF6" w:rsidP="00173F5E">
      <w:pPr>
        <w:pStyle w:val="Listenabsatz"/>
        <w:numPr>
          <w:ilvl w:val="1"/>
          <w:numId w:val="34"/>
        </w:numPr>
        <w:jc w:val="left"/>
      </w:pPr>
      <w:r w:rsidRPr="00711FF3">
        <w:rPr>
          <w:u w:val="single"/>
        </w:rPr>
        <w:lastRenderedPageBreak/>
        <w:t>fiedernervig</w:t>
      </w:r>
      <w:r>
        <w:t xml:space="preserve">: die Seitennerven </w:t>
      </w:r>
      <w:r w:rsidR="00540252">
        <w:t>gehen</w:t>
      </w:r>
      <w:r>
        <w:t xml:space="preserve"> zu beiden Seiten </w:t>
      </w:r>
      <w:r w:rsidR="00540252">
        <w:t xml:space="preserve">von </w:t>
      </w:r>
      <w:r>
        <w:t>einem Hauptnerv</w:t>
      </w:r>
      <w:r w:rsidR="00540252">
        <w:t xml:space="preserve"> ab</w:t>
      </w:r>
    </w:p>
    <w:p w:rsidR="00951CF6" w:rsidRDefault="00951CF6" w:rsidP="00173F5E">
      <w:pPr>
        <w:pStyle w:val="Listenabsatz"/>
        <w:numPr>
          <w:ilvl w:val="1"/>
          <w:numId w:val="34"/>
        </w:numPr>
        <w:jc w:val="left"/>
      </w:pPr>
      <w:r w:rsidRPr="00711FF3">
        <w:rPr>
          <w:u w:val="single"/>
        </w:rPr>
        <w:t>fingernervig</w:t>
      </w:r>
      <w:r>
        <w:t>: die größeren Nerven gehen strahlenförmig vom Blattstiel aus</w:t>
      </w:r>
    </w:p>
    <w:p w:rsidR="005D1723" w:rsidRDefault="005D1723" w:rsidP="003017D6">
      <w:r>
        <w:t xml:space="preserve">Beispiele von Blättern, unterschieden in der Art des Verlaufs ihrer Blattnerven, sind in </w:t>
      </w:r>
      <w:r>
        <w:fldChar w:fldCharType="begin"/>
      </w:r>
      <w:r>
        <w:instrText xml:space="preserve"> REF _Ref475891852 \h </w:instrText>
      </w:r>
      <w:r w:rsidR="003017D6">
        <w:instrText xml:space="preserve"> \* MERGEFORMAT </w:instrText>
      </w:r>
      <w:r>
        <w:fldChar w:fldCharType="separate"/>
      </w:r>
      <w:r w:rsidR="00472B2C">
        <w:t xml:space="preserve">Abbildung </w:t>
      </w:r>
      <w:r w:rsidR="00472B2C">
        <w:rPr>
          <w:noProof/>
        </w:rPr>
        <w:t>7</w:t>
      </w:r>
      <w:r>
        <w:fldChar w:fldCharType="end"/>
      </w:r>
      <w:r>
        <w:t xml:space="preserve"> aufg</w:t>
      </w:r>
      <w:r>
        <w:t>e</w:t>
      </w:r>
      <w:r>
        <w:t>führt.</w:t>
      </w:r>
    </w:p>
    <w:p w:rsidR="00A6013E" w:rsidRDefault="005D1723" w:rsidP="00A6013E">
      <w:pPr>
        <w:pStyle w:val="Listenabsatz"/>
        <w:jc w:val="left"/>
        <w:rPr>
          <w:noProof/>
          <w:lang w:eastAsia="de-DE"/>
        </w:rPr>
      </w:pPr>
      <w:r w:rsidRPr="005D1723">
        <w:drawing>
          <wp:inline distT="0" distB="0" distL="0" distR="0" wp14:anchorId="06AEAC04" wp14:editId="7609C8B3">
            <wp:extent cx="2695575" cy="1458782"/>
            <wp:effectExtent l="0" t="0" r="0" b="8255"/>
            <wp:docPr id="352" name="Grafik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2695575" cy="1458782"/>
                    </a:xfrm>
                    <a:prstGeom prst="rect">
                      <a:avLst/>
                    </a:prstGeom>
                  </pic:spPr>
                </pic:pic>
              </a:graphicData>
            </a:graphic>
          </wp:inline>
        </w:drawing>
      </w:r>
      <w:r w:rsidRPr="005D1723">
        <w:rPr>
          <w:noProof/>
          <w:lang w:eastAsia="de-DE"/>
        </w:rPr>
        <w:t xml:space="preserve"> </w:t>
      </w:r>
      <w:r w:rsidRPr="005D1723">
        <w:drawing>
          <wp:inline distT="0" distB="0" distL="0" distR="0" wp14:anchorId="70658485" wp14:editId="0199C826">
            <wp:extent cx="1591688" cy="1466850"/>
            <wp:effectExtent l="0" t="0" r="8890" b="0"/>
            <wp:docPr id="353" name="Grafik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1591688" cy="1466850"/>
                    </a:xfrm>
                    <a:prstGeom prst="rect">
                      <a:avLst/>
                    </a:prstGeom>
                  </pic:spPr>
                </pic:pic>
              </a:graphicData>
            </a:graphic>
          </wp:inline>
        </w:drawing>
      </w:r>
    </w:p>
    <w:p w:rsidR="005D1723" w:rsidRPr="00D96CCF" w:rsidRDefault="005D1723" w:rsidP="005D1723">
      <w:pPr>
        <w:pStyle w:val="Beschriftung"/>
      </w:pPr>
      <w:bookmarkStart w:id="25" w:name="_Ref475891852"/>
      <w:r>
        <w:t xml:space="preserve">Abbildung </w:t>
      </w:r>
      <w:r>
        <w:fldChar w:fldCharType="begin"/>
      </w:r>
      <w:r>
        <w:instrText xml:space="preserve"> SEQ Abbildung \* ARABIC </w:instrText>
      </w:r>
      <w:r>
        <w:fldChar w:fldCharType="separate"/>
      </w:r>
      <w:r w:rsidR="00472B2C">
        <w:rPr>
          <w:noProof/>
        </w:rPr>
        <w:t>7</w:t>
      </w:r>
      <w:r>
        <w:fldChar w:fldCharType="end"/>
      </w:r>
      <w:bookmarkEnd w:id="25"/>
      <w:r>
        <w:t xml:space="preserve"> - mögliche Verläufe der Blattnerven in Laubblättern, von links nach rechts: </w:t>
      </w:r>
      <w:r w:rsidR="00DA653A">
        <w:t>streifennervig, netzervig, fiedernervig, fingernervig</w:t>
      </w:r>
    </w:p>
    <w:p w:rsidR="009C789B" w:rsidRDefault="001F4C8D" w:rsidP="003C0107">
      <w:pPr>
        <w:pStyle w:val="berschrift2"/>
        <w:numPr>
          <w:ilvl w:val="1"/>
          <w:numId w:val="1"/>
        </w:numPr>
        <w:ind w:left="567" w:hanging="567"/>
        <w:jc w:val="left"/>
      </w:pPr>
      <w:bookmarkStart w:id="26" w:name="_Toc475891492"/>
      <w:r>
        <w:t xml:space="preserve">Digitale </w:t>
      </w:r>
      <w:r w:rsidR="0094472E">
        <w:t>Bildverarbeitung</w:t>
      </w:r>
      <w:bookmarkEnd w:id="26"/>
    </w:p>
    <w:p w:rsidR="00AF224C" w:rsidRDefault="00112635" w:rsidP="00AF224C">
      <w:pPr>
        <w:pStyle w:val="berschrift3"/>
        <w:numPr>
          <w:ilvl w:val="2"/>
          <w:numId w:val="1"/>
        </w:numPr>
        <w:jc w:val="left"/>
      </w:pPr>
      <w:bookmarkStart w:id="27" w:name="_Toc475891493"/>
      <w:r>
        <w:t>Diskrete Bildrepräsentation</w:t>
      </w:r>
      <w:bookmarkEnd w:id="27"/>
    </w:p>
    <w:p w:rsidR="00AF224C" w:rsidRDefault="00046CB7" w:rsidP="00AF224C">
      <w:r>
        <w:t xml:space="preserve">Da Computer keine kontinuierlichen analogen </w:t>
      </w:r>
      <w:r w:rsidR="00196E2A">
        <w:t>Bilder</w:t>
      </w:r>
      <w:r>
        <w:t xml:space="preserve"> verarbeiten können</w:t>
      </w:r>
      <w:r w:rsidR="0082162F">
        <w:t xml:space="preserve">, werden </w:t>
      </w:r>
      <w:r w:rsidR="00CD6323">
        <w:t>diese im einfachsten Fall in</w:t>
      </w:r>
      <w:r w:rsidR="00FE714C">
        <w:t xml:space="preserve"> ein</w:t>
      </w:r>
      <w:r w:rsidR="0082162F">
        <w:t xml:space="preserve"> </w:t>
      </w:r>
      <w:r w:rsidR="00FE714C">
        <w:t>zweidimensionales</w:t>
      </w:r>
      <w:r w:rsidR="0082162F">
        <w:t xml:space="preserve"> Gitter </w:t>
      </w:r>
      <w:r w:rsidR="00EB239A">
        <w:t>überführt</w:t>
      </w:r>
      <w:r w:rsidR="0082162F">
        <w:t xml:space="preserve">. </w:t>
      </w:r>
      <w:r w:rsidR="00A016E0">
        <w:t xml:space="preserve">Die </w:t>
      </w:r>
      <w:r w:rsidR="00955F32">
        <w:t xml:space="preserve">meist mit der Matrixnotation angegebene </w:t>
      </w:r>
      <w:r w:rsidR="00A016E0">
        <w:t>Position</w:t>
      </w:r>
      <w:r w:rsidR="00EB239A">
        <w:t xml:space="preserve"> innerhalb des Gitters</w:t>
      </w:r>
      <w:r w:rsidR="00A016E0">
        <w:t xml:space="preserve"> </w:t>
      </w:r>
      <w:r w:rsidR="00267728">
        <w:t>deckt eine</w:t>
      </w:r>
      <w:r w:rsidR="00277587">
        <w:t xml:space="preserve"> </w:t>
      </w:r>
      <w:r w:rsidR="00EB239A">
        <w:t>rechteckige Region des Bildes</w:t>
      </w:r>
      <w:r w:rsidR="00267728" w:rsidRPr="00267728">
        <w:t xml:space="preserve"> </w:t>
      </w:r>
      <w:r w:rsidR="00267728">
        <w:t>ab</w:t>
      </w:r>
      <w:r w:rsidR="00277587">
        <w:t>, die</w:t>
      </w:r>
      <w:r w:rsidR="00267728">
        <w:t xml:space="preserve"> von einem Pixel repräsentiert wird</w:t>
      </w:r>
      <w:r w:rsidR="00D50F64">
        <w:t>.</w:t>
      </w:r>
      <w:r w:rsidR="00EB239A">
        <w:t xml:space="preserve"> Der Wert des Pixels gibt die mittlere </w:t>
      </w:r>
      <w:r w:rsidR="00CD00B6">
        <w:t xml:space="preserve">Intensität der Bestrahlung </w:t>
      </w:r>
      <w:r w:rsidR="00B9037B">
        <w:t xml:space="preserve">in </w:t>
      </w:r>
      <w:r w:rsidR="00267728">
        <w:t>dieser</w:t>
      </w:r>
      <w:r w:rsidR="00EB239A">
        <w:t xml:space="preserve"> </w:t>
      </w:r>
      <w:r w:rsidR="00341D38">
        <w:t>Bildr</w:t>
      </w:r>
      <w:r w:rsidR="00EB239A">
        <w:t>egion wieder.</w:t>
      </w:r>
      <w:r w:rsidR="006547EA">
        <w:t xml:space="preserve"> </w:t>
      </w:r>
      <w:r w:rsidR="006547EA">
        <w:fldChar w:fldCharType="begin" w:fldLock="1"/>
      </w:r>
      <w:r w:rsidR="00F22D7A">
        <w:instrText>ADDIN CSL_CITATION { "citationItems" : [ { "id" : "ITEM-1", "itemData" : { "ISBN" : "978-3-642-04952-1", "abstract" : "Selbst komplexe Bildverarbeitungsaufgaben sind heute auf g\u00e4ngigen PCs und Workstations l\u00f6sbar und damit jedem Studenten, Wissenschaftler und Ingenieur zug\u00e4nglich. Dieses Standardwerk vermittelt Anwendern erfolgreich das Know-how ...", "author" : [ { "dropping-particle" : "", "family" : "J\u00e4hne", "given" : "Bernd", "non-dropping-particle" : "", "parse-names" : false, "suffix" : "" } ], "edition" : "7", "id" : "ITEM-1", "issued" : { "date-parts" : [ [ "2012" ] ] }, "publisher" : "Springer Verlag", "publisher-place" : "Heidelberg", "title" : "Digitale Bildverarbeitung: und Bildgewinnung (German Edition)", "type" : "book" }, "locator" : "110", "uris" : [ "http://www.mendeley.com/documents/?uuid=636f0d26-5b4e-4358-bc56-863cf0a9798e" ] } ], "mendeley" : { "formattedCitation" : "(J\u00e4hne, 2012, S. 110)", "plainTextFormattedCitation" : "(J\u00e4hne, 2012, S. 110)", "previouslyFormattedCitation" : "(J\u00e4hne, 2012, S. 110)" }, "properties" : { "noteIndex" : 0 }, "schema" : "https://github.com/citation-style-language/schema/raw/master/csl-citation.json" }</w:instrText>
      </w:r>
      <w:r w:rsidR="006547EA">
        <w:fldChar w:fldCharType="separate"/>
      </w:r>
      <w:r w:rsidR="006547EA" w:rsidRPr="006547EA">
        <w:rPr>
          <w:noProof/>
        </w:rPr>
        <w:t>(Jähne, 2012, S. 110)</w:t>
      </w:r>
      <w:r w:rsidR="006547EA">
        <w:fldChar w:fldCharType="end"/>
      </w:r>
      <w:r w:rsidR="00D65E6D">
        <w:t xml:space="preserve"> </w:t>
      </w:r>
      <w:r w:rsidR="00D65E6D" w:rsidRPr="00D65E6D">
        <w:rPr>
          <w:color w:val="FF0000"/>
        </w:rPr>
        <w:t>Ist das verständlich?</w:t>
      </w:r>
    </w:p>
    <w:p w:rsidR="00831281" w:rsidRDefault="00CC2CC3" w:rsidP="00CC2CC3">
      <w:r>
        <w:t>Die Auflösung des diskreten Bildes</w:t>
      </w:r>
      <w:r w:rsidR="00EF697B">
        <w:t xml:space="preserve"> bestimmt die Anzahl der Pixel und somit den Detailgrad der Darstellung</w:t>
      </w:r>
      <w:r>
        <w:t xml:space="preserve">. Laut </w:t>
      </w:r>
      <w:r>
        <w:fldChar w:fldCharType="begin" w:fldLock="1"/>
      </w:r>
      <w:r>
        <w:instrText>ADDIN CSL_CITATION { "citationItems" : [ { "id" : "ITEM-1", "itemData" : { "ISBN" : "978-3-642-04952-1", "abstract" : "Selbst komplexe Bildverarbeitungsaufgaben sind heute auf g\u00e4ngigen PCs und Workstations l\u00f6sbar und damit jedem Studenten, Wissenschaftler und Ingenieur zug\u00e4nglich. Dieses Standardwerk vermittelt Anwendern erfolgreich das Know-how ...", "author" : [ { "dropping-particle" : "", "family" : "J\u00e4hne", "given" : "Bernd", "non-dropping-particle" : "", "parse-names" : false, "suffix" : "" } ], "edition" : "7", "id" : "ITEM-1", "issued" : { "date-parts" : [ [ "2012" ] ] }, "publisher" : "Springer Verlag", "publisher-place" : "Heidelberg", "title" : "Digitale Bildverarbeitung: und Bildgewinnung (German Edition)", "type" : "book" }, "locator" : "111", "uris" : [ "http://www.mendeley.com/documents/?uuid=636f0d26-5b4e-4358-bc56-863cf0a9798e" ] } ], "mendeley" : { "formattedCitation" : "(J\u00e4hne, 2012, S. 111)", "manualFormatting" : "J\u00e4hne (2012, S. 111)", "plainTextFormattedCitation" : "(J\u00e4hne, 2012, S. 111)", "previouslyFormattedCitation" : "(J\u00e4hne, 2012, S. 111)" }, "properties" : { "noteIndex" : 0 }, "schema" : "https://github.com/citation-style-language/schema/raw/master/csl-citation.json" }</w:instrText>
      </w:r>
      <w:r>
        <w:fldChar w:fldCharType="separate"/>
      </w:r>
      <w:r>
        <w:rPr>
          <w:noProof/>
        </w:rPr>
        <w:t>Jähne (</w:t>
      </w:r>
      <w:r w:rsidRPr="00CC2CC3">
        <w:rPr>
          <w:noProof/>
        </w:rPr>
        <w:t>2012, S. 111)</w:t>
      </w:r>
      <w:r>
        <w:fldChar w:fldCharType="end"/>
      </w:r>
      <w:r>
        <w:t xml:space="preserve"> „sollte die Pixelgröße kleiner sein als die kleinsten Objekte, die untersucht werden sollen“.</w:t>
      </w:r>
      <w:r w:rsidR="00EF697B">
        <w:t xml:space="preserve"> Dagegen steht, dass der Aufwand der </w:t>
      </w:r>
      <w:r w:rsidR="00DF261D">
        <w:t>Bildv</w:t>
      </w:r>
      <w:r w:rsidR="00EF697B">
        <w:t>e</w:t>
      </w:r>
      <w:r w:rsidR="00DF261D">
        <w:t>r</w:t>
      </w:r>
      <w:r w:rsidR="00EF697B">
        <w:t xml:space="preserve">arbeitung </w:t>
      </w:r>
      <w:r w:rsidR="00DF261D">
        <w:t xml:space="preserve">mit </w:t>
      </w:r>
      <w:r w:rsidR="00EF697B">
        <w:t>steigender Pixelzahl zunimmt</w:t>
      </w:r>
      <w:r w:rsidR="007B32F3">
        <w:t>.</w:t>
      </w:r>
      <w:r w:rsidR="00EF697B">
        <w:t xml:space="preserve"> </w:t>
      </w:r>
      <w:r w:rsidR="00EF697B">
        <w:fldChar w:fldCharType="begin" w:fldLock="1"/>
      </w:r>
      <w:r w:rsidR="00634006">
        <w:instrText>ADDIN CSL_CITATION { "citationItems" : [ { "id" : "ITEM-1", "itemData" : { "ISBN" : "978-3-642-04952-1", "abstract" : "Selbst komplexe Bildverarbeitungsaufgaben sind heute auf g\u00e4ngigen PCs und Workstations l\u00f6sbar und damit jedem Studenten, Wissenschaftler und Ingenieur zug\u00e4nglich. Dieses Standardwerk vermittelt Anwendern erfolgreich das Know-how ...", "author" : [ { "dropping-particle" : "", "family" : "J\u00e4hne", "given" : "Bernd", "non-dropping-particle" : "", "parse-names" : false, "suffix" : "" } ], "edition" : "7", "id" : "ITEM-1", "issued" : { "date-parts" : [ [ "2012" ] ] }, "publisher" : "Springer Verlag", "publisher-place" : "Heidelberg", "title" : "Digitale Bildverarbeitung: und Bildgewinnung (German Edition)", "type" : "book" }, "locator" : "111", "uris" : [ "http://www.mendeley.com/documents/?uuid=636f0d26-5b4e-4358-bc56-863cf0a9798e" ] } ], "mendeley" : { "formattedCitation" : "(J\u00e4hne, 2012, S. 111)", "plainTextFormattedCitation" : "(J\u00e4hne, 2012, S. 111)", "previouslyFormattedCitation" : "(J\u00e4hne, 2012, S. 111)" }, "properties" : { "noteIndex" : 0 }, "schema" : "https://github.com/citation-style-language/schema/raw/master/csl-citation.json" }</w:instrText>
      </w:r>
      <w:r w:rsidR="00EF697B">
        <w:fldChar w:fldCharType="separate"/>
      </w:r>
      <w:r w:rsidR="00EF697B" w:rsidRPr="00EF697B">
        <w:rPr>
          <w:noProof/>
        </w:rPr>
        <w:t>(Jähne, 2012, S. 111)</w:t>
      </w:r>
      <w:r w:rsidR="00EF697B">
        <w:fldChar w:fldCharType="end"/>
      </w:r>
      <w:r w:rsidR="00EF697B">
        <w:t>.</w:t>
      </w:r>
    </w:p>
    <w:p w:rsidR="00E41D1B" w:rsidRDefault="00CD00B6" w:rsidP="00CC2CC3">
      <w:r>
        <w:t>Ein weiterer Aspekt der Auflösung ist die Tiefe</w:t>
      </w:r>
      <w:r w:rsidR="00634006">
        <w:t>.</w:t>
      </w:r>
      <w:r>
        <w:t xml:space="preserve"> Diese bezieht sich auf die Anzahl </w:t>
      </w:r>
      <w:r w:rsidR="001124FE">
        <w:t>der</w:t>
      </w:r>
      <w:r>
        <w:t xml:space="preserve"> Bits</w:t>
      </w:r>
      <w:r w:rsidR="001623F9">
        <w:t>,</w:t>
      </w:r>
      <w:r>
        <w:t xml:space="preserve"> die</w:t>
      </w:r>
      <w:r w:rsidR="00634006">
        <w:t xml:space="preserve"> </w:t>
      </w:r>
      <w:r>
        <w:t>einem Pixel zur Verfügung stehen, um den</w:t>
      </w:r>
      <w:r w:rsidR="00E41D1B">
        <w:t xml:space="preserve"> Intensitätswert zu speichern</w:t>
      </w:r>
      <w:r w:rsidR="00CD6323">
        <w:t xml:space="preserve">. </w:t>
      </w:r>
      <w:r w:rsidR="00566C5F">
        <w:t>Bei 8-Bit Tiefe lassen sich beispielsweise 2</w:t>
      </w:r>
      <w:r w:rsidR="00566C5F">
        <w:rPr>
          <w:vertAlign w:val="superscript"/>
        </w:rPr>
        <w:t>8</w:t>
      </w:r>
      <w:r w:rsidR="00566C5F">
        <w:t xml:space="preserve"> = 256 verschiedene </w:t>
      </w:r>
      <w:r w:rsidR="00176075">
        <w:t>Intensitäts- oder Farbw</w:t>
      </w:r>
      <w:r w:rsidR="00566C5F">
        <w:t xml:space="preserve">erte </w:t>
      </w:r>
      <w:r w:rsidR="005A2A43">
        <w:t>abbilden</w:t>
      </w:r>
      <w:r w:rsidR="00566C5F">
        <w:t xml:space="preserve">. </w:t>
      </w:r>
      <w:r w:rsidR="00CD6323">
        <w:fldChar w:fldCharType="begin" w:fldLock="1"/>
      </w:r>
      <w:r w:rsidR="00D06EB8">
        <w:instrText>ADDIN CSL_CITATION { "citationItems" : [ { "id" : "ITEM-1", "itemData" : { "ISBN" : "0-07-913059-3", "author" : [ { "dropping-particle" : "", "family" : "Burdick", "given" : "Howard E.", "non-dropping-particle" : "", "parse-names" : false, "suffix" : "" } ], "id" : "ITEM-1", "issued" : { "date-parts" : [ [ "1997" ] ] }, "publisher" : "McGraw-Hill", "publisher-place" : "New York", "title" : "Digital Imaging- Theory and Applications", "type" : "book" }, "locator" : "17", "uris" : [ "http://www.mendeley.com/documents/?uuid=85629ffb-455c-432e-9e06-e3193b048680" ] } ], "mendeley" : { "formattedCitation" : "(Burdick, 1997, S. 17)", "plainTextFormattedCitation" : "(Burdick, 1997, S. 17)", "previouslyFormattedCitation" : "(Burdick, 1997, S. 17)" }, "properties" : { "noteIndex" : 0 }, "schema" : "https://github.com/citation-style-language/schema/raw/master/csl-citation.json" }</w:instrText>
      </w:r>
      <w:r w:rsidR="00CD6323">
        <w:fldChar w:fldCharType="separate"/>
      </w:r>
      <w:r w:rsidR="00CD6323" w:rsidRPr="00CD6323">
        <w:rPr>
          <w:noProof/>
        </w:rPr>
        <w:t>(Burdick, 1997, S. 17)</w:t>
      </w:r>
      <w:r w:rsidR="00CD6323">
        <w:fldChar w:fldCharType="end"/>
      </w:r>
    </w:p>
    <w:p w:rsidR="00634006" w:rsidRDefault="00936EC1" w:rsidP="00CC2CC3">
      <w:r>
        <w:t xml:space="preserve">Mit einem Wert je Pixel </w:t>
      </w:r>
      <w:r w:rsidR="00566C5F">
        <w:t>k</w:t>
      </w:r>
      <w:r>
        <w:t>önnen</w:t>
      </w:r>
      <w:r w:rsidR="00566C5F">
        <w:t xml:space="preserve"> lediglich Graustufen </w:t>
      </w:r>
      <w:r>
        <w:t>dargestellt werden</w:t>
      </w:r>
      <w:r w:rsidR="00566C5F">
        <w:t>. Für die Repräsentat</w:t>
      </w:r>
      <w:r w:rsidR="00566C5F">
        <w:t>i</w:t>
      </w:r>
      <w:r w:rsidR="00566C5F">
        <w:t>on von Farben werden</w:t>
      </w:r>
      <w:r w:rsidR="00F14A40">
        <w:t xml:space="preserve"> jedoch</w:t>
      </w:r>
      <w:r w:rsidR="00566C5F">
        <w:t xml:space="preserve"> mehr </w:t>
      </w:r>
      <w:r>
        <w:t>Dimensionen</w:t>
      </w:r>
      <w:r w:rsidR="00566C5F">
        <w:t xml:space="preserve"> benötigt</w:t>
      </w:r>
      <w:r w:rsidR="002B4926">
        <w:t>.</w:t>
      </w:r>
      <w:r w:rsidR="00E67EA2">
        <w:t xml:space="preserve"> </w:t>
      </w:r>
      <w:r w:rsidR="00F4217E">
        <w:t xml:space="preserve">Bei den Farbräumen handelt es sich um </w:t>
      </w:r>
      <w:r w:rsidR="00634006">
        <w:t>dreidimensiona</w:t>
      </w:r>
      <w:r w:rsidR="00F4217E">
        <w:t xml:space="preserve">le </w:t>
      </w:r>
      <w:r w:rsidR="00634006">
        <w:t>orthogona</w:t>
      </w:r>
      <w:r w:rsidR="00F4217E">
        <w:t>le</w:t>
      </w:r>
      <w:r w:rsidR="002B4926">
        <w:t xml:space="preserve"> Rä</w:t>
      </w:r>
      <w:r w:rsidR="00634006">
        <w:t>um</w:t>
      </w:r>
      <w:r w:rsidR="002B4926">
        <w:t>e</w:t>
      </w:r>
      <w:r w:rsidR="00F4217E">
        <w:t>, deren Achsen senkrecht zueinander stehen</w:t>
      </w:r>
      <w:r w:rsidR="00634006">
        <w:t>.</w:t>
      </w:r>
      <w:r w:rsidR="00F4217E">
        <w:t xml:space="preserve"> Im Falle des RGB-Farbraums </w:t>
      </w:r>
      <w:r w:rsidR="00C35775">
        <w:t>bilden die Achsen die Intensitäten der Farben Rot</w:t>
      </w:r>
      <w:r w:rsidR="00F14A40">
        <w:t>, Grün und Blau</w:t>
      </w:r>
      <w:r w:rsidR="00C35775">
        <w:t>.</w:t>
      </w:r>
      <w:r w:rsidR="00D06EB8">
        <w:t xml:space="preserve"> </w:t>
      </w:r>
      <w:r w:rsidR="00D06EB8">
        <w:lastRenderedPageBreak/>
        <w:t>Der RGB</w:t>
      </w:r>
      <w:r w:rsidR="00952EC0">
        <w:t>-Farbraum ist additiv, das heiß</w:t>
      </w:r>
      <w:r w:rsidR="00D06EB8">
        <w:t xml:space="preserve">t alle Farben </w:t>
      </w:r>
      <w:r w:rsidR="00842806">
        <w:t xml:space="preserve">werden </w:t>
      </w:r>
      <w:r w:rsidR="00D06EB8">
        <w:t>durch Addition der einzelnen Farbwerte abgeleitet</w:t>
      </w:r>
      <w:r w:rsidR="00842806">
        <w:t>, beginnend bei Schwarz, wenn kein Farbwert gesetzt ist</w:t>
      </w:r>
      <w:r w:rsidR="00D06EB8">
        <w:t>.</w:t>
      </w:r>
      <w:r w:rsidR="00C35775">
        <w:t xml:space="preserve"> </w:t>
      </w:r>
      <w:r w:rsidR="00F64AE8">
        <w:t>In der Bildvera</w:t>
      </w:r>
      <w:r w:rsidR="00F64AE8">
        <w:t>r</w:t>
      </w:r>
      <w:r w:rsidR="00F64AE8">
        <w:t>beitung w</w:t>
      </w:r>
      <w:r w:rsidR="00173910">
        <w:t>e</w:t>
      </w:r>
      <w:r w:rsidR="00F64AE8">
        <w:t>rd</w:t>
      </w:r>
      <w:r w:rsidR="00173910">
        <w:t>en</w:t>
      </w:r>
      <w:r w:rsidR="00F64AE8">
        <w:t xml:space="preserve"> häufig RGB</w:t>
      </w:r>
      <w:r w:rsidR="00173910">
        <w:t>-</w:t>
      </w:r>
      <w:r w:rsidR="009654A9">
        <w:t>Bilder</w:t>
      </w:r>
      <w:r w:rsidR="00173910">
        <w:t xml:space="preserve"> verwendet</w:t>
      </w:r>
      <w:r w:rsidR="00F64AE8">
        <w:t xml:space="preserve">, da Computermonitore ihre Darstellung nativ, also direkt unterstützen. </w:t>
      </w:r>
      <w:r w:rsidR="00D06EB8">
        <w:fldChar w:fldCharType="begin" w:fldLock="1"/>
      </w:r>
      <w:r w:rsidR="00061823">
        <w:instrText>ADDIN CSL_CITATION { "citationItems" : [ { "id" : "ITEM-1", "itemData" : { "ISBN" : "0-07-913059-3", "author" : [ { "dropping-particle" : "", "family" : "Burdick", "given" : "Howard E.", "non-dropping-particle" : "", "parse-names" : false, "suffix" : "" } ], "id" : "ITEM-1", "issued" : { "date-parts" : [ [ "1997" ] ] }, "publisher" : "McGraw-Hill", "publisher-place" : "New York", "title" : "Digital Imaging- Theory and Applications", "type" : "book" }, "locator" : "22", "uris" : [ "http://www.mendeley.com/documents/?uuid=85629ffb-455c-432e-9e06-e3193b048680" ] } ], "mendeley" : { "formattedCitation" : "(Burdick, 1997, S. 22)", "plainTextFormattedCitation" : "(Burdick, 1997, S. 22)", "previouslyFormattedCitation" : "(Burdick, 1997, S. 22)" }, "properties" : { "noteIndex" : 0 }, "schema" : "https://github.com/citation-style-language/schema/raw/master/csl-citation.json" }</w:instrText>
      </w:r>
      <w:r w:rsidR="00D06EB8">
        <w:fldChar w:fldCharType="separate"/>
      </w:r>
      <w:r w:rsidR="00D06EB8" w:rsidRPr="00D06EB8">
        <w:rPr>
          <w:noProof/>
        </w:rPr>
        <w:t>(Burdick, 1997, S. 22)</w:t>
      </w:r>
      <w:r w:rsidR="00D06EB8">
        <w:fldChar w:fldCharType="end"/>
      </w:r>
    </w:p>
    <w:p w:rsidR="002975B6" w:rsidRDefault="002975B6" w:rsidP="00CC2CC3"/>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20"/>
        <w:gridCol w:w="4601"/>
      </w:tblGrid>
      <w:tr w:rsidR="002975B6" w:rsidTr="00A14D9F">
        <w:tc>
          <w:tcPr>
            <w:tcW w:w="4181" w:type="dxa"/>
          </w:tcPr>
          <w:p w:rsidR="00A14D9F" w:rsidRDefault="00A14D9F" w:rsidP="00A14D9F">
            <w:pPr>
              <w:pStyle w:val="Beschriftung"/>
              <w:spacing w:after="0"/>
            </w:pPr>
            <w:r w:rsidRPr="00A14D9F">
              <w:drawing>
                <wp:inline distT="0" distB="0" distL="0" distR="0" wp14:anchorId="287F8629" wp14:editId="3F4AA910">
                  <wp:extent cx="2104774" cy="2085975"/>
                  <wp:effectExtent l="0" t="0" r="0" b="0"/>
                  <wp:docPr id="305" name="Grafik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2113376" cy="2094500"/>
                          </a:xfrm>
                          <a:prstGeom prst="rect">
                            <a:avLst/>
                          </a:prstGeom>
                        </pic:spPr>
                      </pic:pic>
                    </a:graphicData>
                  </a:graphic>
                </wp:inline>
              </w:drawing>
            </w:r>
          </w:p>
          <w:p w:rsidR="002975B6" w:rsidRDefault="002975B6" w:rsidP="00A14D9F">
            <w:pPr>
              <w:pStyle w:val="Beschriftung"/>
            </w:pPr>
            <w:bookmarkStart w:id="28" w:name="_Toc475891564"/>
            <w:r>
              <w:t xml:space="preserve">Abbildung </w:t>
            </w:r>
            <w:r w:rsidR="00C57897">
              <w:fldChar w:fldCharType="begin"/>
            </w:r>
            <w:r w:rsidR="00C57897">
              <w:instrText xml:space="preserve"> SEQ Abbildung \* ARABIC </w:instrText>
            </w:r>
            <w:r w:rsidR="00C57897">
              <w:fldChar w:fldCharType="separate"/>
            </w:r>
            <w:r w:rsidR="00472B2C">
              <w:rPr>
                <w:noProof/>
              </w:rPr>
              <w:t>8</w:t>
            </w:r>
            <w:r w:rsidR="00C57897">
              <w:rPr>
                <w:noProof/>
              </w:rPr>
              <w:fldChar w:fldCharType="end"/>
            </w:r>
            <w:r>
              <w:t xml:space="preserve"> - RGB-Farbraum</w:t>
            </w:r>
            <w:r w:rsidR="00A14D9F">
              <w:t xml:space="preserve"> </w:t>
            </w:r>
            <w:r w:rsidR="00A14D9F">
              <w:fldChar w:fldCharType="begin" w:fldLock="1"/>
            </w:r>
            <w:r w:rsidR="006D76D4">
              <w:instrText>ADDIN CSL_CITATION { "citationItems" : [ { "id" : "ITEM-1", "itemData" : { "ISBN" : "0-07-913059-3", "author" : [ { "dropping-particle" : "", "family" : "Burdick", "given" : "Howard E.", "non-dropping-particle" : "", "parse-names" : false, "suffix" : "" } ], "id" : "ITEM-1", "issued" : { "date-parts" : [ [ "1997" ] ] }, "publisher" : "McGraw-Hill", "publisher-place" : "New York", "title" : "Digital Imaging- Theory and Applications", "type" : "book" }, "locator" : "23", "uris" : [ "http://www.mendeley.com/documents/?uuid=85629ffb-455c-432e-9e06-e3193b048680" ] } ], "mendeley" : { "formattedCitation" : "(Burdick, 1997, S. 23)", "plainTextFormattedCitation" : "(Burdick, 1997, S. 23)", "previouslyFormattedCitation" : "(Burdick, 1997, S. 23)" }, "properties" : { "noteIndex" : 0 }, "schema" : "https://github.com/citation-style-language/schema/raw/master/csl-citation.json" }</w:instrText>
            </w:r>
            <w:r w:rsidR="00A14D9F">
              <w:fldChar w:fldCharType="separate"/>
            </w:r>
            <w:r w:rsidR="00A14D9F" w:rsidRPr="00A14D9F">
              <w:rPr>
                <w:b w:val="0"/>
                <w:noProof/>
              </w:rPr>
              <w:t>(Burdick, 1997, S. 23)</w:t>
            </w:r>
            <w:bookmarkEnd w:id="28"/>
            <w:r w:rsidR="00A14D9F">
              <w:fldChar w:fldCharType="end"/>
            </w:r>
          </w:p>
        </w:tc>
        <w:tc>
          <w:tcPr>
            <w:tcW w:w="4181" w:type="dxa"/>
          </w:tcPr>
          <w:p w:rsidR="002975B6" w:rsidRDefault="002975B6" w:rsidP="00CC2CC3">
            <w:r>
              <w:rPr>
                <w:noProof/>
                <w:lang w:eastAsia="de-DE"/>
              </w:rPr>
              <w:drawing>
                <wp:inline distT="0" distB="0" distL="0" distR="0" wp14:anchorId="2E44A04F" wp14:editId="19C6B3D8">
                  <wp:extent cx="2784580" cy="2085975"/>
                  <wp:effectExtent l="0" t="0" r="0" b="0"/>
                  <wp:docPr id="4" name="Grafik 4" descr="C:\Users\chris\AppData\Local\Microsoft\Windows\INetCache\Content.Word\1280px-HSV_color_solid_cylinder_alpha_lowgam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3" descr="C:\Users\chris\AppData\Local\Microsoft\Windows\INetCache\Content.Word\1280px-HSV_color_solid_cylinder_alpha_lowgamma.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84580" cy="2085975"/>
                          </a:xfrm>
                          <a:prstGeom prst="rect">
                            <a:avLst/>
                          </a:prstGeom>
                          <a:noFill/>
                          <a:ln>
                            <a:noFill/>
                          </a:ln>
                        </pic:spPr>
                      </pic:pic>
                    </a:graphicData>
                  </a:graphic>
                </wp:inline>
              </w:drawing>
            </w:r>
          </w:p>
          <w:p w:rsidR="002975B6" w:rsidRDefault="002975B6" w:rsidP="002975B6">
            <w:pPr>
              <w:pStyle w:val="Beschriftung"/>
              <w:keepNext/>
            </w:pPr>
            <w:bookmarkStart w:id="29" w:name="_Ref475557592"/>
            <w:bookmarkStart w:id="30" w:name="_Toc475891565"/>
            <w:r>
              <w:t xml:space="preserve">Abbildung </w:t>
            </w:r>
            <w:r w:rsidR="00C57897">
              <w:fldChar w:fldCharType="begin"/>
            </w:r>
            <w:r w:rsidR="00C57897">
              <w:instrText xml:space="preserve"> SEQ Abbildung \* ARABIC </w:instrText>
            </w:r>
            <w:r w:rsidR="00C57897">
              <w:fldChar w:fldCharType="separate"/>
            </w:r>
            <w:r w:rsidR="00472B2C">
              <w:rPr>
                <w:noProof/>
              </w:rPr>
              <w:t>9</w:t>
            </w:r>
            <w:r w:rsidR="00C57897">
              <w:rPr>
                <w:noProof/>
              </w:rPr>
              <w:fldChar w:fldCharType="end"/>
            </w:r>
            <w:bookmarkEnd w:id="29"/>
            <w:r>
              <w:t xml:space="preserve"> - HSV-Farbraum als</w:t>
            </w:r>
            <w:r>
              <w:rPr>
                <w:noProof/>
              </w:rPr>
              <w:t xml:space="preserve"> Zylinder </w:t>
            </w:r>
            <w:r>
              <w:rPr>
                <w:noProof/>
              </w:rPr>
              <w:fldChar w:fldCharType="begin" w:fldLock="1"/>
            </w:r>
            <w:r>
              <w:rPr>
                <w:noProof/>
              </w:rPr>
              <w:instrText>ADDIN CSL_CITATION { "citationItems" : [ { "id" : "ITEM-1", "itemData" : { "URL" : "https://en.wikipedia.org/w/index.php?title=HSL_and_HSV&amp;oldid=765756890", "accessed" : { "date-parts" : [ [ "2017", "2", "22" ] ] }, "author" : [ { "dropping-particle" : "", "family" : "Wikipedia", "given" : "Contributors", "non-dropping-particle" : "", "parse-names" : false, "suffix" : "" } ], "id" : "ITEM-1", "issued" : { "date-parts" : [ [ "2017" ] ] }, "title" : "HSL and HSV", "type" : "webpage" }, "uris" : [ "http://www.mendeley.com/documents/?uuid=6dfcc6f0-6163-484c-9aea-d71eaa4e5b06" ] } ], "mendeley" : { "formattedCitation" : "(Wikipedia, 2017)", "plainTextFormattedCitation" : "(Wikipedia, 2017)", "previouslyFormattedCitation" : "(Wikipedia, 2017)" }, "properties" : { "noteIndex" : 0 }, "schema" : "https://github.com/citation-style-language/schema/raw/master/csl-citation.json" }</w:instrText>
            </w:r>
            <w:r>
              <w:rPr>
                <w:noProof/>
              </w:rPr>
              <w:fldChar w:fldCharType="separate"/>
            </w:r>
            <w:r w:rsidRPr="00CD6323">
              <w:rPr>
                <w:b w:val="0"/>
                <w:noProof/>
              </w:rPr>
              <w:t>(Wikipedia, 2017)</w:t>
            </w:r>
            <w:bookmarkEnd w:id="30"/>
            <w:r>
              <w:rPr>
                <w:noProof/>
              </w:rPr>
              <w:fldChar w:fldCharType="end"/>
            </w:r>
          </w:p>
        </w:tc>
      </w:tr>
    </w:tbl>
    <w:p w:rsidR="00863F41" w:rsidRDefault="00061823" w:rsidP="00CC2CC3">
      <w:r>
        <w:t xml:space="preserve">Das RGB-System entspricht </w:t>
      </w:r>
      <w:r w:rsidR="00173910">
        <w:t xml:space="preserve">allerdings </w:t>
      </w:r>
      <w:r w:rsidR="00FD595A">
        <w:t>nicht</w:t>
      </w:r>
      <w:r>
        <w:t xml:space="preserve"> der menschlichen Farb</w:t>
      </w:r>
      <w:r w:rsidR="00AD25E2">
        <w:t>wahrnehmung</w:t>
      </w:r>
      <w:r w:rsidR="00173910">
        <w:t>.</w:t>
      </w:r>
      <w:r>
        <w:t xml:space="preserve"> </w:t>
      </w:r>
      <w:r w:rsidR="00173910">
        <w:t>E</w:t>
      </w:r>
      <w:r>
        <w:t xml:space="preserve">ine natürlichere Beschreibung </w:t>
      </w:r>
      <w:r w:rsidR="00327EC7">
        <w:t>von Farben ergibt sich durch</w:t>
      </w:r>
      <w:r w:rsidR="00AD25E2">
        <w:t xml:space="preserve"> ihre</w:t>
      </w:r>
      <w:r>
        <w:t xml:space="preserve"> Unterteilung in</w:t>
      </w:r>
      <w:r w:rsidR="007C1ECA">
        <w:t xml:space="preserve"> </w:t>
      </w:r>
      <w:r w:rsidR="00327EC7">
        <w:t>Farb</w:t>
      </w:r>
      <w:r w:rsidR="006937F6">
        <w:t>t</w:t>
      </w:r>
      <w:r w:rsidR="007C1ECA">
        <w:t>on</w:t>
      </w:r>
      <w:r w:rsidR="00F704FD">
        <w:t xml:space="preserve"> (</w:t>
      </w:r>
      <w:r w:rsidR="004B2861">
        <w:rPr>
          <w:u w:val="single"/>
        </w:rPr>
        <w:t>H</w:t>
      </w:r>
      <w:r w:rsidR="00F704FD">
        <w:t>ue),</w:t>
      </w:r>
      <w:r w:rsidR="007C1ECA">
        <w:t xml:space="preserve"> Sättigung</w:t>
      </w:r>
      <w:r w:rsidR="00F704FD">
        <w:t xml:space="preserve"> (</w:t>
      </w:r>
      <w:r w:rsidR="004B2861">
        <w:rPr>
          <w:u w:val="single"/>
        </w:rPr>
        <w:t>S</w:t>
      </w:r>
      <w:r w:rsidR="00F704FD">
        <w:t>aturation) und Intensität (</w:t>
      </w:r>
      <w:r w:rsidR="004B2861">
        <w:rPr>
          <w:u w:val="single"/>
        </w:rPr>
        <w:t>I</w:t>
      </w:r>
      <w:r w:rsidR="00F704FD">
        <w:t>ntensity) im sogenannten HSI-Raum</w:t>
      </w:r>
      <w:r w:rsidR="00AD361B">
        <w:t>, der ein Polarkoo</w:t>
      </w:r>
      <w:r w:rsidR="00AD361B">
        <w:t>r</w:t>
      </w:r>
      <w:r w:rsidR="00AD361B">
        <w:t>dinatensystem verwendet</w:t>
      </w:r>
      <w:r w:rsidR="00AD25E2">
        <w:t>.</w:t>
      </w:r>
      <w:r w:rsidR="007C1ECA">
        <w:t xml:space="preserve"> </w:t>
      </w:r>
      <w:r w:rsidR="00327EC7">
        <w:fldChar w:fldCharType="begin" w:fldLock="1"/>
      </w:r>
      <w:r w:rsidR="00D65E6D">
        <w:instrText>ADDIN CSL_CITATION { "citationItems" : [ { "id" : "ITEM-1", "itemData" : { "ISBN" : "978-3-642-04952-1", "abstract" : "Selbst komplexe Bildverarbeitungsaufgaben sind heute auf g\u00e4ngigen PCs und Workstations l\u00f6sbar und damit jedem Studenten, Wissenschaftler und Ingenieur zug\u00e4nglich. Dieses Standardwerk vermittelt Anwendern erfolgreich das Know-how ...", "author" : [ { "dropping-particle" : "", "family" : "J\u00e4hne", "given" : "Bernd", "non-dropping-particle" : "", "parse-names" : false, "suffix" : "" } ], "edition" : "7", "id" : "ITEM-1", "issued" : { "date-parts" : [ [ "2012" ] ] }, "publisher" : "Springer Verlag", "publisher-place" : "Heidelberg", "title" : "Digitale Bildverarbeitung: und Bildgewinnung (German Edition)", "type" : "book" }, "locator" : "54", "uris" : [ "http://www.mendeley.com/documents/?uuid=636f0d26-5b4e-4358-bc56-863cf0a9798e" ] } ], "mendeley" : { "formattedCitation" : "(J\u00e4hne, 2012, S. 54)", "plainTextFormattedCitation" : "(J\u00e4hne, 2012, S. 54)", "previouslyFormattedCitation" : "(J\u00e4hne, 2012, S. 54)" }, "properties" : { "noteIndex" : 0 }, "schema" : "https://github.com/citation-style-language/schema/raw/master/csl-citation.json" }</w:instrText>
      </w:r>
      <w:r w:rsidR="00327EC7">
        <w:fldChar w:fldCharType="separate"/>
      </w:r>
      <w:r w:rsidR="00327EC7" w:rsidRPr="00327EC7">
        <w:rPr>
          <w:noProof/>
        </w:rPr>
        <w:t>(Jähne, 2012, S. 54)</w:t>
      </w:r>
      <w:r w:rsidR="00327EC7">
        <w:fldChar w:fldCharType="end"/>
      </w:r>
    </w:p>
    <w:p w:rsidR="009654A9" w:rsidRDefault="00F704FD" w:rsidP="00CC2CC3">
      <w:r>
        <w:t xml:space="preserve">Es gibt </w:t>
      </w:r>
      <w:r w:rsidR="007827A2">
        <w:t>diverse</w:t>
      </w:r>
      <w:r>
        <w:t xml:space="preserve"> Methoden, um Bilder vo</w:t>
      </w:r>
      <w:r w:rsidR="00AD361B">
        <w:t>m</w:t>
      </w:r>
      <w:r>
        <w:t xml:space="preserve"> RGB</w:t>
      </w:r>
      <w:r w:rsidR="00AD361B">
        <w:t>-Raum</w:t>
      </w:r>
      <w:r>
        <w:t xml:space="preserve"> </w:t>
      </w:r>
      <w:r w:rsidR="00AD361B">
        <w:t>in den</w:t>
      </w:r>
      <w:r>
        <w:t xml:space="preserve"> HSI</w:t>
      </w:r>
      <w:r w:rsidR="00AD361B">
        <w:t>-Raum</w:t>
      </w:r>
      <w:r>
        <w:t xml:space="preserve"> und zurück zu transfo</w:t>
      </w:r>
      <w:r>
        <w:t>r</w:t>
      </w:r>
      <w:r>
        <w:t xml:space="preserve">mieren. Eine </w:t>
      </w:r>
      <w:r w:rsidR="004B2861">
        <w:t>spezielle Implementierung</w:t>
      </w:r>
      <w:r>
        <w:t xml:space="preserve"> ist das HSV-</w:t>
      </w:r>
      <w:r w:rsidR="0047484C">
        <w:t>Farbm</w:t>
      </w:r>
      <w:r>
        <w:t xml:space="preserve">odell, dessen Farbraum in </w:t>
      </w:r>
      <w:r>
        <w:fldChar w:fldCharType="begin"/>
      </w:r>
      <w:r>
        <w:instrText xml:space="preserve"> REF _Ref475557592 \h </w:instrText>
      </w:r>
      <w:r>
        <w:fldChar w:fldCharType="separate"/>
      </w:r>
      <w:r w:rsidR="00472B2C">
        <w:t xml:space="preserve">Abbildung </w:t>
      </w:r>
      <w:r w:rsidR="00472B2C">
        <w:rPr>
          <w:noProof/>
        </w:rPr>
        <w:t>9</w:t>
      </w:r>
      <w:r>
        <w:fldChar w:fldCharType="end"/>
      </w:r>
      <w:r>
        <w:t xml:space="preserve"> </w:t>
      </w:r>
      <w:r w:rsidR="00AD361B">
        <w:t>zylindrisch</w:t>
      </w:r>
      <w:r>
        <w:t xml:space="preserve"> dargestellt ist. </w:t>
      </w:r>
      <w:r w:rsidR="004B2861">
        <w:t xml:space="preserve">Das Modell generiert </w:t>
      </w:r>
      <w:r w:rsidR="00AD361B">
        <w:t>den</w:t>
      </w:r>
      <w:r w:rsidR="004B2861">
        <w:t xml:space="preserve"> </w:t>
      </w:r>
      <w:r w:rsidR="00AD361B">
        <w:t>Farbton</w:t>
      </w:r>
      <w:r w:rsidR="004B2861">
        <w:t xml:space="preserve"> </w:t>
      </w:r>
      <w:r w:rsidR="00AD361B">
        <w:t>zwischen</w:t>
      </w:r>
      <w:r w:rsidR="004B2861">
        <w:t xml:space="preserve"> </w:t>
      </w:r>
      <w:r w:rsidR="00AD361B">
        <w:t>0</w:t>
      </w:r>
      <w:r w:rsidR="009754E0">
        <w:t>°</w:t>
      </w:r>
      <w:r w:rsidR="00AD361B">
        <w:t xml:space="preserve"> und 360°, begi</w:t>
      </w:r>
      <w:r w:rsidR="00AD361B">
        <w:t>n</w:t>
      </w:r>
      <w:r w:rsidR="00AD361B">
        <w:t>nend mit Rot. Die Sättigung liegt im Wertebereich von 0 bis 1, wobei 0 die Abwesenheit von Farbe codiert</w:t>
      </w:r>
      <w:r w:rsidR="00054A8F">
        <w:t>, also Grau</w:t>
      </w:r>
      <w:r w:rsidR="00AD361B">
        <w:t xml:space="preserve">, </w:t>
      </w:r>
      <w:r w:rsidR="00054A8F">
        <w:t xml:space="preserve">in </w:t>
      </w:r>
      <w:r w:rsidR="00054A8F">
        <w:fldChar w:fldCharType="begin"/>
      </w:r>
      <w:r w:rsidR="00054A8F">
        <w:instrText xml:space="preserve"> REF _Ref475557592 \h </w:instrText>
      </w:r>
      <w:r w:rsidR="00054A8F">
        <w:fldChar w:fldCharType="separate"/>
      </w:r>
      <w:r w:rsidR="00472B2C">
        <w:t xml:space="preserve">Abbildung </w:t>
      </w:r>
      <w:r w:rsidR="00472B2C">
        <w:rPr>
          <w:noProof/>
        </w:rPr>
        <w:t>9</w:t>
      </w:r>
      <w:r w:rsidR="00054A8F">
        <w:fldChar w:fldCharType="end"/>
      </w:r>
      <w:r w:rsidR="00054A8F">
        <w:t xml:space="preserve"> </w:t>
      </w:r>
      <w:r w:rsidR="00AD361B">
        <w:t>entlang der zentralen Achse</w:t>
      </w:r>
      <w:r w:rsidR="007A3E18">
        <w:t xml:space="preserve"> zu sehen</w:t>
      </w:r>
      <w:r w:rsidR="00AD361B">
        <w:t>. Der Value ist eine Variation der Intensität und liegt zwischen 0 (schwarz) und 1 (weiß).</w:t>
      </w:r>
      <w:r w:rsidR="00D65E6D">
        <w:t xml:space="preserve"> </w:t>
      </w:r>
      <w:r w:rsidR="00D65E6D">
        <w:fldChar w:fldCharType="begin" w:fldLock="1"/>
      </w:r>
      <w:r w:rsidR="00CE0F2F">
        <w:instrText>ADDIN CSL_CITATION { "citationItems" : [ { "id" : "ITEM-1", "itemData" : { "ISBN" : "0-07-913059-3", "author" : [ { "dropping-particle" : "", "family" : "Burdick", "given" : "Howard E.", "non-dropping-particle" : "", "parse-names" : false, "suffix" : "" } ], "id" : "ITEM-1", "issued" : { "date-parts" : [ [ "1997" ] ] }, "publisher" : "McGraw-Hill", "publisher-place" : "New York", "title" : "Digital Imaging- Theory and Applications", "type" : "book" }, "locator" : "29", "uris" : [ "http://www.mendeley.com/documents/?uuid=85629ffb-455c-432e-9e06-e3193b048680" ] } ], "mendeley" : { "formattedCitation" : "(Burdick, 1997, S. 29)", "plainTextFormattedCitation" : "(Burdick, 1997, S. 29)", "previouslyFormattedCitation" : "(Burdick, 1997, S. 29)" }, "properties" : { "noteIndex" : 0 }, "schema" : "https://github.com/citation-style-language/schema/raw/master/csl-citation.json" }</w:instrText>
      </w:r>
      <w:r w:rsidR="00D65E6D">
        <w:fldChar w:fldCharType="separate"/>
      </w:r>
      <w:r w:rsidR="00D65E6D" w:rsidRPr="00D65E6D">
        <w:rPr>
          <w:noProof/>
        </w:rPr>
        <w:t>(Burdick, 1997, S. 29)</w:t>
      </w:r>
      <w:r w:rsidR="00D65E6D">
        <w:fldChar w:fldCharType="end"/>
      </w:r>
    </w:p>
    <w:p w:rsidR="004700E8" w:rsidRDefault="004700E8" w:rsidP="004700E8">
      <w:pPr>
        <w:pStyle w:val="berschrift3"/>
        <w:numPr>
          <w:ilvl w:val="2"/>
          <w:numId w:val="1"/>
        </w:numPr>
        <w:jc w:val="left"/>
      </w:pPr>
      <w:bookmarkStart w:id="31" w:name="_Toc475891494"/>
      <w:r>
        <w:t>Binarisierung</w:t>
      </w:r>
      <w:bookmarkEnd w:id="31"/>
    </w:p>
    <w:p w:rsidR="00B47512" w:rsidRDefault="0012754A" w:rsidP="00CC2CC3">
      <w:r w:rsidRPr="0012754A">
        <w:t xml:space="preserve">Binärbilder </w:t>
      </w:r>
      <w:r w:rsidR="00B47512">
        <w:t xml:space="preserve">sind Bilder </w:t>
      </w:r>
      <w:r w:rsidRPr="0012754A">
        <w:t xml:space="preserve">mit </w:t>
      </w:r>
      <w:r w:rsidR="00B47512">
        <w:t xml:space="preserve">nur </w:t>
      </w:r>
      <w:r w:rsidRPr="0012754A">
        <w:t xml:space="preserve">einem Bit </w:t>
      </w:r>
      <w:r w:rsidR="00B47512">
        <w:t>je</w:t>
      </w:r>
      <w:r w:rsidRPr="0012754A">
        <w:t xml:space="preserve"> Pixel. </w:t>
      </w:r>
      <w:r w:rsidR="00B47512">
        <w:t xml:space="preserve">Jeder Pixel kann </w:t>
      </w:r>
      <w:r w:rsidR="003D6A91">
        <w:t xml:space="preserve">folglich </w:t>
      </w:r>
      <w:r w:rsidR="00B47512">
        <w:t xml:space="preserve">nur einen von zwei Werten </w:t>
      </w:r>
      <w:r w:rsidR="00EF1654">
        <w:t>an</w:t>
      </w:r>
      <w:r w:rsidR="00B47512">
        <w:t xml:space="preserve">nehmen, schwarz oder weiß. In der Bildverarbeitung werden die beiden Werte </w:t>
      </w:r>
      <w:r w:rsidR="00B00B83">
        <w:t xml:space="preserve">auch </w:t>
      </w:r>
      <w:r w:rsidR="00B47512">
        <w:t xml:space="preserve">häufig als Vorder- beziehungsweise Hintergrund bezeichnet. </w:t>
      </w:r>
      <w:r w:rsidR="00B47512">
        <w:fldChar w:fldCharType="begin" w:fldLock="1"/>
      </w:r>
      <w:r w:rsidR="00FB3418">
        <w:instrText>ADDIN CSL_CITATION { "citationItems" : [ { "id" : "ITEM-1", "itemData" : { "DOI" : "10.1007/978-3-642-04604-9", "ISBN" : "9783642046049", "ISSN" : "1439-3107", "abstract" : "3., vollst. u\u0308berarb. u. erw. Aufl. In der u\u0308berarbeiteten und inhaltlich erweiterten Neuauflage des international erfolgreichen Klassikers, der von Praktikern und Dozenten gerne eingesetzt wird, geben die Autoren eine fundierte Einfu\u0308hrung in die wichtigsten Methoden der digitalen Bildverarbeitung und ausgewa\u0308hlte Verfahren, die in a\u0308hnlich umfassender Form sonst kaum zu finden sind. Die praktische Anwendbarkeit steht dabei im Vordergrund, wa\u0308hrend formale Aspekte auf das Wesentliche reduziert sind. Die anerkannten Sta\u0308rken dieses Buchs sind einerseits die ungewo\u0308hnlich hohe Detaillierung sowie die pra\u0308zise algorithmische Beschreibung und unmittelbare Verbindung zwischen mathematischer Beschreibung und konkreter Implementierung. Der Text eignet sich als detaillierte Referenz fu\u0308r Praktiker und Anwender ga\u0308ngiger moderner Verfahren, z.B. in der Robotik, Medizin, Biologie, Astronomie, Medientechnik oder Materialpru\u0308fung. Zugleich bildet das Buch eine Basis fu\u0308r die Lehre oder das Selbststudium und wird an vielen Hochschulen weltweit erfolgreich eingesetzt. Konkrete U\u0308bungsaufgaben runden die Darstellungen ab. Die klar strukturierten Code-Beispiele basieren auf der in Java implementierten und frei verfu\u0308gbaren Bildverarbeitungssoftware ImageJ, sind aber davon weitgehend unabha\u0308ngig. Source Code und erga\u0308nzende Materialien finden sich online auf der zugeho\u0308rigen Support-Site (www.imagingbook.com).", "author" : [ { "dropping-particle" : "", "family" : "Burger", "given" : "Wilhelm", "non-dropping-particle" : "", "parse-names" : false, "suffix" : "" }, { "dropping-particle" : "", "family" : "Burge", "given" : "Mark James", "non-dropping-particle" : "", "parse-names" : false, "suffix" : "" } ], "edition" : "3", "id" : "ITEM-1", "issued" : { "date-parts" : [ [ "2015" ] ] }, "publisher" : "Springer-Verlag", "publisher-place" : "Berlin, Heidelberg", "title" : "Digitale Bildverarbeitung: eine algorithmische Einfu\u0308hrung mit Java", "type" : "book" }, "locator" : "223", "uris" : [ "http://www.mendeley.com/documents/?uuid=ea0d026e-97ce-47be-9ada-573a4cfa0ae4" ] } ], "mendeley" : { "formattedCitation" : "(Burger &amp; Burge, 2015, S. 223)", "plainTextFormattedCitation" : "(Burger &amp; Burge, 2015, S. 223)", "previouslyFormattedCitation" : "(Burger &amp; Burge, 2015, S. 223)" }, "properties" : { "noteIndex" : 0 }, "schema" : "https://github.com/citation-style-language/schema/raw/master/csl-citation.json" }</w:instrText>
      </w:r>
      <w:r w:rsidR="00B47512">
        <w:fldChar w:fldCharType="separate"/>
      </w:r>
      <w:r w:rsidR="00B47512" w:rsidRPr="00B47512">
        <w:rPr>
          <w:noProof/>
        </w:rPr>
        <w:t>(Burger &amp; Burge, 2015, S. 223)</w:t>
      </w:r>
      <w:r w:rsidR="00B47512">
        <w:fldChar w:fldCharType="end"/>
      </w:r>
    </w:p>
    <w:p w:rsidR="004700E8" w:rsidRDefault="008C4429" w:rsidP="00B47512">
      <w:r>
        <w:t xml:space="preserve">Die Trennung von Vorder- und Hintergrund bezeichnet man als Binarisierung, oder auch Segmentierung, und kann zur Freistellung von Bildobjekten dienen </w:t>
      </w:r>
      <w:r>
        <w:fldChar w:fldCharType="begin" w:fldLock="1"/>
      </w:r>
      <w:r w:rsidR="003D6600">
        <w:instrText>ADDIN CSL_CITATION { "citationItems" : [ { "id" : "ITEM-1", "itemData" : { "ISBN" : "978-3-642-04952-1", "abstract" : "Selbst komplexe Bildverarbeitungsaufgaben sind heute auf g\u00e4ngigen PCs und Workstations l\u00f6sbar und damit jedem Studenten, Wissenschaftler und Ingenieur zug\u00e4nglich. Dieses Standardwerk vermittelt Anwendern erfolgreich das Know-how ...", "author" : [ { "dropping-particle" : "", "family" : "J\u00e4hne", "given" : "Bernd", "non-dropping-particle" : "", "parse-names" : false, "suffix" : "" } ], "edition" : "7", "id" : "ITEM-1", "issued" : { "date-parts" : [ [ "2012" ] ] }, "publisher" : "Springer Verlag", "publisher-place" : "Heidelberg", "title" : "Digitale Bildverarbeitung: und Bildgewinnung (German Edition)", "type" : "book" }, "locator" : "541", "uris" : [ "http://www.mendeley.com/documents/?uuid=636f0d26-5b4e-4358-bc56-863cf0a9798e" ] } ], "mendeley" : { "formattedCitation" : "(J\u00e4hne, 2012, S. 541)", "plainTextFormattedCitation" : "(J\u00e4hne, 2012, S. 541)", "previouslyFormattedCitation" : "(J\u00e4hne, 2012, S. 541)" }, "properties" : { "noteIndex" : 0 }, "schema" : "https://github.com/citation-style-language/schema/raw/master/csl-citation.json" }</w:instrText>
      </w:r>
      <w:r>
        <w:fldChar w:fldCharType="separate"/>
      </w:r>
      <w:r w:rsidRPr="008C4429">
        <w:rPr>
          <w:noProof/>
        </w:rPr>
        <w:t>(Jähne, 2012, S. 541)</w:t>
      </w:r>
      <w:r>
        <w:fldChar w:fldCharType="end"/>
      </w:r>
      <w:r>
        <w:t xml:space="preserve">. </w:t>
      </w:r>
      <w:r w:rsidR="00B47512">
        <w:t xml:space="preserve">Anwendung finden </w:t>
      </w:r>
      <w:r w:rsidR="007B2C58">
        <w:t xml:space="preserve">die resultierenden </w:t>
      </w:r>
      <w:r w:rsidR="00B47512">
        <w:t xml:space="preserve">Binärbilder bei morphologischen Filtern (Abschnitt </w:t>
      </w:r>
      <w:r w:rsidR="00B47512">
        <w:fldChar w:fldCharType="begin"/>
      </w:r>
      <w:r w:rsidR="00B47512">
        <w:instrText xml:space="preserve"> REF _Ref475650584 \r \h </w:instrText>
      </w:r>
      <w:r w:rsidR="00B47512">
        <w:fldChar w:fldCharType="separate"/>
      </w:r>
      <w:r w:rsidR="00472B2C">
        <w:t>2.2.3.4</w:t>
      </w:r>
      <w:r w:rsidR="00B47512">
        <w:fldChar w:fldCharType="end"/>
      </w:r>
      <w:r w:rsidR="00B47512">
        <w:t>)</w:t>
      </w:r>
      <w:r w:rsidR="00A912F0">
        <w:t>,</w:t>
      </w:r>
      <w:r w:rsidR="009A3B03" w:rsidRPr="009A3B03">
        <w:t xml:space="preserve"> </w:t>
      </w:r>
      <w:r w:rsidR="009A3B03">
        <w:t xml:space="preserve">zur Extraktion von Konturen im Bild </w:t>
      </w:r>
      <w:r w:rsidR="009A3B03" w:rsidRPr="00B47512">
        <w:rPr>
          <w:color w:val="FF0000"/>
        </w:rPr>
        <w:t>(Abschnitt??)</w:t>
      </w:r>
      <w:r w:rsidR="00B74DFE">
        <w:rPr>
          <w:color w:val="FF0000"/>
        </w:rPr>
        <w:t xml:space="preserve"> und</w:t>
      </w:r>
      <w:r w:rsidR="00A912F0">
        <w:t xml:space="preserve"> </w:t>
      </w:r>
      <w:r w:rsidR="00EF1654">
        <w:rPr>
          <w:color w:val="FF0000"/>
        </w:rPr>
        <w:t>zur Bestimmung momentb</w:t>
      </w:r>
      <w:r w:rsidR="00EF1654">
        <w:rPr>
          <w:color w:val="FF0000"/>
        </w:rPr>
        <w:t>a</w:t>
      </w:r>
      <w:r w:rsidR="00EF1654">
        <w:rPr>
          <w:color w:val="FF0000"/>
        </w:rPr>
        <w:lastRenderedPageBreak/>
        <w:t>sierter geometrischer Eigenschaften</w:t>
      </w:r>
      <w:r w:rsidR="002C5C4E">
        <w:rPr>
          <w:color w:val="FF0000"/>
        </w:rPr>
        <w:t xml:space="preserve"> von </w:t>
      </w:r>
      <w:r w:rsidR="000F5EDC">
        <w:rPr>
          <w:color w:val="FF0000"/>
        </w:rPr>
        <w:t xml:space="preserve">segmentierten </w:t>
      </w:r>
      <w:r w:rsidR="002C5C4E">
        <w:rPr>
          <w:color w:val="FF0000"/>
        </w:rPr>
        <w:t xml:space="preserve">Objekten (Abschnitt </w:t>
      </w:r>
      <w:r w:rsidR="002C5C4E">
        <w:rPr>
          <w:color w:val="FF0000"/>
        </w:rPr>
        <w:fldChar w:fldCharType="begin"/>
      </w:r>
      <w:r w:rsidR="002C5C4E">
        <w:rPr>
          <w:color w:val="FF0000"/>
        </w:rPr>
        <w:instrText xml:space="preserve"> REF _Ref475700686 \r \h </w:instrText>
      </w:r>
      <w:r w:rsidR="002C5C4E">
        <w:rPr>
          <w:color w:val="FF0000"/>
        </w:rPr>
        <w:fldChar w:fldCharType="separate"/>
      </w:r>
      <w:r w:rsidR="00472B2C">
        <w:rPr>
          <w:b/>
          <w:bCs/>
          <w:color w:val="FF0000"/>
        </w:rPr>
        <w:t>Fehler! Verwei</w:t>
      </w:r>
      <w:r w:rsidR="00472B2C">
        <w:rPr>
          <w:b/>
          <w:bCs/>
          <w:color w:val="FF0000"/>
        </w:rPr>
        <w:t>s</w:t>
      </w:r>
      <w:r w:rsidR="00472B2C">
        <w:rPr>
          <w:b/>
          <w:bCs/>
          <w:color w:val="FF0000"/>
        </w:rPr>
        <w:t>quelle konnte nicht gefunden werden.</w:t>
      </w:r>
      <w:r w:rsidR="002C5C4E">
        <w:rPr>
          <w:color w:val="FF0000"/>
        </w:rPr>
        <w:fldChar w:fldCharType="end"/>
      </w:r>
      <w:r w:rsidR="000F5EDC">
        <w:rPr>
          <w:color w:val="FF0000"/>
        </w:rPr>
        <w:t>)</w:t>
      </w:r>
      <w:r w:rsidR="00B47512">
        <w:t>.</w:t>
      </w:r>
    </w:p>
    <w:p w:rsidR="00B00B83" w:rsidRDefault="00CA4F5C" w:rsidP="00B47512">
      <w:r>
        <w:t xml:space="preserve">Um </w:t>
      </w:r>
      <w:r w:rsidR="0006656D">
        <w:t>ein</w:t>
      </w:r>
      <w:r>
        <w:t xml:space="preserve"> Bild, meist </w:t>
      </w:r>
      <w:r w:rsidR="0006656D">
        <w:t>ein</w:t>
      </w:r>
      <w:r>
        <w:t xml:space="preserve"> Graustufenbild,</w:t>
      </w:r>
      <w:r w:rsidR="0006656D">
        <w:t xml:space="preserve"> zu </w:t>
      </w:r>
      <w:r w:rsidR="00155C79">
        <w:t>binarisieren</w:t>
      </w:r>
      <w:r w:rsidR="002E1F4C">
        <w:t>,</w:t>
      </w:r>
      <w:r w:rsidR="0006656D">
        <w:t xml:space="preserve"> wendet man Schwellwertoperationen an. Die Pixel werden</w:t>
      </w:r>
      <w:r w:rsidR="00FB3418">
        <w:t>, anhand ihrer Intensität</w:t>
      </w:r>
      <w:r w:rsidR="00595BBE">
        <w:t xml:space="preserve"> </w:t>
      </w:r>
      <w:r w:rsidR="00595BBE" w:rsidRPr="00595BBE">
        <w:rPr>
          <w:i/>
        </w:rPr>
        <w:t>α</w:t>
      </w:r>
      <w:r w:rsidR="00FB3418">
        <w:t>,</w:t>
      </w:r>
      <w:r w:rsidR="0006656D">
        <w:t xml:space="preserve"> in einer Punktoperation</w:t>
      </w:r>
      <w:r w:rsidR="00907888">
        <w:t xml:space="preserve"> in zwei Klassen unterteilt. Die Klasse dient der Zuweisung von </w:t>
      </w:r>
      <w:r w:rsidR="008355F0">
        <w:t xml:space="preserve"> einem von zwei </w:t>
      </w:r>
      <w:r w:rsidR="00FB3418">
        <w:t xml:space="preserve">festen </w:t>
      </w:r>
      <w:r w:rsidR="008355F0">
        <w:t>Werten</w:t>
      </w:r>
      <w:r w:rsidR="00FB3418">
        <w:t>, α</w:t>
      </w:r>
      <w:r w:rsidR="00FB3418" w:rsidRPr="00FB3418">
        <w:rPr>
          <w:vertAlign w:val="subscript"/>
        </w:rPr>
        <w:t>0</w:t>
      </w:r>
      <w:r w:rsidR="00FB3418">
        <w:t xml:space="preserve"> und α</w:t>
      </w:r>
      <w:r w:rsidR="00FB3418">
        <w:rPr>
          <w:vertAlign w:val="subscript"/>
        </w:rPr>
        <w:t>1</w:t>
      </w:r>
      <w:r w:rsidR="008355F0">
        <w:t>. Das heißt,</w:t>
      </w:r>
      <w:r w:rsidR="00CC30DF">
        <w:t xml:space="preserve"> dass</w:t>
      </w:r>
      <w:r w:rsidR="008355F0">
        <w:t xml:space="preserve"> </w:t>
      </w:r>
      <w:r w:rsidR="00CC30DF">
        <w:t>Pixel mit einer Intensität unter</w:t>
      </w:r>
      <w:r w:rsidR="00FB3418">
        <w:t>halb</w:t>
      </w:r>
      <w:r w:rsidR="00CC30DF">
        <w:t xml:space="preserve"> eine</w:t>
      </w:r>
      <w:r w:rsidR="00FB3418">
        <w:t>s</w:t>
      </w:r>
      <w:r w:rsidR="00CC30DF">
        <w:t xml:space="preserve"> </w:t>
      </w:r>
      <w:r w:rsidR="00FB3418">
        <w:t xml:space="preserve">gewählten </w:t>
      </w:r>
      <w:r w:rsidR="00CC30DF">
        <w:t>Schwellwert</w:t>
      </w:r>
      <w:r w:rsidR="00FB3418">
        <w:t>es</w:t>
      </w:r>
      <w:r w:rsidR="008355F0" w:rsidRPr="002518BF">
        <w:rPr>
          <w:i/>
        </w:rPr>
        <w:t xml:space="preserve"> q</w:t>
      </w:r>
      <w:r w:rsidR="00CC30DF">
        <w:t xml:space="preserve"> den Wert </w:t>
      </w:r>
      <w:r w:rsidR="00FB3418">
        <w:t xml:space="preserve">von </w:t>
      </w:r>
      <w:r w:rsidR="00FB3418" w:rsidRPr="002518BF">
        <w:rPr>
          <w:i/>
        </w:rPr>
        <w:t>α</w:t>
      </w:r>
      <w:r w:rsidR="00FB3418" w:rsidRPr="002518BF">
        <w:rPr>
          <w:i/>
          <w:vertAlign w:val="subscript"/>
        </w:rPr>
        <w:t>0</w:t>
      </w:r>
      <w:r w:rsidR="00CC30DF" w:rsidRPr="002518BF">
        <w:rPr>
          <w:i/>
        </w:rPr>
        <w:t xml:space="preserve"> </w:t>
      </w:r>
      <w:r w:rsidR="00CC30DF">
        <w:t xml:space="preserve">erhalten, darüber den Wert </w:t>
      </w:r>
      <w:r w:rsidR="00FB3418" w:rsidRPr="002518BF">
        <w:rPr>
          <w:i/>
        </w:rPr>
        <w:t>α</w:t>
      </w:r>
      <w:r w:rsidR="00FB3418" w:rsidRPr="002518BF">
        <w:rPr>
          <w:i/>
          <w:vertAlign w:val="subscript"/>
        </w:rPr>
        <w:t>1</w:t>
      </w:r>
      <w:r w:rsidR="00595BBE">
        <w:t xml:space="preserve"> </w:t>
      </w:r>
      <w:r w:rsidR="00FB3418">
        <w:fldChar w:fldCharType="begin" w:fldLock="1"/>
      </w:r>
      <w:r w:rsidR="00FB3418">
        <w:instrText>ADDIN CSL_CITATION { "citationItems" : [ { "id" : "ITEM-1", "itemData" : { "DOI" : "10.1007/978-3-642-04604-9", "ISBN" : "9783642046049", "ISSN" : "1439-3107", "abstract" : "3., vollst. u\u0308berarb. u. erw. Aufl. In der u\u0308berarbeiteten und inhaltlich erweiterten Neuauflage des international erfolgreichen Klassikers, der von Praktikern und Dozenten gerne eingesetzt wird, geben die Autoren eine fundierte Einfu\u0308hrung in die wichtigsten Methoden der digitalen Bildverarbeitung und ausgewa\u0308hlte Verfahren, die in a\u0308hnlich umfassender Form sonst kaum zu finden sind. Die praktische Anwendbarkeit steht dabei im Vordergrund, wa\u0308hrend formale Aspekte auf das Wesentliche reduziert sind. Die anerkannten Sta\u0308rken dieses Buchs sind einerseits die ungewo\u0308hnlich hohe Detaillierung sowie die pra\u0308zise algorithmische Beschreibung und unmittelbare Verbindung zwischen mathematischer Beschreibung und konkreter Implementierung. Der Text eignet sich als detaillierte Referenz fu\u0308r Praktiker und Anwender ga\u0308ngiger moderner Verfahren, z.B. in der Robotik, Medizin, Biologie, Astronomie, Medientechnik oder Materialpru\u0308fung. Zugleich bildet das Buch eine Basis fu\u0308r die Lehre oder das Selbststudium und wird an vielen Hochschulen weltweit erfolgreich eingesetzt. Konkrete U\u0308bungsaufgaben runden die Darstellungen ab. Die klar strukturierten Code-Beispiele basieren auf der in Java implementierten und frei verfu\u0308gbaren Bildverarbeitungssoftware ImageJ, sind aber davon weitgehend unabha\u0308ngig. Source Code und erga\u0308nzende Materialien finden sich online auf der zugeho\u0308rigen Support-Site (www.imagingbook.com).", "author" : [ { "dropping-particle" : "", "family" : "Burger", "given" : "Wilhelm", "non-dropping-particle" : "", "parse-names" : false, "suffix" : "" }, { "dropping-particle" : "", "family" : "Burge", "given" : "Mark James", "non-dropping-particle" : "", "parse-names" : false, "suffix" : "" } ], "edition" : "3", "id" : "ITEM-1", "issued" : { "date-parts" : [ [ "2015" ] ] }, "publisher" : "Springer-Verlag", "publisher-place" : "Berlin, Heidelberg", "title" : "Digitale Bildverarbeitung: eine algorithmische Einfu\u0308hrung mit Java", "type" : "book" }, "locator" : "101", "uris" : [ "http://www.mendeley.com/documents/?uuid=ea0d026e-97ce-47be-9ada-573a4cfa0ae4" ] } ], "mendeley" : { "formattedCitation" : "(Burger &amp; Burge, 2015, S. 101)", "manualFormatting" : "(Burger &amp; Burge, 2015, S. 61)", "plainTextFormattedCitation" : "(Burger &amp; Burge, 2015, S. 101)", "previouslyFormattedCitation" : "(Burger &amp; Burge, 2015, S. 101)" }, "properties" : { "noteIndex" : 0 }, "schema" : "https://github.com/citation-style-language/schema/raw/master/csl-citation.json" }</w:instrText>
      </w:r>
      <w:r w:rsidR="00FB3418">
        <w:fldChar w:fldCharType="separate"/>
      </w:r>
      <w:r w:rsidR="00FB3418">
        <w:rPr>
          <w:noProof/>
        </w:rPr>
        <w:t>(Burger &amp; Burge, 2015, S. 6</w:t>
      </w:r>
      <w:r w:rsidR="00FB3418" w:rsidRPr="00FB3418">
        <w:rPr>
          <w:noProof/>
        </w:rPr>
        <w:t>1)</w:t>
      </w:r>
      <w:r w:rsidR="00FB3418">
        <w:fldChar w:fldCharType="end"/>
      </w:r>
      <w:r w:rsidR="00595BBE">
        <w:t>:</w:t>
      </w:r>
    </w:p>
    <w:p w:rsidR="00595BBE" w:rsidRDefault="00595BBE" w:rsidP="00595BBE">
      <w:pPr>
        <w:jc w:val="right"/>
        <w:rPr>
          <w:rFonts w:eastAsiaTheme="minorEastAsia"/>
        </w:rPr>
      </w:pPr>
      <m:oMath>
        <m:r>
          <w:rPr>
            <w:rFonts w:ascii="Cambria Math" w:hAnsi="Cambria Math"/>
          </w:rPr>
          <m:t>f</m:t>
        </m:r>
        <m:d>
          <m:dPr>
            <m:ctrlPr>
              <w:rPr>
                <w:rFonts w:ascii="Cambria Math" w:hAnsi="Cambria Math"/>
                <w:i/>
              </w:rPr>
            </m:ctrlPr>
          </m:dPr>
          <m:e>
            <m:r>
              <w:rPr>
                <w:rFonts w:ascii="Cambria Math" w:hAnsi="Cambria Math"/>
              </w:rPr>
              <m:t>α</m:t>
            </m:r>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vertAlign w:val="subscript"/>
                      </w:rPr>
                    </m:ctrlPr>
                  </m:sSubPr>
                  <m:e>
                    <m:r>
                      <m:rPr>
                        <m:sty m:val="p"/>
                      </m:rPr>
                      <w:rPr>
                        <w:rFonts w:ascii="Cambria Math" w:hAnsi="Cambria Math"/>
                      </w:rPr>
                      <m:t xml:space="preserve"> </m:t>
                    </m:r>
                    <m:r>
                      <w:rPr>
                        <w:rFonts w:ascii="Cambria Math" w:hAnsi="Cambria Math"/>
                      </w:rPr>
                      <m:t>α</m:t>
                    </m:r>
                  </m:e>
                  <m:sub>
                    <m:r>
                      <w:rPr>
                        <w:rFonts w:ascii="Cambria Math" w:hAnsi="Cambria Math"/>
                        <w:vertAlign w:val="subscript"/>
                      </w:rPr>
                      <m:t>0</m:t>
                    </m:r>
                  </m:sub>
                </m:sSub>
                <m:r>
                  <m:rPr>
                    <m:sty m:val="p"/>
                  </m:rPr>
                  <w:rPr>
                    <w:rFonts w:ascii="Cambria Math" w:hAnsi="Cambria Math"/>
                    <w:vertAlign w:val="subscript"/>
                  </w:rPr>
                  <m:t xml:space="preserve">   für</m:t>
                </m:r>
                <m:r>
                  <w:rPr>
                    <w:rFonts w:ascii="Cambria Math" w:hAnsi="Cambria Math"/>
                    <w:vertAlign w:val="subscript"/>
                  </w:rPr>
                  <m:t xml:space="preserve"> α&lt;q</m:t>
                </m:r>
              </m:e>
              <m:e>
                <m:r>
                  <w:rPr>
                    <w:rFonts w:ascii="Cambria Math" w:hAnsi="Cambria Math"/>
                  </w:rPr>
                  <m:t xml:space="preserve"> </m:t>
                </m:r>
                <m:sSub>
                  <m:sSubPr>
                    <m:ctrlPr>
                      <w:rPr>
                        <w:rFonts w:ascii="Cambria Math" w:hAnsi="Cambria Math"/>
                        <w:vertAlign w:val="subscript"/>
                      </w:rPr>
                    </m:ctrlPr>
                  </m:sSubPr>
                  <m:e>
                    <m:r>
                      <w:rPr>
                        <w:rFonts w:ascii="Cambria Math" w:hAnsi="Cambria Math"/>
                      </w:rPr>
                      <m:t>α</m:t>
                    </m:r>
                  </m:e>
                  <m:sub>
                    <m:r>
                      <w:rPr>
                        <w:rFonts w:ascii="Cambria Math" w:hAnsi="Cambria Math"/>
                        <w:vertAlign w:val="subscript"/>
                      </w:rPr>
                      <m:t>1</m:t>
                    </m:r>
                  </m:sub>
                </m:sSub>
                <m:r>
                  <w:rPr>
                    <w:rFonts w:ascii="Cambria Math" w:hAnsi="Cambria Math"/>
                    <w:vertAlign w:val="subscript"/>
                  </w:rPr>
                  <m:t xml:space="preserve">   </m:t>
                </m:r>
                <m:r>
                  <m:rPr>
                    <m:sty m:val="p"/>
                  </m:rPr>
                  <w:rPr>
                    <w:rFonts w:ascii="Cambria Math" w:hAnsi="Cambria Math"/>
                    <w:vertAlign w:val="subscript"/>
                  </w:rPr>
                  <m:t>für</m:t>
                </m:r>
                <m:r>
                  <w:rPr>
                    <w:rFonts w:ascii="Cambria Math" w:hAnsi="Cambria Math"/>
                    <w:vertAlign w:val="subscript"/>
                  </w:rPr>
                  <m:t xml:space="preserve"> α≥q</m:t>
                </m:r>
              </m:e>
            </m:eqArr>
          </m:e>
        </m:d>
      </m:oMath>
      <w:r w:rsidR="00FB299C">
        <w:rPr>
          <w:rFonts w:eastAsiaTheme="minorEastAsia"/>
        </w:rPr>
        <w:t xml:space="preserve"> </w:t>
      </w:r>
      <w:r w:rsidR="00FB299C">
        <w:rPr>
          <w:rFonts w:eastAsiaTheme="minorEastAsia"/>
        </w:rPr>
        <w:tab/>
      </w:r>
      <w:r w:rsidR="00FB299C">
        <w:rPr>
          <w:rFonts w:eastAsiaTheme="minorEastAsia"/>
        </w:rPr>
        <w:tab/>
      </w:r>
      <w:r w:rsidR="00FB299C">
        <w:rPr>
          <w:rFonts w:eastAsiaTheme="minorEastAsia"/>
        </w:rPr>
        <w:tab/>
      </w:r>
      <w:r w:rsidR="00FB299C">
        <w:rPr>
          <w:rFonts w:eastAsiaTheme="minorEastAsia"/>
        </w:rPr>
        <w:tab/>
      </w:r>
      <w:r>
        <w:rPr>
          <w:rFonts w:eastAsiaTheme="minorEastAsia"/>
        </w:rPr>
        <w:t>(</w:t>
      </w:r>
      <w:r w:rsidR="005B1A43">
        <w:rPr>
          <w:rFonts w:eastAsiaTheme="minorEastAsia"/>
        </w:rPr>
        <w:t>1</w:t>
      </w:r>
      <w:r>
        <w:rPr>
          <w:rFonts w:eastAsiaTheme="minorEastAsia"/>
        </w:rPr>
        <w:t>)</w:t>
      </w:r>
      <w:r w:rsidR="00FB299C">
        <w:rPr>
          <w:rFonts w:eastAsiaTheme="minorEastAsia"/>
        </w:rPr>
        <w:tab/>
      </w:r>
    </w:p>
    <w:p w:rsidR="00EF1654" w:rsidRDefault="008D74F8" w:rsidP="008D74F8">
      <w:pPr>
        <w:spacing w:after="0" w:line="240" w:lineRule="auto"/>
        <w:ind w:left="142" w:hanging="142"/>
        <w:jc w:val="left"/>
      </w:pPr>
      <w:r>
        <w:rPr>
          <w:noProof/>
          <w:lang w:eastAsia="de-DE"/>
        </w:rPr>
        <w:drawing>
          <wp:inline distT="0" distB="0" distL="0" distR="0" wp14:anchorId="76EE2155" wp14:editId="2881BF1A">
            <wp:extent cx="5095875" cy="3356954"/>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95875" cy="3356954"/>
                    </a:xfrm>
                    <a:prstGeom prst="rect">
                      <a:avLst/>
                    </a:prstGeom>
                    <a:noFill/>
                    <a:ln>
                      <a:noFill/>
                    </a:ln>
                  </pic:spPr>
                </pic:pic>
              </a:graphicData>
            </a:graphic>
          </wp:inline>
        </w:drawing>
      </w:r>
    </w:p>
    <w:p w:rsidR="008C1ACE" w:rsidRPr="008C1ACE" w:rsidRDefault="00090A64" w:rsidP="008C1ACE">
      <w:pPr>
        <w:pStyle w:val="Beschriftung"/>
        <w:jc w:val="left"/>
      </w:pPr>
      <w:bookmarkStart w:id="32" w:name="_Ref475656337"/>
      <w:bookmarkStart w:id="33" w:name="_Toc475891566"/>
      <w:r>
        <w:t xml:space="preserve">Abbildung </w:t>
      </w:r>
      <w:r w:rsidR="00C57897">
        <w:fldChar w:fldCharType="begin"/>
      </w:r>
      <w:r w:rsidR="00C57897">
        <w:instrText xml:space="preserve"> SEQ Abbildung \* ARABIC </w:instrText>
      </w:r>
      <w:r w:rsidR="00C57897">
        <w:fldChar w:fldCharType="separate"/>
      </w:r>
      <w:r w:rsidR="00472B2C">
        <w:rPr>
          <w:noProof/>
        </w:rPr>
        <w:t>10</w:t>
      </w:r>
      <w:r w:rsidR="00C57897">
        <w:rPr>
          <w:noProof/>
        </w:rPr>
        <w:fldChar w:fldCharType="end"/>
      </w:r>
      <w:bookmarkEnd w:id="32"/>
      <w:r>
        <w:t xml:space="preserve"> - </w:t>
      </w:r>
      <w:r w:rsidR="00D64A4B">
        <w:t xml:space="preserve">Graustufenbild (links oben) </w:t>
      </w:r>
      <w:r w:rsidR="00CF30A3">
        <w:t>mit seinem</w:t>
      </w:r>
      <w:r w:rsidR="008D74F8">
        <w:t xml:space="preserve"> Histogramm (rechts oben)</w:t>
      </w:r>
      <w:r w:rsidR="00804256">
        <w:t>,</w:t>
      </w:r>
      <w:r w:rsidR="008D74F8">
        <w:t xml:space="preserve"> </w:t>
      </w:r>
      <w:r w:rsidR="00CF30A3">
        <w:t>Binarisierung mit globalen Schwellwerten von 110, 147 und 185</w:t>
      </w:r>
      <w:r>
        <w:t xml:space="preserve"> (</w:t>
      </w:r>
      <w:r w:rsidR="00CF30A3">
        <w:t xml:space="preserve">unten, von links nach rechts) </w:t>
      </w:r>
      <w:r w:rsidR="008D74F8">
        <w:fldChar w:fldCharType="begin" w:fldLock="1"/>
      </w:r>
      <w:r w:rsidR="008C4429">
        <w:instrText>ADDIN CSL_CITATION { "citationItems" : [ { "id" : "ITEM-1", "itemData" : { "ISBN" : "978-3-642-04952-1", "abstract" : "Selbst komplexe Bildverarbeitungsaufgaben sind heute auf g\u00e4ngigen PCs und Workstations l\u00f6sbar und damit jedem Studenten, Wissenschaftler und Ingenieur zug\u00e4nglich. Dieses Standardwerk vermittelt Anwendern erfolgreich das Know-how ...", "author" : [ { "dropping-particle" : "", "family" : "J\u00e4hne", "given" : "Bernd", "non-dropping-particle" : "", "parse-names" : false, "suffix" : "" } ], "edition" : "7", "id" : "ITEM-1", "issued" : { "date-parts" : [ [ "2012" ] ] }, "publisher" : "Springer Verlag", "publisher-place" : "Heidelberg", "title" : "Digitale Bildverarbeitung: und Bildgewinnung (German Edition)", "type" : "book" }, "locator" : "543", "uris" : [ "http://www.mendeley.com/documents/?uuid=636f0d26-5b4e-4358-bc56-863cf0a9798e" ] } ], "mendeley" : { "formattedCitation" : "(J\u00e4hne, 2012, S. 543)", "plainTextFormattedCitation" : "(J\u00e4hne, 2012, S. 543)", "previouslyFormattedCitation" : "(J\u00e4hne, 2012, S. 543)" }, "properties" : { "noteIndex" : 0 }, "schema" : "https://github.com/citation-style-language/schema/raw/master/csl-citation.json" }</w:instrText>
      </w:r>
      <w:r w:rsidR="008D74F8">
        <w:fldChar w:fldCharType="separate"/>
      </w:r>
      <w:r w:rsidR="008D74F8" w:rsidRPr="008D74F8">
        <w:rPr>
          <w:b w:val="0"/>
          <w:noProof/>
        </w:rPr>
        <w:t>(Jähne, 2012, S. 543)</w:t>
      </w:r>
      <w:bookmarkEnd w:id="33"/>
      <w:r w:rsidR="008D74F8">
        <w:fldChar w:fldCharType="end"/>
      </w:r>
    </w:p>
    <w:p w:rsidR="00384DFB" w:rsidRDefault="007253EE" w:rsidP="00B47512">
      <w:r>
        <w:t>Die Ermittlung</w:t>
      </w:r>
      <w:r w:rsidR="00384DFB">
        <w:t xml:space="preserve"> eines geeigneten Schwellwertes</w:t>
      </w:r>
      <w:r w:rsidR="008E4C2D">
        <w:t xml:space="preserve"> </w:t>
      </w:r>
      <w:r w:rsidR="00384DFB">
        <w:t>ist die Aufgabe von automatischen Schwellwe</w:t>
      </w:r>
      <w:r w:rsidR="00384DFB">
        <w:t>r</w:t>
      </w:r>
      <w:r w:rsidR="00384DFB">
        <w:t>toperationen.</w:t>
      </w:r>
      <w:r w:rsidR="008B2059">
        <w:t xml:space="preserve"> Viele Verfahren zur Schwellwertberechnung werten </w:t>
      </w:r>
      <w:r w:rsidR="00D83F61">
        <w:t xml:space="preserve">dazu </w:t>
      </w:r>
      <w:r w:rsidR="00377AC9">
        <w:t xml:space="preserve">die </w:t>
      </w:r>
      <w:r w:rsidR="008B2059">
        <w:t xml:space="preserve">Histogramme </w:t>
      </w:r>
      <w:r w:rsidR="005F119A">
        <w:t>des Ausgangsbildes aus</w:t>
      </w:r>
      <w:r w:rsidR="008B2059">
        <w:t>.</w:t>
      </w:r>
      <w:r w:rsidR="008B2059" w:rsidRPr="008B2059">
        <w:t xml:space="preserve"> Histogramme sind</w:t>
      </w:r>
      <w:r w:rsidR="008B2059">
        <w:t xml:space="preserve"> Darstellungen von</w:t>
      </w:r>
      <w:r w:rsidR="008B2059" w:rsidRPr="008B2059">
        <w:t xml:space="preserve"> Häufigkeitsverteilunge</w:t>
      </w:r>
      <w:r w:rsidR="008B2059">
        <w:t>n bestimmter Merkmale. Im Falle von Bildern zeigen Histogramme die Häufigkeit der auftretenden Intens</w:t>
      </w:r>
      <w:r w:rsidR="008B2059">
        <w:t>i</w:t>
      </w:r>
      <w:r w:rsidR="008B2059">
        <w:t>tätswerte an</w:t>
      </w:r>
      <w:r w:rsidR="00716A11">
        <w:t xml:space="preserve"> </w:t>
      </w:r>
      <w:r w:rsidR="00716A11">
        <w:fldChar w:fldCharType="begin" w:fldLock="1"/>
      </w:r>
      <w:r w:rsidR="006A281F">
        <w:instrText>ADDIN CSL_CITATION { "citationItems" : [ { "id" : "ITEM-1", "itemData" : { "DOI" : "10.1007/978-3-642-04604-9", "ISBN" : "9783642046049", "ISSN" : "1439-3107", "abstract" : "3., vollst. u\u0308berarb. u. erw. Aufl. In der u\u0308berarbeiteten und inhaltlich erweiterten Neuauflage des international erfolgreichen Klassikers, der von Praktikern und Dozenten gerne eingesetzt wird, geben die Autoren eine fundierte Einfu\u0308hrung in die wichtigsten Methoden der digitalen Bildverarbeitung und ausgewa\u0308hlte Verfahren, die in a\u0308hnlich umfassender Form sonst kaum zu finden sind. Die praktische Anwendbarkeit steht dabei im Vordergrund, wa\u0308hrend formale Aspekte auf das Wesentliche reduziert sind. Die anerkannten Sta\u0308rken dieses Buchs sind einerseits die ungewo\u0308hnlich hohe Detaillierung sowie die pra\u0308zise algorithmische Beschreibung und unmittelbare Verbindung zwischen mathematischer Beschreibung und konkreter Implementierung. Der Text eignet sich als detaillierte Referenz fu\u0308r Praktiker und Anwender ga\u0308ngiger moderner Verfahren, z.B. in der Robotik, Medizin, Biologie, Astronomie, Medientechnik oder Materialpru\u0308fung. Zugleich bildet das Buch eine Basis fu\u0308r die Lehre oder das Selbststudium und wird an vielen Hochschulen weltweit erfolgreich eingesetzt. Konkrete U\u0308bungsaufgaben runden die Darstellungen ab. Die klar strukturierten Code-Beispiele basieren auf der in Java implementierten und frei verfu\u0308gbaren Bildverarbeitungssoftware ImageJ, sind aber davon weitgehend unabha\u0308ngig. Source Code und erga\u0308nzende Materialien finden sich online auf der zugeho\u0308rigen Support-Site (www.imagingbook.com).", "author" : [ { "dropping-particle" : "", "family" : "Burger", "given" : "Wilhelm", "non-dropping-particle" : "", "parse-names" : false, "suffix" : "" }, { "dropping-particle" : "", "family" : "Burge", "given" : "Mark James", "non-dropping-particle" : "", "parse-names" : false, "suffix" : "" } ], "edition" : "3", "id" : "ITEM-1", "issued" : { "date-parts" : [ [ "2015" ] ] }, "publisher" : "Springer-Verlag", "publisher-place" : "Berlin, Heidelberg", "title" : "Digitale Bildverarbeitung: eine algorithmische Einfu\u0308hrung mit Java", "type" : "book" }, "locator" : "42", "uris" : [ "http://www.mendeley.com/documents/?uuid=ea0d026e-97ce-47be-9ada-573a4cfa0ae4" ] } ], "mendeley" : { "formattedCitation" : "(Burger &amp; Burge, 2015, S. 42)", "plainTextFormattedCitation" : "(Burger &amp; Burge, 2015, S. 42)", "previouslyFormattedCitation" : "(Burger &amp; Burge, 2015, S. 42)" }, "properties" : { "noteIndex" : 0 }, "schema" : "https://github.com/citation-style-language/schema/raw/master/csl-citation.json" }</w:instrText>
      </w:r>
      <w:r w:rsidR="00716A11">
        <w:fldChar w:fldCharType="separate"/>
      </w:r>
      <w:r w:rsidR="00716A11" w:rsidRPr="00716A11">
        <w:rPr>
          <w:noProof/>
        </w:rPr>
        <w:t>(Burger &amp; Burge, 2015, S. 42)</w:t>
      </w:r>
      <w:r w:rsidR="00716A11">
        <w:fldChar w:fldCharType="end"/>
      </w:r>
      <w:r w:rsidR="008B2059">
        <w:t>.</w:t>
      </w:r>
      <w:r w:rsidR="005F119A">
        <w:t xml:space="preserve"> </w:t>
      </w:r>
    </w:p>
    <w:p w:rsidR="008A09AC" w:rsidRDefault="00502384" w:rsidP="00B47512">
      <w:r>
        <w:t>Bei Verfahren zur automatischen Schwellwertbestimmung wird zwischen globalen und adaptiven Methoden</w:t>
      </w:r>
      <w:r w:rsidR="006A281F">
        <w:t xml:space="preserve"> unterschieden</w:t>
      </w:r>
      <w:r>
        <w:t>.</w:t>
      </w:r>
      <w:r w:rsidR="006A281F">
        <w:t xml:space="preserve"> </w:t>
      </w:r>
      <w:r w:rsidR="00804256">
        <w:t xml:space="preserve">In </w:t>
      </w:r>
      <w:r w:rsidR="00804256">
        <w:fldChar w:fldCharType="begin"/>
      </w:r>
      <w:r w:rsidR="00804256">
        <w:instrText xml:space="preserve"> REF _Ref475656337 \h </w:instrText>
      </w:r>
      <w:r w:rsidR="00804256">
        <w:fldChar w:fldCharType="separate"/>
      </w:r>
      <w:r w:rsidR="00472B2C">
        <w:t xml:space="preserve">Abbildung </w:t>
      </w:r>
      <w:r w:rsidR="00472B2C">
        <w:rPr>
          <w:noProof/>
        </w:rPr>
        <w:t>10</w:t>
      </w:r>
      <w:r w:rsidR="00804256">
        <w:fldChar w:fldCharType="end"/>
      </w:r>
      <w:r w:rsidR="00804256">
        <w:t xml:space="preserve"> ist ein 8-Bit Graustufenbild (links oben) mit zugehörigem Histogramm (rechts oben) und die aus globalen Schwellwertoperationen resultierenden Binärbilder (unten) zu sehen. </w:t>
      </w:r>
      <w:r w:rsidR="006A281F">
        <w:t xml:space="preserve">Globale Schwellwertmethoden bestimmen für ein Graustufenbild </w:t>
      </w:r>
      <w:r w:rsidR="006A281F" w:rsidRPr="006A281F">
        <w:t>ei</w:t>
      </w:r>
      <w:r w:rsidR="006A281F">
        <w:t xml:space="preserve">nen einzigen </w:t>
      </w:r>
      <w:r w:rsidR="006A281F" w:rsidRPr="006A281F">
        <w:t>optima</w:t>
      </w:r>
      <w:r w:rsidR="006A281F">
        <w:t xml:space="preserve">len Schwellwert, anhand dessen die Pixel </w:t>
      </w:r>
      <w:r w:rsidR="00D27690">
        <w:t xml:space="preserve">dem </w:t>
      </w:r>
      <w:r w:rsidR="006A281F">
        <w:t xml:space="preserve">Vorder- </w:t>
      </w:r>
      <w:r w:rsidR="006A281F">
        <w:lastRenderedPageBreak/>
        <w:t xml:space="preserve">oder Hintergrund zugeordnet werden </w:t>
      </w:r>
      <w:r w:rsidR="006A281F">
        <w:fldChar w:fldCharType="begin" w:fldLock="1"/>
      </w:r>
      <w:r w:rsidR="006A281F">
        <w:instrText>ADDIN CSL_CITATION { "citationItems" : [ { "id" : "ITEM-1", "itemData" : { "DOI" : "10.1007/978-3-642-04604-9", "ISBN" : "9783642046049", "ISSN" : "1439-3107", "abstract" : "3., vollst. u\u0308berarb. u. erw. Aufl. In der u\u0308berarbeiteten und inhaltlich erweiterten Neuauflage des international erfolgreichen Klassikers, der von Praktikern und Dozenten gerne eingesetzt wird, geben die Autoren eine fundierte Einfu\u0308hrung in die wichtigsten Methoden der digitalen Bildverarbeitung und ausgewa\u0308hlte Verfahren, die in a\u0308hnlich umfassender Form sonst kaum zu finden sind. Die praktische Anwendbarkeit steht dabei im Vordergrund, wa\u0308hrend formale Aspekte auf das Wesentliche reduziert sind. Die anerkannten Sta\u0308rken dieses Buchs sind einerseits die ungewo\u0308hnlich hohe Detaillierung sowie die pra\u0308zise algorithmische Beschreibung und unmittelbare Verbindung zwischen mathematischer Beschreibung und konkreter Implementierung. Der Text eignet sich als detaillierte Referenz fu\u0308r Praktiker und Anwender ga\u0308ngiger moderner Verfahren, z.B. in der Robotik, Medizin, Biologie, Astronomie, Medientechnik oder Materialpru\u0308fung. Zugleich bildet das Buch eine Basis fu\u0308r die Lehre oder das Selbststudium und wird an vielen Hochschulen weltweit erfolgreich eingesetzt. Konkrete U\u0308bungsaufgaben runden die Darstellungen ab. Die klar strukturierten Code-Beispiele basieren auf der in Java implementierten und frei verfu\u0308gbaren Bildverarbeitungssoftware ImageJ, sind aber davon weitgehend unabha\u0308ngig. Source Code und erga\u0308nzende Materialien finden sich online auf der zugeho\u0308rigen Support-Site (www.imagingbook.com).", "author" : [ { "dropping-particle" : "", "family" : "Burger", "given" : "Wilhelm", "non-dropping-particle" : "", "parse-names" : false, "suffix" : "" }, { "dropping-particle" : "", "family" : "Burge", "given" : "Mark James", "non-dropping-particle" : "", "parse-names" : false, "suffix" : "" } ], "edition" : "3", "id" : "ITEM-1", "issued" : { "date-parts" : [ [ "2015" ] ] }, "publisher" : "Springer-Verlag", "publisher-place" : "Berlin, Heidelberg", "title" : "Digitale Bildverarbeitung: eine algorithmische Einfu\u0308hrung mit Java", "type" : "book" }, "locator" : "268", "uris" : [ "http://www.mendeley.com/documents/?uuid=ea0d026e-97ce-47be-9ada-573a4cfa0ae4" ] } ], "mendeley" : { "formattedCitation" : "(Burger &amp; Burge, 2015, S. 268)", "plainTextFormattedCitation" : "(Burger &amp; Burge, 2015, S. 268)", "previouslyFormattedCitation" : "(Burger &amp; Burge, 2015, S. 268)" }, "properties" : { "noteIndex" : 0 }, "schema" : "https://github.com/citation-style-language/schema/raw/master/csl-citation.json" }</w:instrText>
      </w:r>
      <w:r w:rsidR="006A281F">
        <w:fldChar w:fldCharType="separate"/>
      </w:r>
      <w:r w:rsidR="006A281F" w:rsidRPr="006A281F">
        <w:rPr>
          <w:noProof/>
        </w:rPr>
        <w:t>(Burger &amp; Burge, 2015, S. 268)</w:t>
      </w:r>
      <w:r w:rsidR="006A281F">
        <w:fldChar w:fldCharType="end"/>
      </w:r>
      <w:r w:rsidR="006A281F">
        <w:t xml:space="preserve">. Globale Schwellwerte können bei </w:t>
      </w:r>
      <w:r w:rsidR="006A281F" w:rsidRPr="006A281F">
        <w:t xml:space="preserve">ungleichmäßiger Beleuchtung </w:t>
      </w:r>
      <w:r w:rsidR="006A281F">
        <w:t>im Bild unerwünschte Ergebnisse erzielen</w:t>
      </w:r>
      <w:r w:rsidR="006A281F" w:rsidRPr="006A281F">
        <w:t xml:space="preserve">. </w:t>
      </w:r>
      <w:r w:rsidR="006A281F">
        <w:t xml:space="preserve">Bei adaptiven Methoden wird </w:t>
      </w:r>
      <w:r w:rsidR="00BA0648">
        <w:t>daher</w:t>
      </w:r>
      <w:r w:rsidR="006A281F">
        <w:t xml:space="preserve"> für jeden einzelnen Bildpunkt ein angepasster Schwellwert bestimmt </w:t>
      </w:r>
      <w:r w:rsidR="006A281F">
        <w:fldChar w:fldCharType="begin" w:fldLock="1"/>
      </w:r>
      <w:r w:rsidR="00907888">
        <w:instrText>ADDIN CSL_CITATION { "citationItems" : [ { "id" : "ITEM-1", "itemData" : { "DOI" : "10.1007/978-3-642-04604-9", "ISBN" : "9783642046049", "ISSN" : "1439-3107", "abstract" : "3., vollst. u\u0308berarb. u. erw. Aufl. In der u\u0308berarbeiteten und inhaltlich erweiterten Neuauflage des international erfolgreichen Klassikers, der von Praktikern und Dozenten gerne eingesetzt wird, geben die Autoren eine fundierte Einfu\u0308hrung in die wichtigsten Methoden der digitalen Bildverarbeitung und ausgewa\u0308hlte Verfahren, die in a\u0308hnlich umfassender Form sonst kaum zu finden sind. Die praktische Anwendbarkeit steht dabei im Vordergrund, wa\u0308hrend formale Aspekte auf das Wesentliche reduziert sind. Die anerkannten Sta\u0308rken dieses Buchs sind einerseits die ungewo\u0308hnlich hohe Detaillierung sowie die pra\u0308zise algorithmische Beschreibung und unmittelbare Verbindung zwischen mathematischer Beschreibung und konkreter Implementierung. Der Text eignet sich als detaillierte Referenz fu\u0308r Praktiker und Anwender ga\u0308ngiger moderner Verfahren, z.B. in der Robotik, Medizin, Biologie, Astronomie, Medientechnik oder Materialpru\u0308fung. Zugleich bildet das Buch eine Basis fu\u0308r die Lehre oder das Selbststudium und wird an vielen Hochschulen weltweit erfolgreich eingesetzt. Konkrete U\u0308bungsaufgaben runden die Darstellungen ab. Die klar strukturierten Code-Beispiele basieren auf der in Java implementierten und frei verfu\u0308gbaren Bildverarbeitungssoftware ImageJ, sind aber davon weitgehend unabha\u0308ngig. Source Code und erga\u0308nzende Materialien finden sich online auf der zugeho\u0308rigen Support-Site (www.imagingbook.com).", "author" : [ { "dropping-particle" : "", "family" : "Burger", "given" : "Wilhelm", "non-dropping-particle" : "", "parse-names" : false, "suffix" : "" }, { "dropping-particle" : "", "family" : "Burge", "given" : "Mark James", "non-dropping-particle" : "", "parse-names" : false, "suffix" : "" } ], "edition" : "3", "id" : "ITEM-1", "issued" : { "date-parts" : [ [ "2015" ] ] }, "publisher" : "Springer-Verlag", "publisher-place" : "Berlin, Heidelberg", "title" : "Digitale Bildverarbeitung: eine algorithmische Einfu\u0308hrung mit Java", "type" : "book" }, "locator" : "291", "uris" : [ "http://www.mendeley.com/documents/?uuid=ea0d026e-97ce-47be-9ada-573a4cfa0ae4" ] } ], "mendeley" : { "formattedCitation" : "(Burger &amp; Burge, 2015, S. 291)", "plainTextFormattedCitation" : "(Burger &amp; Burge, 2015, S. 291)", "previouslyFormattedCitation" : "(Burger &amp; Burge, 2015, S. 291)" }, "properties" : { "noteIndex" : 0 }, "schema" : "https://github.com/citation-style-language/schema/raw/master/csl-citation.json" }</w:instrText>
      </w:r>
      <w:r w:rsidR="006A281F">
        <w:fldChar w:fldCharType="separate"/>
      </w:r>
      <w:r w:rsidR="006A281F" w:rsidRPr="006A281F">
        <w:rPr>
          <w:noProof/>
        </w:rPr>
        <w:t>(Burger &amp; Burge, 2015, S. 291)</w:t>
      </w:r>
      <w:r w:rsidR="006A281F">
        <w:fldChar w:fldCharType="end"/>
      </w:r>
      <w:r w:rsidR="006A281F">
        <w:t>.</w:t>
      </w:r>
    </w:p>
    <w:p w:rsidR="00907888" w:rsidRDefault="004C6187" w:rsidP="00907888">
      <w:r>
        <w:t xml:space="preserve">Otsu ist ein Beispiel für </w:t>
      </w:r>
      <w:r w:rsidR="00502384">
        <w:t xml:space="preserve">eine </w:t>
      </w:r>
      <w:r w:rsidR="001136A9">
        <w:t>globale</w:t>
      </w:r>
      <w:r>
        <w:t xml:space="preserve"> histogrammbasierte</w:t>
      </w:r>
      <w:r w:rsidR="00502384">
        <w:t xml:space="preserve"> Schwellwertbestimmung.</w:t>
      </w:r>
      <w:r w:rsidR="00907888">
        <w:t xml:space="preserve"> Das Verfahren versucht die Varianz, also die Streuung der Grauwerte, innerhalb der beiden zu bildenden Klassen zu minimieren. Die Varianz kann direkt aus dem Histogramm des Bildes abgeleitet werden. Gleichzeitig </w:t>
      </w:r>
      <w:r w:rsidR="00B979CE">
        <w:t>wird sichergestellt, dass</w:t>
      </w:r>
      <w:r w:rsidR="00907888">
        <w:t xml:space="preserve"> die Trennung zwischen den Klassen möglichst groß </w:t>
      </w:r>
      <w:r w:rsidR="00B979CE">
        <w:t>ist.</w:t>
      </w:r>
      <w:r w:rsidR="00907888">
        <w:t xml:space="preserve"> Dazu müssen ihre Mittelwerte </w:t>
      </w:r>
      <w:r w:rsidR="00907888" w:rsidRPr="00907888">
        <w:t>möglichst weit auseinander liegen</w:t>
      </w:r>
      <w:r w:rsidR="00907888">
        <w:t xml:space="preserve">. </w:t>
      </w:r>
      <w:r w:rsidR="00907888">
        <w:fldChar w:fldCharType="begin" w:fldLock="1"/>
      </w:r>
      <w:r w:rsidR="00907888">
        <w:instrText>ADDIN CSL_CITATION { "citationItems" : [ { "id" : "ITEM-1", "itemData" : { "DOI" : "10.1007/978-3-642-04604-9", "ISBN" : "9783642046049", "ISSN" : "1439-3107", "abstract" : "3., vollst. u\u0308berarb. u. erw. Aufl. In der u\u0308berarbeiteten und inhaltlich erweiterten Neuauflage des international erfolgreichen Klassikers, der von Praktikern und Dozenten gerne eingesetzt wird, geben die Autoren eine fundierte Einfu\u0308hrung in die wichtigsten Methoden der digitalen Bildverarbeitung und ausgewa\u0308hlte Verfahren, die in a\u0308hnlich umfassender Form sonst kaum zu finden sind. Die praktische Anwendbarkeit steht dabei im Vordergrund, wa\u0308hrend formale Aspekte auf das Wesentliche reduziert sind. Die anerkannten Sta\u0308rken dieses Buchs sind einerseits die ungewo\u0308hnlich hohe Detaillierung sowie die pra\u0308zise algorithmische Beschreibung und unmittelbare Verbindung zwischen mathematischer Beschreibung und konkreter Implementierung. Der Text eignet sich als detaillierte Referenz fu\u0308r Praktiker und Anwender ga\u0308ngiger moderner Verfahren, z.B. in der Robotik, Medizin, Biologie, Astronomie, Medientechnik oder Materialpru\u0308fung. Zugleich bildet das Buch eine Basis fu\u0308r die Lehre oder das Selbststudium und wird an vielen Hochschulen weltweit erfolgreich eingesetzt. Konkrete U\u0308bungsaufgaben runden die Darstellungen ab. Die klar strukturierten Code-Beispiele basieren auf der in Java implementierten und frei verfu\u0308gbaren Bildverarbeitungssoftware ImageJ, sind aber davon weitgehend unabha\u0308ngig. Source Code und erga\u0308nzende Materialien finden sich online auf der zugeho\u0308rigen Support-Site (www.imagingbook.com).", "author" : [ { "dropping-particle" : "", "family" : "Burger", "given" : "Wilhelm", "non-dropping-particle" : "", "parse-names" : false, "suffix" : "" }, { "dropping-particle" : "", "family" : "Burge", "given" : "Mark James", "non-dropping-particle" : "", "parse-names" : false, "suffix" : "" } ], "edition" : "3", "id" : "ITEM-1", "issued" : { "date-parts" : [ [ "2015" ] ] }, "publisher" : "Springer-Verlag", "publisher-place" : "Berlin, Heidelberg", "title" : "Digitale Bildverarbeitung: eine algorithmische Einfu\u0308hrung mit Java", "type" : "book" }, "locator" : "275", "uris" : [ "http://www.mendeley.com/documents/?uuid=ea0d026e-97ce-47be-9ada-573a4cfa0ae4" ] } ], "mendeley" : { "formattedCitation" : "(Burger &amp; Burge, 2015, S. 275)", "plainTextFormattedCitation" : "(Burger &amp; Burge, 2015, S. 275)", "previouslyFormattedCitation" : "(Burger &amp; Burge, 2015, S. 275)" }, "properties" : { "noteIndex" : 0 }, "schema" : "https://github.com/citation-style-language/schema/raw/master/csl-citation.json" }</w:instrText>
      </w:r>
      <w:r w:rsidR="00907888">
        <w:fldChar w:fldCharType="separate"/>
      </w:r>
      <w:r w:rsidR="00907888" w:rsidRPr="00907888">
        <w:rPr>
          <w:noProof/>
        </w:rPr>
        <w:t>(Burger &amp; Burge, 2015, S. 275)</w:t>
      </w:r>
      <w:r w:rsidR="00907888">
        <w:fldChar w:fldCharType="end"/>
      </w:r>
    </w:p>
    <w:p w:rsidR="00907888" w:rsidRDefault="00907888" w:rsidP="00907888">
      <w:r>
        <w:t xml:space="preserve">Laut </w:t>
      </w:r>
      <w:r>
        <w:fldChar w:fldCharType="begin" w:fldLock="1"/>
      </w:r>
      <w:r>
        <w:instrText>ADDIN CSL_CITATION { "citationItems" : [ { "id" : "ITEM-1", "itemData" : { "DOI" : "10.1007/978-3-642-04604-9", "ISBN" : "9783642046049", "ISSN" : "1439-3107", "abstract" : "3., vollst. u\u0308berarb. u. erw. Aufl. In der u\u0308berarbeiteten und inhaltlich erweiterten Neuauflage des international erfolgreichen Klassikers, der von Praktikern und Dozenten gerne eingesetzt wird, geben die Autoren eine fundierte Einfu\u0308hrung in die wichtigsten Methoden der digitalen Bildverarbeitung und ausgewa\u0308hlte Verfahren, die in a\u0308hnlich umfassender Form sonst kaum zu finden sind. Die praktische Anwendbarkeit steht dabei im Vordergrund, wa\u0308hrend formale Aspekte auf das Wesentliche reduziert sind. Die anerkannten Sta\u0308rken dieses Buchs sind einerseits die ungewo\u0308hnlich hohe Detaillierung sowie die pra\u0308zise algorithmische Beschreibung und unmittelbare Verbindung zwischen mathematischer Beschreibung und konkreter Implementierung. Der Text eignet sich als detaillierte Referenz fu\u0308r Praktiker und Anwender ga\u0308ngiger moderner Verfahren, z.B. in der Robotik, Medizin, Biologie, Astronomie, Medientechnik oder Materialpru\u0308fung. Zugleich bildet das Buch eine Basis fu\u0308r die Lehre oder das Selbststudium und wird an vielen Hochschulen weltweit erfolgreich eingesetzt. Konkrete U\u0308bungsaufgaben runden die Darstellungen ab. Die klar strukturierten Code-Beispiele basieren auf der in Java implementierten und frei verfu\u0308gbaren Bildverarbeitungssoftware ImageJ, sind aber davon weitgehend unabha\u0308ngig. Source Code und erga\u0308nzende Materialien finden sich online auf der zugeho\u0308rigen Support-Site (www.imagingbook.com).", "author" : [ { "dropping-particle" : "", "family" : "Burger", "given" : "Wilhelm", "non-dropping-particle" : "", "parse-names" : false, "suffix" : "" }, { "dropping-particle" : "", "family" : "Burge", "given" : "Mark James", "non-dropping-particle" : "", "parse-names" : false, "suffix" : "" } ], "edition" : "3", "id" : "ITEM-1", "issued" : { "date-parts" : [ [ "2015" ] ] }, "publisher" : "Springer-Verlag", "publisher-place" : "Berlin, Heidelberg", "title" : "Digitale Bildverarbeitung: eine algorithmische Einfu\u0308hrung mit Java", "type" : "book" }, "locator" : "275", "uris" : [ "http://www.mendeley.com/documents/?uuid=ea0d026e-97ce-47be-9ada-573a4cfa0ae4" ] } ], "mendeley" : { "formattedCitation" : "(Burger &amp; Burge, 2015, S. 275)", "manualFormatting" : "Burger &amp; Burge (2015, S. 278)", "plainTextFormattedCitation" : "(Burger &amp; Burge, 2015, S. 275)", "previouslyFormattedCitation" : "(Burger &amp; Burge, 2015, S. 275)" }, "properties" : { "noteIndex" : 0 }, "schema" : "https://github.com/citation-style-language/schema/raw/master/csl-citation.json" }</w:instrText>
      </w:r>
      <w:r>
        <w:fldChar w:fldCharType="separate"/>
      </w:r>
      <w:r>
        <w:rPr>
          <w:noProof/>
        </w:rPr>
        <w:t>Burger &amp; Burge (2015, S. 278</w:t>
      </w:r>
      <w:r w:rsidRPr="00907888">
        <w:rPr>
          <w:noProof/>
        </w:rPr>
        <w:t>)</w:t>
      </w:r>
      <w:r>
        <w:fldChar w:fldCharType="end"/>
      </w:r>
      <w:r>
        <w:t xml:space="preserve"> arbeitet die Otsu-Methode </w:t>
      </w:r>
      <w:r w:rsidRPr="00DC169A">
        <w:rPr>
          <w:i/>
        </w:rPr>
        <w:t>„sehr effizient“</w:t>
      </w:r>
      <w:r>
        <w:t xml:space="preserve"> und liefert in der Praxis </w:t>
      </w:r>
      <w:r w:rsidRPr="00DC169A">
        <w:rPr>
          <w:i/>
        </w:rPr>
        <w:t>„recht brauchb</w:t>
      </w:r>
      <w:r w:rsidR="00C015E0" w:rsidRPr="00DC169A">
        <w:rPr>
          <w:i/>
        </w:rPr>
        <w:t>are Ergebnisse“</w:t>
      </w:r>
      <w:r w:rsidR="00C015E0">
        <w:t>.</w:t>
      </w:r>
    </w:p>
    <w:p w:rsidR="000A27C1" w:rsidRDefault="00540024" w:rsidP="000A27C1">
      <w:pPr>
        <w:pStyle w:val="berschrift3"/>
        <w:numPr>
          <w:ilvl w:val="2"/>
          <w:numId w:val="1"/>
        </w:numPr>
        <w:jc w:val="left"/>
      </w:pPr>
      <w:bookmarkStart w:id="34" w:name="_Toc475891495"/>
      <w:r>
        <w:t>Filter</w:t>
      </w:r>
      <w:bookmarkEnd w:id="34"/>
    </w:p>
    <w:p w:rsidR="0012460B" w:rsidRPr="0012460B" w:rsidRDefault="0012460B" w:rsidP="0012460B">
      <w:pPr>
        <w:pStyle w:val="berschrift4"/>
        <w:numPr>
          <w:ilvl w:val="3"/>
          <w:numId w:val="1"/>
        </w:numPr>
        <w:ind w:left="851" w:hanging="851"/>
        <w:jc w:val="left"/>
      </w:pPr>
      <w:bookmarkStart w:id="35" w:name="_Toc475891496"/>
      <w:r>
        <w:t>Allgemeine Definition</w:t>
      </w:r>
      <w:bookmarkEnd w:id="35"/>
    </w:p>
    <w:p w:rsidR="00CE0F2F" w:rsidRDefault="00E2300C" w:rsidP="00E2300C">
      <w:r>
        <w:t xml:space="preserve">Filter, auch Nachbarschaftsoperationen genannt, </w:t>
      </w:r>
      <w:r w:rsidR="0006656D">
        <w:t>betrachten, im Gegensatz zu Punktoperati</w:t>
      </w:r>
      <w:r w:rsidR="0006656D">
        <w:t>o</w:t>
      </w:r>
      <w:r w:rsidR="0006656D">
        <w:t xml:space="preserve">nen, nicht nur </w:t>
      </w:r>
      <w:r w:rsidR="0068637D">
        <w:t>den einzelnen</w:t>
      </w:r>
      <w:r w:rsidR="00C8254A">
        <w:t xml:space="preserve"> </w:t>
      </w:r>
      <w:r w:rsidR="00CE0F2F">
        <w:t>Pixel</w:t>
      </w:r>
      <w:r w:rsidR="0006656D">
        <w:t xml:space="preserve">, sondern auch </w:t>
      </w:r>
      <w:r w:rsidR="00C8254A">
        <w:t>eine kleine</w:t>
      </w:r>
      <w:r w:rsidR="009144FC" w:rsidRPr="009144FC">
        <w:t xml:space="preserve"> </w:t>
      </w:r>
      <w:r w:rsidR="00C8254A">
        <w:t>Region um ihn herum</w:t>
      </w:r>
      <w:r w:rsidR="0006656D">
        <w:t>, die Nachbarschaft</w:t>
      </w:r>
      <w:r w:rsidR="009144FC">
        <w:t xml:space="preserve">. Sie </w:t>
      </w:r>
      <w:r>
        <w:t>kombinieren</w:t>
      </w:r>
      <w:r w:rsidR="00CE0F2F">
        <w:t xml:space="preserve"> die</w:t>
      </w:r>
      <w:r>
        <w:t xml:space="preserve"> benachbarte</w:t>
      </w:r>
      <w:r w:rsidR="00CE0F2F">
        <w:t>n</w:t>
      </w:r>
      <w:r>
        <w:t xml:space="preserve"> Pixel in einer bestimmten Weise und liefern so ein geändertes Bild</w:t>
      </w:r>
      <w:r w:rsidR="00CE0F2F">
        <w:t>. Wichtige Aufgaben, die Filter übernehmen</w:t>
      </w:r>
      <w:r w:rsidR="0012460B">
        <w:t xml:space="preserve"> können</w:t>
      </w:r>
      <w:r w:rsidR="00CE0F2F">
        <w:t>, sind beispielsweise die Unterdrückung von Rauschen, die Korrektur von Störungen oder die Detektion und Unterscheidung lokaler Strukturen im Bild, wie Kanten oder Linien.</w:t>
      </w:r>
      <w:r w:rsidR="007D687F" w:rsidRPr="007D687F">
        <w:t xml:space="preserve"> </w:t>
      </w:r>
      <w:r w:rsidR="007D687F">
        <w:fldChar w:fldCharType="begin" w:fldLock="1"/>
      </w:r>
      <w:r w:rsidR="0012460B">
        <w:instrText>ADDIN CSL_CITATION { "citationItems" : [ { "id" : "ITEM-1", "itemData" : { "ISBN" : "978-3-642-04952-1", "abstract" : "Selbst komplexe Bildverarbeitungsaufgaben sind heute auf g\u00e4ngigen PCs und Workstations l\u00f6sbar und damit jedem Studenten, Wissenschaftler und Ingenieur zug\u00e4nglich. Dieses Standardwerk vermittelt Anwendern erfolgreich das Know-how ...", "author" : [ { "dropping-particle" : "", "family" : "J\u00e4hne", "given" : "Bernd", "non-dropping-particle" : "", "parse-names" : false, "suffix" : "" } ], "edition" : "7", "id" : "ITEM-1", "issued" : { "date-parts" : [ [ "2012" ] ] }, "publisher" : "Springer Verlag", "publisher-place" : "Heidelberg", "title" : "Digitale Bildverarbeitung: und Bildgewinnung (German Edition)", "type" : "book" }, "locator" : "296", "uris" : [ "http://www.mendeley.com/documents/?uuid=636f0d26-5b4e-4358-bc56-863cf0a9798e" ] } ], "mendeley" : { "formattedCitation" : "(J\u00e4hne, 2012, S. 296)", "manualFormatting" : "(J\u00e4hne, 2012, S. 296, 297)", "plainTextFormattedCitation" : "(J\u00e4hne, 2012, S. 296)", "previouslyFormattedCitation" : "(J\u00e4hne, 2012, S. 296)" }, "properties" : { "noteIndex" : 0 }, "schema" : "https://github.com/citation-style-language/schema/raw/master/csl-citation.json" }</w:instrText>
      </w:r>
      <w:r w:rsidR="007D687F">
        <w:fldChar w:fldCharType="separate"/>
      </w:r>
      <w:r w:rsidR="007D687F" w:rsidRPr="00CE0F2F">
        <w:rPr>
          <w:noProof/>
        </w:rPr>
        <w:t>(Jähne, 2012, S. 296</w:t>
      </w:r>
      <w:r w:rsidR="007D687F">
        <w:rPr>
          <w:noProof/>
        </w:rPr>
        <w:t>, 297</w:t>
      </w:r>
      <w:r w:rsidR="007D687F" w:rsidRPr="00CE0F2F">
        <w:rPr>
          <w:noProof/>
        </w:rPr>
        <w:t>)</w:t>
      </w:r>
      <w:r w:rsidR="007D687F">
        <w:fldChar w:fldCharType="end"/>
      </w:r>
    </w:p>
    <w:p w:rsidR="000F6BC8" w:rsidRDefault="000F6BC8" w:rsidP="000F6BC8">
      <w:r>
        <w:t xml:space="preserve">Die Größe der Filterregion, also </w:t>
      </w:r>
      <w:r w:rsidR="00723106">
        <w:t>die Größe der</w:t>
      </w:r>
      <w:r>
        <w:t xml:space="preserve"> Nachbarschaft, ist ein wichtiger Parameter </w:t>
      </w:r>
      <w:r w:rsidR="00723106">
        <w:t>des</w:t>
      </w:r>
      <w:r>
        <w:t xml:space="preserve"> Filters.</w:t>
      </w:r>
      <w:r w:rsidR="00132A74">
        <w:t xml:space="preserve"> Sie bestimmt, wie viele umgebende Pixel zur Berechnung des neuen Wertes für den betrachteten Pixel herangezogen werden. Mit unterschiedlichen Größen erzielt man unter Umständen auch unterschiedlich starke Effekte. </w:t>
      </w:r>
      <w:r w:rsidR="00132A74">
        <w:fldChar w:fldCharType="begin" w:fldLock="1"/>
      </w:r>
      <w:r w:rsidR="004B6C06">
        <w:instrText>ADDIN CSL_CITATION { "citationItems" : [ { "id" : "ITEM-1", "itemData" : { "DOI" : "10.1007/978-3-642-04604-9", "ISBN" : "9783642046049", "ISSN" : "1439-3107", "abstract" : "3., vollst. u\u0308berarb. u. erw. Aufl. In der u\u0308berarbeiteten und inhaltlich erweiterten Neuauflage des international erfolgreichen Klassikers, der von Praktikern und Dozenten gerne eingesetzt wird, geben die Autoren eine fundierte Einfu\u0308hrung in die wichtigsten Methoden der digitalen Bildverarbeitung und ausgewa\u0308hlte Verfahren, die in a\u0308hnlich umfassender Form sonst kaum zu finden sind. Die praktische Anwendbarkeit steht dabei im Vordergrund, wa\u0308hrend formale Aspekte auf das Wesentliche reduziert sind. Die anerkannten Sta\u0308rken dieses Buchs sind einerseits die ungewo\u0308hnlich hohe Detaillierung sowie die pra\u0308zise algorithmische Beschreibung und unmittelbare Verbindung zwischen mathematischer Beschreibung und konkreter Implementierung. Der Text eignet sich als detaillierte Referenz fu\u0308r Praktiker und Anwender ga\u0308ngiger moderner Verfahren, z.B. in der Robotik, Medizin, Biologie, Astronomie, Medientechnik oder Materialpru\u0308fung. Zugleich bildet das Buch eine Basis fu\u0308r die Lehre oder das Selbststudium und wird an vielen Hochschulen weltweit erfolgreich eingesetzt. Konkrete U\u0308bungsaufgaben runden die Darstellungen ab. Die klar strukturierten Code-Beispiele basieren auf der in Java implementierten und frei verfu\u0308gbaren Bildverarbeitungssoftware ImageJ, sind aber davon weitgehend unabha\u0308ngig. Source Code und erga\u0308nzende Materialien finden sich online auf der zugeho\u0308rigen Support-Site (www.imagingbook.com).", "author" : [ { "dropping-particle" : "", "family" : "Burger", "given" : "Wilhelm", "non-dropping-particle" : "", "parse-names" : false, "suffix" : "" }, { "dropping-particle" : "", "family" : "Burge", "given" : "Mark James", "non-dropping-particle" : "", "parse-names" : false, "suffix" : "" } ], "edition" : "3", "id" : "ITEM-1", "issued" : { "date-parts" : [ [ "2015" ] ] }, "publisher" : "Springer-Verlag", "publisher-place" : "Berlin, Heidelberg", "title" : "Digitale Bildverarbeitung: eine algorithmische Einfu\u0308hrung mit Java", "type" : "book" }, "locator" : "94", "uris" : [ "http://www.mendeley.com/documents/?uuid=ea0d026e-97ce-47be-9ada-573a4cfa0ae4" ] } ], "mendeley" : { "formattedCitation" : "(Burger &amp; Burge, 2015, S. 94)", "plainTextFormattedCitation" : "(Burger &amp; Burge, 2015, S. 94)", "previouslyFormattedCitation" : "(Burger &amp; Burge, 2015, S. 94)" }, "properties" : { "noteIndex" : 0 }, "schema" : "https://github.com/citation-style-language/schema/raw/master/csl-citation.json" }</w:instrText>
      </w:r>
      <w:r w:rsidR="00132A74">
        <w:fldChar w:fldCharType="separate"/>
      </w:r>
      <w:r w:rsidR="00132A74" w:rsidRPr="00132A74">
        <w:rPr>
          <w:noProof/>
        </w:rPr>
        <w:t>(Burger &amp; Burge, 2015, S. 94)</w:t>
      </w:r>
      <w:r w:rsidR="00132A74">
        <w:fldChar w:fldCharType="end"/>
      </w:r>
    </w:p>
    <w:p w:rsidR="004B6C06" w:rsidRDefault="004B6C06" w:rsidP="000F6BC8">
      <w:r>
        <w:t xml:space="preserve">Die Anwendung des Filters </w:t>
      </w:r>
      <w:r w:rsidR="00E90696">
        <w:t>erfolgt für jeden Bildpunkt</w:t>
      </w:r>
      <w:r>
        <w:t xml:space="preserve">, </w:t>
      </w:r>
      <w:r w:rsidR="00E90696">
        <w:t>beispielsweise</w:t>
      </w:r>
      <w:r w:rsidR="0068637D">
        <w:t xml:space="preserve"> durch</w:t>
      </w:r>
      <w:r w:rsidR="00E90696">
        <w:t xml:space="preserve"> </w:t>
      </w:r>
      <w:r>
        <w:t>zeilenwei</w:t>
      </w:r>
      <w:r w:rsidR="00E90696">
        <w:t xml:space="preserve">ses Ablaufen des Bildes, wie in </w:t>
      </w:r>
      <w:r w:rsidR="000C60CE">
        <w:fldChar w:fldCharType="begin"/>
      </w:r>
      <w:r w:rsidR="000C60CE">
        <w:instrText xml:space="preserve"> REF _Ref475643769 \h </w:instrText>
      </w:r>
      <w:r w:rsidR="000C60CE">
        <w:fldChar w:fldCharType="separate"/>
      </w:r>
      <w:r w:rsidR="00472B2C">
        <w:t xml:space="preserve">Abbildung </w:t>
      </w:r>
      <w:r w:rsidR="00472B2C">
        <w:rPr>
          <w:noProof/>
        </w:rPr>
        <w:t>11</w:t>
      </w:r>
      <w:r w:rsidR="000C60CE">
        <w:fldChar w:fldCharType="end"/>
      </w:r>
      <w:r w:rsidR="00E90696">
        <w:t xml:space="preserve"> zu sehen</w:t>
      </w:r>
      <w:r w:rsidR="0068637D">
        <w:t xml:space="preserve"> ist</w:t>
      </w:r>
      <w:r>
        <w:t xml:space="preserve">. Die grauen Bereiche in der Abbildung stellen bereits betrachtete und geänderte Pixel dar. Wichtig ist, dass für die Betrachtung der Umgebung </w:t>
      </w:r>
      <w:r w:rsidR="0068637D">
        <w:t xml:space="preserve">nur </w:t>
      </w:r>
      <w:r>
        <w:t>die ursprünglichen Werte</w:t>
      </w:r>
      <w:r w:rsidR="00252F2A">
        <w:t xml:space="preserve"> des Bildes </w:t>
      </w:r>
      <w:r w:rsidR="00D966C7" w:rsidRPr="001E46F4">
        <w:rPr>
          <w:rFonts w:ascii="Times" w:hAnsi="Times"/>
          <w:i/>
        </w:rPr>
        <w:t>I</w:t>
      </w:r>
      <w:r>
        <w:t xml:space="preserve"> herangezogen werden</w:t>
      </w:r>
      <w:r w:rsidR="007D14DE">
        <w:t>.</w:t>
      </w:r>
      <w:r>
        <w:t xml:space="preserve"> </w:t>
      </w:r>
      <w:r w:rsidR="007D14DE">
        <w:t>D</w:t>
      </w:r>
      <w:r>
        <w:t xml:space="preserve">ie Änderungen </w:t>
      </w:r>
      <w:r w:rsidR="00252F2A">
        <w:t>werden</w:t>
      </w:r>
      <w:r>
        <w:t xml:space="preserve"> </w:t>
      </w:r>
      <w:r w:rsidR="00CF7D0D">
        <w:t>deshalb</w:t>
      </w:r>
      <w:r>
        <w:t xml:space="preserve"> separat </w:t>
      </w:r>
      <w:r w:rsidR="00252F2A">
        <w:t xml:space="preserve">in einem </w:t>
      </w:r>
      <w:r w:rsidR="00364F46">
        <w:t xml:space="preserve">Ergebnisbild </w:t>
      </w:r>
      <w:r w:rsidR="00252F2A">
        <w:t xml:space="preserve"> </w:t>
      </w:r>
      <w:r w:rsidR="00252F2A" w:rsidRPr="001E46F4">
        <w:rPr>
          <w:rFonts w:ascii="Times" w:hAnsi="Times"/>
          <w:i/>
        </w:rPr>
        <w:t>I</w:t>
      </w:r>
      <w:r w:rsidR="00252F2A" w:rsidRPr="001E46F4">
        <w:rPr>
          <w:i/>
        </w:rPr>
        <w:t>‘</w:t>
      </w:r>
      <w:r w:rsidR="00252F2A">
        <w:t xml:space="preserve"> </w:t>
      </w:r>
      <w:r>
        <w:t>gespeichert werden.</w:t>
      </w:r>
      <w:r w:rsidR="007D14DE">
        <w:t xml:space="preserve"> </w:t>
      </w:r>
      <w:r w:rsidR="007D14DE">
        <w:fldChar w:fldCharType="begin" w:fldLock="1"/>
      </w:r>
      <w:r w:rsidR="00C9030F">
        <w:instrText>ADDIN CSL_CITATION { "citationItems" : [ { "id" : "ITEM-1", "itemData" : { "ISBN" : "978-3-642-04952-1", "abstract" : "Selbst komplexe Bildverarbeitungsaufgaben sind heute auf g\u00e4ngigen PCs und Workstations l\u00f6sbar und damit jedem Studenten, Wissenschaftler und Ingenieur zug\u00e4nglich. Dieses Standardwerk vermittelt Anwendern erfolgreich das Know-how ...", "author" : [ { "dropping-particle" : "", "family" : "J\u00e4hne", "given" : "Bernd", "non-dropping-particle" : "", "parse-names" : false, "suffix" : "" } ], "edition" : "7", "id" : "ITEM-1", "issued" : { "date-parts" : [ [ "2012" ] ] }, "publisher" : "Springer Verlag", "publisher-place" : "Heidelberg", "title" : "Digitale Bildverarbeitung: und Bildgewinnung (German Edition)", "type" : "book" }, "locator" : "303", "uris" : [ "http://www.mendeley.com/documents/?uuid=636f0d26-5b4e-4358-bc56-863cf0a9798e" ] } ], "mendeley" : { "formattedCitation" : "(J\u00e4hne, 2012, S. 303)", "plainTextFormattedCitation" : "(J\u00e4hne, 2012, S. 303)", "previouslyFormattedCitation" : "(J\u00e4hne, 2012, S. 303)" }, "properties" : { "noteIndex" : 0 }, "schema" : "https://github.com/citation-style-language/schema/raw/master/csl-citation.json" }</w:instrText>
      </w:r>
      <w:r w:rsidR="007D14DE">
        <w:fldChar w:fldCharType="separate"/>
      </w:r>
      <w:r w:rsidR="007D14DE" w:rsidRPr="007D14DE">
        <w:rPr>
          <w:noProof/>
        </w:rPr>
        <w:t>(Jähne, 2012, S. 303)</w:t>
      </w:r>
      <w:r w:rsidR="007D14DE">
        <w:fldChar w:fldCharType="end"/>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81"/>
        <w:gridCol w:w="4181"/>
      </w:tblGrid>
      <w:tr w:rsidR="005D61EC" w:rsidTr="005D61EC">
        <w:tc>
          <w:tcPr>
            <w:tcW w:w="4181" w:type="dxa"/>
          </w:tcPr>
          <w:p w:rsidR="005D61EC" w:rsidRDefault="005D61EC" w:rsidP="000F6BC8">
            <w:r>
              <w:rPr>
                <w:noProof/>
                <w:lang w:eastAsia="de-DE"/>
              </w:rPr>
              <w:lastRenderedPageBreak/>
              <w:drawing>
                <wp:inline distT="0" distB="0" distL="0" distR="0" wp14:anchorId="148D20A4" wp14:editId="0529DF0A">
                  <wp:extent cx="2295525" cy="1857375"/>
                  <wp:effectExtent l="0" t="0" r="9525" b="952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295525" cy="1857375"/>
                          </a:xfrm>
                          <a:prstGeom prst="rect">
                            <a:avLst/>
                          </a:prstGeom>
                          <a:noFill/>
                          <a:ln>
                            <a:noFill/>
                          </a:ln>
                        </pic:spPr>
                      </pic:pic>
                    </a:graphicData>
                  </a:graphic>
                </wp:inline>
              </w:drawing>
            </w:r>
          </w:p>
          <w:p w:rsidR="005D61EC" w:rsidRDefault="005D61EC" w:rsidP="005D61EC">
            <w:pPr>
              <w:pStyle w:val="Beschriftung"/>
              <w:jc w:val="left"/>
            </w:pPr>
            <w:bookmarkStart w:id="36" w:name="_Ref475643769"/>
            <w:bookmarkStart w:id="37" w:name="_Toc475891567"/>
            <w:r>
              <w:t xml:space="preserve">Abbildung </w:t>
            </w:r>
            <w:r w:rsidR="00C57897">
              <w:fldChar w:fldCharType="begin"/>
            </w:r>
            <w:r w:rsidR="00C57897">
              <w:instrText xml:space="preserve"> SEQ Abbildung \* ARABIC </w:instrText>
            </w:r>
            <w:r w:rsidR="00C57897">
              <w:fldChar w:fldCharType="separate"/>
            </w:r>
            <w:r w:rsidR="00472B2C">
              <w:rPr>
                <w:noProof/>
              </w:rPr>
              <w:t>11</w:t>
            </w:r>
            <w:r w:rsidR="00C57897">
              <w:rPr>
                <w:noProof/>
              </w:rPr>
              <w:fldChar w:fldCharType="end"/>
            </w:r>
            <w:bookmarkEnd w:id="36"/>
            <w:r>
              <w:t xml:space="preserve"> - Anwendung eines Filters durch zeilenweises Verschieben der Filtermaske </w:t>
            </w:r>
            <w:r w:rsidR="00FE35ED">
              <w:t xml:space="preserve">         </w:t>
            </w:r>
            <w:r>
              <w:fldChar w:fldCharType="begin" w:fldLock="1"/>
            </w:r>
            <w:r>
              <w:instrText>ADDIN CSL_CITATION { "citationItems" : [ { "id" : "ITEM-1", "itemData" : { "ISBN" : "978-3-642-04952-1", "abstract" : "Selbst komplexe Bildverarbeitungsaufgaben sind heute auf g\u00e4ngigen PCs und Workstations l\u00f6sbar und damit jedem Studenten, Wissenschaftler und Ingenieur zug\u00e4nglich. Dieses Standardwerk vermittelt Anwendern erfolgreich das Know-how ...", "author" : [ { "dropping-particle" : "", "family" : "J\u00e4hne", "given" : "Bernd", "non-dropping-particle" : "", "parse-names" : false, "suffix" : "" } ], "edition" : "7", "id" : "ITEM-1", "issued" : { "date-parts" : [ [ "2012" ] ] }, "publisher" : "Springer Verlag", "publisher-place" : "Heidelberg", "title" : "Digitale Bildverarbeitung: und Bildgewinnung (German Edition)", "type" : "book" }, "locator" : "303", "uris" : [ "http://www.mendeley.com/documents/?uuid=636f0d26-5b4e-4358-bc56-863cf0a9798e" ] } ], "mendeley" : { "formattedCitation" : "(J\u00e4hne, 2012, S. 303)", "plainTextFormattedCitation" : "(J\u00e4hne, 2012, S. 303)", "previouslyFormattedCitation" : "(J\u00e4hne, 2012, S. 303)" }, "properties" : { "noteIndex" : 0 }, "schema" : "https://github.com/citation-style-language/schema/raw/master/csl-citation.json" }</w:instrText>
            </w:r>
            <w:r>
              <w:fldChar w:fldCharType="separate"/>
            </w:r>
            <w:r w:rsidRPr="004B6C06">
              <w:rPr>
                <w:b w:val="0"/>
                <w:noProof/>
              </w:rPr>
              <w:t>(Jähne, 2012, S. 303)</w:t>
            </w:r>
            <w:bookmarkEnd w:id="37"/>
            <w:r>
              <w:fldChar w:fldCharType="end"/>
            </w:r>
          </w:p>
        </w:tc>
        <w:tc>
          <w:tcPr>
            <w:tcW w:w="4181" w:type="dxa"/>
          </w:tcPr>
          <w:p w:rsidR="005D61EC" w:rsidRDefault="005D61EC" w:rsidP="005D61EC">
            <w:pPr>
              <w:keepNext/>
            </w:pPr>
            <w:r>
              <w:rPr>
                <w:noProof/>
                <w:lang w:eastAsia="de-DE"/>
              </w:rPr>
              <w:drawing>
                <wp:inline distT="0" distB="0" distL="0" distR="0" wp14:anchorId="325E4399" wp14:editId="65540A90">
                  <wp:extent cx="2162175" cy="1695450"/>
                  <wp:effectExtent l="0" t="0" r="9525"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rotWithShape="1">
                          <a:blip r:embed="rId35">
                            <a:extLst>
                              <a:ext uri="{28A0092B-C50C-407E-A947-70E740481C1C}">
                                <a14:useLocalDpi xmlns:a14="http://schemas.microsoft.com/office/drawing/2010/main" val="0"/>
                              </a:ext>
                            </a:extLst>
                          </a:blip>
                          <a:srcRect l="14332" r="13376" b="6806"/>
                          <a:stretch/>
                        </pic:blipFill>
                        <pic:spPr bwMode="auto">
                          <a:xfrm>
                            <a:off x="0" y="0"/>
                            <a:ext cx="2162175" cy="1695450"/>
                          </a:xfrm>
                          <a:prstGeom prst="rect">
                            <a:avLst/>
                          </a:prstGeom>
                          <a:noFill/>
                          <a:ln>
                            <a:noFill/>
                          </a:ln>
                          <a:extLst>
                            <a:ext uri="{53640926-AAD7-44D8-BBD7-CCE9431645EC}">
                              <a14:shadowObscured xmlns:a14="http://schemas.microsoft.com/office/drawing/2010/main"/>
                            </a:ext>
                          </a:extLst>
                        </pic:spPr>
                      </pic:pic>
                    </a:graphicData>
                  </a:graphic>
                </wp:inline>
              </w:drawing>
            </w:r>
          </w:p>
          <w:p w:rsidR="005D61EC" w:rsidRDefault="005D61EC" w:rsidP="005D61EC">
            <w:pPr>
              <w:keepNext/>
            </w:pPr>
          </w:p>
          <w:p w:rsidR="005D61EC" w:rsidRDefault="005D61EC" w:rsidP="005D61EC">
            <w:pPr>
              <w:pStyle w:val="Beschriftung"/>
              <w:jc w:val="left"/>
            </w:pPr>
            <w:bookmarkStart w:id="38" w:name="_Ref475643770"/>
            <w:bookmarkStart w:id="39" w:name="_Toc475891568"/>
            <w:r>
              <w:t xml:space="preserve">Abbildung </w:t>
            </w:r>
            <w:r w:rsidR="00C57897">
              <w:fldChar w:fldCharType="begin"/>
            </w:r>
            <w:r w:rsidR="00C57897">
              <w:instrText xml:space="preserve"> SEQ Abbildung \* ARABIC </w:instrText>
            </w:r>
            <w:r w:rsidR="00C57897">
              <w:fldChar w:fldCharType="separate"/>
            </w:r>
            <w:r w:rsidR="00472B2C">
              <w:rPr>
                <w:noProof/>
              </w:rPr>
              <w:t>12</w:t>
            </w:r>
            <w:r w:rsidR="00C57897">
              <w:rPr>
                <w:noProof/>
              </w:rPr>
              <w:fldChar w:fldCharType="end"/>
            </w:r>
            <w:bookmarkEnd w:id="38"/>
            <w:r>
              <w:t xml:space="preserve"> - Koordinatensystem der Filtermatrix </w:t>
            </w:r>
            <w:r w:rsidRPr="007610DA">
              <w:rPr>
                <w:rFonts w:asciiTheme="majorHAnsi" w:hAnsiTheme="majorHAnsi"/>
                <w:i/>
              </w:rPr>
              <w:t xml:space="preserve">H </w:t>
            </w:r>
            <w:r>
              <w:t xml:space="preserve">mit „Hot Spot“ genanntem Ursprung in der Mitte </w:t>
            </w:r>
            <w:r>
              <w:fldChar w:fldCharType="begin" w:fldLock="1"/>
            </w:r>
            <w:r>
              <w:instrText>ADDIN CSL_CITATION { "citationItems" : [ { "id" : "ITEM-1", "itemData" : { "DOI" : "10.1007/978-3-642-04604-9", "ISBN" : "9783642046049", "ISSN" : "1439-3107", "abstract" : "3., vollst. u\u0308berarb. u. erw. Aufl. In der u\u0308berarbeiteten und inhaltlich erweiterten Neuauflage des international erfolgreichen Klassikers, der von Praktikern und Dozenten gerne eingesetzt wird, geben die Autoren eine fundierte Einfu\u0308hrung in die wichtigsten Methoden der digitalen Bildverarbeitung und ausgewa\u0308hlte Verfahren, die in a\u0308hnlich umfassender Form sonst kaum zu finden sind. Die praktische Anwendbarkeit steht dabei im Vordergrund, wa\u0308hrend formale Aspekte auf das Wesentliche reduziert sind. Die anerkannten Sta\u0308rken dieses Buchs sind einerseits die ungewo\u0308hnlich hohe Detaillierung sowie die pra\u0308zise algorithmische Beschreibung und unmittelbare Verbindung zwischen mathematischer Beschreibung und konkreter Implementierung. Der Text eignet sich als detaillierte Referenz fu\u0308r Praktiker und Anwender ga\u0308ngiger moderner Verfahren, z.B. in der Robotik, Medizin, Biologie, Astronomie, Medientechnik oder Materialpru\u0308fung. Zugleich bildet das Buch eine Basis fu\u0308r die Lehre oder das Selbststudium und wird an vielen Hochschulen weltweit erfolgreich eingesetzt. Konkrete U\u0308bungsaufgaben runden die Darstellungen ab. Die klar strukturierten Code-Beispiele basieren auf der in Java implementierten und frei verfu\u0308gbaren Bildverarbeitungssoftware ImageJ, sind aber davon weitgehend unabha\u0308ngig. Source Code und erga\u0308nzende Materialien finden sich online auf der zugeho\u0308rigen Support-Site (www.imagingbook.com).", "author" : [ { "dropping-particle" : "", "family" : "Burger", "given" : "Wilhelm", "non-dropping-particle" : "", "parse-names" : false, "suffix" : "" }, { "dropping-particle" : "", "family" : "Burge", "given" : "Mark James", "non-dropping-particle" : "", "parse-names" : false, "suffix" : "" } ], "edition" : "3", "id" : "ITEM-1", "issued" : { "date-parts" : [ [ "2015" ] ] }, "publisher" : "Springer-Verlag", "publisher-place" : "Berlin, Heidelberg", "title" : "Digitale Bildverarbeitung: eine algorithmische Einfu\u0308hrung mit Java", "type" : "book" }, "locator" : "96", "uris" : [ "http://www.mendeley.com/documents/?uuid=ea0d026e-97ce-47be-9ada-573a4cfa0ae4" ] } ], "mendeley" : { "formattedCitation" : "(Burger &amp; Burge, 2015, S. 96)", "plainTextFormattedCitation" : "(Burger &amp; Burge, 2015, S. 96)", "previouslyFormattedCitation" : "(Burger &amp; Burge, 2015, S. 96)" }, "properties" : { "noteIndex" : 0 }, "schema" : "https://github.com/citation-style-language/schema/raw/master/csl-citation.json" }</w:instrText>
            </w:r>
            <w:r>
              <w:fldChar w:fldCharType="separate"/>
            </w:r>
            <w:r w:rsidRPr="00685F7E">
              <w:rPr>
                <w:b w:val="0"/>
                <w:noProof/>
              </w:rPr>
              <w:t>(Burger &amp; Burge, 2015, S. 96)</w:t>
            </w:r>
            <w:bookmarkEnd w:id="39"/>
            <w:r>
              <w:fldChar w:fldCharType="end"/>
            </w:r>
          </w:p>
          <w:p w:rsidR="005D61EC" w:rsidRDefault="005D61EC" w:rsidP="005D61EC">
            <w:pPr>
              <w:keepNext/>
            </w:pPr>
          </w:p>
        </w:tc>
      </w:tr>
    </w:tbl>
    <w:p w:rsidR="004B6C06" w:rsidRDefault="004B6C06" w:rsidP="007E2F72">
      <w:pPr>
        <w:pStyle w:val="berschrift4"/>
        <w:numPr>
          <w:ilvl w:val="3"/>
          <w:numId w:val="1"/>
        </w:numPr>
        <w:ind w:left="851" w:hanging="851"/>
        <w:jc w:val="left"/>
      </w:pPr>
      <w:bookmarkStart w:id="40" w:name="_Ref475647513"/>
      <w:bookmarkStart w:id="41" w:name="_Toc475891497"/>
      <w:r>
        <w:t>Lineare Filter</w:t>
      </w:r>
      <w:bookmarkEnd w:id="40"/>
      <w:bookmarkEnd w:id="41"/>
    </w:p>
    <w:p w:rsidR="004B6C06" w:rsidRDefault="00C9030F" w:rsidP="00FC49DE">
      <w:r>
        <w:t>Lineare Filter verknüpfen die Werte der Pixel in der Umgebung in linearer Form durch eine gewichtete Summation. Die Filter</w:t>
      </w:r>
      <w:r w:rsidR="00705497">
        <w:t>funktion</w:t>
      </w:r>
      <w:r>
        <w:t xml:space="preserve"> wird durch eine Matrix </w:t>
      </w:r>
      <w:r w:rsidR="001C1A96">
        <w:t>ab</w:t>
      </w:r>
      <w:r>
        <w:t xml:space="preserve">gebildet, in der die Gewichtungen der Pixelwerte der Umgebung gespeichert sind. Die Dimension der Matrix gibt die Größe der betrachteten Umgebung an. </w:t>
      </w:r>
      <w:r>
        <w:fldChar w:fldCharType="begin" w:fldLock="1"/>
      </w:r>
      <w:r w:rsidR="00B97B53">
        <w:instrText>ADDIN CSL_CITATION { "citationItems" : [ { "id" : "ITEM-1", "itemData" : { "DOI" : "10.1007/978-3-642-04604-9", "ISBN" : "9783642046049", "ISSN" : "1439-3107", "abstract" : "3., vollst. u\u0308berarb. u. erw. Aufl. In der u\u0308berarbeiteten und inhaltlich erweiterten Neuauflage des international erfolgreichen Klassikers, der von Praktikern und Dozenten gerne eingesetzt wird, geben die Autoren eine fundierte Einfu\u0308hrung in die wichtigsten Methoden der digitalen Bildverarbeitung und ausgewa\u0308hlte Verfahren, die in a\u0308hnlich umfassender Form sonst kaum zu finden sind. Die praktische Anwendbarkeit steht dabei im Vordergrund, wa\u0308hrend formale Aspekte auf das Wesentliche reduziert sind. Die anerkannten Sta\u0308rken dieses Buchs sind einerseits die ungewo\u0308hnlich hohe Detaillierung sowie die pra\u0308zise algorithmische Beschreibung und unmittelbare Verbindung zwischen mathematischer Beschreibung und konkreter Implementierung. Der Text eignet sich als detaillierte Referenz fu\u0308r Praktiker und Anwender ga\u0308ngiger moderner Verfahren, z.B. in der Robotik, Medizin, Biologie, Astronomie, Medientechnik oder Materialpru\u0308fung. Zugleich bildet das Buch eine Basis fu\u0308r die Lehre oder das Selbststudium und wird an vielen Hochschulen weltweit erfolgreich eingesetzt. Konkrete U\u0308bungsaufgaben runden die Darstellungen ab. Die klar strukturierten Code-Beispiele basieren auf der in Java implementierten und frei verfu\u0308gbaren Bildverarbeitungssoftware ImageJ, sind aber davon weitgehend unabha\u0308ngig. Source Code und erga\u0308nzende Materialien finden sich online auf der zugeho\u0308rigen Support-Site (www.imagingbook.com).", "author" : [ { "dropping-particle" : "", "family" : "Burger", "given" : "Wilhelm", "non-dropping-particle" : "", "parse-names" : false, "suffix" : "" }, { "dropping-particle" : "", "family" : "Burge", "given" : "Mark James", "non-dropping-particle" : "", "parse-names" : false, "suffix" : "" } ], "edition" : "3", "id" : "ITEM-1", "issued" : { "date-parts" : [ [ "2015" ] ] }, "publisher" : "Springer-Verlag", "publisher-place" : "Berlin, Heidelberg", "title" : "Digitale Bildverarbeitung: eine algorithmische Einfu\u0308hrung mit Java", "type" : "book" }, "locator" : "95", "uris" : [ "http://www.mendeley.com/documents/?uuid=ea0d026e-97ce-47be-9ada-573a4cfa0ae4" ] } ], "mendeley" : { "formattedCitation" : "(Burger &amp; Burge, 2015, S. 95)", "plainTextFormattedCitation" : "(Burger &amp; Burge, 2015, S. 95)", "previouslyFormattedCitation" : "(Burger &amp; Burge, 2015, S. 95)" }, "properties" : { "noteIndex" : 0 }, "schema" : "https://github.com/citation-style-language/schema/raw/master/csl-citation.json" }</w:instrText>
      </w:r>
      <w:r>
        <w:fldChar w:fldCharType="separate"/>
      </w:r>
      <w:r w:rsidRPr="00C9030F">
        <w:rPr>
          <w:noProof/>
        </w:rPr>
        <w:t>(Burger &amp; Burge, 2015, S. 95)</w:t>
      </w:r>
      <w:r>
        <w:fldChar w:fldCharType="end"/>
      </w:r>
      <w:r>
        <w:t xml:space="preserve"> </w:t>
      </w:r>
    </w:p>
    <w:p w:rsidR="00F8611A" w:rsidRDefault="00E90696" w:rsidP="004B6C06">
      <w:r>
        <w:t>Die Filtermatrix besitzt ein eigenes Koordinatensystem</w:t>
      </w:r>
      <w:r w:rsidR="007A6691">
        <w:t>,</w:t>
      </w:r>
      <w:r w:rsidR="00FC49DE">
        <w:t xml:space="preserve"> </w:t>
      </w:r>
      <w:r>
        <w:t xml:space="preserve">dessen Ursprung üblicherweise </w:t>
      </w:r>
      <w:r w:rsidR="00685F7E">
        <w:t>in ihrer Mitte liegt</w:t>
      </w:r>
      <w:r w:rsidR="007A6691">
        <w:t xml:space="preserve"> (</w:t>
      </w:r>
      <w:r w:rsidR="007A6691">
        <w:fldChar w:fldCharType="begin"/>
      </w:r>
      <w:r w:rsidR="007A6691">
        <w:instrText xml:space="preserve"> REF _Ref475643770 \h </w:instrText>
      </w:r>
      <w:r w:rsidR="007A6691">
        <w:fldChar w:fldCharType="separate"/>
      </w:r>
      <w:r w:rsidR="00472B2C">
        <w:t xml:space="preserve">Abbildung </w:t>
      </w:r>
      <w:r w:rsidR="00472B2C">
        <w:rPr>
          <w:noProof/>
        </w:rPr>
        <w:t>12</w:t>
      </w:r>
      <w:r w:rsidR="007A6691">
        <w:fldChar w:fldCharType="end"/>
      </w:r>
      <w:r w:rsidR="007A6691">
        <w:t>)</w:t>
      </w:r>
      <w:r w:rsidR="00AA259C">
        <w:t xml:space="preserve">. </w:t>
      </w:r>
      <w:r w:rsidR="008C7D48">
        <w:t xml:space="preserve">Bei Anwendung der Filtermatrix </w:t>
      </w:r>
      <w:r w:rsidR="008C7D48" w:rsidRPr="007610DA">
        <w:rPr>
          <w:rFonts w:asciiTheme="majorHAnsi" w:hAnsiTheme="majorHAnsi"/>
          <w:i/>
        </w:rPr>
        <w:t>H</w:t>
      </w:r>
      <w:r w:rsidR="008C7D48">
        <w:t>,</w:t>
      </w:r>
      <w:r w:rsidR="00AA259C">
        <w:t xml:space="preserve"> wird </w:t>
      </w:r>
      <w:r w:rsidR="005D61EC">
        <w:t xml:space="preserve">sie mit ihrem Ursprung </w:t>
      </w:r>
      <w:r w:rsidR="00D97B08">
        <w:t>über</w:t>
      </w:r>
      <w:r w:rsidR="004A4609">
        <w:t xml:space="preserve"> </w:t>
      </w:r>
      <w:r w:rsidR="009E3527">
        <w:t>de</w:t>
      </w:r>
      <w:r w:rsidR="00D77A05">
        <w:t>m</w:t>
      </w:r>
      <w:r w:rsidR="009E3527">
        <w:t xml:space="preserve"> aktuell betrachteten </w:t>
      </w:r>
      <w:r w:rsidR="00E3424C">
        <w:t>Pixel</w:t>
      </w:r>
      <w:r w:rsidR="004A4609">
        <w:t xml:space="preserve"> </w:t>
      </w:r>
      <w:r w:rsidR="004A4609" w:rsidRPr="007610DA">
        <w:rPr>
          <w:rFonts w:asciiTheme="majorHAnsi" w:hAnsiTheme="majorHAnsi"/>
          <w:i/>
        </w:rPr>
        <w:t>I</w:t>
      </w:r>
      <w:r w:rsidR="00A63BDA">
        <w:rPr>
          <w:i/>
        </w:rPr>
        <w:t>(u,</w:t>
      </w:r>
      <w:r w:rsidR="002911CE">
        <w:rPr>
          <w:i/>
        </w:rPr>
        <w:t xml:space="preserve"> </w:t>
      </w:r>
      <w:r w:rsidR="004A4609" w:rsidRPr="001E46F4">
        <w:rPr>
          <w:i/>
        </w:rPr>
        <w:t>v)</w:t>
      </w:r>
      <w:r w:rsidR="004A4609" w:rsidRPr="004A4609">
        <w:t xml:space="preserve"> </w:t>
      </w:r>
      <w:r w:rsidR="005D61EC">
        <w:t xml:space="preserve">positioniert. </w:t>
      </w:r>
      <w:r w:rsidR="00051B57">
        <w:t>Darauf folgt eine Multiplikation aller gewichteten Elemente</w:t>
      </w:r>
      <w:r w:rsidR="00F861BD">
        <w:t xml:space="preserve"> </w:t>
      </w:r>
      <w:r w:rsidR="00F861BD" w:rsidRPr="007610DA">
        <w:rPr>
          <w:rFonts w:asciiTheme="majorHAnsi" w:hAnsiTheme="majorHAnsi"/>
          <w:i/>
        </w:rPr>
        <w:t>H</w:t>
      </w:r>
      <w:r w:rsidR="00F861BD" w:rsidRPr="00F861BD">
        <w:rPr>
          <w:i/>
        </w:rPr>
        <w:t>(i, j)</w:t>
      </w:r>
      <w:r w:rsidR="00051B57">
        <w:t xml:space="preserve"> innerhalb der Matrix</w:t>
      </w:r>
      <w:r w:rsidR="00C125BD">
        <w:t xml:space="preserve">region </w:t>
      </w:r>
      <w:r w:rsidR="00C125BD" w:rsidRPr="007610DA">
        <w:rPr>
          <w:rFonts w:asciiTheme="majorHAnsi" w:hAnsiTheme="majorHAnsi" w:cs="Times"/>
          <w:i/>
        </w:rPr>
        <w:t>R</w:t>
      </w:r>
      <w:r w:rsidR="00051B57">
        <w:t xml:space="preserve"> mit de</w:t>
      </w:r>
      <w:r w:rsidR="004D3241">
        <w:t>n</w:t>
      </w:r>
      <w:r w:rsidR="00051B57">
        <w:t xml:space="preserve"> darunter</w:t>
      </w:r>
      <w:r w:rsidR="004D3241">
        <w:t xml:space="preserve"> </w:t>
      </w:r>
      <w:r w:rsidR="00051B57">
        <w:t>liegenden Bildpunkt</w:t>
      </w:r>
      <w:r w:rsidR="0043417C">
        <w:t>en</w:t>
      </w:r>
      <w:r w:rsidR="003D33E8">
        <w:t xml:space="preserve"> </w:t>
      </w:r>
      <w:r w:rsidR="003D33E8" w:rsidRPr="007610DA">
        <w:rPr>
          <w:rFonts w:asciiTheme="majorHAnsi" w:hAnsiTheme="majorHAnsi"/>
          <w:i/>
        </w:rPr>
        <w:t>I</w:t>
      </w:r>
      <w:r w:rsidR="003D33E8" w:rsidRPr="003D33E8">
        <w:rPr>
          <w:i/>
        </w:rPr>
        <w:t>(u+i, v+j)</w:t>
      </w:r>
      <w:r w:rsidR="004D3241">
        <w:t xml:space="preserve"> und </w:t>
      </w:r>
      <w:r w:rsidR="00C376E5">
        <w:t>eine anschließende Summation aller Produkte</w:t>
      </w:r>
      <w:r w:rsidR="004D3241">
        <w:t>.</w:t>
      </w:r>
      <w:r w:rsidR="00364F46">
        <w:t xml:space="preserve"> Das Ergebnis wird</w:t>
      </w:r>
      <w:r w:rsidR="00C66483" w:rsidRPr="00C66483">
        <w:t xml:space="preserve"> </w:t>
      </w:r>
      <w:r w:rsidR="00C66483">
        <w:t xml:space="preserve">im Ergebnisbild  </w:t>
      </w:r>
      <w:r w:rsidR="00C66483" w:rsidRPr="007610DA">
        <w:rPr>
          <w:rFonts w:asciiTheme="majorHAnsi" w:hAnsiTheme="majorHAnsi"/>
          <w:i/>
        </w:rPr>
        <w:t>I</w:t>
      </w:r>
      <w:r w:rsidR="00C66483" w:rsidRPr="001E46F4">
        <w:rPr>
          <w:i/>
        </w:rPr>
        <w:t>‘</w:t>
      </w:r>
      <w:r w:rsidR="00C66483">
        <w:rPr>
          <w:i/>
        </w:rPr>
        <w:t>(u, v)</w:t>
      </w:r>
      <w:r w:rsidR="00364F46">
        <w:t xml:space="preserve"> </w:t>
      </w:r>
      <w:r w:rsidR="00C66483" w:rsidRPr="00F8611A">
        <w:t>gespeichert</w:t>
      </w:r>
      <w:r w:rsidR="00C66483">
        <w:t xml:space="preserve">, </w:t>
      </w:r>
      <w:r w:rsidR="00364F46">
        <w:t>an derselben Position</w:t>
      </w:r>
      <w:r w:rsidR="00C66483">
        <w:t xml:space="preserve"> wie im Ausgangsbild </w:t>
      </w:r>
      <w:r w:rsidR="00C66483" w:rsidRPr="007610DA">
        <w:rPr>
          <w:rFonts w:asciiTheme="majorHAnsi" w:hAnsiTheme="majorHAnsi"/>
          <w:i/>
        </w:rPr>
        <w:t>I</w:t>
      </w:r>
      <w:r w:rsidR="00C66483">
        <w:rPr>
          <w:i/>
        </w:rPr>
        <w:t xml:space="preserve">(u, </w:t>
      </w:r>
      <w:r w:rsidR="00C66483" w:rsidRPr="001E46F4">
        <w:rPr>
          <w:i/>
        </w:rPr>
        <w:t>v)</w:t>
      </w:r>
      <w:r w:rsidR="00F8611A">
        <w:t xml:space="preserve">. </w:t>
      </w:r>
      <w:r w:rsidR="00F8611A">
        <w:fldChar w:fldCharType="begin" w:fldLock="1"/>
      </w:r>
      <w:r w:rsidR="00FD0629">
        <w:instrText>ADDIN CSL_CITATION { "citationItems" : [ { "id" : "ITEM-1", "itemData" : { "DOI" : "10.1007/978-3-642-04604-9", "ISBN" : "9783642046049", "ISSN" : "1439-3107", "abstract" : "3., vollst. u\u0308berarb. u. erw. Aufl. In der u\u0308berarbeiteten und inhaltlich erweiterten Neuauflage des international erfolgreichen Klassikers, der von Praktikern und Dozenten gerne eingesetzt wird, geben die Autoren eine fundierte Einfu\u0308hrung in die wichtigsten Methoden der digitalen Bildverarbeitung und ausgewa\u0308hlte Verfahren, die in a\u0308hnlich umfassender Form sonst kaum zu finden sind. Die praktische Anwendbarkeit steht dabei im Vordergrund, wa\u0308hrend formale Aspekte auf das Wesentliche reduziert sind. Die anerkannten Sta\u0308rken dieses Buchs sind einerseits die ungewo\u0308hnlich hohe Detaillierung sowie die pra\u0308zise algorithmische Beschreibung und unmittelbare Verbindung zwischen mathematischer Beschreibung und konkreter Implementierung. Der Text eignet sich als detaillierte Referenz fu\u0308r Praktiker und Anwender ga\u0308ngiger moderner Verfahren, z.B. in der Robotik, Medizin, Biologie, Astronomie, Medientechnik oder Materialpru\u0308fung. Zugleich bildet das Buch eine Basis fu\u0308r die Lehre oder das Selbststudium und wird an vielen Hochschulen weltweit erfolgreich eingesetzt. Konkrete U\u0308bungsaufgaben runden die Darstellungen ab. Die klar strukturierten Code-Beispiele basieren auf der in Java implementierten und frei verfu\u0308gbaren Bildverarbeitungssoftware ImageJ, sind aber davon weitgehend unabha\u0308ngig. Source Code und erga\u0308nzende Materialien finden sich online auf der zugeho\u0308rigen Support-Site (www.imagingbook.com).", "author" : [ { "dropping-particle" : "", "family" : "Burger", "given" : "Wilhelm", "non-dropping-particle" : "", "parse-names" : false, "suffix" : "" }, { "dropping-particle" : "", "family" : "Burge", "given" : "Mark James", "non-dropping-particle" : "", "parse-names" : false, "suffix" : "" } ], "edition" : "3", "id" : "ITEM-1", "issued" : { "date-parts" : [ [ "2015" ] ] }, "publisher" : "Springer-Verlag", "publisher-place" : "Berlin, Heidelberg", "title" : "Digitale Bildverarbeitung: eine algorithmische Einfu\u0308hrung mit Java", "type" : "book" }, "locator" : "96", "uris" : [ "http://www.mendeley.com/documents/?uuid=ea0d026e-97ce-47be-9ada-573a4cfa0ae4" ] } ], "mendeley" : { "formattedCitation" : "(Burger &amp; Burge, 2015, S. 96)", "plainTextFormattedCitation" : "(Burger &amp; Burge, 2015, S. 96)", "previouslyFormattedCitation" : "(Burger &amp; Burge, 2015, S. 96)" }, "properties" : { "noteIndex" : 0 }, "schema" : "https://github.com/citation-style-language/schema/raw/master/csl-citation.json" }</w:instrText>
      </w:r>
      <w:r w:rsidR="00F8611A">
        <w:fldChar w:fldCharType="separate"/>
      </w:r>
      <w:r w:rsidR="00F8611A" w:rsidRPr="005D61EC">
        <w:rPr>
          <w:noProof/>
        </w:rPr>
        <w:t>(Burger &amp; Burge, 2015, S. 96)</w:t>
      </w:r>
      <w:r w:rsidR="00F8611A">
        <w:fldChar w:fldCharType="end"/>
      </w:r>
    </w:p>
    <w:p w:rsidR="00E90696" w:rsidRDefault="00F8611A" w:rsidP="00CA6CC1">
      <w:r>
        <w:t xml:space="preserve">Auf alle Bildpunkte angewendet, lässt sich die Operation wie folgt formulieren: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024"/>
      </w:tblGrid>
      <w:tr w:rsidR="00445007" w:rsidTr="00445007">
        <w:tc>
          <w:tcPr>
            <w:tcW w:w="7338" w:type="dxa"/>
            <w:vAlign w:val="center"/>
          </w:tcPr>
          <w:p w:rsidR="00445007" w:rsidRDefault="00445007" w:rsidP="00445007">
            <w:pPr>
              <w:jc w:val="center"/>
            </w:pPr>
            <m:oMathPara>
              <m:oMath>
                <m:r>
                  <w:rPr>
                    <w:rFonts w:ascii="Cambria Math" w:hAnsi="Cambria Math"/>
                  </w:rPr>
                  <m:t>I'</m:t>
                </m:r>
                <m:d>
                  <m:dPr>
                    <m:ctrlPr>
                      <w:rPr>
                        <w:rFonts w:ascii="Cambria Math" w:hAnsi="Cambria Math"/>
                      </w:rPr>
                    </m:ctrlPr>
                  </m:dPr>
                  <m:e>
                    <m:r>
                      <w:rPr>
                        <w:rFonts w:ascii="Cambria Math" w:hAnsi="Cambria Math"/>
                      </w:rPr>
                      <m:t>u, v</m:t>
                    </m:r>
                  </m:e>
                </m:d>
                <m:r>
                  <w:rPr>
                    <w:rFonts w:ascii="Cambria Math" w:hAnsi="Cambria Math"/>
                  </w:rPr>
                  <m:t>=</m:t>
                </m:r>
                <m:nary>
                  <m:naryPr>
                    <m:chr m:val="∑"/>
                    <m:limLoc m:val="undOvr"/>
                    <m:supHide m:val="1"/>
                    <m:ctrlPr>
                      <w:rPr>
                        <w:rFonts w:ascii="Cambria Math" w:hAnsi="Cambria Math"/>
                        <w:i/>
                      </w:rPr>
                    </m:ctrlPr>
                  </m:naryPr>
                  <m:sub>
                    <m:d>
                      <m:dPr>
                        <m:ctrlPr>
                          <w:rPr>
                            <w:rFonts w:ascii="Cambria Math" w:hAnsi="Cambria Math"/>
                            <w:i/>
                          </w:rPr>
                        </m:ctrlPr>
                      </m:dPr>
                      <m:e>
                        <m:r>
                          <w:rPr>
                            <w:rFonts w:ascii="Cambria Math" w:hAnsi="Cambria Math"/>
                          </w:rPr>
                          <m:t>i, j</m:t>
                        </m:r>
                      </m:e>
                    </m:d>
                    <m:r>
                      <w:rPr>
                        <w:rFonts w:ascii="Cambria Math" w:hAnsi="Cambria Math"/>
                      </w:rPr>
                      <m:t>∈R</m:t>
                    </m:r>
                  </m:sub>
                  <m:sup/>
                  <m:e>
                    <m:r>
                      <w:rPr>
                        <w:rFonts w:ascii="Cambria Math" w:hAnsi="Cambria Math"/>
                      </w:rPr>
                      <m:t>I</m:t>
                    </m:r>
                    <m:d>
                      <m:dPr>
                        <m:ctrlPr>
                          <w:rPr>
                            <w:rFonts w:ascii="Cambria Math" w:hAnsi="Cambria Math"/>
                          </w:rPr>
                        </m:ctrlPr>
                      </m:dPr>
                      <m:e>
                        <m:r>
                          <w:rPr>
                            <w:rFonts w:ascii="Cambria Math" w:hAnsi="Cambria Math"/>
                          </w:rPr>
                          <m:t>u+i, v+j</m:t>
                        </m:r>
                      </m:e>
                    </m:d>
                    <m:r>
                      <w:rPr>
                        <w:rFonts w:ascii="Cambria Math" w:hAnsi="Cambria Math"/>
                      </w:rPr>
                      <m:t xml:space="preserve"> ∙H(i, j)</m:t>
                    </m:r>
                  </m:e>
                </m:nary>
                <m:r>
                  <m:rPr>
                    <m:sty m:val="p"/>
                  </m:rPr>
                  <w:rPr>
                    <w:rFonts w:eastAsiaTheme="minorEastAsia"/>
                  </w:rPr>
                  <w:br/>
                </m:r>
              </m:oMath>
            </m:oMathPara>
          </w:p>
        </w:tc>
        <w:tc>
          <w:tcPr>
            <w:tcW w:w="1024" w:type="dxa"/>
            <w:vAlign w:val="center"/>
          </w:tcPr>
          <w:p w:rsidR="00445007" w:rsidRDefault="005B1A43" w:rsidP="00445007">
            <w:pPr>
              <w:jc w:val="center"/>
            </w:pPr>
            <w:r>
              <w:rPr>
                <w:rFonts w:eastAsiaTheme="minorEastAsia"/>
              </w:rPr>
              <w:t>(2</w:t>
            </w:r>
            <w:r w:rsidR="00445007">
              <w:rPr>
                <w:rFonts w:eastAsiaTheme="minorEastAsia"/>
              </w:rPr>
              <w:t>)</w:t>
            </w:r>
          </w:p>
        </w:tc>
      </w:tr>
    </w:tbl>
    <w:p w:rsidR="00C9030F" w:rsidRDefault="003E464E" w:rsidP="004B6C06">
      <w:r>
        <w:t xml:space="preserve">Die </w:t>
      </w:r>
      <w:r w:rsidR="00D1686B">
        <w:t xml:space="preserve">durchgeführte </w:t>
      </w:r>
      <w:r>
        <w:t xml:space="preserve">Operation entspricht </w:t>
      </w:r>
      <w:r w:rsidR="00CB7DC4">
        <w:t>einer Faltung</w:t>
      </w:r>
      <w:r w:rsidR="009D66A5" w:rsidRPr="00522F6E">
        <w:rPr>
          <w:rFonts w:asciiTheme="majorHAnsi" w:hAnsiTheme="majorHAnsi"/>
        </w:rPr>
        <w:t xml:space="preserve"> </w:t>
      </w:r>
      <w:r w:rsidR="009D66A5" w:rsidRPr="00522F6E">
        <w:rPr>
          <w:rFonts w:asciiTheme="majorHAnsi" w:hAnsiTheme="majorHAnsi" w:cs="Times"/>
          <w:i/>
        </w:rPr>
        <w:t xml:space="preserve">I‘ = I </w:t>
      </w:r>
      <w:r w:rsidR="00522F6E">
        <w:rPr>
          <w:rFonts w:asciiTheme="majorHAnsi" w:hAnsiTheme="majorHAnsi" w:cs="Times"/>
          <w:i/>
        </w:rPr>
        <w:t>*</w:t>
      </w:r>
      <w:r w:rsidR="009D66A5" w:rsidRPr="00522F6E">
        <w:rPr>
          <w:rFonts w:asciiTheme="majorHAnsi" w:hAnsiTheme="majorHAnsi" w:cs="Times"/>
          <w:i/>
        </w:rPr>
        <w:t xml:space="preserve"> H</w:t>
      </w:r>
      <w:r w:rsidR="009D66A5">
        <w:rPr>
          <w:rFonts w:ascii="Times" w:hAnsi="Times" w:cs="Times"/>
          <w:i/>
        </w:rPr>
        <w:t xml:space="preserve"> </w:t>
      </w:r>
      <w:r w:rsidR="009D66A5" w:rsidRPr="009D66A5">
        <w:rPr>
          <w:rFonts w:cs="Times"/>
        </w:rPr>
        <w:t>mit dem Faltungsoperator (*)</w:t>
      </w:r>
      <w:r w:rsidR="00A13F68">
        <w:t xml:space="preserve">. </w:t>
      </w:r>
      <w:r w:rsidR="008138B8">
        <w:t xml:space="preserve">In der Mathematik beschreibt </w:t>
      </w:r>
      <w:r w:rsidR="00B97B53">
        <w:t>die</w:t>
      </w:r>
      <w:r w:rsidR="008138B8">
        <w:t xml:space="preserve"> Faltung eine</w:t>
      </w:r>
      <w:r w:rsidR="004F2F26">
        <w:t>n</w:t>
      </w:r>
      <w:r w:rsidR="008138B8">
        <w:t xml:space="preserve"> Operat</w:t>
      </w:r>
      <w:r w:rsidR="004F2F26">
        <w:t>or</w:t>
      </w:r>
      <w:r w:rsidR="008138B8">
        <w:t xml:space="preserve">, </w:t>
      </w:r>
      <w:r w:rsidR="004F2F26">
        <w:t>der</w:t>
      </w:r>
      <w:r w:rsidR="00AF05F7">
        <w:t xml:space="preserve"> zwei Funktionen gleicher Dimension miteinander verknüpft</w:t>
      </w:r>
      <w:r>
        <w:t xml:space="preserve">. </w:t>
      </w:r>
      <w:r w:rsidR="00B97B53">
        <w:fldChar w:fldCharType="begin" w:fldLock="1"/>
      </w:r>
      <w:r w:rsidR="00B97B53">
        <w:instrText>ADDIN CSL_CITATION { "citationItems" : [ { "id" : "ITEM-1", "itemData" : { "DOI" : "10.1007/978-3-642-04604-9", "ISBN" : "9783642046049", "ISSN" : "1439-3107", "abstract" : "3., vollst. u\u0308berarb. u. erw. Aufl. In der u\u0308berarbeiteten und inhaltlich erweiterten Neuauflage des international erfolgreichen Klassikers, der von Praktikern und Dozenten gerne eingesetzt wird, geben die Autoren eine fundierte Einfu\u0308hrung in die wichtigsten Methoden der digitalen Bildverarbeitung und ausgewa\u0308hlte Verfahren, die in a\u0308hnlich umfassender Form sonst kaum zu finden sind. Die praktische Anwendbarkeit steht dabei im Vordergrund, wa\u0308hrend formale Aspekte auf das Wesentliche reduziert sind. Die anerkannten Sta\u0308rken dieses Buchs sind einerseits die ungewo\u0308hnlich hohe Detaillierung sowie die pra\u0308zise algorithmische Beschreibung und unmittelbare Verbindung zwischen mathematischer Beschreibung und konkreter Implementierung. Der Text eignet sich als detaillierte Referenz fu\u0308r Praktiker und Anwender ga\u0308ngiger moderner Verfahren, z.B. in der Robotik, Medizin, Biologie, Astronomie, Medientechnik oder Materialpru\u0308fung. Zugleich bildet das Buch eine Basis fu\u0308r die Lehre oder das Selbststudium und wird an vielen Hochschulen weltweit erfolgreich eingesetzt. Konkrete U\u0308bungsaufgaben runden die Darstellungen ab. Die klar strukturierten Code-Beispiele basieren auf der in Java implementierten und frei verfu\u0308gbaren Bildverarbeitungssoftware ImageJ, sind aber davon weitgehend unabha\u0308ngig. Source Code und erga\u0308nzende Materialien finden sich online auf der zugeho\u0308rigen Support-Site (www.imagingbook.com).", "author" : [ { "dropping-particle" : "", "family" : "Burger", "given" : "Wilhelm", "non-dropping-particle" : "", "parse-names" : false, "suffix" : "" }, { "dropping-particle" : "", "family" : "Burge", "given" : "Mark James", "non-dropping-particle" : "", "parse-names" : false, "suffix" : "" } ], "edition" : "3", "id" : "ITEM-1", "issued" : { "date-parts" : [ [ "2015" ] ] }, "publisher" : "Springer-Verlag", "publisher-place" : "Berlin, Heidelberg", "title" : "Digitale Bildverarbeitung: eine algorithmische Einfu\u0308hrung mit Java", "type" : "book" }, "locator" : "101", "uris" : [ "http://www.mendeley.com/documents/?uuid=ea0d026e-97ce-47be-9ada-573a4cfa0ae4" ] } ], "mendeley" : { "formattedCitation" : "(Burger &amp; Burge, 2015, S. 101)", "manualFormatting" : "(Burger &amp; Burge, 2015, S. 105)", "plainTextFormattedCitation" : "(Burger &amp; Burge, 2015, S. 101)", "previouslyFormattedCitation" : "(Burger &amp; Burge, 2015, S. 101)" }, "properties" : { "noteIndex" : 0 }, "schema" : "https://github.com/citation-style-language/schema/raw/master/csl-citation.json" }</w:instrText>
      </w:r>
      <w:r w:rsidR="00B97B53">
        <w:fldChar w:fldCharType="separate"/>
      </w:r>
      <w:r w:rsidR="00B97B53">
        <w:rPr>
          <w:noProof/>
        </w:rPr>
        <w:t>(Burger &amp; Burge, 2015, S. 105</w:t>
      </w:r>
      <w:r w:rsidR="00B97B53" w:rsidRPr="00B97B53">
        <w:rPr>
          <w:noProof/>
        </w:rPr>
        <w:t>)</w:t>
      </w:r>
      <w:r w:rsidR="00B97B53">
        <w:fldChar w:fldCharType="end"/>
      </w:r>
    </w:p>
    <w:p w:rsidR="007610DA" w:rsidRDefault="004249B1" w:rsidP="004B6C06">
      <w:r>
        <w:t xml:space="preserve">Wichtige mathematische Eigenschaften von </w:t>
      </w:r>
      <w:r w:rsidR="00BF0357">
        <w:t>linearen Faltungen</w:t>
      </w:r>
      <w:r>
        <w:t xml:space="preserve"> sind die Kommutativität</w:t>
      </w:r>
      <w:r w:rsidR="00F445B2">
        <w:t xml:space="preserve">        </w:t>
      </w:r>
      <w:r w:rsidR="00F445B2" w:rsidRPr="00F445B2">
        <w:rPr>
          <w:rFonts w:asciiTheme="majorHAnsi" w:hAnsiTheme="majorHAnsi"/>
          <w:i/>
        </w:rPr>
        <w:t xml:space="preserve">I </w:t>
      </w:r>
      <w:r w:rsidR="00F445B2">
        <w:rPr>
          <w:rFonts w:asciiTheme="majorHAnsi" w:hAnsiTheme="majorHAnsi"/>
          <w:i/>
        </w:rPr>
        <w:t>*</w:t>
      </w:r>
      <w:r w:rsidR="00F445B2" w:rsidRPr="00F445B2">
        <w:rPr>
          <w:rFonts w:asciiTheme="majorHAnsi" w:hAnsiTheme="majorHAnsi" w:cs="Cambria Math"/>
          <w:i/>
        </w:rPr>
        <w:t xml:space="preserve"> </w:t>
      </w:r>
      <w:r w:rsidR="00F445B2" w:rsidRPr="00F445B2">
        <w:rPr>
          <w:rFonts w:asciiTheme="majorHAnsi" w:hAnsiTheme="majorHAnsi"/>
          <w:i/>
        </w:rPr>
        <w:t xml:space="preserve">H = H </w:t>
      </w:r>
      <w:r w:rsidR="00F445B2">
        <w:rPr>
          <w:rFonts w:asciiTheme="majorHAnsi" w:hAnsiTheme="majorHAnsi"/>
          <w:i/>
        </w:rPr>
        <w:t>*</w:t>
      </w:r>
      <w:r w:rsidR="00F445B2" w:rsidRPr="00F445B2">
        <w:rPr>
          <w:rFonts w:asciiTheme="majorHAnsi" w:hAnsiTheme="majorHAnsi"/>
          <w:i/>
        </w:rPr>
        <w:t xml:space="preserve"> I</w:t>
      </w:r>
      <w:r w:rsidR="00725567">
        <w:rPr>
          <w:rFonts w:asciiTheme="majorHAnsi" w:hAnsiTheme="majorHAnsi"/>
          <w:i/>
        </w:rPr>
        <w:t>,</w:t>
      </w:r>
      <w:r>
        <w:t xml:space="preserve"> </w:t>
      </w:r>
      <w:r w:rsidR="00725567">
        <w:t>also die Vertauschbarkeit der Argumente,</w:t>
      </w:r>
      <w:r w:rsidR="006C1AB6">
        <w:t xml:space="preserve"> </w:t>
      </w:r>
      <w:r>
        <w:t>die Linearität und die Assoziativität</w:t>
      </w:r>
      <w:r w:rsidR="00F445B2">
        <w:t xml:space="preserve"> </w:t>
      </w:r>
      <w:r w:rsidR="00725567">
        <w:t xml:space="preserve">  </w:t>
      </w:r>
      <w:r w:rsidR="00F445B2" w:rsidRPr="00F445B2">
        <w:rPr>
          <w:rFonts w:asciiTheme="majorHAnsi" w:hAnsiTheme="majorHAnsi"/>
          <w:i/>
        </w:rPr>
        <w:t>(I</w:t>
      </w:r>
      <w:r w:rsidR="00F445B2">
        <w:rPr>
          <w:rFonts w:asciiTheme="majorHAnsi" w:hAnsiTheme="majorHAnsi"/>
          <w:i/>
        </w:rPr>
        <w:t xml:space="preserve"> * </w:t>
      </w:r>
      <w:r w:rsidR="00F445B2" w:rsidRPr="00F445B2">
        <w:rPr>
          <w:rFonts w:asciiTheme="majorHAnsi" w:hAnsiTheme="majorHAnsi"/>
          <w:i/>
        </w:rPr>
        <w:t>H</w:t>
      </w:r>
      <w:r w:rsidR="00F445B2" w:rsidRPr="00F445B2">
        <w:rPr>
          <w:rFonts w:asciiTheme="majorHAnsi" w:hAnsiTheme="majorHAnsi"/>
          <w:i/>
          <w:vertAlign w:val="subscript"/>
        </w:rPr>
        <w:t>1</w:t>
      </w:r>
      <w:r w:rsidR="00F445B2" w:rsidRPr="00F445B2">
        <w:rPr>
          <w:rFonts w:asciiTheme="majorHAnsi" w:hAnsiTheme="majorHAnsi"/>
          <w:i/>
        </w:rPr>
        <w:t>)</w:t>
      </w:r>
      <w:r w:rsidR="00F445B2">
        <w:rPr>
          <w:rFonts w:asciiTheme="majorHAnsi" w:hAnsiTheme="majorHAnsi"/>
          <w:i/>
        </w:rPr>
        <w:t xml:space="preserve"> * </w:t>
      </w:r>
      <w:r w:rsidR="00F445B2" w:rsidRPr="00F445B2">
        <w:rPr>
          <w:rFonts w:asciiTheme="majorHAnsi" w:hAnsiTheme="majorHAnsi"/>
          <w:i/>
        </w:rPr>
        <w:t>H</w:t>
      </w:r>
      <w:r w:rsidR="00F445B2" w:rsidRPr="00F445B2">
        <w:rPr>
          <w:rFonts w:asciiTheme="majorHAnsi" w:hAnsiTheme="majorHAnsi"/>
          <w:i/>
          <w:vertAlign w:val="subscript"/>
        </w:rPr>
        <w:t>2</w:t>
      </w:r>
      <w:r w:rsidR="00F445B2" w:rsidRPr="00F445B2">
        <w:rPr>
          <w:rFonts w:asciiTheme="majorHAnsi" w:hAnsiTheme="majorHAnsi"/>
          <w:i/>
        </w:rPr>
        <w:t xml:space="preserve"> = I </w:t>
      </w:r>
      <w:r w:rsidR="00F445B2">
        <w:rPr>
          <w:rFonts w:asciiTheme="majorHAnsi" w:hAnsiTheme="majorHAnsi"/>
          <w:i/>
        </w:rPr>
        <w:t>*</w:t>
      </w:r>
      <w:r w:rsidR="00F445B2" w:rsidRPr="00F445B2">
        <w:rPr>
          <w:rFonts w:asciiTheme="majorHAnsi" w:hAnsiTheme="majorHAnsi"/>
          <w:i/>
        </w:rPr>
        <w:t xml:space="preserve"> (H</w:t>
      </w:r>
      <w:r w:rsidR="00F445B2" w:rsidRPr="00F445B2">
        <w:rPr>
          <w:rFonts w:asciiTheme="majorHAnsi" w:hAnsiTheme="majorHAnsi"/>
          <w:i/>
          <w:vertAlign w:val="subscript"/>
        </w:rPr>
        <w:t>1</w:t>
      </w:r>
      <w:r w:rsidR="00F445B2" w:rsidRPr="00F445B2">
        <w:rPr>
          <w:rFonts w:asciiTheme="majorHAnsi" w:hAnsiTheme="majorHAnsi"/>
          <w:i/>
        </w:rPr>
        <w:t xml:space="preserve"> </w:t>
      </w:r>
      <w:r w:rsidR="00F445B2">
        <w:rPr>
          <w:rFonts w:asciiTheme="majorHAnsi" w:hAnsiTheme="majorHAnsi"/>
          <w:i/>
        </w:rPr>
        <w:t xml:space="preserve">* </w:t>
      </w:r>
      <w:r w:rsidR="00F445B2" w:rsidRPr="00F445B2">
        <w:rPr>
          <w:rFonts w:asciiTheme="majorHAnsi" w:hAnsiTheme="majorHAnsi"/>
          <w:i/>
        </w:rPr>
        <w:t>H</w:t>
      </w:r>
      <w:r w:rsidR="00F445B2" w:rsidRPr="00F445B2">
        <w:rPr>
          <w:rFonts w:asciiTheme="majorHAnsi" w:hAnsiTheme="majorHAnsi"/>
          <w:i/>
          <w:vertAlign w:val="subscript"/>
        </w:rPr>
        <w:t>2</w:t>
      </w:r>
      <w:r w:rsidR="00F445B2" w:rsidRPr="00F445B2">
        <w:rPr>
          <w:rFonts w:asciiTheme="majorHAnsi" w:hAnsiTheme="majorHAnsi"/>
          <w:i/>
        </w:rPr>
        <w:t>)</w:t>
      </w:r>
      <w:r>
        <w:t>. Auf Filter bezogen bedeutet die Assoziativität, dass</w:t>
      </w:r>
      <w:r w:rsidR="009F2AC2">
        <w:t xml:space="preserve"> man</w:t>
      </w:r>
      <w:r w:rsidR="00417354">
        <w:t xml:space="preserve"> </w:t>
      </w:r>
      <w:r w:rsidR="00642B0F">
        <w:t xml:space="preserve">das gleiche  Ergebnisbild erhält, auch wenn </w:t>
      </w:r>
      <w:r>
        <w:t xml:space="preserve">die Reihenfolge der Anwendung verschiedener Filter </w:t>
      </w:r>
      <w:r w:rsidR="00642B0F">
        <w:t xml:space="preserve">verändert </w:t>
      </w:r>
      <w:r w:rsidR="00E20B8C">
        <w:lastRenderedPageBreak/>
        <w:t xml:space="preserve">wird, </w:t>
      </w:r>
      <w:r w:rsidR="00642B0F">
        <w:t>oder sie zu durch paarweise Faltung zu neuen Filtern zusammen</w:t>
      </w:r>
      <w:r w:rsidR="00E20B8C">
        <w:t>ge</w:t>
      </w:r>
      <w:r w:rsidR="00642B0F">
        <w:t>fasst</w:t>
      </w:r>
      <w:r w:rsidR="00E20B8C">
        <w:t xml:space="preserve"> werden</w:t>
      </w:r>
      <w:r>
        <w:t>.</w:t>
      </w:r>
      <w:r w:rsidR="00FD0629">
        <w:t xml:space="preserve"> </w:t>
      </w:r>
      <w:r w:rsidR="00FD0629">
        <w:fldChar w:fldCharType="begin" w:fldLock="1"/>
      </w:r>
      <w:r w:rsidR="00FE62A6">
        <w:instrText>ADDIN CSL_CITATION { "citationItems" : [ { "id" : "ITEM-1", "itemData" : { "DOI" : "10.1007/978-3-642-04604-9", "ISBN" : "9783642046049", "ISSN" : "1439-3107", "abstract" : "3., vollst. u\u0308berarb. u. erw. Aufl. In der u\u0308berarbeiteten und inhaltlich erweiterten Neuauflage des international erfolgreichen Klassikers, der von Praktikern und Dozenten gerne eingesetzt wird, geben die Autoren eine fundierte Einfu\u0308hrung in die wichtigsten Methoden der digitalen Bildverarbeitung und ausgewa\u0308hlte Verfahren, die in a\u0308hnlich umfassender Form sonst kaum zu finden sind. Die praktische Anwendbarkeit steht dabei im Vordergrund, wa\u0308hrend formale Aspekte auf das Wesentliche reduziert sind. Die anerkannten Sta\u0308rken dieses Buchs sind einerseits die ungewo\u0308hnlich hohe Detaillierung sowie die pra\u0308zise algorithmische Beschreibung und unmittelbare Verbindung zwischen mathematischer Beschreibung und konkreter Implementierung. Der Text eignet sich als detaillierte Referenz fu\u0308r Praktiker und Anwender ga\u0308ngiger moderner Verfahren, z.B. in der Robotik, Medizin, Biologie, Astronomie, Medientechnik oder Materialpru\u0308fung. Zugleich bildet das Buch eine Basis fu\u0308r die Lehre oder das Selbststudium und wird an vielen Hochschulen weltweit erfolgreich eingesetzt. Konkrete U\u0308bungsaufgaben runden die Darstellungen ab. Die klar strukturierten Code-Beispiele basieren auf der in Java implementierten und frei verfu\u0308gbaren Bildverarbeitungssoftware ImageJ, sind aber davon weitgehend unabha\u0308ngig. Source Code und erga\u0308nzende Materialien finden sich online auf der zugeho\u0308rigen Support-Site (www.imagingbook.com).", "author" : [ { "dropping-particle" : "", "family" : "Burger", "given" : "Wilhelm", "non-dropping-particle" : "", "parse-names" : false, "suffix" : "" }, { "dropping-particle" : "", "family" : "Burge", "given" : "Mark James", "non-dropping-particle" : "", "parse-names" : false, "suffix" : "" } ], "edition" : "3", "id" : "ITEM-1", "issued" : { "date-parts" : [ [ "2015" ] ] }, "publisher" : "Springer-Verlag", "publisher-place" : "Berlin, Heidelberg", "title" : "Digitale Bildverarbeitung: eine algorithmische Einfu\u0308hrung mit Java", "type" : "book" }, "locator" : "107", "uris" : [ "http://www.mendeley.com/documents/?uuid=ea0d026e-97ce-47be-9ada-573a4cfa0ae4" ] } ], "mendeley" : { "formattedCitation" : "(Burger &amp; Burge, 2015, S. 107)", "plainTextFormattedCitation" : "(Burger &amp; Burge, 2015, S. 107)", "previouslyFormattedCitation" : "(Burger &amp; Burge, 2015, S. 107)" }, "properties" : { "noteIndex" : 0 }, "schema" : "https://github.com/citation-style-language/schema/raw/master/csl-citation.json" }</w:instrText>
      </w:r>
      <w:r w:rsidR="00FD0629">
        <w:fldChar w:fldCharType="separate"/>
      </w:r>
      <w:r w:rsidR="00FD0629" w:rsidRPr="00FD0629">
        <w:rPr>
          <w:noProof/>
        </w:rPr>
        <w:t>(Burger &amp; Burge, 2015, S. 107)</w:t>
      </w:r>
      <w:r w:rsidR="00FD0629">
        <w:fldChar w:fldCharType="end"/>
      </w:r>
    </w:p>
    <w:p w:rsidR="003E464E" w:rsidRDefault="00A479B7" w:rsidP="004B6C06">
      <w:r>
        <w:t>Aus der Assoziativität folgt auch die Separierbarkeit eines einzelnen Filters in kleinere Filter</w:t>
      </w:r>
      <w:r w:rsidR="00316289">
        <w:t>, die nacheinander ausgeführt werden können.</w:t>
      </w:r>
      <w:r>
        <w:t xml:space="preserve"> </w:t>
      </w:r>
      <w:r w:rsidR="00316289">
        <w:t>Voraussetzung ist, dass</w:t>
      </w:r>
      <w:r>
        <w:t xml:space="preserve"> sich der </w:t>
      </w:r>
      <w:r w:rsidR="00316289">
        <w:t>zweidimensi</w:t>
      </w:r>
      <w:r w:rsidR="00316289">
        <w:t>o</w:t>
      </w:r>
      <w:r w:rsidR="00316289">
        <w:t xml:space="preserve">nale </w:t>
      </w:r>
      <w:r>
        <w:t>Filter als Produkt von zwei eindimensionalen Filtern darstellen lässt.</w:t>
      </w:r>
      <w:r w:rsidR="00FE62A6">
        <w:t xml:space="preserve"> </w:t>
      </w:r>
      <w:r w:rsidR="002335DE">
        <w:t xml:space="preserve">Die Zerlegung ist dahingehend relevant, dass sich der Berechnungsaufwand </w:t>
      </w:r>
      <w:r w:rsidR="00483505">
        <w:t>mit</w:t>
      </w:r>
      <w:r w:rsidR="002335DE">
        <w:t xml:space="preserve"> aus einer großen Filtermatrix separierten </w:t>
      </w:r>
      <w:r w:rsidR="00483505">
        <w:t xml:space="preserve">einzelnen </w:t>
      </w:r>
      <w:r w:rsidR="002335DE">
        <w:t>Filtern reduzieren lä</w:t>
      </w:r>
      <w:r w:rsidR="00483505">
        <w:t>ss</w:t>
      </w:r>
      <w:r w:rsidR="002335DE">
        <w:t xml:space="preserve">t. </w:t>
      </w:r>
      <w:r w:rsidR="00FE62A6">
        <w:fldChar w:fldCharType="begin" w:fldLock="1"/>
      </w:r>
      <w:r w:rsidR="00FE62A6">
        <w:instrText>ADDIN CSL_CITATION { "citationItems" : [ { "id" : "ITEM-1", "itemData" : { "DOI" : "10.1007/978-3-642-04604-9", "ISBN" : "9783642046049", "ISSN" : "1439-3107", "abstract" : "3., vollst. u\u0308berarb. u. erw. Aufl. In der u\u0308berarbeiteten und inhaltlich erweiterten Neuauflage des international erfolgreichen Klassikers, der von Praktikern und Dozenten gerne eingesetzt wird, geben die Autoren eine fundierte Einfu\u0308hrung in die wichtigsten Methoden der digitalen Bildverarbeitung und ausgewa\u0308hlte Verfahren, die in a\u0308hnlich umfassender Form sonst kaum zu finden sind. Die praktische Anwendbarkeit steht dabei im Vordergrund, wa\u0308hrend formale Aspekte auf das Wesentliche reduziert sind. Die anerkannten Sta\u0308rken dieses Buchs sind einerseits die ungewo\u0308hnlich hohe Detaillierung sowie die pra\u0308zise algorithmische Beschreibung und unmittelbare Verbindung zwischen mathematischer Beschreibung und konkreter Implementierung. Der Text eignet sich als detaillierte Referenz fu\u0308r Praktiker und Anwender ga\u0308ngiger moderner Verfahren, z.B. in der Robotik, Medizin, Biologie, Astronomie, Medientechnik oder Materialpru\u0308fung. Zugleich bildet das Buch eine Basis fu\u0308r die Lehre oder das Selbststudium und wird an vielen Hochschulen weltweit erfolgreich eingesetzt. Konkrete U\u0308bungsaufgaben runden die Darstellungen ab. Die klar strukturierten Code-Beispiele basieren auf der in Java implementierten und frei verfu\u0308gbaren Bildverarbeitungssoftware ImageJ, sind aber davon weitgehend unabha\u0308ngig. Source Code und erga\u0308nzende Materialien finden sich online auf der zugeho\u0308rigen Support-Site (www.imagingbook.com).", "author" : [ { "dropping-particle" : "", "family" : "Burger", "given" : "Wilhelm", "non-dropping-particle" : "", "parse-names" : false, "suffix" : "" }, { "dropping-particle" : "", "family" : "Burge", "given" : "Mark James", "non-dropping-particle" : "", "parse-names" : false, "suffix" : "" } ], "edition" : "3", "id" : "ITEM-1", "issued" : { "date-parts" : [ [ "2015" ] ] }, "publisher" : "Springer-Verlag", "publisher-place" : "Berlin, Heidelberg", "title" : "Digitale Bildverarbeitung: eine algorithmische Einfu\u0308hrung mit Java", "type" : "book" }, "locator" : "107", "uris" : [ "http://www.mendeley.com/documents/?uuid=ea0d026e-97ce-47be-9ada-573a4cfa0ae4" ] } ], "mendeley" : { "formattedCitation" : "(Burger &amp; Burge, 2015, S. 107)", "manualFormatting" : "(Burger &amp; Burge, 2015, S. 108)", "plainTextFormattedCitation" : "(Burger &amp; Burge, 2015, S. 107)", "previouslyFormattedCitation" : "(Burger &amp; Burge, 2015, S. 107)" }, "properties" : { "noteIndex" : 0 }, "schema" : "https://github.com/citation-style-language/schema/raw/master/csl-citation.json" }</w:instrText>
      </w:r>
      <w:r w:rsidR="00FE62A6">
        <w:fldChar w:fldCharType="separate"/>
      </w:r>
      <w:r w:rsidR="00FE62A6">
        <w:rPr>
          <w:noProof/>
        </w:rPr>
        <w:t>(Burger &amp; Burge, 2015, S. 108</w:t>
      </w:r>
      <w:r w:rsidR="00FE62A6" w:rsidRPr="00FD0629">
        <w:rPr>
          <w:noProof/>
        </w:rPr>
        <w:t>)</w:t>
      </w:r>
      <w:r w:rsidR="00FE62A6">
        <w:fldChar w:fldCharType="end"/>
      </w:r>
    </w:p>
    <w:p w:rsidR="003621A9" w:rsidRDefault="008D5DCE" w:rsidP="00E23978">
      <w:pPr>
        <w:spacing w:after="0"/>
      </w:pPr>
      <w:r>
        <w:t>Ein Beispiel für einen solchen separierbaren Filter ist der Gaußfilter</w:t>
      </w:r>
      <w:r w:rsidR="007C1833">
        <w:t xml:space="preserve"> </w:t>
      </w:r>
      <w:r w:rsidR="007C1833" w:rsidRPr="004D5ABF">
        <w:rPr>
          <w:i/>
        </w:rPr>
        <w:t>G</w:t>
      </w:r>
      <w:r w:rsidR="007C1833" w:rsidRPr="004D5ABF">
        <w:rPr>
          <w:i/>
          <w:vertAlign w:val="subscript"/>
        </w:rPr>
        <w:t>σ</w:t>
      </w:r>
      <w:r w:rsidR="007C1833" w:rsidRPr="004D5ABF">
        <w:rPr>
          <w:i/>
        </w:rPr>
        <w:t>(x, y)</w:t>
      </w:r>
      <w:r w:rsidR="00644090">
        <w:t xml:space="preserve">, der </w:t>
      </w:r>
      <w:r w:rsidR="00E37214">
        <w:t>in zwei ei</w:t>
      </w:r>
      <w:r w:rsidR="003C4D52">
        <w:t xml:space="preserve">nzelne Funktionen </w:t>
      </w:r>
      <w:r w:rsidR="00271C01">
        <w:t>zerlegt</w:t>
      </w:r>
      <w:r w:rsidR="003C4D52">
        <w:t xml:space="preserve"> </w:t>
      </w:r>
      <w:r w:rsidR="00271C01">
        <w:t>we</w:t>
      </w:r>
      <w:r w:rsidR="003A3723">
        <w:t>r</w:t>
      </w:r>
      <w:r w:rsidR="00271C01">
        <w:t>den kann</w:t>
      </w:r>
      <w:r w:rsidR="00FE62A6">
        <w:t xml:space="preserve"> </w:t>
      </w:r>
      <w:r w:rsidR="00FE62A6">
        <w:fldChar w:fldCharType="begin" w:fldLock="1"/>
      </w:r>
      <w:r w:rsidR="00FE62A6">
        <w:instrText>ADDIN CSL_CITATION { "citationItems" : [ { "id" : "ITEM-1", "itemData" : { "DOI" : "10.1007/978-3-642-04604-9", "ISBN" : "9783642046049", "ISSN" : "1439-3107", "abstract" : "3., vollst. u\u0308berarb. u. erw. Aufl. In der u\u0308berarbeiteten und inhaltlich erweiterten Neuauflage des international erfolgreichen Klassikers, der von Praktikern und Dozenten gerne eingesetzt wird, geben die Autoren eine fundierte Einfu\u0308hrung in die wichtigsten Methoden der digitalen Bildverarbeitung und ausgewa\u0308hlte Verfahren, die in a\u0308hnlich umfassender Form sonst kaum zu finden sind. Die praktische Anwendbarkeit steht dabei im Vordergrund, wa\u0308hrend formale Aspekte auf das Wesentliche reduziert sind. Die anerkannten Sta\u0308rken dieses Buchs sind einerseits die ungewo\u0308hnlich hohe Detaillierung sowie die pra\u0308zise algorithmische Beschreibung und unmittelbare Verbindung zwischen mathematischer Beschreibung und konkreter Implementierung. Der Text eignet sich als detaillierte Referenz fu\u0308r Praktiker und Anwender ga\u0308ngiger moderner Verfahren, z.B. in der Robotik, Medizin, Biologie, Astronomie, Medientechnik oder Materialpru\u0308fung. Zugleich bildet das Buch eine Basis fu\u0308r die Lehre oder das Selbststudium und wird an vielen Hochschulen weltweit erfolgreich eingesetzt. Konkrete U\u0308bungsaufgaben runden die Darstellungen ab. Die klar strukturierten Code-Beispiele basieren auf der in Java implementierten und frei verfu\u0308gbaren Bildverarbeitungssoftware ImageJ, sind aber davon weitgehend unabha\u0308ngig. Source Code und erga\u0308nzende Materialien finden sich online auf der zugeho\u0308rigen Support-Site (www.imagingbook.com).", "author" : [ { "dropping-particle" : "", "family" : "Burger", "given" : "Wilhelm", "non-dropping-particle" : "", "parse-names" : false, "suffix" : "" }, { "dropping-particle" : "", "family" : "Burge", "given" : "Mark James", "non-dropping-particle" : "", "parse-names" : false, "suffix" : "" } ], "edition" : "3", "id" : "ITEM-1", "issued" : { "date-parts" : [ [ "2015" ] ] }, "publisher" : "Springer-Verlag", "publisher-place" : "Berlin, Heidelberg", "title" : "Digitale Bildverarbeitung: eine algorithmische Einfu\u0308hrung mit Java", "type" : "book" }, "locator" : "107", "uris" : [ "http://www.mendeley.com/documents/?uuid=ea0d026e-97ce-47be-9ada-573a4cfa0ae4" ] } ], "mendeley" : { "formattedCitation" : "(Burger &amp; Burge, 2015, S. 107)", "manualFormatting" : "(Burger &amp; Burge, 2015, S. 109)", "plainTextFormattedCitation" : "(Burger &amp; Burge, 2015, S. 107)", "previouslyFormattedCitation" : "(Burger &amp; Burge, 2015, S. 107)" }, "properties" : { "noteIndex" : 0 }, "schema" : "https://github.com/citation-style-language/schema/raw/master/csl-citation.json" }</w:instrText>
      </w:r>
      <w:r w:rsidR="00FE62A6">
        <w:fldChar w:fldCharType="separate"/>
      </w:r>
      <w:r w:rsidR="00FE62A6">
        <w:rPr>
          <w:noProof/>
        </w:rPr>
        <w:t>(Burger &amp; Burge, 2015, S. 109</w:t>
      </w:r>
      <w:r w:rsidR="00FE62A6" w:rsidRPr="00FD0629">
        <w:rPr>
          <w:noProof/>
        </w:rPr>
        <w:t>)</w:t>
      </w:r>
      <w:r w:rsidR="00FE62A6">
        <w:fldChar w:fldCharType="end"/>
      </w:r>
      <w:r w:rsidR="00FE62A6">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024"/>
      </w:tblGrid>
      <w:tr w:rsidR="009C18F0" w:rsidTr="009C18F0">
        <w:trPr>
          <w:trHeight w:val="976"/>
        </w:trPr>
        <w:tc>
          <w:tcPr>
            <w:tcW w:w="7338" w:type="dxa"/>
            <w:vAlign w:val="center"/>
          </w:tcPr>
          <w:p w:rsidR="009C18F0" w:rsidRDefault="0094440A" w:rsidP="00E32075">
            <w:pPr>
              <w:spacing w:line="480" w:lineRule="auto"/>
              <w:ind w:right="-391"/>
              <w:jc w:val="center"/>
            </w:pPr>
            <m:oMathPara>
              <m:oMath>
                <m:sSub>
                  <m:sSubPr>
                    <m:ctrlPr>
                      <w:rPr>
                        <w:rFonts w:ascii="Cambria Math" w:hAnsi="Cambria Math"/>
                        <w:i/>
                        <w:vertAlign w:val="subscript"/>
                      </w:rPr>
                    </m:ctrlPr>
                  </m:sSubPr>
                  <m:e>
                    <m:r>
                      <w:rPr>
                        <w:rFonts w:ascii="Cambria Math" w:hAnsi="Cambria Math"/>
                        <w:vertAlign w:val="subscript"/>
                      </w:rPr>
                      <m:t>G</m:t>
                    </m:r>
                  </m:e>
                  <m:sub>
                    <m:r>
                      <w:rPr>
                        <w:rFonts w:ascii="Cambria Math" w:hAnsi="Cambria Math"/>
                        <w:vertAlign w:val="subscript"/>
                      </w:rPr>
                      <m:t>σ</m:t>
                    </m:r>
                  </m:sub>
                </m:sSub>
                <m:d>
                  <m:dPr>
                    <m:ctrlPr>
                      <w:rPr>
                        <w:rFonts w:ascii="Cambria Math" w:hAnsi="Cambria Math"/>
                        <w:i/>
                      </w:rPr>
                    </m:ctrlPr>
                  </m:dPr>
                  <m:e>
                    <m:r>
                      <w:rPr>
                        <w:rFonts w:ascii="Cambria Math" w:hAnsi="Cambria Math"/>
                      </w:rPr>
                      <m:t>x, y</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sup>
                </m:sSup>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x</m:t>
                            </m:r>
                          </m:e>
                          <m:sup>
                            <m: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y</m:t>
                            </m:r>
                          </m:e>
                          <m:sup>
                            <m: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sup>
                </m:sSup>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σ</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σ</m:t>
                    </m:r>
                  </m:sub>
                </m:sSub>
                <m:d>
                  <m:dPr>
                    <m:ctrlPr>
                      <w:rPr>
                        <w:rFonts w:ascii="Cambria Math" w:hAnsi="Cambria Math"/>
                        <w:i/>
                      </w:rPr>
                    </m:ctrlPr>
                  </m:dPr>
                  <m:e>
                    <m:r>
                      <w:rPr>
                        <w:rFonts w:ascii="Cambria Math" w:hAnsi="Cambria Math"/>
                      </w:rPr>
                      <m:t>y</m:t>
                    </m:r>
                  </m:e>
                </m:d>
              </m:oMath>
            </m:oMathPara>
          </w:p>
        </w:tc>
        <w:tc>
          <w:tcPr>
            <w:tcW w:w="1024" w:type="dxa"/>
            <w:vAlign w:val="center"/>
          </w:tcPr>
          <w:p w:rsidR="009C18F0" w:rsidRDefault="009C18F0" w:rsidP="005B1A43">
            <w:pPr>
              <w:spacing w:line="480" w:lineRule="auto"/>
              <w:jc w:val="center"/>
            </w:pPr>
            <w:r>
              <w:rPr>
                <w:rFonts w:eastAsiaTheme="minorEastAsia"/>
              </w:rPr>
              <w:t>(</w:t>
            </w:r>
            <w:r w:rsidR="005B1A43">
              <w:rPr>
                <w:rFonts w:eastAsiaTheme="minorEastAsia"/>
              </w:rPr>
              <w:t>3</w:t>
            </w:r>
            <w:r>
              <w:rPr>
                <w:rFonts w:eastAsiaTheme="minorEastAsia"/>
              </w:rPr>
              <w:t>)</w:t>
            </w:r>
          </w:p>
        </w:tc>
      </w:tr>
    </w:tbl>
    <w:p w:rsidR="00AD1AAF" w:rsidRDefault="009C18F0" w:rsidP="003C32CB">
      <w:pPr>
        <w:rPr>
          <w:rFonts w:eastAsiaTheme="minorEastAsia"/>
        </w:rPr>
      </w:pPr>
      <w:r>
        <w:rPr>
          <w:rFonts w:eastAsiaTheme="minorEastAsia"/>
        </w:rPr>
        <w:t>D</w:t>
      </w:r>
      <w:r w:rsidR="00AD1AAF">
        <w:rPr>
          <w:rFonts w:eastAsiaTheme="minorEastAsia"/>
        </w:rPr>
        <w:t>ie Gaußfunktion ist glockenförmig</w:t>
      </w:r>
      <w:r w:rsidR="00E374DB">
        <w:rPr>
          <w:rFonts w:eastAsiaTheme="minorEastAsia"/>
        </w:rPr>
        <w:t xml:space="preserve">, dargestellt in </w:t>
      </w:r>
      <w:r w:rsidR="00AD1AAF">
        <w:rPr>
          <w:rFonts w:eastAsiaTheme="minorEastAsia"/>
        </w:rPr>
        <w:fldChar w:fldCharType="begin"/>
      </w:r>
      <w:r w:rsidR="00AD1AAF">
        <w:rPr>
          <w:rFonts w:eastAsiaTheme="minorEastAsia"/>
        </w:rPr>
        <w:instrText xml:space="preserve"> REF _Ref475646841 \h </w:instrText>
      </w:r>
      <w:r w:rsidR="00AD1AAF">
        <w:rPr>
          <w:rFonts w:eastAsiaTheme="minorEastAsia"/>
        </w:rPr>
      </w:r>
      <w:r w:rsidR="00AD1AAF">
        <w:rPr>
          <w:rFonts w:eastAsiaTheme="minorEastAsia"/>
        </w:rPr>
        <w:fldChar w:fldCharType="separate"/>
      </w:r>
      <w:r w:rsidR="00472B2C">
        <w:t xml:space="preserve">Abbildung </w:t>
      </w:r>
      <w:r w:rsidR="00472B2C">
        <w:rPr>
          <w:noProof/>
        </w:rPr>
        <w:t>13</w:t>
      </w:r>
      <w:r w:rsidR="00AD1AAF">
        <w:rPr>
          <w:rFonts w:eastAsiaTheme="minorEastAsia"/>
        </w:rPr>
        <w:fldChar w:fldCharType="end"/>
      </w:r>
      <w:r w:rsidR="00AD1AAF">
        <w:rPr>
          <w:rFonts w:eastAsiaTheme="minorEastAsia"/>
        </w:rPr>
        <w:t xml:space="preserve"> links</w:t>
      </w:r>
      <w:r w:rsidR="00AD1AAF" w:rsidRPr="00AD1AAF">
        <w:rPr>
          <w:rFonts w:eastAsiaTheme="minorEastAsia"/>
        </w:rPr>
        <w:t xml:space="preserve">. </w:t>
      </w:r>
      <w:r w:rsidR="00AD1AAF">
        <w:rPr>
          <w:rFonts w:eastAsiaTheme="minorEastAsia"/>
        </w:rPr>
        <w:t xml:space="preserve">Die Standardabweichung σ bestimmt </w:t>
      </w:r>
      <w:r w:rsidR="0014592F">
        <w:rPr>
          <w:rFonts w:eastAsiaTheme="minorEastAsia"/>
        </w:rPr>
        <w:t>den</w:t>
      </w:r>
      <w:r w:rsidR="00AD1AAF">
        <w:rPr>
          <w:rFonts w:eastAsiaTheme="minorEastAsia"/>
        </w:rPr>
        <w:t xml:space="preserve"> Radius und somit auch die Größe der Filtermatrix. Der Ursprung der Matrix erhält </w:t>
      </w:r>
      <w:r w:rsidR="00FE5976">
        <w:rPr>
          <w:rFonts w:eastAsiaTheme="minorEastAsia"/>
        </w:rPr>
        <w:t>das maximale Gewicht, die Größe der übrigen Koeffizienten nimmt zu den Rändern hin kontinuierlich ab</w:t>
      </w:r>
      <w:r w:rsidR="00E8767F">
        <w:rPr>
          <w:rFonts w:eastAsiaTheme="minorEastAsia"/>
        </w:rPr>
        <w:t xml:space="preserve"> (</w:t>
      </w:r>
      <w:r w:rsidR="00E8767F">
        <w:rPr>
          <w:rFonts w:eastAsiaTheme="minorEastAsia"/>
        </w:rPr>
        <w:fldChar w:fldCharType="begin"/>
      </w:r>
      <w:r w:rsidR="00E8767F">
        <w:rPr>
          <w:rFonts w:eastAsiaTheme="minorEastAsia"/>
        </w:rPr>
        <w:instrText xml:space="preserve"> REF _Ref475646841 \h </w:instrText>
      </w:r>
      <w:r w:rsidR="00E8767F">
        <w:rPr>
          <w:rFonts w:eastAsiaTheme="minorEastAsia"/>
        </w:rPr>
      </w:r>
      <w:r w:rsidR="00E8767F">
        <w:rPr>
          <w:rFonts w:eastAsiaTheme="minorEastAsia"/>
        </w:rPr>
        <w:fldChar w:fldCharType="separate"/>
      </w:r>
      <w:r w:rsidR="00472B2C">
        <w:t xml:space="preserve">Abbildung </w:t>
      </w:r>
      <w:r w:rsidR="00472B2C">
        <w:rPr>
          <w:noProof/>
        </w:rPr>
        <w:t>13</w:t>
      </w:r>
      <w:r w:rsidR="00E8767F">
        <w:rPr>
          <w:rFonts w:eastAsiaTheme="minorEastAsia"/>
        </w:rPr>
        <w:fldChar w:fldCharType="end"/>
      </w:r>
      <w:r w:rsidR="00E8767F">
        <w:rPr>
          <w:rFonts w:eastAsiaTheme="minorEastAsia"/>
        </w:rPr>
        <w:t xml:space="preserve"> rechts)</w:t>
      </w:r>
      <w:r w:rsidR="00FE5976">
        <w:rPr>
          <w:rFonts w:eastAsiaTheme="minorEastAsia"/>
        </w:rPr>
        <w:t>.</w:t>
      </w:r>
      <w:r w:rsidR="00AD1AAF">
        <w:rPr>
          <w:rFonts w:eastAsiaTheme="minorEastAsia"/>
        </w:rPr>
        <w:t xml:space="preserve"> </w:t>
      </w:r>
    </w:p>
    <w:p w:rsidR="00C37655" w:rsidRDefault="00C37655" w:rsidP="009D380D">
      <w:pPr>
        <w:jc w:val="left"/>
      </w:pPr>
      <w:r>
        <w:rPr>
          <w:noProof/>
          <w:lang w:eastAsia="de-DE"/>
        </w:rPr>
        <w:drawing>
          <wp:inline distT="0" distB="0" distL="0" distR="0" wp14:anchorId="6426292D" wp14:editId="27068EA6">
            <wp:extent cx="1990725" cy="1200150"/>
            <wp:effectExtent l="0" t="0" r="9525"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990725" cy="1200150"/>
                    </a:xfrm>
                    <a:prstGeom prst="rect">
                      <a:avLst/>
                    </a:prstGeom>
                    <a:noFill/>
                    <a:ln>
                      <a:noFill/>
                    </a:ln>
                  </pic:spPr>
                </pic:pic>
              </a:graphicData>
            </a:graphic>
          </wp:inline>
        </w:drawing>
      </w:r>
      <w:r>
        <w:t xml:space="preserve">     </w:t>
      </w:r>
      <w:r>
        <w:rPr>
          <w:noProof/>
          <w:lang w:eastAsia="de-DE"/>
        </w:rPr>
        <w:drawing>
          <wp:inline distT="0" distB="0" distL="0" distR="0" wp14:anchorId="419B2DFA" wp14:editId="793FA815">
            <wp:extent cx="1905000" cy="1172829"/>
            <wp:effectExtent l="0" t="0" r="0" b="889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911277" cy="1176694"/>
                    </a:xfrm>
                    <a:prstGeom prst="rect">
                      <a:avLst/>
                    </a:prstGeom>
                    <a:noFill/>
                    <a:ln>
                      <a:noFill/>
                    </a:ln>
                  </pic:spPr>
                </pic:pic>
              </a:graphicData>
            </a:graphic>
          </wp:inline>
        </w:drawing>
      </w:r>
    </w:p>
    <w:p w:rsidR="00C37655" w:rsidRDefault="00C37655" w:rsidP="00C37655">
      <w:pPr>
        <w:pStyle w:val="Beschriftung"/>
      </w:pPr>
      <w:bookmarkStart w:id="42" w:name="_Ref475646841"/>
      <w:bookmarkStart w:id="43" w:name="_Toc475891569"/>
      <w:r>
        <w:t xml:space="preserve">Abbildung </w:t>
      </w:r>
      <w:r w:rsidR="00C57897">
        <w:fldChar w:fldCharType="begin"/>
      </w:r>
      <w:r w:rsidR="00C57897">
        <w:instrText xml:space="preserve"> SEQ Abbildung \* ARABIC </w:instrText>
      </w:r>
      <w:r w:rsidR="00C57897">
        <w:fldChar w:fldCharType="separate"/>
      </w:r>
      <w:r w:rsidR="00472B2C">
        <w:rPr>
          <w:noProof/>
        </w:rPr>
        <w:t>13</w:t>
      </w:r>
      <w:r w:rsidR="00C57897">
        <w:rPr>
          <w:noProof/>
        </w:rPr>
        <w:fldChar w:fldCharType="end"/>
      </w:r>
      <w:bookmarkEnd w:id="42"/>
      <w:r>
        <w:t xml:space="preserve"> - Beispiel für einen Gaußfilter, Darstellung der Filterfunktion </w:t>
      </w:r>
      <w:r w:rsidRPr="00622104">
        <w:rPr>
          <w:rFonts w:asciiTheme="majorHAnsi" w:hAnsiTheme="majorHAnsi"/>
          <w:i/>
        </w:rPr>
        <w:t>H</w:t>
      </w:r>
      <w:r>
        <w:t xml:space="preserve"> als 3D-Plot (links) und als Filtermatrix (rechts) </w:t>
      </w:r>
      <w:r>
        <w:fldChar w:fldCharType="begin" w:fldLock="1"/>
      </w:r>
      <w:r w:rsidR="00157451">
        <w:instrText>ADDIN CSL_CITATION { "citationItems" : [ { "id" : "ITEM-1", "itemData" : { "DOI" : "10.1007/978-3-642-04604-9", "ISBN" : "9783642046049", "ISSN" : "1439-3107", "abstract" : "3., vollst. u\u0308berarb. u. erw. Aufl. In der u\u0308berarbeiteten und inhaltlich erweiterten Neuauflage des international erfolgreichen Klassikers, der von Praktikern und Dozenten gerne eingesetzt wird, geben die Autoren eine fundierte Einfu\u0308hrung in die wichtigsten Methoden der digitalen Bildverarbeitung und ausgewa\u0308hlte Verfahren, die in a\u0308hnlich umfassender Form sonst kaum zu finden sind. Die praktische Anwendbarkeit steht dabei im Vordergrund, wa\u0308hrend formale Aspekte auf das Wesentliche reduziert sind. Die anerkannten Sta\u0308rken dieses Buchs sind einerseits die ungewo\u0308hnlich hohe Detaillierung sowie die pra\u0308zise algorithmische Beschreibung und unmittelbare Verbindung zwischen mathematischer Beschreibung und konkreter Implementierung. Der Text eignet sich als detaillierte Referenz fu\u0308r Praktiker und Anwender ga\u0308ngiger moderner Verfahren, z.B. in der Robotik, Medizin, Biologie, Astronomie, Medientechnik oder Materialpru\u0308fung. Zugleich bildet das Buch eine Basis fu\u0308r die Lehre oder das Selbststudium und wird an vielen Hochschulen weltweit erfolgreich eingesetzt. Konkrete U\u0308bungsaufgaben runden die Darstellungen ab. Die klar strukturierten Code-Beispiele basieren auf der in Java implementierten und frei verfu\u0308gbaren Bildverarbeitungssoftware ImageJ, sind aber davon weitgehend unabha\u0308ngig. Source Code und erga\u0308nzende Materialien finden sich online auf der zugeho\u0308rigen Support-Site (www.imagingbook.com).", "author" : [ { "dropping-particle" : "", "family" : "Burger", "given" : "Wilhelm", "non-dropping-particle" : "", "parse-names" : false, "suffix" : "" }, { "dropping-particle" : "", "family" : "Burge", "given" : "Mark James", "non-dropping-particle" : "", "parse-names" : false, "suffix" : "" } ], "edition" : "3", "id" : "ITEM-1", "issued" : { "date-parts" : [ [ "2015" ] ] }, "publisher" : "Springer-Verlag", "publisher-place" : "Berlin, Heidelberg", "title" : "Digitale Bildverarbeitung: eine algorithmische Einfu\u0308hrung mit Java", "type" : "book" }, "locator" : "103", "uris" : [ "http://www.mendeley.com/documents/?uuid=ea0d026e-97ce-47be-9ada-573a4cfa0ae4" ] } ], "mendeley" : { "formattedCitation" : "(Burger &amp; Burge, 2015, S. 103)", "plainTextFormattedCitation" : "(Burger &amp; Burge, 2015, S. 103)", "previouslyFormattedCitation" : "(Burger &amp; Burge, 2015, S. 103)" }, "properties" : { "noteIndex" : 0 }, "schema" : "https://github.com/citation-style-language/schema/raw/master/csl-citation.json" }</w:instrText>
      </w:r>
      <w:r>
        <w:fldChar w:fldCharType="separate"/>
      </w:r>
      <w:r w:rsidRPr="00C37655">
        <w:rPr>
          <w:b w:val="0"/>
          <w:noProof/>
        </w:rPr>
        <w:t>(Burger &amp; Burge, 2015, S. 103)</w:t>
      </w:r>
      <w:bookmarkEnd w:id="43"/>
      <w:r>
        <w:fldChar w:fldCharType="end"/>
      </w:r>
    </w:p>
    <w:p w:rsidR="00AD1AAF" w:rsidRDefault="00AD1AAF" w:rsidP="003C32CB">
      <w:pPr>
        <w:rPr>
          <w:rFonts w:eastAsiaTheme="minorEastAsia"/>
        </w:rPr>
      </w:pPr>
      <w:r>
        <w:rPr>
          <w:rFonts w:eastAsiaTheme="minorEastAsia"/>
        </w:rPr>
        <w:t>Der Gaußfilter ist ein sogenannter Glättungsfilter</w:t>
      </w:r>
      <w:r w:rsidR="00BE3264">
        <w:rPr>
          <w:rFonts w:eastAsiaTheme="minorEastAsia"/>
        </w:rPr>
        <w:t>, oder auch Tiefpassfilter</w:t>
      </w:r>
      <w:r>
        <w:rPr>
          <w:rFonts w:eastAsiaTheme="minorEastAsia"/>
        </w:rPr>
        <w:t xml:space="preserve">. </w:t>
      </w:r>
      <w:r w:rsidR="0067702F">
        <w:rPr>
          <w:rFonts w:eastAsiaTheme="minorEastAsia"/>
        </w:rPr>
        <w:t>In der Bildverarbe</w:t>
      </w:r>
      <w:r w:rsidR="0067702F">
        <w:rPr>
          <w:rFonts w:eastAsiaTheme="minorEastAsia"/>
        </w:rPr>
        <w:t>i</w:t>
      </w:r>
      <w:r w:rsidR="0067702F">
        <w:rPr>
          <w:rFonts w:eastAsiaTheme="minorEastAsia"/>
        </w:rPr>
        <w:t>tung werden d</w:t>
      </w:r>
      <w:r>
        <w:rPr>
          <w:rFonts w:eastAsiaTheme="minorEastAsia"/>
        </w:rPr>
        <w:t xml:space="preserve">urch Glättung die </w:t>
      </w:r>
      <w:r w:rsidR="009E3504">
        <w:rPr>
          <w:rFonts w:eastAsiaTheme="minorEastAsia"/>
        </w:rPr>
        <w:t>Intensität</w:t>
      </w:r>
      <w:r>
        <w:rPr>
          <w:rFonts w:eastAsiaTheme="minorEastAsia"/>
        </w:rPr>
        <w:t>sunterschiede benachbarter Bildelemente verri</w:t>
      </w:r>
      <w:r>
        <w:rPr>
          <w:rFonts w:eastAsiaTheme="minorEastAsia"/>
        </w:rPr>
        <w:t>n</w:t>
      </w:r>
      <w:r w:rsidR="00E118C4">
        <w:rPr>
          <w:rFonts w:eastAsiaTheme="minorEastAsia"/>
        </w:rPr>
        <w:t xml:space="preserve">gert. </w:t>
      </w:r>
      <w:r w:rsidR="008D74F8">
        <w:rPr>
          <w:rFonts w:eastAsiaTheme="minorEastAsia"/>
        </w:rPr>
        <w:t>Die Unterdrückung hoher Signale führt zu einem Verwischen von Kanten</w:t>
      </w:r>
      <w:r w:rsidR="00341880">
        <w:rPr>
          <w:rFonts w:eastAsiaTheme="minorEastAsia"/>
        </w:rPr>
        <w:t>, der Filter ist somit nicht kantenerhaltend</w:t>
      </w:r>
      <w:r w:rsidR="008D74F8">
        <w:rPr>
          <w:rFonts w:eastAsiaTheme="minorEastAsia"/>
        </w:rPr>
        <w:t xml:space="preserve">. </w:t>
      </w:r>
      <w:r w:rsidR="00E118C4">
        <w:rPr>
          <w:rFonts w:eastAsiaTheme="minorEastAsia"/>
        </w:rPr>
        <w:t>In der menschlichen Wahrnehmung wirken</w:t>
      </w:r>
      <w:r>
        <w:rPr>
          <w:rFonts w:eastAsiaTheme="minorEastAsia"/>
        </w:rPr>
        <w:t xml:space="preserve"> Bilder </w:t>
      </w:r>
      <w:r w:rsidR="00E118C4">
        <w:rPr>
          <w:rFonts w:eastAsiaTheme="minorEastAsia"/>
        </w:rPr>
        <w:t>dadurch</w:t>
      </w:r>
      <w:r>
        <w:rPr>
          <w:rFonts w:eastAsiaTheme="minorEastAsia"/>
        </w:rPr>
        <w:t xml:space="preserve"> unschärfer.</w:t>
      </w:r>
      <w:r w:rsidRPr="00163CD9">
        <w:rPr>
          <w:rFonts w:eastAsiaTheme="minorEastAsia"/>
        </w:rPr>
        <w:t xml:space="preserve"> </w:t>
      </w:r>
      <w:r w:rsidR="00157451">
        <w:rPr>
          <w:rFonts w:eastAsiaTheme="minorEastAsia"/>
        </w:rPr>
        <w:fldChar w:fldCharType="begin" w:fldLock="1"/>
      </w:r>
      <w:r w:rsidR="00B47512">
        <w:rPr>
          <w:rFonts w:eastAsiaTheme="minorEastAsia"/>
        </w:rPr>
        <w:instrText>ADDIN CSL_CITATION { "citationItems" : [ { "id" : "ITEM-1", "itemData" : { "DOI" : "10.1007/978-3-642-04604-9", "ISBN" : "9783642046049", "ISSN" : "1439-3107", "abstract" : "3., vollst. u\u0308berarb. u. erw. Aufl. In der u\u0308berarbeiteten und inhaltlich erweiterten Neuauflage des international erfolgreichen Klassikers, der von Praktikern und Dozenten gerne eingesetzt wird, geben die Autoren eine fundierte Einfu\u0308hrung in die wichtigsten Methoden der digitalen Bildverarbeitung und ausgewa\u0308hlte Verfahren, die in a\u0308hnlich umfassender Form sonst kaum zu finden sind. Die praktische Anwendbarkeit steht dabei im Vordergrund, wa\u0308hrend formale Aspekte auf das Wesentliche reduziert sind. Die anerkannten Sta\u0308rken dieses Buchs sind einerseits die ungewo\u0308hnlich hohe Detaillierung sowie die pra\u0308zise algorithmische Beschreibung und unmittelbare Verbindung zwischen mathematischer Beschreibung und konkreter Implementierung. Der Text eignet sich als detaillierte Referenz fu\u0308r Praktiker und Anwender ga\u0308ngiger moderner Verfahren, z.B. in der Robotik, Medizin, Biologie, Astronomie, Medientechnik oder Materialpru\u0308fung. Zugleich bildet das Buch eine Basis fu\u0308r die Lehre oder das Selbststudium und wird an vielen Hochschulen weltweit erfolgreich eingesetzt. Konkrete U\u0308bungsaufgaben runden die Darstellungen ab. Die klar strukturierten Code-Beispiele basieren auf der in Java implementierten und frei verfu\u0308gbaren Bildverarbeitungssoftware ImageJ, sind aber davon weitgehend unabha\u0308ngig. Source Code und erga\u0308nzende Materialien finden sich online auf der zugeho\u0308rigen Support-Site (www.imagingbook.com).", "author" : [ { "dropping-particle" : "", "family" : "Burger", "given" : "Wilhelm", "non-dropping-particle" : "", "parse-names" : false, "suffix" : "" }, { "dropping-particle" : "", "family" : "Burge", "given" : "Mark James", "non-dropping-particle" : "", "parse-names" : false, "suffix" : "" } ], "edition" : "3", "id" : "ITEM-1", "issued" : { "date-parts" : [ [ "2015" ] ] }, "publisher" : "Springer-Verlag", "publisher-place" : "Berlin, Heidelberg", "title" : "Digitale Bildverarbeitung: eine algorithmische Einfu\u0308hrung mit Java", "type" : "book" }, "locator" : "104", "uris" : [ "http://www.mendeley.com/documents/?uuid=ea0d026e-97ce-47be-9ada-573a4cfa0ae4" ] } ], "mendeley" : { "formattedCitation" : "(Burger &amp; Burge, 2015, S. 104)", "plainTextFormattedCitation" : "(Burger &amp; Burge, 2015, S. 104)", "previouslyFormattedCitation" : "(Burger &amp; Burge, 2015, S. 104)" }, "properties" : { "noteIndex" : 0 }, "schema" : "https://github.com/citation-style-language/schema/raw/master/csl-citation.json" }</w:instrText>
      </w:r>
      <w:r w:rsidR="00157451">
        <w:rPr>
          <w:rFonts w:eastAsiaTheme="minorEastAsia"/>
        </w:rPr>
        <w:fldChar w:fldCharType="separate"/>
      </w:r>
      <w:r w:rsidR="00157451" w:rsidRPr="00157451">
        <w:rPr>
          <w:rFonts w:eastAsiaTheme="minorEastAsia"/>
          <w:noProof/>
        </w:rPr>
        <w:t>(Burger &amp; Burge, 2015, S. 104)</w:t>
      </w:r>
      <w:r w:rsidR="00157451">
        <w:rPr>
          <w:rFonts w:eastAsiaTheme="minorEastAsia"/>
        </w:rPr>
        <w:fldChar w:fldCharType="end"/>
      </w:r>
    </w:p>
    <w:p w:rsidR="00157451" w:rsidRPr="00157451" w:rsidRDefault="00157451" w:rsidP="00AD1AAF">
      <w:pPr>
        <w:jc w:val="left"/>
        <w:rPr>
          <w:rFonts w:eastAsiaTheme="minorEastAsia"/>
          <w:color w:val="FF0000"/>
        </w:rPr>
      </w:pPr>
      <w:r w:rsidRPr="00157451">
        <w:rPr>
          <w:rFonts w:eastAsiaTheme="minorEastAsia"/>
          <w:color w:val="FF0000"/>
        </w:rPr>
        <w:t>zu Canny überleiten</w:t>
      </w:r>
      <w:r w:rsidR="00076D52">
        <w:rPr>
          <w:rFonts w:eastAsiaTheme="minorEastAsia"/>
          <w:color w:val="FF0000"/>
        </w:rPr>
        <w:t>? Gaborfilter?</w:t>
      </w:r>
    </w:p>
    <w:p w:rsidR="00AD1AAF" w:rsidRPr="00AD1AAF" w:rsidRDefault="00AD1AAF" w:rsidP="00AD1AAF"/>
    <w:p w:rsidR="005E4953" w:rsidRDefault="007827A2" w:rsidP="007E2F72">
      <w:pPr>
        <w:pStyle w:val="berschrift4"/>
        <w:numPr>
          <w:ilvl w:val="3"/>
          <w:numId w:val="1"/>
        </w:numPr>
        <w:ind w:left="851" w:hanging="851"/>
        <w:jc w:val="left"/>
      </w:pPr>
      <w:bookmarkStart w:id="44" w:name="_Toc475891498"/>
      <w:r>
        <w:lastRenderedPageBreak/>
        <w:t>Kanten, Konturen, POI</w:t>
      </w:r>
      <w:bookmarkEnd w:id="44"/>
    </w:p>
    <w:p w:rsidR="007E2F72" w:rsidRDefault="007E2F72" w:rsidP="007E2F72">
      <w:pPr>
        <w:pStyle w:val="berschrift4"/>
        <w:numPr>
          <w:ilvl w:val="3"/>
          <w:numId w:val="1"/>
        </w:numPr>
        <w:ind w:left="851" w:hanging="851"/>
        <w:jc w:val="left"/>
      </w:pPr>
      <w:bookmarkStart w:id="45" w:name="_Ref475650584"/>
      <w:bookmarkStart w:id="46" w:name="_Toc475891499"/>
      <w:r>
        <w:t>Morphologische Filter</w:t>
      </w:r>
      <w:bookmarkEnd w:id="45"/>
      <w:bookmarkEnd w:id="46"/>
    </w:p>
    <w:p w:rsidR="00EF697B" w:rsidRDefault="003D6600" w:rsidP="00CC2CC3">
      <w:r>
        <w:t xml:space="preserve">Mit morphologischen Filtern </w:t>
      </w:r>
      <w:r w:rsidR="007C105C">
        <w:t>können</w:t>
      </w:r>
      <w:r w:rsidR="00102E13">
        <w:t xml:space="preserve"> </w:t>
      </w:r>
      <w:r>
        <w:t xml:space="preserve">gezielt </w:t>
      </w:r>
      <w:r w:rsidR="00102E13">
        <w:t>Struktur</w:t>
      </w:r>
      <w:r w:rsidR="007C105C">
        <w:t>en</w:t>
      </w:r>
      <w:r>
        <w:t xml:space="preserve"> von Bildern veränder</w:t>
      </w:r>
      <w:r w:rsidR="007C105C">
        <w:t>t werden</w:t>
      </w:r>
      <w:r>
        <w:t xml:space="preserve"> </w:t>
      </w:r>
      <w:r>
        <w:fldChar w:fldCharType="begin" w:fldLock="1"/>
      </w:r>
      <w:r w:rsidR="007B2C58">
        <w:instrText>ADDIN CSL_CITATION { "citationItems" : [ { "id" : "ITEM-1", "itemData" : { "DOI" : "10.1007/978-3-642-04604-9", "ISBN" : "9783642046049", "ISSN" : "1439-3107", "abstract" : "3., vollst. u\u0308berarb. u. erw. Aufl. In der u\u0308berarbeiteten und inhaltlich erweiterten Neuauflage des international erfolgreichen Klassikers, der von Praktikern und Dozenten gerne eingesetzt wird, geben die Autoren eine fundierte Einfu\u0308hrung in die wichtigsten Methoden der digitalen Bildverarbeitung und ausgewa\u0308hlte Verfahren, die in a\u0308hnlich umfassender Form sonst kaum zu finden sind. Die praktische Anwendbarkeit steht dabei im Vordergrund, wa\u0308hrend formale Aspekte auf das Wesentliche reduziert sind. Die anerkannten Sta\u0308rken dieses Buchs sind einerseits die ungewo\u0308hnlich hohe Detaillierung sowie die pra\u0308zise algorithmische Beschreibung und unmittelbare Verbindung zwischen mathematischer Beschreibung und konkreter Implementierung. Der Text eignet sich als detaillierte Referenz fu\u0308r Praktiker und Anwender ga\u0308ngiger moderner Verfahren, z.B. in der Robotik, Medizin, Biologie, Astronomie, Medientechnik oder Materialpru\u0308fung. Zugleich bildet das Buch eine Basis fu\u0308r die Lehre oder das Selbststudium und wird an vielen Hochschulen weltweit erfolgreich eingesetzt. Konkrete U\u0308bungsaufgaben runden die Darstellungen ab. Die klar strukturierten Code-Beispiele basieren auf der in Java implementierten und frei verfu\u0308gbaren Bildverarbeitungssoftware ImageJ, sind aber davon weitgehend unabha\u0308ngig. Source Code und erga\u0308nzende Materialien finden sich online auf der zugeho\u0308rigen Support-Site (www.imagingbook.com).", "author" : [ { "dropping-particle" : "", "family" : "Burger", "given" : "Wilhelm", "non-dropping-particle" : "", "parse-names" : false, "suffix" : "" }, { "dropping-particle" : "", "family" : "Burge", "given" : "Mark James", "non-dropping-particle" : "", "parse-names" : false, "suffix" : "" } ], "edition" : "3", "id" : "ITEM-1", "issued" : { "date-parts" : [ [ "2015" ] ] }, "publisher" : "Springer-Verlag", "publisher-place" : "Berlin, Heidelberg", "title" : "Digitale Bildverarbeitung: eine algorithmische Einfu\u0308hrung mit Java", "type" : "book" }, "locator" : "191", "uris" : [ "http://www.mendeley.com/documents/?uuid=ea0d026e-97ce-47be-9ada-573a4cfa0ae4" ] } ], "mendeley" : { "formattedCitation" : "(Burger &amp; Burge, 2015, S. 191)", "plainTextFormattedCitation" : "(Burger &amp; Burge, 2015, S. 191)", "previouslyFormattedCitation" : "(Burger &amp; Burge, 2015, S. 191)" }, "properties" : { "noteIndex" : 0 }, "schema" : "https://github.com/citation-style-language/schema/raw/master/csl-citation.json" }</w:instrText>
      </w:r>
      <w:r>
        <w:fldChar w:fldCharType="separate"/>
      </w:r>
      <w:r w:rsidRPr="003D6600">
        <w:rPr>
          <w:noProof/>
        </w:rPr>
        <w:t>(Burger &amp; Burge, 2015, S. 191)</w:t>
      </w:r>
      <w:r>
        <w:fldChar w:fldCharType="end"/>
      </w:r>
      <w:r w:rsidR="00102E13">
        <w:t xml:space="preserve">. </w:t>
      </w:r>
      <w:r w:rsidR="007C105C">
        <w:t>Mit ihnen</w:t>
      </w:r>
      <w:r w:rsidR="009B05BF">
        <w:t xml:space="preserve"> lassen sich d</w:t>
      </w:r>
      <w:r w:rsidR="007B2C58">
        <w:t xml:space="preserve">ie Formen der durch Binarisierung vom Hintergrund getrennten Objekte ändern, indem </w:t>
      </w:r>
      <w:r w:rsidR="009B05BF">
        <w:t>diesen</w:t>
      </w:r>
      <w:r w:rsidR="00C634B6">
        <w:t xml:space="preserve"> </w:t>
      </w:r>
      <w:r w:rsidR="007B2C58">
        <w:t xml:space="preserve">Bildpunkte hinzugefügt oder aus ihnen gelöscht werden </w:t>
      </w:r>
      <w:r w:rsidR="007B2C58">
        <w:fldChar w:fldCharType="begin" w:fldLock="1"/>
      </w:r>
      <w:r w:rsidR="00817405">
        <w:instrText>ADDIN CSL_CITATION { "citationItems" : [ { "id" : "ITEM-1", "itemData" : { "ISBN" : "978-3-642-04952-1", "abstract" : "Selbst komplexe Bildverarbeitungsaufgaben sind heute auf g\u00e4ngigen PCs und Workstations l\u00f6sbar und damit jedem Studenten, Wissenschaftler und Ingenieur zug\u00e4nglich. Dieses Standardwerk vermittelt Anwendern erfolgreich das Know-how ...", "author" : [ { "dropping-particle" : "", "family" : "J\u00e4hne", "given" : "Bernd", "non-dropping-particle" : "", "parse-names" : false, "suffix" : "" } ], "edition" : "7", "id" : "ITEM-1", "issued" : { "date-parts" : [ [ "2012" ] ] }, "publisher" : "Springer Verlag", "publisher-place" : "Heidelberg", "title" : "Digitale Bildverarbeitung: und Bildgewinnung (German Edition)", "type" : "book" }, "locator" : "556", "uris" : [ "http://www.mendeley.com/documents/?uuid=636f0d26-5b4e-4358-bc56-863cf0a9798e" ] } ], "mendeley" : { "formattedCitation" : "(J\u00e4hne, 2012, S. 556)", "plainTextFormattedCitation" : "(J\u00e4hne, 2012, S. 556)", "previouslyFormattedCitation" : "(J\u00e4hne, 2012, S. 556)" }, "properties" : { "noteIndex" : 0 }, "schema" : "https://github.com/citation-style-language/schema/raw/master/csl-citation.json" }</w:instrText>
      </w:r>
      <w:r w:rsidR="007B2C58">
        <w:fldChar w:fldCharType="separate"/>
      </w:r>
      <w:r w:rsidR="007B2C58" w:rsidRPr="007B2C58">
        <w:rPr>
          <w:noProof/>
        </w:rPr>
        <w:t>(Jähne, 2012, S. 556)</w:t>
      </w:r>
      <w:r w:rsidR="007B2C58">
        <w:fldChar w:fldCharType="end"/>
      </w:r>
      <w:r w:rsidR="007B2C58">
        <w:t>.</w:t>
      </w:r>
    </w:p>
    <w:p w:rsidR="00C634B6" w:rsidRDefault="007C105C" w:rsidP="00CC2CC3">
      <w:r>
        <w:t xml:space="preserve">Das Verhalten eines morphologischen Filters wird durch eine Matrix bestimmt, ähnlich der Filtermatrix bei linearen Filtern. Die Matrix wird hier als Strukturelement </w:t>
      </w:r>
      <w:r w:rsidRPr="007C105C">
        <w:rPr>
          <w:rFonts w:asciiTheme="majorHAnsi" w:hAnsiTheme="majorHAnsi"/>
          <w:i/>
        </w:rPr>
        <w:t>H</w:t>
      </w:r>
      <w:r>
        <w:rPr>
          <w:rFonts w:asciiTheme="majorHAnsi" w:hAnsiTheme="majorHAnsi"/>
          <w:i/>
        </w:rPr>
        <w:t xml:space="preserve"> </w:t>
      </w:r>
      <w:r>
        <w:t>bezeichnet</w:t>
      </w:r>
      <w:r w:rsidR="007A4BD8">
        <w:t xml:space="preserve"> (</w:t>
      </w:r>
      <w:r w:rsidR="007A4BD8">
        <w:fldChar w:fldCharType="begin"/>
      </w:r>
      <w:r w:rsidR="007A4BD8">
        <w:instrText xml:space="preserve"> REF _Ref475706306 \h </w:instrText>
      </w:r>
      <w:r w:rsidR="007A4BD8">
        <w:fldChar w:fldCharType="separate"/>
      </w:r>
      <w:r w:rsidR="00472B2C">
        <w:t xml:space="preserve">Abbildung </w:t>
      </w:r>
      <w:r w:rsidR="00472B2C">
        <w:rPr>
          <w:noProof/>
        </w:rPr>
        <w:t>14</w:t>
      </w:r>
      <w:r w:rsidR="007A4BD8">
        <w:fldChar w:fldCharType="end"/>
      </w:r>
      <w:r w:rsidR="007A4BD8">
        <w:t>, Mitte)</w:t>
      </w:r>
      <w:r>
        <w:t xml:space="preserve">. </w:t>
      </w:r>
      <w:r w:rsidR="00817405">
        <w:fldChar w:fldCharType="begin" w:fldLock="1"/>
      </w:r>
      <w:r w:rsidR="00817405">
        <w:instrText>ADDIN CSL_CITATION { "citationItems" : [ { "id" : "ITEM-1", "itemData" : { "DOI" : "10.1007/978-3-642-04604-9", "ISBN" : "9783642046049", "ISSN" : "1439-3107", "abstract" : "3., vollst. u\u0308berarb. u. erw. Aufl. In der u\u0308berarbeiteten und inhaltlich erweiterten Neuauflage des international erfolgreichen Klassikers, der von Praktikern und Dozenten gerne eingesetzt wird, geben die Autoren eine fundierte Einfu\u0308hrung in die wichtigsten Methoden der digitalen Bildverarbeitung und ausgewa\u0308hlte Verfahren, die in a\u0308hnlich umfassender Form sonst kaum zu finden sind. Die praktische Anwendbarkeit steht dabei im Vordergrund, wa\u0308hrend formale Aspekte auf das Wesentliche reduziert sind. Die anerkannten Sta\u0308rken dieses Buchs sind einerseits die ungewo\u0308hnlich hohe Detaillierung sowie die pra\u0308zise algorithmische Beschreibung und unmittelbare Verbindung zwischen mathematischer Beschreibung und konkreter Implementierung. Der Text eignet sich als detaillierte Referenz fu\u0308r Praktiker und Anwender ga\u0308ngiger moderner Verfahren, z.B. in der Robotik, Medizin, Biologie, Astronomie, Medientechnik oder Materialpru\u0308fung. Zugleich bildet das Buch eine Basis fu\u0308r die Lehre oder das Selbststudium und wird an vielen Hochschulen weltweit erfolgreich eingesetzt. Konkrete U\u0308bungsaufgaben runden die Darstellungen ab. Die klar strukturierten Code-Beispiele basieren auf der in Java implementierten und frei verfu\u0308gbaren Bildverarbeitungssoftware ImageJ, sind aber davon weitgehend unabha\u0308ngig. Source Code und erga\u0308nzende Materialien finden sich online auf der zugeho\u0308rigen Support-Site (www.imagingbook.com).", "author" : [ { "dropping-particle" : "", "family" : "Burger", "given" : "Wilhelm", "non-dropping-particle" : "", "parse-names" : false, "suffix" : "" }, { "dropping-particle" : "", "family" : "Burge", "given" : "Mark James", "non-dropping-particle" : "", "parse-names" : false, "suffix" : "" } ], "edition" : "3", "id" : "ITEM-1", "issued" : { "date-parts" : [ [ "2015" ] ] }, "publisher" : "Springer-Verlag", "publisher-place" : "Berlin, Heidelberg", "title" : "Digitale Bildverarbeitung: eine algorithmische Einfu\u0308hrung mit Java", "type" : "book" }, "locator" : "194", "uris" : [ "http://www.mendeley.com/documents/?uuid=ea0d026e-97ce-47be-9ada-573a4cfa0ae4" ] } ], "mendeley" : { "formattedCitation" : "(Burger &amp; Burge, 2015, S. 194)", "plainTextFormattedCitation" : "(Burger &amp; Burge, 2015, S. 194)", "previouslyFormattedCitation" : "(Burger &amp; Burge, 2015, S. 194)" }, "properties" : { "noteIndex" : 0 }, "schema" : "https://github.com/citation-style-language/schema/raw/master/csl-citation.json" }</w:instrText>
      </w:r>
      <w:r w:rsidR="00817405">
        <w:fldChar w:fldCharType="separate"/>
      </w:r>
      <w:r w:rsidR="00817405" w:rsidRPr="00817405">
        <w:rPr>
          <w:noProof/>
        </w:rPr>
        <w:t>(Burger &amp; Burge, 2015, S. 194)</w:t>
      </w:r>
      <w:r w:rsidR="00817405">
        <w:fldChar w:fldCharType="end"/>
      </w:r>
    </w:p>
    <w:p w:rsidR="00EB3315" w:rsidRDefault="00EB3315" w:rsidP="00CC2CC3">
      <w:r>
        <w:rPr>
          <w:noProof/>
          <w:lang w:eastAsia="de-DE"/>
        </w:rPr>
        <w:drawing>
          <wp:inline distT="0" distB="0" distL="0" distR="0" wp14:anchorId="1A202CC9" wp14:editId="5F62D7EF">
            <wp:extent cx="3771900" cy="1369723"/>
            <wp:effectExtent l="0" t="0" r="0" b="190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771900" cy="1369723"/>
                    </a:xfrm>
                    <a:prstGeom prst="rect">
                      <a:avLst/>
                    </a:prstGeom>
                    <a:noFill/>
                    <a:ln>
                      <a:noFill/>
                    </a:ln>
                  </pic:spPr>
                </pic:pic>
              </a:graphicData>
            </a:graphic>
          </wp:inline>
        </w:drawing>
      </w:r>
    </w:p>
    <w:p w:rsidR="005A6D71" w:rsidRDefault="005A6D71" w:rsidP="005A6D71">
      <w:pPr>
        <w:pStyle w:val="Beschriftung"/>
      </w:pPr>
      <w:bookmarkStart w:id="47" w:name="_Ref475706306"/>
      <w:bookmarkStart w:id="48" w:name="_Toc475891570"/>
      <w:r>
        <w:t xml:space="preserve">Abbildung </w:t>
      </w:r>
      <w:r w:rsidR="00C57897">
        <w:fldChar w:fldCharType="begin"/>
      </w:r>
      <w:r w:rsidR="00C57897">
        <w:instrText xml:space="preserve"> SEQ Abbildung \* ARABIC </w:instrText>
      </w:r>
      <w:r w:rsidR="00C57897">
        <w:fldChar w:fldCharType="separate"/>
      </w:r>
      <w:r w:rsidR="00472B2C">
        <w:rPr>
          <w:noProof/>
        </w:rPr>
        <w:t>14</w:t>
      </w:r>
      <w:r w:rsidR="00C57897">
        <w:rPr>
          <w:noProof/>
        </w:rPr>
        <w:fldChar w:fldCharType="end"/>
      </w:r>
      <w:bookmarkEnd w:id="47"/>
      <w:r>
        <w:t xml:space="preserve"> - Beispiel einer Dilation auf Binärbild </w:t>
      </w:r>
      <w:r w:rsidRPr="005A6D71">
        <w:rPr>
          <w:rFonts w:asciiTheme="majorHAnsi" w:hAnsiTheme="majorHAnsi"/>
          <w:i/>
        </w:rPr>
        <w:t>I</w:t>
      </w:r>
      <w:r>
        <w:t xml:space="preserve"> mit Strukturelement </w:t>
      </w:r>
      <w:r w:rsidRPr="005A6D71">
        <w:rPr>
          <w:rFonts w:asciiTheme="majorHAnsi" w:hAnsiTheme="majorHAnsi"/>
          <w:i/>
        </w:rPr>
        <w:t>H</w:t>
      </w:r>
      <w:r>
        <w:t xml:space="preserve"> (Mitte) </w:t>
      </w:r>
      <w:r>
        <w:rPr>
          <w:noProof/>
        </w:rPr>
        <w:t>und dem Ergebnis</w:t>
      </w:r>
      <w:r w:rsidR="00422E91">
        <w:rPr>
          <w:noProof/>
        </w:rPr>
        <w:t>bild</w:t>
      </w:r>
      <w:r w:rsidR="00011D17">
        <w:rPr>
          <w:noProof/>
        </w:rPr>
        <w:t xml:space="preserve">           </w:t>
      </w:r>
      <w:r w:rsidR="00FE30A0">
        <w:rPr>
          <w:noProof/>
        </w:rPr>
        <w:t xml:space="preserve"> </w:t>
      </w:r>
      <w:r w:rsidR="00FE30A0" w:rsidRPr="00FE30A0">
        <w:rPr>
          <w:rFonts w:asciiTheme="majorHAnsi" w:hAnsiTheme="majorHAnsi"/>
          <w:i/>
          <w:noProof/>
        </w:rPr>
        <w:t>I</w:t>
      </w:r>
      <w:r w:rsidR="00FE30A0">
        <w:rPr>
          <w:rFonts w:asciiTheme="majorHAnsi" w:hAnsiTheme="majorHAnsi"/>
          <w:i/>
          <w:noProof/>
        </w:rPr>
        <w:t xml:space="preserve"> </w:t>
      </w:r>
      <w:r w:rsidR="00FE30A0">
        <w:rPr>
          <w:rFonts w:ascii="Cambria Math" w:hAnsi="Cambria Math" w:cs="Cambria Math"/>
          <w:b w:val="0"/>
          <w:bCs w:val="0"/>
          <w:color w:val="252525"/>
          <w:sz w:val="21"/>
          <w:szCs w:val="21"/>
          <w:shd w:val="clear" w:color="auto" w:fill="FFFFFF"/>
        </w:rPr>
        <w:t>⊕</w:t>
      </w:r>
      <w:r w:rsidR="00FE30A0" w:rsidRPr="00FE30A0">
        <w:rPr>
          <w:rFonts w:asciiTheme="majorHAnsi" w:hAnsiTheme="majorHAnsi"/>
          <w:i/>
          <w:noProof/>
        </w:rPr>
        <w:t xml:space="preserve"> H</w:t>
      </w:r>
      <w:r>
        <w:rPr>
          <w:noProof/>
        </w:rPr>
        <w:t xml:space="preserve"> (rechts), </w:t>
      </w:r>
      <w:r w:rsidR="00C40D96">
        <w:rPr>
          <w:noProof/>
        </w:rPr>
        <w:t xml:space="preserve">Elemente mit dem Wert 1 sind mit • markiert, </w:t>
      </w:r>
      <w:r>
        <w:rPr>
          <w:noProof/>
        </w:rPr>
        <w:t>die Ursprünge der jeweiligen Koordinatensysteme sind rot markiert.</w:t>
      </w:r>
      <w:r w:rsidR="006D6007">
        <w:rPr>
          <w:noProof/>
        </w:rPr>
        <w:t xml:space="preserve"> </w:t>
      </w:r>
      <w:r w:rsidR="006D6007">
        <w:rPr>
          <w:noProof/>
        </w:rPr>
        <w:fldChar w:fldCharType="begin" w:fldLock="1"/>
      </w:r>
      <w:r w:rsidR="00844234">
        <w:rPr>
          <w:noProof/>
        </w:rPr>
        <w:instrText>ADDIN CSL_CITATION { "citationItems" : [ { "id" : "ITEM-1", "itemData" : { "DOI" : "10.1007/978-3-642-04604-9", "ISBN" : "9783642046049", "ISSN" : "1439-3107", "abstract" : "3., vollst. u\u0308berarb. u. erw. Aufl. In der u\u0308berarbeiteten und inhaltlich erweiterten Neuauflage des international erfolgreichen Klassikers, der von Praktikern und Dozenten gerne eingesetzt wird, geben die Autoren eine fundierte Einfu\u0308hrung in die wichtigsten Methoden der digitalen Bildverarbeitung und ausgewa\u0308hlte Verfahren, die in a\u0308hnlich umfassender Form sonst kaum zu finden sind. Die praktische Anwendbarkeit steht dabei im Vordergrund, wa\u0308hrend formale Aspekte auf das Wesentliche reduziert sind. Die anerkannten Sta\u0308rken dieses Buchs sind einerseits die ungewo\u0308hnlich hohe Detaillierung sowie die pra\u0308zise algorithmische Beschreibung und unmittelbare Verbindung zwischen mathematischer Beschreibung und konkreter Implementierung. Der Text eignet sich als detaillierte Referenz fu\u0308r Praktiker und Anwender ga\u0308ngiger moderner Verfahren, z.B. in der Robotik, Medizin, Biologie, Astronomie, Medientechnik oder Materialpru\u0308fung. Zugleich bildet das Buch eine Basis fu\u0308r die Lehre oder das Selbststudium und wird an vielen Hochschulen weltweit erfolgreich eingesetzt. Konkrete U\u0308bungsaufgaben runden die Darstellungen ab. Die klar strukturierten Code-Beispiele basieren auf der in Java implementierten und frei verfu\u0308gbaren Bildverarbeitungssoftware ImageJ, sind aber davon weitgehend unabha\u0308ngig. Source Code und erga\u0308nzende Materialien finden sich online auf der zugeho\u0308rigen Support-Site (www.imagingbook.com).", "author" : [ { "dropping-particle" : "", "family" : "Burger", "given" : "Wilhelm", "non-dropping-particle" : "", "parse-names" : false, "suffix" : "" }, { "dropping-particle" : "", "family" : "Burge", "given" : "Mark James", "non-dropping-particle" : "", "parse-names" : false, "suffix" : "" } ], "edition" : "3", "id" : "ITEM-1", "issued" : { "date-parts" : [ [ "2015" ] ] }, "publisher" : "Springer-Verlag", "publisher-place" : "Berlin, Heidelberg", "title" : "Digitale Bildverarbeitung: eine algorithmische Einfu\u0308hrung mit Java", "type" : "book" }, "locator" : "196", "uris" : [ "http://www.mendeley.com/documents/?uuid=ea0d026e-97ce-47be-9ada-573a4cfa0ae4" ] } ], "mendeley" : { "formattedCitation" : "(Burger &amp; Burge, 2015, S. 196)", "plainTextFormattedCitation" : "(Burger &amp; Burge, 2015, S. 196)", "previouslyFormattedCitation" : "(Burger &amp; Burge, 2015, S. 196)" }, "properties" : { "noteIndex" : 0 }, "schema" : "https://github.com/citation-style-language/schema/raw/master/csl-citation.json" }</w:instrText>
      </w:r>
      <w:r w:rsidR="006D6007">
        <w:rPr>
          <w:noProof/>
        </w:rPr>
        <w:fldChar w:fldCharType="separate"/>
      </w:r>
      <w:r w:rsidR="006D6007" w:rsidRPr="006D6007">
        <w:rPr>
          <w:b w:val="0"/>
          <w:noProof/>
        </w:rPr>
        <w:t>(Burger &amp; Burge, 2015, S. 196)</w:t>
      </w:r>
      <w:bookmarkEnd w:id="48"/>
      <w:r w:rsidR="006D6007">
        <w:rPr>
          <w:noProof/>
        </w:rPr>
        <w:fldChar w:fldCharType="end"/>
      </w:r>
    </w:p>
    <w:p w:rsidR="005A6D71" w:rsidRDefault="005A6D71" w:rsidP="00CC2CC3">
      <w:r>
        <w:t xml:space="preserve">Die grundlegenden Operationen der morphologischen Filter sind Dilation („Wachsen“) und Erosion („Schrumpfen“) </w:t>
      </w:r>
      <w:r>
        <w:fldChar w:fldCharType="begin" w:fldLock="1"/>
      </w:r>
      <w:r>
        <w:instrText>ADDIN CSL_CITATION { "citationItems" : [ { "id" : "ITEM-1", "itemData" : { "DOI" : "10.1007/978-3-642-04604-9", "ISBN" : "9783642046049", "ISSN" : "1439-3107", "abstract" : "3., vollst. u\u0308berarb. u. erw. Aufl. In der u\u0308berarbeiteten und inhaltlich erweiterten Neuauflage des international erfolgreichen Klassikers, der von Praktikern und Dozenten gerne eingesetzt wird, geben die Autoren eine fundierte Einfu\u0308hrung in die wichtigsten Methoden der digitalen Bildverarbeitung und ausgewa\u0308hlte Verfahren, die in a\u0308hnlich umfassender Form sonst kaum zu finden sind. Die praktische Anwendbarkeit steht dabei im Vordergrund, wa\u0308hrend formale Aspekte auf das Wesentliche reduziert sind. Die anerkannten Sta\u0308rken dieses Buchs sind einerseits die ungewo\u0308hnlich hohe Detaillierung sowie die pra\u0308zise algorithmische Beschreibung und unmittelbare Verbindung zwischen mathematischer Beschreibung und konkreter Implementierung. Der Text eignet sich als detaillierte Referenz fu\u0308r Praktiker und Anwender ga\u0308ngiger moderner Verfahren, z.B. in der Robotik, Medizin, Biologie, Astronomie, Medientechnik oder Materialpru\u0308fung. Zugleich bildet das Buch eine Basis fu\u0308r die Lehre oder das Selbststudium und wird an vielen Hochschulen weltweit erfolgreich eingesetzt. Konkrete U\u0308bungsaufgaben runden die Darstellungen ab. Die klar strukturierten Code-Beispiele basieren auf der in Java implementierten und frei verfu\u0308gbaren Bildverarbeitungssoftware ImageJ, sind aber davon weitgehend unabha\u0308ngig. Source Code und erga\u0308nzende Materialien finden sich online auf der zugeho\u0308rigen Support-Site (www.imagingbook.com).", "author" : [ { "dropping-particle" : "", "family" : "Burger", "given" : "Wilhelm", "non-dropping-particle" : "", "parse-names" : false, "suffix" : "" }, { "dropping-particle" : "", "family" : "Burge", "given" : "Mark James", "non-dropping-particle" : "", "parse-names" : false, "suffix" : "" } ], "edition" : "3", "id" : "ITEM-1", "issued" : { "date-parts" : [ [ "2015" ] ] }, "publisher" : "Springer-Verlag", "publisher-place" : "Berlin, Heidelberg", "title" : "Digitale Bildverarbeitung: eine algorithmische Einfu\u0308hrung mit Java", "type" : "book" }, "locator" : "194", "uris" : [ "http://www.mendeley.com/documents/?uuid=ea0d026e-97ce-47be-9ada-573a4cfa0ae4" ] } ], "mendeley" : { "formattedCitation" : "(Burger &amp; Burge, 2015, S. 194)", "manualFormatting" : "(Burger &amp; Burge, 2015, S. 193)", "plainTextFormattedCitation" : "(Burger &amp; Burge, 2015, S. 194)", "previouslyFormattedCitation" : "(Burger &amp; Burge, 2015, S. 194)" }, "properties" : { "noteIndex" : 0 }, "schema" : "https://github.com/citation-style-language/schema/raw/master/csl-citation.json" }</w:instrText>
      </w:r>
      <w:r>
        <w:fldChar w:fldCharType="separate"/>
      </w:r>
      <w:r>
        <w:rPr>
          <w:noProof/>
        </w:rPr>
        <w:t>(Burger &amp; Burge, 2015, S. 193</w:t>
      </w:r>
      <w:r w:rsidRPr="005A6D71">
        <w:rPr>
          <w:noProof/>
        </w:rPr>
        <w:t>)</w:t>
      </w:r>
      <w:r>
        <w:fldChar w:fldCharType="end"/>
      </w:r>
      <w:r>
        <w:t>.</w:t>
      </w:r>
    </w:p>
    <w:p w:rsidR="00837DDD" w:rsidRDefault="00837DDD" w:rsidP="00837DDD">
      <w:r>
        <w:t xml:space="preserve">In der Mengennotation ausgedrückt, entspricht die Dilation der Summe aller Kombinationen von Koordinatenpaaren aus den </w:t>
      </w:r>
      <w:r w:rsidR="006A3959">
        <w:t>M</w:t>
      </w:r>
      <w:r>
        <w:t xml:space="preserve">engen </w:t>
      </w:r>
      <w:r w:rsidR="006A3959">
        <w:t>der Punkte des Binärbildes</w:t>
      </w:r>
      <w:r>
        <w:t xml:space="preserve"> </w:t>
      </w:r>
      <w:r w:rsidRPr="00837DDD">
        <w:rPr>
          <w:rFonts w:asciiTheme="majorHAnsi" w:hAnsiTheme="majorHAnsi"/>
          <w:i/>
        </w:rPr>
        <w:t>Q</w:t>
      </w:r>
      <w:r w:rsidRPr="00837DDD">
        <w:rPr>
          <w:rFonts w:asciiTheme="majorHAnsi" w:hAnsiTheme="majorHAnsi"/>
          <w:i/>
          <w:vertAlign w:val="subscript"/>
        </w:rPr>
        <w:t>I</w:t>
      </w:r>
      <w:r w:rsidRPr="00837DDD">
        <w:rPr>
          <w:vertAlign w:val="subscript"/>
        </w:rPr>
        <w:t xml:space="preserve"> </w:t>
      </w:r>
      <w:r>
        <w:t xml:space="preserve">und </w:t>
      </w:r>
      <w:r w:rsidR="006A3959">
        <w:t>der Punkte des Strukturelementes</w:t>
      </w:r>
      <w:r>
        <w:t xml:space="preserve"> </w:t>
      </w:r>
      <w:r w:rsidRPr="00837DDD">
        <w:rPr>
          <w:rFonts w:asciiTheme="majorHAnsi" w:hAnsiTheme="majorHAnsi"/>
          <w:i/>
        </w:rPr>
        <w:t>Q</w:t>
      </w:r>
      <w:r w:rsidRPr="00837DDD">
        <w:rPr>
          <w:rFonts w:asciiTheme="majorHAnsi" w:hAnsiTheme="majorHAnsi"/>
          <w:i/>
          <w:vertAlign w:val="subscript"/>
        </w:rPr>
        <w:t>H</w:t>
      </w:r>
      <w:r w:rsidR="00685772">
        <w:rPr>
          <w:rFonts w:asciiTheme="majorHAnsi" w:hAnsiTheme="majorHAnsi"/>
        </w:rPr>
        <w:t xml:space="preserve"> </w:t>
      </w:r>
      <w:r w:rsidR="00685772" w:rsidRPr="00685772">
        <w:fldChar w:fldCharType="begin" w:fldLock="1"/>
      </w:r>
      <w:r w:rsidR="006D6007">
        <w:instrText>ADDIN CSL_CITATION { "citationItems" : [ { "id" : "ITEM-1", "itemData" : { "DOI" : "10.1007/978-3-642-04604-9", "ISBN" : "9783642046049", "ISSN" : "1439-3107", "abstract" : "3., vollst. u\u0308berarb. u. erw. Aufl. In der u\u0308berarbeiteten und inhaltlich erweiterten Neuauflage des international erfolgreichen Klassikers, der von Praktikern und Dozenten gerne eingesetzt wird, geben die Autoren eine fundierte Einfu\u0308hrung in die wichtigsten Methoden der digitalen Bildverarbeitung und ausgewa\u0308hlte Verfahren, die in a\u0308hnlich umfassender Form sonst kaum zu finden sind. Die praktische Anwendbarkeit steht dabei im Vordergrund, wa\u0308hrend formale Aspekte auf das Wesentliche reduziert sind. Die anerkannten Sta\u0308rken dieses Buchs sind einerseits die ungewo\u0308hnlich hohe Detaillierung sowie die pra\u0308zise algorithmische Beschreibung und unmittelbare Verbindung zwischen mathematischer Beschreibung und konkreter Implementierung. Der Text eignet sich als detaillierte Referenz fu\u0308r Praktiker und Anwender ga\u0308ngiger moderner Verfahren, z.B. in der Robotik, Medizin, Biologie, Astronomie, Medientechnik oder Materialpru\u0308fung. Zugleich bildet das Buch eine Basis fu\u0308r die Lehre oder das Selbststudium und wird an vielen Hochschulen weltweit erfolgreich eingesetzt. Konkrete U\u0308bungsaufgaben runden die Darstellungen ab. Die klar strukturierten Code-Beispiele basieren auf der in Java implementierten und frei verfu\u0308gbaren Bildverarbeitungssoftware ImageJ, sind aber davon weitgehend unabha\u0308ngig. Source Code und erga\u0308nzende Materialien finden sich online auf der zugeho\u0308rigen Support-Site (www.imagingbook.com).", "author" : [ { "dropping-particle" : "", "family" : "Burger", "given" : "Wilhelm", "non-dropping-particle" : "", "parse-names" : false, "suffix" : "" }, { "dropping-particle" : "", "family" : "Burge", "given" : "Mark James", "non-dropping-particle" : "", "parse-names" : false, "suffix" : "" } ], "edition" : "3", "id" : "ITEM-1", "issued" : { "date-parts" : [ [ "2015" ] ] }, "publisher" : "Springer-Verlag", "publisher-place" : "Berlin, Heidelberg", "title" : "Digitale Bildverarbeitung: eine algorithmische Einfu\u0308hrung mit Java", "type" : "book" }, "locator" : "196", "uris" : [ "http://www.mendeley.com/documents/?uuid=ea0d026e-97ce-47be-9ada-573a4cfa0ae4" ] } ], "mendeley" : { "formattedCitation" : "(Burger &amp; Burge, 2015, S. 196)", "plainTextFormattedCitation" : "(Burger &amp; Burge, 2015, S. 196)", "previouslyFormattedCitation" : "(Burger &amp; Burge, 2015, S. 196)" }, "properties" : { "noteIndex" : 0 }, "schema" : "https://github.com/citation-style-language/schema/raw/master/csl-citation.json" }</w:instrText>
      </w:r>
      <w:r w:rsidR="00685772" w:rsidRPr="00685772">
        <w:fldChar w:fldCharType="separate"/>
      </w:r>
      <w:r w:rsidR="00685772" w:rsidRPr="00685772">
        <w:rPr>
          <w:noProof/>
        </w:rPr>
        <w:t>(Burger &amp; Burge, 2015, S. 196)</w:t>
      </w:r>
      <w:r w:rsidR="00685772" w:rsidRPr="00685772">
        <w:fldChar w:fldCharType="end"/>
      </w:r>
      <w:r w:rsidR="00685772">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79"/>
        <w:gridCol w:w="883"/>
      </w:tblGrid>
      <w:tr w:rsidR="00685772" w:rsidTr="00685772">
        <w:tc>
          <w:tcPr>
            <w:tcW w:w="7479" w:type="dxa"/>
          </w:tcPr>
          <w:p w:rsidR="00685772" w:rsidRPr="00685772" w:rsidRDefault="00685772" w:rsidP="00685772">
            <m:oMathPara>
              <m:oMath>
                <m:r>
                  <w:rPr>
                    <w:rFonts w:ascii="Cambria Math" w:hAnsi="Cambria Math"/>
                  </w:rPr>
                  <m:t xml:space="preserve">I </m:t>
                </m:r>
                <m:r>
                  <m:rPr>
                    <m:sty m:val="b"/>
                  </m:rPr>
                  <w:rPr>
                    <w:rFonts w:ascii="Cambria Math" w:hAnsi="Cambria Math" w:cs="Cambria Math"/>
                    <w:color w:val="252525"/>
                    <w:sz w:val="21"/>
                    <w:szCs w:val="21"/>
                    <w:shd w:val="clear" w:color="auto" w:fill="FFFFFF"/>
                  </w:rPr>
                  <m:t xml:space="preserve">⊕ </m:t>
                </m:r>
                <m:r>
                  <w:rPr>
                    <w:rFonts w:ascii="Cambria Math" w:hAnsi="Cambria Math"/>
                  </w:rPr>
                  <m:t>H=</m:t>
                </m:r>
                <m:d>
                  <m:dPr>
                    <m:begChr m:val="{"/>
                    <m:endChr m:val="|"/>
                    <m:ctrlPr>
                      <w:rPr>
                        <w:rFonts w:ascii="Cambria Math" w:hAnsi="Cambria Math"/>
                        <w:i/>
                      </w:rPr>
                    </m:ctrlPr>
                  </m:dPr>
                  <m:e>
                    <m:r>
                      <w:rPr>
                        <w:rFonts w:ascii="Cambria Math" w:hAnsi="Cambria Math"/>
                      </w:rPr>
                      <m:t xml:space="preserve">(p+q) </m:t>
                    </m:r>
                  </m:e>
                </m:d>
                <m:r>
                  <m:rPr>
                    <m:sty m:val="p"/>
                  </m:rPr>
                  <w:rPr>
                    <w:rFonts w:ascii="Cambria Math" w:hAnsi="Cambria Math"/>
                  </w:rPr>
                  <m:t xml:space="preserve"> für alle</m:t>
                </m:r>
                <m:r>
                  <w:rPr>
                    <w:rFonts w:ascii="Cambria Math" w:hAnsi="Cambria Math"/>
                  </w:rPr>
                  <m:t xml:space="preserve"> p∈I </m:t>
                </m:r>
                <m:r>
                  <m:rPr>
                    <m:sty m:val="p"/>
                  </m:rPr>
                  <w:rPr>
                    <w:rFonts w:ascii="Cambria Math" w:hAnsi="Cambria Math"/>
                  </w:rPr>
                  <m:t>und</m:t>
                </m:r>
                <m:r>
                  <w:rPr>
                    <w:rFonts w:ascii="Cambria Math" w:hAnsi="Cambria Math"/>
                  </w:rPr>
                  <m:t xml:space="preserve"> q∈H}</m:t>
                </m:r>
              </m:oMath>
            </m:oMathPara>
          </w:p>
          <w:p w:rsidR="00685772" w:rsidRDefault="00685772" w:rsidP="00837DDD"/>
        </w:tc>
        <w:tc>
          <w:tcPr>
            <w:tcW w:w="883" w:type="dxa"/>
          </w:tcPr>
          <w:p w:rsidR="00685772" w:rsidRDefault="00685772" w:rsidP="00EE009C">
            <w:r>
              <w:t>(</w:t>
            </w:r>
            <w:r w:rsidR="00EE009C">
              <w:t>4</w:t>
            </w:r>
            <w:r>
              <w:t>)</w:t>
            </w:r>
          </w:p>
        </w:tc>
      </w:tr>
    </w:tbl>
    <w:p w:rsidR="00685772" w:rsidRDefault="00844234" w:rsidP="00837DDD">
      <w:r>
        <w:t xml:space="preserve">Laut  </w:t>
      </w:r>
      <w:r>
        <w:fldChar w:fldCharType="begin" w:fldLock="1"/>
      </w:r>
      <w:r w:rsidR="00242897">
        <w:instrText>ADDIN CSL_CITATION { "citationItems" : [ { "id" : "ITEM-1", "itemData" : { "DOI" : "10.1007/978-3-642-04604-9", "ISBN" : "9783642046049", "ISSN" : "1439-3107", "abstract" : "3., vollst. u\u0308berarb. u. erw. Aufl. In der u\u0308berarbeiteten und inhaltlich erweiterten Neuauflage des international erfolgreichen Klassikers, der von Praktikern und Dozenten gerne eingesetzt wird, geben die Autoren eine fundierte Einfu\u0308hrung in die wichtigsten Methoden der digitalen Bildverarbeitung und ausgewa\u0308hlte Verfahren, die in a\u0308hnlich umfassender Form sonst kaum zu finden sind. Die praktische Anwendbarkeit steht dabei im Vordergrund, wa\u0308hrend formale Aspekte auf das Wesentliche reduziert sind. Die anerkannten Sta\u0308rken dieses Buchs sind einerseits die ungewo\u0308hnlich hohe Detaillierung sowie die pra\u0308zise algorithmische Beschreibung und unmittelbare Verbindung zwischen mathematischer Beschreibung und konkreter Implementierung. Der Text eignet sich als detaillierte Referenz fu\u0308r Praktiker und Anwender ga\u0308ngiger moderner Verfahren, z.B. in der Robotik, Medizin, Biologie, Astronomie, Medientechnik oder Materialpru\u0308fung. Zugleich bildet das Buch eine Basis fu\u0308r die Lehre oder das Selbststudium und wird an vielen Hochschulen weltweit erfolgreich eingesetzt. Konkrete U\u0308bungsaufgaben runden die Darstellungen ab. Die klar strukturierten Code-Beispiele basieren auf der in Java implementierten und frei verfu\u0308gbaren Bildverarbeitungssoftware ImageJ, sind aber davon weitgehend unabha\u0308ngig. Source Code und erga\u0308nzende Materialien finden sich online auf der zugeho\u0308rigen Support-Site (www.imagingbook.com).", "author" : [ { "dropping-particle" : "", "family" : "Burger", "given" : "Wilhelm", "non-dropping-particle" : "", "parse-names" : false, "suffix" : "" }, { "dropping-particle" : "", "family" : "Burge", "given" : "Mark James", "non-dropping-particle" : "", "parse-names" : false, "suffix" : "" } ], "edition" : "3", "id" : "ITEM-1", "issued" : { "date-parts" : [ [ "2015" ] ] }, "publisher" : "Springer-Verlag", "publisher-place" : "Berlin, Heidelberg", "title" : "Digitale Bildverarbeitung: eine algorithmische Einfu\u0308hrung mit Java", "type" : "book" }, "locator" : "196", "uris" : [ "http://www.mendeley.com/documents/?uuid=ea0d026e-97ce-47be-9ada-573a4cfa0ae4" ] } ], "mendeley" : { "formattedCitation" : "(Burger &amp; Burge, 2015, S. 196)", "manualFormatting" : "Burger &amp; Burge (2015, S. 196)", "plainTextFormattedCitation" : "(Burger &amp; Burge, 2015, S. 196)", "previouslyFormattedCitation" : "(Burger &amp; Burge, 2015, S. 196)" }, "properties" : { "noteIndex" : 0 }, "schema" : "https://github.com/citation-style-language/schema/raw/master/csl-citation.json" }</w:instrText>
      </w:r>
      <w:r>
        <w:fldChar w:fldCharType="separate"/>
      </w:r>
      <w:r w:rsidR="00242897">
        <w:rPr>
          <w:noProof/>
        </w:rPr>
        <w:t>Burger &amp; Burge (</w:t>
      </w:r>
      <w:r w:rsidRPr="00844234">
        <w:rPr>
          <w:noProof/>
        </w:rPr>
        <w:t>2015, S. 196)</w:t>
      </w:r>
      <w:r>
        <w:fldChar w:fldCharType="end"/>
      </w:r>
      <w:r>
        <w:t xml:space="preserve"> </w:t>
      </w:r>
      <w:r w:rsidR="00E30DB7">
        <w:t xml:space="preserve">kann man </w:t>
      </w:r>
      <w:r w:rsidR="00E30DB7" w:rsidRPr="00A00EE6">
        <w:rPr>
          <w:i/>
        </w:rPr>
        <w:t>„</w:t>
      </w:r>
      <w:r w:rsidRPr="00A00EE6">
        <w:rPr>
          <w:i/>
        </w:rPr>
        <w:t xml:space="preserve">die Operation auch so interpretieren, dass das Strukturelement </w:t>
      </w:r>
      <w:r w:rsidRPr="00A00EE6">
        <w:rPr>
          <w:rFonts w:asciiTheme="majorHAnsi" w:hAnsiTheme="majorHAnsi"/>
          <w:i/>
        </w:rPr>
        <w:t>H</w:t>
      </w:r>
      <w:r w:rsidRPr="00A00EE6">
        <w:rPr>
          <w:i/>
        </w:rPr>
        <w:t xml:space="preserve"> an jedem Vordergrundpunkt des Bilds </w:t>
      </w:r>
      <w:r w:rsidRPr="00A00EE6">
        <w:rPr>
          <w:rFonts w:asciiTheme="majorHAnsi" w:hAnsiTheme="majorHAnsi"/>
          <w:i/>
        </w:rPr>
        <w:t>I</w:t>
      </w:r>
      <w:r w:rsidRPr="00A00EE6">
        <w:rPr>
          <w:i/>
        </w:rPr>
        <w:t xml:space="preserve"> repliziert wird“</w:t>
      </w:r>
      <w:r w:rsidRPr="00844234">
        <w:t>.</w:t>
      </w:r>
      <w:r>
        <w:t xml:space="preserve"> </w:t>
      </w:r>
      <w:r w:rsidR="00FB299C">
        <w:t xml:space="preserve">Eine Dilation auf einem Binärbild </w:t>
      </w:r>
      <w:r w:rsidR="00FB299C" w:rsidRPr="00FB299C">
        <w:rPr>
          <w:rFonts w:asciiTheme="majorHAnsi" w:hAnsiTheme="majorHAnsi"/>
          <w:i/>
        </w:rPr>
        <w:t xml:space="preserve">I </w:t>
      </w:r>
      <w:r w:rsidR="00FB299C">
        <w:t xml:space="preserve">mit dem Strukturelement </w:t>
      </w:r>
      <w:r w:rsidR="00FB299C" w:rsidRPr="00FB299C">
        <w:rPr>
          <w:rFonts w:asciiTheme="majorHAnsi" w:hAnsiTheme="majorHAnsi"/>
          <w:i/>
        </w:rPr>
        <w:t>H</w:t>
      </w:r>
      <w:r w:rsidR="00FB299C">
        <w:t xml:space="preserve"> ist beispielhaft in </w:t>
      </w:r>
      <w:r w:rsidR="00FB299C">
        <w:fldChar w:fldCharType="begin"/>
      </w:r>
      <w:r w:rsidR="00FB299C">
        <w:instrText xml:space="preserve"> REF _Ref475706306 \h </w:instrText>
      </w:r>
      <w:r w:rsidR="00FB299C">
        <w:fldChar w:fldCharType="separate"/>
      </w:r>
      <w:r w:rsidR="00472B2C">
        <w:t xml:space="preserve">Abbildung </w:t>
      </w:r>
      <w:r w:rsidR="00472B2C">
        <w:rPr>
          <w:noProof/>
        </w:rPr>
        <w:t>14</w:t>
      </w:r>
      <w:r w:rsidR="00FB299C">
        <w:fldChar w:fldCharType="end"/>
      </w:r>
      <w:r w:rsidR="00FB299C">
        <w:t xml:space="preserve"> </w:t>
      </w:r>
      <w:r w:rsidR="006B5EEB">
        <w:t>illustriert</w:t>
      </w:r>
      <w:r w:rsidR="00FB299C">
        <w:t>.</w:t>
      </w:r>
    </w:p>
    <w:p w:rsidR="00844234" w:rsidRDefault="00844234" w:rsidP="00837DDD">
      <w:r>
        <w:t xml:space="preserve">Die Erosion ist in Mengennotation definiert als </w:t>
      </w:r>
      <w:r>
        <w:fldChar w:fldCharType="begin" w:fldLock="1"/>
      </w:r>
      <w:r w:rsidR="001376FE">
        <w:instrText>ADDIN CSL_CITATION { "citationItems" : [ { "id" : "ITEM-1", "itemData" : { "DOI" : "10.1007/978-3-642-04604-9", "ISBN" : "9783642046049", "ISSN" : "1439-3107", "abstract" : "3., vollst. u\u0308berarb. u. erw. Aufl. In der u\u0308berarbeiteten und inhaltlich erweiterten Neuauflage des international erfolgreichen Klassikers, der von Praktikern und Dozenten gerne eingesetzt wird, geben die Autoren eine fundierte Einfu\u0308hrung in die wichtigsten Methoden der digitalen Bildverarbeitung und ausgewa\u0308hlte Verfahren, die in a\u0308hnlich umfassender Form sonst kaum zu finden sind. Die praktische Anwendbarkeit steht dabei im Vordergrund, wa\u0308hrend formale Aspekte auf das Wesentliche reduziert sind. Die anerkannten Sta\u0308rken dieses Buchs sind einerseits die ungewo\u0308hnlich hohe Detaillierung sowie die pra\u0308zise algorithmische Beschreibung und unmittelbare Verbindung zwischen mathematischer Beschreibung und konkreter Implementierung. Der Text eignet sich als detaillierte Referenz fu\u0308r Praktiker und Anwender ga\u0308ngiger moderner Verfahren, z.B. in der Robotik, Medizin, Biologie, Astronomie, Medientechnik oder Materialpru\u0308fung. Zugleich bildet das Buch eine Basis fu\u0308r die Lehre oder das Selbststudium und wird an vielen Hochschulen weltweit erfolgreich eingesetzt. Konkrete U\u0308bungsaufgaben runden die Darstellungen ab. Die klar strukturierten Code-Beispiele basieren auf der in Java implementierten und frei verfu\u0308gbaren Bildverarbeitungssoftware ImageJ, sind aber davon weitgehend unabha\u0308ngig. Source Code und erga\u0308nzende Materialien finden sich online auf der zugeho\u0308rigen Support-Site (www.imagingbook.com).", "author" : [ { "dropping-particle" : "", "family" : "Burger", "given" : "Wilhelm", "non-dropping-particle" : "", "parse-names" : false, "suffix" : "" }, { "dropping-particle" : "", "family" : "Burge", "given" : "Mark James", "non-dropping-particle" : "", "parse-names" : false, "suffix" : "" } ], "edition" : "3", "id" : "ITEM-1", "issued" : { "date-parts" : [ [ "2015" ] ] }, "publisher" : "Springer-Verlag", "publisher-place" : "Berlin, Heidelberg", "title" : "Digitale Bildverarbeitung: eine algorithmische Einfu\u0308hrung mit Java", "type" : "book" }, "locator" : "197", "uris" : [ "http://www.mendeley.com/documents/?uuid=ea0d026e-97ce-47be-9ada-573a4cfa0ae4" ] } ], "mendeley" : { "formattedCitation" : "(Burger &amp; Burge, 2015, S. 197)", "manualFormatting" : "(Burger &amp; Burge, 2015, S. 196)", "plainTextFormattedCitation" : "(Burger &amp; Burge, 2015, S. 197)", "previouslyFormattedCitation" : "(Burger &amp; Burge, 2015, S. 197)" }, "properties" : { "noteIndex" : 0 }, "schema" : "https://github.com/citation-style-language/schema/raw/master/csl-citation.json" }</w:instrText>
      </w:r>
      <w:r>
        <w:fldChar w:fldCharType="separate"/>
      </w:r>
      <w:r w:rsidRPr="00844234">
        <w:rPr>
          <w:noProof/>
        </w:rPr>
        <w:t>(Burger &amp; Burge, 2015, S. 19</w:t>
      </w:r>
      <w:r>
        <w:rPr>
          <w:noProof/>
        </w:rPr>
        <w:t>6</w:t>
      </w:r>
      <w:r w:rsidRPr="00844234">
        <w:rPr>
          <w:noProof/>
        </w:rPr>
        <w:t>)</w:t>
      </w:r>
      <w:r>
        <w:fldChar w:fldCharType="end"/>
      </w:r>
      <w:r>
        <w:t>:</w:t>
      </w:r>
      <w:r w:rsidR="00162BF2" w:rsidRPr="00162BF2">
        <w:rPr>
          <w:rFonts w:ascii="Cambria Math" w:hAnsi="Cambria Math" w:cs="Cambria Math"/>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79"/>
        <w:gridCol w:w="883"/>
      </w:tblGrid>
      <w:tr w:rsidR="001376FE" w:rsidTr="00B176C3">
        <w:tc>
          <w:tcPr>
            <w:tcW w:w="7479" w:type="dxa"/>
          </w:tcPr>
          <w:p w:rsidR="001376FE" w:rsidRPr="00685772" w:rsidRDefault="001376FE" w:rsidP="00B176C3">
            <m:oMathPara>
              <m:oMath>
                <m:r>
                  <w:rPr>
                    <w:rFonts w:ascii="Cambria Math" w:hAnsi="Cambria Math"/>
                  </w:rPr>
                  <m:t xml:space="preserve">I </m:t>
                </m:r>
                <m:r>
                  <m:rPr>
                    <m:sty m:val="b"/>
                  </m:rPr>
                  <w:rPr>
                    <w:rFonts w:ascii="Cambria Math" w:hAnsi="Cambria Math" w:cs="Cambria Math"/>
                    <w:color w:val="252525"/>
                    <w:sz w:val="21"/>
                    <w:szCs w:val="21"/>
                    <w:shd w:val="clear" w:color="auto" w:fill="FFFFFF"/>
                  </w:rPr>
                  <m:t xml:space="preserve">⊖ </m:t>
                </m:r>
                <m:r>
                  <w:rPr>
                    <w:rFonts w:ascii="Cambria Math" w:hAnsi="Cambria Math"/>
                  </w:rPr>
                  <m:t>H=</m:t>
                </m:r>
                <m:d>
                  <m:dPr>
                    <m:begChr m:val="{"/>
                    <m:endChr m:val="|"/>
                    <m:ctrlPr>
                      <w:rPr>
                        <w:rFonts w:ascii="Cambria Math" w:hAnsi="Cambria Math"/>
                        <w:i/>
                      </w:rPr>
                    </m:ctrlPr>
                  </m:dPr>
                  <m:e>
                    <m:r>
                      <w:rPr>
                        <w:rFonts w:ascii="Cambria Math" w:hAnsi="Cambria Math"/>
                      </w:rPr>
                      <m:t xml:space="preserve"> p ∈  </m:t>
                    </m:r>
                    <m:sSup>
                      <m:sSupPr>
                        <m:ctrlPr>
                          <w:rPr>
                            <w:rFonts w:ascii="Cambria Math" w:hAnsi="Cambria Math" w:cs="Cambria Math"/>
                          </w:rPr>
                        </m:ctrlPr>
                      </m:sSupPr>
                      <m:e>
                        <m:r>
                          <m:rPr>
                            <m:scr m:val="double-struck"/>
                            <m:sty m:val="p"/>
                          </m:rPr>
                          <w:rPr>
                            <w:rFonts w:ascii="Cambria Math" w:hAnsi="Cambria Math" w:cs="Cambria Math"/>
                          </w:rPr>
                          <m:t>Z</m:t>
                        </m:r>
                      </m:e>
                      <m:sup>
                        <m:r>
                          <w:rPr>
                            <w:rFonts w:ascii="Cambria Math" w:hAnsi="Cambria Math" w:cs="Cambria Math"/>
                          </w:rPr>
                          <m:t>2</m:t>
                        </m:r>
                      </m:sup>
                    </m:sSup>
                    <m:r>
                      <w:rPr>
                        <w:rFonts w:ascii="Cambria Math" w:hAnsi="Cambria Math" w:cs="Cambria Math"/>
                      </w:rPr>
                      <m:t xml:space="preserve"> </m:t>
                    </m:r>
                  </m:e>
                </m:d>
                <m:r>
                  <m:rPr>
                    <m:sty m:val="p"/>
                  </m:rPr>
                  <w:rPr>
                    <w:rFonts w:ascii="Cambria Math" w:hAnsi="Cambria Math"/>
                  </w:rPr>
                  <m:t xml:space="preserve"> </m:t>
                </m:r>
                <m:d>
                  <m:dPr>
                    <m:ctrlPr>
                      <w:rPr>
                        <w:rFonts w:ascii="Cambria Math" w:hAnsi="Cambria Math"/>
                      </w:rPr>
                    </m:ctrlPr>
                  </m:dPr>
                  <m:e>
                    <m:r>
                      <w:rPr>
                        <w:rFonts w:ascii="Cambria Math" w:hAnsi="Cambria Math"/>
                      </w:rPr>
                      <m:t>p+q</m:t>
                    </m:r>
                    <m:ctrlPr>
                      <w:rPr>
                        <w:rFonts w:ascii="Cambria Math" w:hAnsi="Cambria Math"/>
                        <w:i/>
                      </w:rPr>
                    </m:ctrlPr>
                  </m:e>
                </m:d>
                <m:r>
                  <w:rPr>
                    <w:rFonts w:ascii="Cambria Math" w:hAnsi="Cambria Math"/>
                  </w:rPr>
                  <m:t>∈I</m:t>
                </m:r>
                <m:r>
                  <m:rPr>
                    <m:sty m:val="p"/>
                  </m:rPr>
                  <w:rPr>
                    <w:rFonts w:ascii="Cambria Math" w:hAnsi="Cambria Math"/>
                  </w:rPr>
                  <m:t>, für alle</m:t>
                </m:r>
                <m:r>
                  <w:rPr>
                    <w:rFonts w:ascii="Cambria Math" w:hAnsi="Cambria Math"/>
                  </w:rPr>
                  <m:t xml:space="preserve"> q∈H}</m:t>
                </m:r>
              </m:oMath>
            </m:oMathPara>
          </w:p>
          <w:p w:rsidR="001376FE" w:rsidRDefault="001376FE" w:rsidP="00B176C3"/>
        </w:tc>
        <w:tc>
          <w:tcPr>
            <w:tcW w:w="883" w:type="dxa"/>
          </w:tcPr>
          <w:p w:rsidR="001376FE" w:rsidRDefault="001376FE" w:rsidP="00B176C3">
            <w:r>
              <w:t>(5)</w:t>
            </w:r>
          </w:p>
        </w:tc>
      </w:tr>
    </w:tbl>
    <w:p w:rsidR="001376FE" w:rsidRDefault="00242897" w:rsidP="00242897">
      <w:r>
        <w:t xml:space="preserve">Nach </w:t>
      </w:r>
      <w:r>
        <w:fldChar w:fldCharType="begin" w:fldLock="1"/>
      </w:r>
      <w:r>
        <w:instrText>ADDIN CSL_CITATION { "citationItems" : [ { "id" : "ITEM-1", "itemData" : { "DOI" : "10.1007/978-3-642-04604-9", "ISBN" : "9783642046049", "ISSN" : "1439-3107", "abstract" : "3., vollst. u\u0308berarb. u. erw. Aufl. In der u\u0308berarbeiteten und inhaltlich erweiterten Neuauflage des international erfolgreichen Klassikers, der von Praktikern und Dozenten gerne eingesetzt wird, geben die Autoren eine fundierte Einfu\u0308hrung in die wichtigsten Methoden der digitalen Bildverarbeitung und ausgewa\u0308hlte Verfahren, die in a\u0308hnlich umfassender Form sonst kaum zu finden sind. Die praktische Anwendbarkeit steht dabei im Vordergrund, wa\u0308hrend formale Aspekte auf das Wesentliche reduziert sind. Die anerkannten Sta\u0308rken dieses Buchs sind einerseits die ungewo\u0308hnlich hohe Detaillierung sowie die pra\u0308zise algorithmische Beschreibung und unmittelbare Verbindung zwischen mathematischer Beschreibung und konkreter Implementierung. Der Text eignet sich als detaillierte Referenz fu\u0308r Praktiker und Anwender ga\u0308ngiger moderner Verfahren, z.B. in der Robotik, Medizin, Biologie, Astronomie, Medientechnik oder Materialpru\u0308fung. Zugleich bildet das Buch eine Basis fu\u0308r die Lehre oder das Selbststudium und wird an vielen Hochschulen weltweit erfolgreich eingesetzt. Konkrete U\u0308bungsaufgaben runden die Darstellungen ab. Die klar strukturierten Code-Beispiele basieren auf der in Java implementierten und frei verfu\u0308gbaren Bildverarbeitungssoftware ImageJ, sind aber davon weitgehend unabha\u0308ngig. Source Code und erga\u0308nzende Materialien finden sich online auf der zugeho\u0308rigen Support-Site (www.imagingbook.com).", "author" : [ { "dropping-particle" : "", "family" : "Burger", "given" : "Wilhelm", "non-dropping-particle" : "", "parse-names" : false, "suffix" : "" }, { "dropping-particle" : "", "family" : "Burge", "given" : "Mark James", "non-dropping-particle" : "", "parse-names" : false, "suffix" : "" } ], "edition" : "3", "id" : "ITEM-1", "issued" : { "date-parts" : [ [ "2015" ] ] }, "publisher" : "Springer-Verlag", "publisher-place" : "Berlin, Heidelberg", "title" : "Digitale Bildverarbeitung: eine algorithmische Einfu\u0308hrung mit Java", "type" : "book" }, "locator" : "196", "uris" : [ "http://www.mendeley.com/documents/?uuid=ea0d026e-97ce-47be-9ada-573a4cfa0ae4" ] } ], "mendeley" : { "formattedCitation" : "(Burger &amp; Burge, 2015, S. 196)", "manualFormatting" : "Burger &amp; Burge (2015, S. 196)", "plainTextFormattedCitation" : "(Burger &amp; Burge, 2015, S. 196)", "previouslyFormattedCitation" : "(Burger &amp; Burge, 2015, S. 196)" }, "properties" : { "noteIndex" : 0 }, "schema" : "https://github.com/citation-style-language/schema/raw/master/csl-citation.json" }</w:instrText>
      </w:r>
      <w:r>
        <w:fldChar w:fldCharType="separate"/>
      </w:r>
      <w:r>
        <w:rPr>
          <w:noProof/>
        </w:rPr>
        <w:t>Burger &amp; Burge</w:t>
      </w:r>
      <w:r w:rsidRPr="00242897">
        <w:rPr>
          <w:noProof/>
        </w:rPr>
        <w:t xml:space="preserve"> </w:t>
      </w:r>
      <w:r>
        <w:rPr>
          <w:noProof/>
        </w:rPr>
        <w:t>(</w:t>
      </w:r>
      <w:r w:rsidRPr="00242897">
        <w:rPr>
          <w:noProof/>
        </w:rPr>
        <w:t>2015, S. 196)</w:t>
      </w:r>
      <w:r>
        <w:fldChar w:fldCharType="end"/>
      </w:r>
      <w:r>
        <w:t xml:space="preserve"> lässt sich die Erosion </w:t>
      </w:r>
      <w:r w:rsidR="00BB5381">
        <w:t>folgendermaßen</w:t>
      </w:r>
      <w:r>
        <w:t xml:space="preserve"> interpretieren</w:t>
      </w:r>
      <w:r w:rsidR="00BB5381">
        <w:t>:</w:t>
      </w:r>
      <w:r>
        <w:t xml:space="preserve"> </w:t>
      </w:r>
      <w:r w:rsidRPr="00A00EE6">
        <w:rPr>
          <w:i/>
        </w:rPr>
        <w:t xml:space="preserve">„Eine Position p ist im Ergebnis </w:t>
      </w:r>
      <w:r w:rsidRPr="00A00EE6">
        <w:rPr>
          <w:rFonts w:asciiTheme="majorHAnsi" w:hAnsiTheme="majorHAnsi"/>
          <w:i/>
        </w:rPr>
        <w:t>I</w:t>
      </w:r>
      <w:r w:rsidR="004F0624" w:rsidRPr="00A00EE6">
        <w:rPr>
          <w:rFonts w:asciiTheme="majorHAnsi" w:hAnsiTheme="majorHAnsi"/>
          <w:i/>
        </w:rPr>
        <w:t xml:space="preserve"> </w:t>
      </w:r>
      <w:r w:rsidR="004F0624" w:rsidRPr="0026503F">
        <w:rPr>
          <w:rFonts w:ascii="Cambria Math" w:hAnsi="Cambria Math" w:cs="Cambria Math"/>
        </w:rPr>
        <w:t>⊖</w:t>
      </w:r>
      <w:r w:rsidR="004A20C4" w:rsidRPr="00A00EE6">
        <w:rPr>
          <w:rFonts w:ascii="Cambria Math" w:hAnsi="Cambria Math" w:cs="Cambria Math"/>
          <w:i/>
        </w:rPr>
        <w:t xml:space="preserve"> </w:t>
      </w:r>
      <w:r w:rsidR="004A20C4" w:rsidRPr="00A00EE6">
        <w:rPr>
          <w:rFonts w:asciiTheme="majorHAnsi" w:hAnsiTheme="majorHAnsi"/>
          <w:i/>
        </w:rPr>
        <w:t>H</w:t>
      </w:r>
      <w:r w:rsidR="004A20C4" w:rsidRPr="00A00EE6">
        <w:rPr>
          <w:i/>
        </w:rPr>
        <w:t xml:space="preserve"> </w:t>
      </w:r>
      <w:r w:rsidRPr="00A00EE6">
        <w:rPr>
          <w:i/>
        </w:rPr>
        <w:t xml:space="preserve">dann (und nur dann) enthalten, wenn das Strukturelement </w:t>
      </w:r>
      <w:r w:rsidR="004A20C4" w:rsidRPr="00A00EE6">
        <w:rPr>
          <w:rFonts w:asciiTheme="majorHAnsi" w:hAnsiTheme="majorHAnsi"/>
          <w:i/>
        </w:rPr>
        <w:t>H</w:t>
      </w:r>
      <w:r w:rsidRPr="00A00EE6">
        <w:rPr>
          <w:i/>
        </w:rPr>
        <w:t xml:space="preserve"> – </w:t>
      </w:r>
      <w:r w:rsidRPr="00A00EE6">
        <w:rPr>
          <w:i/>
        </w:rPr>
        <w:lastRenderedPageBreak/>
        <w:t xml:space="preserve">mit seinem Ursprung positioniert an der Position p – vollständig im ursprünglichen Bild eingebettet ist, d. h., wo sich für jedes Element in </w:t>
      </w:r>
      <w:r w:rsidR="004A20C4" w:rsidRPr="00A00EE6">
        <w:rPr>
          <w:rFonts w:asciiTheme="majorHAnsi" w:hAnsiTheme="majorHAnsi"/>
          <w:i/>
        </w:rPr>
        <w:t>H</w:t>
      </w:r>
      <w:r w:rsidRPr="00A00EE6">
        <w:rPr>
          <w:i/>
        </w:rPr>
        <w:t xml:space="preserve"> auch ein entsprechendes Element in </w:t>
      </w:r>
      <w:r w:rsidR="004A20C4" w:rsidRPr="00A00EE6">
        <w:rPr>
          <w:rFonts w:asciiTheme="majorHAnsi" w:hAnsiTheme="majorHAnsi"/>
          <w:i/>
        </w:rPr>
        <w:t>I</w:t>
      </w:r>
      <w:r w:rsidRPr="00A00EE6">
        <w:rPr>
          <w:i/>
        </w:rPr>
        <w:t xml:space="preserve"> findet“</w:t>
      </w:r>
      <w:r>
        <w:t>.</w:t>
      </w:r>
    </w:p>
    <w:p w:rsidR="0002298A" w:rsidRDefault="0002298A" w:rsidP="00242897">
      <w:r>
        <w:t>Morphologische Filter teilen viele, aber nicht alle Eigenschaften mit den linearen Filtern. So sind</w:t>
      </w:r>
      <w:r w:rsidR="00F02A51">
        <w:t xml:space="preserve"> morphologische Operationen, im Allgemeinen nicht kommutativ</w:t>
      </w:r>
      <w:r w:rsidR="00D92D0E">
        <w:t xml:space="preserve">. </w:t>
      </w:r>
      <w:r w:rsidR="00F02A51">
        <w:t>Im Speziellen ist die Erosion, im Gegensatz zur Dilation, nicht kommutativ</w:t>
      </w:r>
      <w:r w:rsidR="002335DE">
        <w:t>:</w:t>
      </w:r>
      <w:r w:rsidR="00F02A51">
        <w:t xml:space="preserve"> </w:t>
      </w:r>
      <w:r w:rsidR="00F02A51">
        <w:rPr>
          <w:rFonts w:asciiTheme="majorHAnsi" w:hAnsiTheme="majorHAnsi"/>
          <w:i/>
        </w:rPr>
        <w:t xml:space="preserve">I </w:t>
      </w:r>
      <w:r w:rsidR="00F02A51" w:rsidRPr="0026503F">
        <w:rPr>
          <w:rFonts w:ascii="Cambria Math" w:hAnsi="Cambria Math" w:cs="Cambria Math"/>
        </w:rPr>
        <w:t>⊖</w:t>
      </w:r>
      <w:r w:rsidR="00F02A51">
        <w:rPr>
          <w:rFonts w:ascii="Cambria Math" w:hAnsi="Cambria Math" w:cs="Cambria Math"/>
        </w:rPr>
        <w:t xml:space="preserve"> </w:t>
      </w:r>
      <w:r w:rsidR="00F02A51">
        <w:rPr>
          <w:rFonts w:asciiTheme="majorHAnsi" w:hAnsiTheme="majorHAnsi"/>
          <w:i/>
        </w:rPr>
        <w:t>H ≠</w:t>
      </w:r>
      <w:r w:rsidR="00F02A51" w:rsidRPr="00F02A51">
        <w:rPr>
          <w:rFonts w:asciiTheme="majorHAnsi" w:hAnsiTheme="majorHAnsi"/>
          <w:i/>
        </w:rPr>
        <w:t xml:space="preserve"> H </w:t>
      </w:r>
      <w:r w:rsidR="00F02A51" w:rsidRPr="0026503F">
        <w:rPr>
          <w:rFonts w:ascii="Cambria Math" w:hAnsi="Cambria Math" w:cs="Cambria Math"/>
        </w:rPr>
        <w:t>⊖</w:t>
      </w:r>
      <w:r w:rsidR="00F02A51">
        <w:rPr>
          <w:rFonts w:ascii="Cambria Math" w:hAnsi="Cambria Math" w:cs="Cambria Math"/>
        </w:rPr>
        <w:t xml:space="preserve"> </w:t>
      </w:r>
      <w:r w:rsidR="00F02A51" w:rsidRPr="00F02A51">
        <w:rPr>
          <w:rFonts w:asciiTheme="majorHAnsi" w:hAnsiTheme="majorHAnsi"/>
          <w:i/>
        </w:rPr>
        <w:t>I</w:t>
      </w:r>
      <w:r w:rsidR="00B52E5F">
        <w:rPr>
          <w:rFonts w:asciiTheme="majorHAnsi" w:hAnsiTheme="majorHAnsi"/>
        </w:rPr>
        <w:t>.</w:t>
      </w:r>
      <w:r w:rsidR="00D50880">
        <w:rPr>
          <w:rFonts w:asciiTheme="majorHAnsi" w:hAnsiTheme="majorHAnsi"/>
        </w:rPr>
        <w:t xml:space="preserve"> </w:t>
      </w:r>
      <w:r w:rsidR="002335DE">
        <w:t xml:space="preserve">Es </w:t>
      </w:r>
      <w:r w:rsidR="00916E66">
        <w:t>gelten</w:t>
      </w:r>
      <w:r w:rsidR="002335DE">
        <w:t xml:space="preserve"> aber bei aufeinanderfolgender Ausführung von Erosion und Dilation</w:t>
      </w:r>
      <w:r w:rsidR="00B5574B">
        <w:t xml:space="preserve"> auf das gleiche Bild</w:t>
      </w:r>
      <w:r w:rsidR="00916E66">
        <w:t xml:space="preserve"> folgende Regeln</w:t>
      </w:r>
      <w:r w:rsidR="00B5574B">
        <w:t xml:space="preserve">: </w:t>
      </w:r>
      <w:r w:rsidR="002335DE">
        <w:t xml:space="preserve"> </w:t>
      </w:r>
      <w:r w:rsidR="00B5574B">
        <w:rPr>
          <w:rFonts w:asciiTheme="majorHAnsi" w:hAnsiTheme="majorHAnsi"/>
          <w:i/>
        </w:rPr>
        <w:t xml:space="preserve">(I </w:t>
      </w:r>
      <w:r w:rsidR="00B5574B" w:rsidRPr="0026503F">
        <w:rPr>
          <w:rFonts w:ascii="Cambria Math" w:hAnsi="Cambria Math" w:cs="Cambria Math"/>
        </w:rPr>
        <w:t>⊖</w:t>
      </w:r>
      <w:r w:rsidR="00B5574B">
        <w:rPr>
          <w:rFonts w:ascii="Cambria Math" w:hAnsi="Cambria Math" w:cs="Cambria Math"/>
        </w:rPr>
        <w:t xml:space="preserve"> </w:t>
      </w:r>
      <w:r w:rsidR="00B5574B">
        <w:rPr>
          <w:rFonts w:asciiTheme="majorHAnsi" w:hAnsiTheme="majorHAnsi"/>
          <w:i/>
        </w:rPr>
        <w:t>H</w:t>
      </w:r>
      <w:r w:rsidR="00B5574B" w:rsidRPr="00B5574B">
        <w:rPr>
          <w:rFonts w:asciiTheme="majorHAnsi" w:hAnsiTheme="majorHAnsi"/>
          <w:i/>
          <w:vertAlign w:val="subscript"/>
        </w:rPr>
        <w:t>1</w:t>
      </w:r>
      <w:r w:rsidR="00B5574B">
        <w:rPr>
          <w:rFonts w:asciiTheme="majorHAnsi" w:hAnsiTheme="majorHAnsi"/>
          <w:i/>
        </w:rPr>
        <w:t>)</w:t>
      </w:r>
      <w:r w:rsidR="00B5574B" w:rsidRPr="0026503F">
        <w:rPr>
          <w:rFonts w:ascii="Cambria Math" w:hAnsi="Cambria Math" w:cs="Cambria Math"/>
        </w:rPr>
        <w:t xml:space="preserve"> ⊖</w:t>
      </w:r>
      <w:r w:rsidR="00B5574B" w:rsidRPr="00B5574B">
        <w:rPr>
          <w:rFonts w:asciiTheme="majorHAnsi" w:hAnsiTheme="majorHAnsi"/>
          <w:i/>
        </w:rPr>
        <w:t xml:space="preserve"> </w:t>
      </w:r>
      <w:r w:rsidR="00B5574B">
        <w:rPr>
          <w:rFonts w:asciiTheme="majorHAnsi" w:hAnsiTheme="majorHAnsi"/>
          <w:i/>
        </w:rPr>
        <w:t>H</w:t>
      </w:r>
      <w:r w:rsidR="00B5574B">
        <w:rPr>
          <w:rFonts w:asciiTheme="majorHAnsi" w:hAnsiTheme="majorHAnsi"/>
          <w:i/>
          <w:vertAlign w:val="subscript"/>
        </w:rPr>
        <w:t>2</w:t>
      </w:r>
      <w:r w:rsidR="00B5574B">
        <w:rPr>
          <w:rFonts w:ascii="Cambria Math" w:hAnsi="Cambria Math" w:cs="Cambria Math"/>
        </w:rPr>
        <w:t xml:space="preserve"> </w:t>
      </w:r>
      <w:r w:rsidR="00B5574B">
        <w:rPr>
          <w:rFonts w:asciiTheme="majorHAnsi" w:hAnsiTheme="majorHAnsi"/>
          <w:i/>
        </w:rPr>
        <w:t xml:space="preserve">= </w:t>
      </w:r>
      <w:r w:rsidR="00387182">
        <w:rPr>
          <w:rFonts w:asciiTheme="majorHAnsi" w:hAnsiTheme="majorHAnsi"/>
          <w:i/>
        </w:rPr>
        <w:t xml:space="preserve">I </w:t>
      </w:r>
      <w:r w:rsidR="00387182" w:rsidRPr="0026503F">
        <w:rPr>
          <w:rFonts w:ascii="Cambria Math" w:hAnsi="Cambria Math" w:cs="Cambria Math"/>
        </w:rPr>
        <w:t>⊖</w:t>
      </w:r>
      <w:r w:rsidR="00387182">
        <w:rPr>
          <w:rFonts w:ascii="Cambria Math" w:hAnsi="Cambria Math" w:cs="Cambria Math"/>
        </w:rPr>
        <w:t xml:space="preserve"> </w:t>
      </w:r>
      <w:r w:rsidR="00387182">
        <w:rPr>
          <w:rFonts w:asciiTheme="majorHAnsi" w:hAnsiTheme="majorHAnsi"/>
          <w:i/>
        </w:rPr>
        <w:t>(H</w:t>
      </w:r>
      <w:r w:rsidR="00387182" w:rsidRPr="00B5574B">
        <w:rPr>
          <w:rFonts w:asciiTheme="majorHAnsi" w:hAnsiTheme="majorHAnsi"/>
          <w:i/>
          <w:vertAlign w:val="subscript"/>
        </w:rPr>
        <w:t>1</w:t>
      </w:r>
      <w:r w:rsidR="00387182" w:rsidRPr="0026503F">
        <w:rPr>
          <w:rFonts w:ascii="Cambria Math" w:hAnsi="Cambria Math" w:cs="Cambria Math"/>
        </w:rPr>
        <w:t xml:space="preserve"> </w:t>
      </w:r>
      <w:r w:rsidR="00387182" w:rsidRPr="00387182">
        <w:rPr>
          <w:rFonts w:ascii="Cambria Math" w:hAnsi="Cambria Math" w:cs="Cambria Math"/>
        </w:rPr>
        <w:t>⊕</w:t>
      </w:r>
      <w:r w:rsidR="00387182" w:rsidRPr="00B5574B">
        <w:rPr>
          <w:rFonts w:asciiTheme="majorHAnsi" w:hAnsiTheme="majorHAnsi"/>
          <w:i/>
        </w:rPr>
        <w:t xml:space="preserve"> </w:t>
      </w:r>
      <w:r w:rsidR="00387182">
        <w:rPr>
          <w:rFonts w:asciiTheme="majorHAnsi" w:hAnsiTheme="majorHAnsi"/>
          <w:i/>
        </w:rPr>
        <w:t>H</w:t>
      </w:r>
      <w:r w:rsidR="00387182">
        <w:rPr>
          <w:rFonts w:asciiTheme="majorHAnsi" w:hAnsiTheme="majorHAnsi"/>
          <w:i/>
          <w:vertAlign w:val="subscript"/>
        </w:rPr>
        <w:t>2</w:t>
      </w:r>
      <w:r w:rsidR="00387182">
        <w:rPr>
          <w:rFonts w:asciiTheme="majorHAnsi" w:hAnsiTheme="majorHAnsi"/>
          <w:i/>
        </w:rPr>
        <w:t>)</w:t>
      </w:r>
      <w:r w:rsidR="00916E66">
        <w:rPr>
          <w:rFonts w:asciiTheme="majorHAnsi" w:hAnsiTheme="majorHAnsi"/>
          <w:i/>
        </w:rPr>
        <w:t xml:space="preserve"> </w:t>
      </w:r>
      <w:r w:rsidR="00916E66" w:rsidRPr="00916E66">
        <w:t>und</w:t>
      </w:r>
      <w:r w:rsidR="00916E66">
        <w:t xml:space="preserve"> </w:t>
      </w:r>
      <w:r w:rsidR="00916E66">
        <w:rPr>
          <w:rFonts w:asciiTheme="majorHAnsi" w:hAnsiTheme="majorHAnsi"/>
          <w:i/>
        </w:rPr>
        <w:t xml:space="preserve">(I </w:t>
      </w:r>
      <w:r w:rsidR="00916E66" w:rsidRPr="00387182">
        <w:rPr>
          <w:rFonts w:ascii="Cambria Math" w:hAnsi="Cambria Math" w:cs="Cambria Math"/>
        </w:rPr>
        <w:t>⊕</w:t>
      </w:r>
      <w:r w:rsidR="00916E66">
        <w:rPr>
          <w:rFonts w:ascii="Cambria Math" w:hAnsi="Cambria Math" w:cs="Cambria Math"/>
        </w:rPr>
        <w:t xml:space="preserve"> </w:t>
      </w:r>
      <w:r w:rsidR="00916E66">
        <w:rPr>
          <w:rFonts w:asciiTheme="majorHAnsi" w:hAnsiTheme="majorHAnsi"/>
          <w:i/>
        </w:rPr>
        <w:t>H</w:t>
      </w:r>
      <w:r w:rsidR="00916E66" w:rsidRPr="00B5574B">
        <w:rPr>
          <w:rFonts w:asciiTheme="majorHAnsi" w:hAnsiTheme="majorHAnsi"/>
          <w:i/>
          <w:vertAlign w:val="subscript"/>
        </w:rPr>
        <w:t>1</w:t>
      </w:r>
      <w:r w:rsidR="00916E66">
        <w:rPr>
          <w:rFonts w:asciiTheme="majorHAnsi" w:hAnsiTheme="majorHAnsi"/>
          <w:i/>
        </w:rPr>
        <w:t>)</w:t>
      </w:r>
      <w:r w:rsidR="00916E66" w:rsidRPr="0026503F">
        <w:rPr>
          <w:rFonts w:ascii="Cambria Math" w:hAnsi="Cambria Math" w:cs="Cambria Math"/>
        </w:rPr>
        <w:t xml:space="preserve"> </w:t>
      </w:r>
      <w:r w:rsidR="00916E66" w:rsidRPr="00387182">
        <w:rPr>
          <w:rFonts w:ascii="Cambria Math" w:hAnsi="Cambria Math" w:cs="Cambria Math"/>
        </w:rPr>
        <w:t>⊕</w:t>
      </w:r>
      <w:r w:rsidR="00916E66" w:rsidRPr="00B5574B">
        <w:rPr>
          <w:rFonts w:asciiTheme="majorHAnsi" w:hAnsiTheme="majorHAnsi"/>
          <w:i/>
        </w:rPr>
        <w:t xml:space="preserve"> </w:t>
      </w:r>
      <w:r w:rsidR="00916E66">
        <w:rPr>
          <w:rFonts w:asciiTheme="majorHAnsi" w:hAnsiTheme="majorHAnsi"/>
          <w:i/>
        </w:rPr>
        <w:t>H</w:t>
      </w:r>
      <w:r w:rsidR="00916E66">
        <w:rPr>
          <w:rFonts w:asciiTheme="majorHAnsi" w:hAnsiTheme="majorHAnsi"/>
          <w:i/>
          <w:vertAlign w:val="subscript"/>
        </w:rPr>
        <w:t>2</w:t>
      </w:r>
      <w:r w:rsidR="00916E66">
        <w:rPr>
          <w:rFonts w:ascii="Cambria Math" w:hAnsi="Cambria Math" w:cs="Cambria Math"/>
        </w:rPr>
        <w:t xml:space="preserve"> </w:t>
      </w:r>
      <w:r w:rsidR="00916E66">
        <w:rPr>
          <w:rFonts w:asciiTheme="majorHAnsi" w:hAnsiTheme="majorHAnsi"/>
          <w:i/>
        </w:rPr>
        <w:t xml:space="preserve">= I </w:t>
      </w:r>
      <w:r w:rsidR="00916E66" w:rsidRPr="00387182">
        <w:rPr>
          <w:rFonts w:ascii="Cambria Math" w:hAnsi="Cambria Math" w:cs="Cambria Math"/>
        </w:rPr>
        <w:t>⊕</w:t>
      </w:r>
      <w:r w:rsidR="00916E66">
        <w:rPr>
          <w:rFonts w:ascii="Cambria Math" w:hAnsi="Cambria Math" w:cs="Cambria Math"/>
        </w:rPr>
        <w:t xml:space="preserve"> </w:t>
      </w:r>
      <w:r w:rsidR="00916E66">
        <w:rPr>
          <w:rFonts w:asciiTheme="majorHAnsi" w:hAnsiTheme="majorHAnsi"/>
          <w:i/>
        </w:rPr>
        <w:t>(H</w:t>
      </w:r>
      <w:r w:rsidR="00916E66" w:rsidRPr="00B5574B">
        <w:rPr>
          <w:rFonts w:asciiTheme="majorHAnsi" w:hAnsiTheme="majorHAnsi"/>
          <w:i/>
          <w:vertAlign w:val="subscript"/>
        </w:rPr>
        <w:t>1</w:t>
      </w:r>
      <w:r w:rsidR="00916E66" w:rsidRPr="0026503F">
        <w:rPr>
          <w:rFonts w:ascii="Cambria Math" w:hAnsi="Cambria Math" w:cs="Cambria Math"/>
        </w:rPr>
        <w:t xml:space="preserve"> </w:t>
      </w:r>
      <w:r w:rsidR="00916E66" w:rsidRPr="00387182">
        <w:rPr>
          <w:rFonts w:ascii="Cambria Math" w:hAnsi="Cambria Math" w:cs="Cambria Math"/>
        </w:rPr>
        <w:t>⊕</w:t>
      </w:r>
      <w:r w:rsidR="00916E66" w:rsidRPr="00B5574B">
        <w:rPr>
          <w:rFonts w:asciiTheme="majorHAnsi" w:hAnsiTheme="majorHAnsi"/>
          <w:i/>
        </w:rPr>
        <w:t xml:space="preserve"> </w:t>
      </w:r>
      <w:r w:rsidR="00916E66">
        <w:rPr>
          <w:rFonts w:asciiTheme="majorHAnsi" w:hAnsiTheme="majorHAnsi"/>
          <w:i/>
        </w:rPr>
        <w:t>H</w:t>
      </w:r>
      <w:r w:rsidR="00916E66">
        <w:rPr>
          <w:rFonts w:asciiTheme="majorHAnsi" w:hAnsiTheme="majorHAnsi"/>
          <w:i/>
          <w:vertAlign w:val="subscript"/>
        </w:rPr>
        <w:t>2</w:t>
      </w:r>
      <w:r w:rsidR="00916E66">
        <w:rPr>
          <w:rFonts w:asciiTheme="majorHAnsi" w:hAnsiTheme="majorHAnsi"/>
          <w:i/>
        </w:rPr>
        <w:t>)</w:t>
      </w:r>
      <w:r w:rsidR="00387182">
        <w:t>.</w:t>
      </w:r>
      <w:r w:rsidR="003D7545">
        <w:t xml:space="preserve"> Wie auch lineare </w:t>
      </w:r>
      <w:r w:rsidR="00C50061">
        <w:t xml:space="preserve">Filter, </w:t>
      </w:r>
      <w:r w:rsidR="003D7545">
        <w:t xml:space="preserve">lassen sich </w:t>
      </w:r>
      <w:r w:rsidR="00C50061">
        <w:t xml:space="preserve">morphologische </w:t>
      </w:r>
      <w:r w:rsidR="003D7545">
        <w:t xml:space="preserve">Filter </w:t>
      </w:r>
      <w:r w:rsidR="00B56260">
        <w:t xml:space="preserve">zu neuen Filtern </w:t>
      </w:r>
      <w:r w:rsidR="003D7545">
        <w:t xml:space="preserve">zusammenfassen oder auch </w:t>
      </w:r>
      <w:r w:rsidR="0069538F">
        <w:t xml:space="preserve">in einzelne Filter </w:t>
      </w:r>
      <w:r w:rsidR="003D7545">
        <w:t>separieren.</w:t>
      </w:r>
      <w:r w:rsidR="00D92D0E" w:rsidRPr="00D92D0E">
        <w:t xml:space="preserve"> </w:t>
      </w:r>
      <w:r w:rsidR="00D92D0E">
        <w:t xml:space="preserve"> </w:t>
      </w:r>
      <w:r w:rsidR="00D92D0E">
        <w:fldChar w:fldCharType="begin" w:fldLock="1"/>
      </w:r>
      <w:r w:rsidR="00756F7F">
        <w:instrText>ADDIN CSL_CITATION { "citationItems" : [ { "id" : "ITEM-1", "itemData" : { "ISBN" : "978-3-642-04952-1", "abstract" : "Selbst komplexe Bildverarbeitungsaufgaben sind heute auf g\u00e4ngigen PCs und Workstations l\u00f6sbar und damit jedem Studenten, Wissenschaftler und Ingenieur zug\u00e4nglich. Dieses Standardwerk vermittelt Anwendern erfolgreich das Know-how ...", "author" : [ { "dropping-particle" : "", "family" : "J\u00e4hne", "given" : "Bernd", "non-dropping-particle" : "", "parse-names" : false, "suffix" : "" } ], "edition" : "7", "id" : "ITEM-1", "issued" : { "date-parts" : [ [ "2012" ] ] }, "publisher" : "Springer Verlag", "publisher-place" : "Heidelberg", "title" : "Digitale Bildverarbeitung: und Bildgewinnung (German Edition)", "type" : "book" }, "locator" : "559", "uris" : [ "http://www.mendeley.com/documents/?uuid=636f0d26-5b4e-4358-bc56-863cf0a9798e" ] } ], "mendeley" : { "formattedCitation" : "(J\u00e4hne, 2012, S. 559)", "plainTextFormattedCitation" : "(J\u00e4hne, 2012, S. 559)", "previouslyFormattedCitation" : "(J\u00e4hne, 2012, S. 559)" }, "properties" : { "noteIndex" : 0 }, "schema" : "https://github.com/citation-style-language/schema/raw/master/csl-citation.json" }</w:instrText>
      </w:r>
      <w:r w:rsidR="00D92D0E">
        <w:fldChar w:fldCharType="separate"/>
      </w:r>
      <w:r w:rsidR="00D92D0E" w:rsidRPr="00F02A51">
        <w:rPr>
          <w:noProof/>
        </w:rPr>
        <w:t>(Jähne, 2012, S. 559)</w:t>
      </w:r>
      <w:r w:rsidR="00D92D0E">
        <w:fldChar w:fldCharType="end"/>
      </w:r>
    </w:p>
    <w:p w:rsidR="00D92D0E" w:rsidRDefault="000E042B" w:rsidP="00242897">
      <w:r>
        <w:t>Die elementaren Filter</w:t>
      </w:r>
      <w:r w:rsidR="00D92D0E">
        <w:t xml:space="preserve"> Dilation und Erosion lass</w:t>
      </w:r>
      <w:r>
        <w:t xml:space="preserve">en sich zu verschiedenen Operationen kombinieren. </w:t>
      </w:r>
      <w:r w:rsidR="00E2495B">
        <w:t xml:space="preserve">Die Operation des Öffnens (Opening) führt eine Erosion zur Entfernung kleiner Strukturen durch, gefolgt von einer Dilation </w:t>
      </w:r>
      <w:r w:rsidR="00B93719">
        <w:t>zum</w:t>
      </w:r>
      <w:r w:rsidR="00E2495B">
        <w:t xml:space="preserve"> Ausgleich der durch die Erosion bewirkten Verkleinerung der Objekte: </w:t>
      </w:r>
      <w:r w:rsidR="00756F7F">
        <w:rPr>
          <w:rFonts w:asciiTheme="majorHAnsi" w:hAnsiTheme="majorHAnsi"/>
          <w:i/>
        </w:rPr>
        <w:t xml:space="preserve">I </w:t>
      </w:r>
      <w:r w:rsidR="00756F7F" w:rsidRPr="00756F7F">
        <w:rPr>
          <w:rFonts w:ascii="Cambria Math" w:hAnsi="Cambria Math" w:cs="Cambria Math"/>
        </w:rPr>
        <w:t>∘</w:t>
      </w:r>
      <w:r w:rsidR="00756F7F">
        <w:t xml:space="preserve"> </w:t>
      </w:r>
      <w:r w:rsidR="00756F7F">
        <w:rPr>
          <w:rFonts w:asciiTheme="majorHAnsi" w:hAnsiTheme="majorHAnsi"/>
          <w:i/>
        </w:rPr>
        <w:t xml:space="preserve">H  = (I </w:t>
      </w:r>
      <w:r w:rsidR="00756F7F" w:rsidRPr="0026503F">
        <w:rPr>
          <w:rFonts w:ascii="Cambria Math" w:hAnsi="Cambria Math" w:cs="Cambria Math"/>
        </w:rPr>
        <w:t>⊖</w:t>
      </w:r>
      <w:r w:rsidR="00756F7F">
        <w:rPr>
          <w:rFonts w:ascii="Cambria Math" w:hAnsi="Cambria Math" w:cs="Cambria Math"/>
        </w:rPr>
        <w:t xml:space="preserve"> </w:t>
      </w:r>
      <w:r w:rsidR="00756F7F">
        <w:rPr>
          <w:rFonts w:asciiTheme="majorHAnsi" w:hAnsiTheme="majorHAnsi"/>
          <w:i/>
        </w:rPr>
        <w:t>H)</w:t>
      </w:r>
      <w:r w:rsidR="00756F7F" w:rsidRPr="0026503F">
        <w:rPr>
          <w:rFonts w:ascii="Cambria Math" w:hAnsi="Cambria Math" w:cs="Cambria Math"/>
        </w:rPr>
        <w:t xml:space="preserve"> </w:t>
      </w:r>
      <w:r w:rsidR="00756F7F" w:rsidRPr="00387182">
        <w:rPr>
          <w:rFonts w:ascii="Cambria Math" w:hAnsi="Cambria Math" w:cs="Cambria Math"/>
        </w:rPr>
        <w:t>⊕</w:t>
      </w:r>
      <w:r w:rsidR="00756F7F" w:rsidRPr="00B5574B">
        <w:rPr>
          <w:rFonts w:asciiTheme="majorHAnsi" w:hAnsiTheme="majorHAnsi"/>
          <w:i/>
        </w:rPr>
        <w:t xml:space="preserve"> </w:t>
      </w:r>
      <w:r w:rsidR="00756F7F">
        <w:rPr>
          <w:rFonts w:asciiTheme="majorHAnsi" w:hAnsiTheme="majorHAnsi"/>
          <w:i/>
        </w:rPr>
        <w:t>H</w:t>
      </w:r>
      <w:r w:rsidR="00E2495B">
        <w:rPr>
          <w:rFonts w:asciiTheme="majorHAnsi" w:hAnsiTheme="majorHAnsi"/>
        </w:rPr>
        <w:t xml:space="preserve"> (</w:t>
      </w:r>
      <w:r w:rsidR="00E2495B">
        <w:rPr>
          <w:rFonts w:asciiTheme="majorHAnsi" w:hAnsiTheme="majorHAnsi"/>
        </w:rPr>
        <w:fldChar w:fldCharType="begin"/>
      </w:r>
      <w:r w:rsidR="00E2495B">
        <w:rPr>
          <w:rFonts w:asciiTheme="majorHAnsi" w:hAnsiTheme="majorHAnsi"/>
        </w:rPr>
        <w:instrText xml:space="preserve"> REF _Ref475714566 \h </w:instrText>
      </w:r>
      <w:r w:rsidR="00E2495B">
        <w:rPr>
          <w:rFonts w:asciiTheme="majorHAnsi" w:hAnsiTheme="majorHAnsi"/>
        </w:rPr>
      </w:r>
      <w:r w:rsidR="00E2495B">
        <w:rPr>
          <w:rFonts w:asciiTheme="majorHAnsi" w:hAnsiTheme="majorHAnsi"/>
        </w:rPr>
        <w:fldChar w:fldCharType="separate"/>
      </w:r>
      <w:r w:rsidR="00472B2C">
        <w:t xml:space="preserve">Abbildung </w:t>
      </w:r>
      <w:r w:rsidR="00472B2C">
        <w:rPr>
          <w:noProof/>
        </w:rPr>
        <w:t>15</w:t>
      </w:r>
      <w:r w:rsidR="00E2495B">
        <w:rPr>
          <w:rFonts w:asciiTheme="majorHAnsi" w:hAnsiTheme="majorHAnsi"/>
        </w:rPr>
        <w:fldChar w:fldCharType="end"/>
      </w:r>
      <w:r w:rsidR="00E2495B" w:rsidRPr="00E2495B">
        <w:t>, Mitte</w:t>
      </w:r>
      <w:r w:rsidR="00E2495B">
        <w:t xml:space="preserve">). </w:t>
      </w:r>
      <w:r w:rsidR="00E2495B">
        <w:fldChar w:fldCharType="begin" w:fldLock="1"/>
      </w:r>
      <w:r w:rsidR="002806AA">
        <w:instrText>ADDIN CSL_CITATION { "citationItems" : [ { "id" : "ITEM-1", "itemData" : { "ISBN" : "978-3-642-04952-1", "abstract" : "Selbst komplexe Bildverarbeitungsaufgaben sind heute auf g\u00e4ngigen PCs und Workstations l\u00f6sbar und damit jedem Studenten, Wissenschaftler und Ingenieur zug\u00e4nglich. Dieses Standardwerk vermittelt Anwendern erfolgreich das Know-how ...", "author" : [ { "dropping-particle" : "", "family" : "J\u00e4hne", "given" : "Bernd", "non-dropping-particle" : "", "parse-names" : false, "suffix" : "" } ], "edition" : "7", "id" : "ITEM-1", "issued" : { "date-parts" : [ [ "2012" ] ] }, "publisher" : "Springer Verlag", "publisher-place" : "Heidelberg", "title" : "Digitale Bildverarbeitung: und Bildgewinnung (German Edition)", "type" : "book" }, "locator" : "561", "uris" : [ "http://www.mendeley.com/documents/?uuid=636f0d26-5b4e-4358-bc56-863cf0a9798e" ] } ], "mendeley" : { "formattedCitation" : "(J\u00e4hne, 2012, S. 561)", "plainTextFormattedCitation" : "(J\u00e4hne, 2012, S. 561)", "previouslyFormattedCitation" : "(J\u00e4hne, 2012, S. 561)" }, "properties" : { "noteIndex" : 0 }, "schema" : "https://github.com/citation-style-language/schema/raw/master/csl-citation.json" }</w:instrText>
      </w:r>
      <w:r w:rsidR="00E2495B">
        <w:fldChar w:fldCharType="separate"/>
      </w:r>
      <w:r w:rsidR="00E2495B" w:rsidRPr="00E2495B">
        <w:rPr>
          <w:noProof/>
        </w:rPr>
        <w:t>(Jähne, 2012, S. 561)</w:t>
      </w:r>
      <w:r w:rsidR="00E2495B">
        <w:fldChar w:fldCharType="end"/>
      </w:r>
    </w:p>
    <w:p w:rsidR="006B5EEB" w:rsidRPr="00E2495B" w:rsidRDefault="00DE37FB" w:rsidP="00242897">
      <w:r>
        <w:t>Bei der Operation des Schließens (Closing) folgt auf eine Dilation zur Schließung kleiner Löcher, eine Erosion, die die Vergrößerung der Objekte</w:t>
      </w:r>
      <w:r w:rsidR="00E46FCD">
        <w:t>,</w:t>
      </w:r>
      <w:r>
        <w:t xml:space="preserve"> als Folge der Dilation, durch Schrumpfung</w:t>
      </w:r>
      <w:r w:rsidR="00E46FCD">
        <w:t xml:space="preserve"> wieder</w:t>
      </w:r>
      <w:r>
        <w:t xml:space="preserve"> ausgleicht</w:t>
      </w:r>
      <w:r w:rsidR="00062006">
        <w:t xml:space="preserve"> </w:t>
      </w:r>
      <w:r w:rsidR="00062006">
        <w:rPr>
          <w:rFonts w:asciiTheme="majorHAnsi" w:hAnsiTheme="majorHAnsi"/>
        </w:rPr>
        <w:t>(</w:t>
      </w:r>
      <w:r w:rsidR="00062006">
        <w:rPr>
          <w:rFonts w:asciiTheme="majorHAnsi" w:hAnsiTheme="majorHAnsi"/>
        </w:rPr>
        <w:fldChar w:fldCharType="begin"/>
      </w:r>
      <w:r w:rsidR="00062006">
        <w:rPr>
          <w:rFonts w:asciiTheme="majorHAnsi" w:hAnsiTheme="majorHAnsi"/>
        </w:rPr>
        <w:instrText xml:space="preserve"> REF _Ref475714566 \h </w:instrText>
      </w:r>
      <w:r w:rsidR="00062006">
        <w:rPr>
          <w:rFonts w:asciiTheme="majorHAnsi" w:hAnsiTheme="majorHAnsi"/>
        </w:rPr>
      </w:r>
      <w:r w:rsidR="00062006">
        <w:rPr>
          <w:rFonts w:asciiTheme="majorHAnsi" w:hAnsiTheme="majorHAnsi"/>
        </w:rPr>
        <w:fldChar w:fldCharType="separate"/>
      </w:r>
      <w:r w:rsidR="00472B2C">
        <w:t xml:space="preserve">Abbildung </w:t>
      </w:r>
      <w:r w:rsidR="00472B2C">
        <w:rPr>
          <w:noProof/>
        </w:rPr>
        <w:t>15</w:t>
      </w:r>
      <w:r w:rsidR="00062006">
        <w:rPr>
          <w:rFonts w:asciiTheme="majorHAnsi" w:hAnsiTheme="majorHAnsi"/>
        </w:rPr>
        <w:fldChar w:fldCharType="end"/>
      </w:r>
      <w:r w:rsidR="00062006" w:rsidRPr="00E2495B">
        <w:t xml:space="preserve">, </w:t>
      </w:r>
      <w:r w:rsidR="00062006">
        <w:t>rechts)</w:t>
      </w:r>
      <w:r>
        <w:t>.</w:t>
      </w:r>
      <w:r w:rsidR="002806AA" w:rsidRPr="002806AA">
        <w:t xml:space="preserve"> </w:t>
      </w:r>
      <w:r w:rsidR="002806AA">
        <w:fldChar w:fldCharType="begin" w:fldLock="1"/>
      </w:r>
      <w:r w:rsidR="002806AA">
        <w:instrText>ADDIN CSL_CITATION { "citationItems" : [ { "id" : "ITEM-1", "itemData" : { "ISBN" : "978-3-642-04952-1", "abstract" : "Selbst komplexe Bildverarbeitungsaufgaben sind heute auf g\u00e4ngigen PCs und Workstations l\u00f6sbar und damit jedem Studenten, Wissenschaftler und Ingenieur zug\u00e4nglich. Dieses Standardwerk vermittelt Anwendern erfolgreich das Know-how ...", "author" : [ { "dropping-particle" : "", "family" : "J\u00e4hne", "given" : "Bernd", "non-dropping-particle" : "", "parse-names" : false, "suffix" : "" } ], "edition" : "7", "id" : "ITEM-1", "issued" : { "date-parts" : [ [ "2012" ] ] }, "publisher" : "Springer Verlag", "publisher-place" : "Heidelberg", "title" : "Digitale Bildverarbeitung: und Bildgewinnung (German Edition)", "type" : "book" }, "locator" : "561", "uris" : [ "http://www.mendeley.com/documents/?uuid=636f0d26-5b4e-4358-bc56-863cf0a9798e" ] } ], "mendeley" : { "formattedCitation" : "(J\u00e4hne, 2012, S. 561)", "manualFormatting" : "(J\u00e4hne, 2012, S. 562)", "plainTextFormattedCitation" : "(J\u00e4hne, 2012, S. 561)", "previouslyFormattedCitation" : "(J\u00e4hne, 2012, S. 561)" }, "properties" : { "noteIndex" : 0 }, "schema" : "https://github.com/citation-style-language/schema/raw/master/csl-citation.json" }</w:instrText>
      </w:r>
      <w:r w:rsidR="002806AA">
        <w:fldChar w:fldCharType="separate"/>
      </w:r>
      <w:r w:rsidR="002806AA">
        <w:rPr>
          <w:noProof/>
        </w:rPr>
        <w:t>(Jähne, 2012, S. 562</w:t>
      </w:r>
      <w:r w:rsidR="002806AA" w:rsidRPr="00E2495B">
        <w:rPr>
          <w:noProof/>
        </w:rPr>
        <w:t>)</w:t>
      </w:r>
      <w:r w:rsidR="002806AA">
        <w:fldChar w:fldCharType="end"/>
      </w:r>
    </w:p>
    <w:p w:rsidR="00B176C3" w:rsidRDefault="00B176C3" w:rsidP="00707897">
      <w:pPr>
        <w:ind w:left="-142" w:right="-283"/>
        <w:rPr>
          <w:noProof/>
          <w:lang w:eastAsia="de-DE"/>
        </w:rPr>
      </w:pPr>
      <w:r>
        <w:rPr>
          <w:noProof/>
          <w:lang w:eastAsia="de-DE"/>
        </w:rPr>
        <w:drawing>
          <wp:inline distT="0" distB="0" distL="0" distR="0" wp14:anchorId="6E02DF83" wp14:editId="7F458FCF">
            <wp:extent cx="1714500" cy="1553766"/>
            <wp:effectExtent l="0" t="0" r="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pic:cNvPicPr>
                      <a:picLocks noChangeAspect="1" noChangeArrowheads="1"/>
                    </pic:cNvPicPr>
                  </pic:nvPicPr>
                  <pic:blipFill rotWithShape="1">
                    <a:blip r:embed="rId39">
                      <a:extLst>
                        <a:ext uri="{28A0092B-C50C-407E-A947-70E740481C1C}">
                          <a14:useLocalDpi xmlns:a14="http://schemas.microsoft.com/office/drawing/2010/main" val="0"/>
                        </a:ext>
                      </a:extLst>
                    </a:blip>
                    <a:srcRect r="31590" b="17143"/>
                    <a:stretch/>
                  </pic:blipFill>
                  <pic:spPr bwMode="auto">
                    <a:xfrm>
                      <a:off x="0" y="0"/>
                      <a:ext cx="1714500" cy="1553766"/>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eastAsia="de-DE"/>
        </w:rPr>
        <w:t xml:space="preserve">   </w:t>
      </w:r>
      <w:r>
        <w:rPr>
          <w:noProof/>
          <w:lang w:eastAsia="de-DE"/>
        </w:rPr>
        <w:drawing>
          <wp:inline distT="0" distB="0" distL="0" distR="0" wp14:anchorId="2AAAF5B5" wp14:editId="7BA0DDD1">
            <wp:extent cx="1676400" cy="1568939"/>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5"/>
                    <pic:cNvPicPr>
                      <a:picLocks noChangeAspect="1" noChangeArrowheads="1"/>
                    </pic:cNvPicPr>
                  </pic:nvPicPr>
                  <pic:blipFill rotWithShape="1">
                    <a:blip r:embed="rId40">
                      <a:extLst>
                        <a:ext uri="{28A0092B-C50C-407E-A947-70E740481C1C}">
                          <a14:useLocalDpi xmlns:a14="http://schemas.microsoft.com/office/drawing/2010/main" val="0"/>
                        </a:ext>
                      </a:extLst>
                    </a:blip>
                    <a:srcRect r="32290" b="16763"/>
                    <a:stretch/>
                  </pic:blipFill>
                  <pic:spPr bwMode="auto">
                    <a:xfrm>
                      <a:off x="0" y="0"/>
                      <a:ext cx="1676400" cy="1568939"/>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eastAsia="de-DE"/>
        </w:rPr>
        <w:t xml:space="preserve">   </w:t>
      </w:r>
      <w:r>
        <w:rPr>
          <w:noProof/>
          <w:lang w:eastAsia="de-DE"/>
        </w:rPr>
        <w:drawing>
          <wp:inline distT="0" distB="0" distL="0" distR="0" wp14:anchorId="656A9C8D" wp14:editId="4604B034">
            <wp:extent cx="1734206" cy="1571625"/>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pic:cNvPicPr>
                      <a:picLocks noChangeAspect="1" noChangeArrowheads="1"/>
                    </pic:cNvPicPr>
                  </pic:nvPicPr>
                  <pic:blipFill rotWithShape="1">
                    <a:blip r:embed="rId41">
                      <a:extLst>
                        <a:ext uri="{28A0092B-C50C-407E-A947-70E740481C1C}">
                          <a14:useLocalDpi xmlns:a14="http://schemas.microsoft.com/office/drawing/2010/main" val="0"/>
                        </a:ext>
                      </a:extLst>
                    </a:blip>
                    <a:srcRect r="31577" b="17614"/>
                    <a:stretch/>
                  </pic:blipFill>
                  <pic:spPr bwMode="auto">
                    <a:xfrm>
                      <a:off x="0" y="0"/>
                      <a:ext cx="1735390" cy="1572698"/>
                    </a:xfrm>
                    <a:prstGeom prst="rect">
                      <a:avLst/>
                    </a:prstGeom>
                    <a:noFill/>
                    <a:ln>
                      <a:noFill/>
                    </a:ln>
                    <a:extLst>
                      <a:ext uri="{53640926-AAD7-44D8-BBD7-CCE9431645EC}">
                        <a14:shadowObscured xmlns:a14="http://schemas.microsoft.com/office/drawing/2010/main"/>
                      </a:ext>
                    </a:extLst>
                  </pic:spPr>
                </pic:pic>
              </a:graphicData>
            </a:graphic>
          </wp:inline>
        </w:drawing>
      </w:r>
    </w:p>
    <w:p w:rsidR="00707897" w:rsidRDefault="00707897" w:rsidP="00707897">
      <w:pPr>
        <w:pStyle w:val="Beschriftung"/>
        <w:rPr>
          <w:noProof/>
          <w:lang w:eastAsia="de-DE"/>
        </w:rPr>
      </w:pPr>
      <w:bookmarkStart w:id="49" w:name="_Ref475714566"/>
      <w:bookmarkStart w:id="50" w:name="_Toc475891571"/>
      <w:r>
        <w:t xml:space="preserve">Abbildung </w:t>
      </w:r>
      <w:r w:rsidR="00C57897">
        <w:fldChar w:fldCharType="begin"/>
      </w:r>
      <w:r w:rsidR="00C57897">
        <w:instrText xml:space="preserve"> SEQ Abbildung \* ARABIC </w:instrText>
      </w:r>
      <w:r w:rsidR="00C57897">
        <w:fldChar w:fldCharType="separate"/>
      </w:r>
      <w:r w:rsidR="00472B2C">
        <w:rPr>
          <w:noProof/>
        </w:rPr>
        <w:t>15</w:t>
      </w:r>
      <w:r w:rsidR="00C57897">
        <w:rPr>
          <w:noProof/>
        </w:rPr>
        <w:fldChar w:fldCharType="end"/>
      </w:r>
      <w:bookmarkEnd w:id="49"/>
      <w:r>
        <w:t xml:space="preserve"> - Originalbild (links) nach Ausführung von Opening (Mitte) beziehungsweise Closing (rechts)</w:t>
      </w:r>
      <w:r w:rsidR="00756F7F">
        <w:t xml:space="preserve"> mit Strukturelementen der Dimension 3 x 3 </w:t>
      </w:r>
      <w:r w:rsidR="00756F7F">
        <w:fldChar w:fldCharType="begin" w:fldLock="1"/>
      </w:r>
      <w:r w:rsidR="00756F7F">
        <w:instrText>ADDIN CSL_CITATION { "citationItems" : [ { "id" : "ITEM-1", "itemData" : { "ISBN" : "978-3-642-04952-1", "abstract" : "Selbst komplexe Bildverarbeitungsaufgaben sind heute auf g\u00e4ngigen PCs und Workstations l\u00f6sbar und damit jedem Studenten, Wissenschaftler und Ingenieur zug\u00e4nglich. Dieses Standardwerk vermittelt Anwendern erfolgreich das Know-how ...", "author" : [ { "dropping-particle" : "", "family" : "J\u00e4hne", "given" : "Bernd", "non-dropping-particle" : "", "parse-names" : false, "suffix" : "" } ], "edition" : "7", "id" : "ITEM-1", "issued" : { "date-parts" : [ [ "2012" ] ] }, "publisher" : "Springer Verlag", "publisher-place" : "Heidelberg", "title" : "Digitale Bildverarbeitung: und Bildgewinnung (German Edition)", "type" : "book" }, "locator" : "561, 562", "uris" : [ "http://www.mendeley.com/documents/?uuid=636f0d26-5b4e-4358-bc56-863cf0a9798e" ] } ], "mendeley" : { "formattedCitation" : "(J\u00e4hne, 2012, S. 561, 562)", "manualFormatting" : "(nach J\u00e4hne, 2012, S. 561, 562)", "plainTextFormattedCitation" : "(J\u00e4hne, 2012, S. 561, 562)", "previouslyFormattedCitation" : "(J\u00e4hne, 2012, S. 561, 562)" }, "properties" : { "noteIndex" : 0 }, "schema" : "https://github.com/citation-style-language/schema/raw/master/csl-citation.json" }</w:instrText>
      </w:r>
      <w:r w:rsidR="00756F7F">
        <w:fldChar w:fldCharType="separate"/>
      </w:r>
      <w:r w:rsidR="00756F7F" w:rsidRPr="00756F7F">
        <w:rPr>
          <w:b w:val="0"/>
          <w:noProof/>
        </w:rPr>
        <w:t>(</w:t>
      </w:r>
      <w:r w:rsidR="00756F7F">
        <w:rPr>
          <w:b w:val="0"/>
          <w:noProof/>
        </w:rPr>
        <w:t xml:space="preserve">nach </w:t>
      </w:r>
      <w:r w:rsidR="00756F7F" w:rsidRPr="00756F7F">
        <w:rPr>
          <w:b w:val="0"/>
          <w:noProof/>
        </w:rPr>
        <w:t>Jähne, 2012, S. 561, 562)</w:t>
      </w:r>
      <w:bookmarkEnd w:id="50"/>
      <w:r w:rsidR="00756F7F">
        <w:fldChar w:fldCharType="end"/>
      </w:r>
    </w:p>
    <w:p w:rsidR="00B176C3" w:rsidRDefault="00B176C3" w:rsidP="00242897">
      <w:pPr>
        <w:rPr>
          <w:noProof/>
          <w:lang w:eastAsia="de-DE"/>
        </w:rPr>
      </w:pPr>
    </w:p>
    <w:p w:rsidR="00B176C3" w:rsidRPr="00D50880" w:rsidRDefault="00B176C3" w:rsidP="00242897"/>
    <w:p w:rsidR="00C47698" w:rsidRDefault="00EA5EE8" w:rsidP="003C0107">
      <w:pPr>
        <w:pStyle w:val="berschrift2"/>
        <w:numPr>
          <w:ilvl w:val="1"/>
          <w:numId w:val="1"/>
        </w:numPr>
        <w:ind w:left="567" w:hanging="567"/>
        <w:jc w:val="left"/>
      </w:pPr>
      <w:bookmarkStart w:id="51" w:name="_Toc475891500"/>
      <w:r>
        <w:lastRenderedPageBreak/>
        <w:t>Maschinelles Lernen</w:t>
      </w:r>
      <w:bookmarkEnd w:id="51"/>
    </w:p>
    <w:p w:rsidR="003D72AF" w:rsidRDefault="00EB616D" w:rsidP="00323D81">
      <w:pPr>
        <w:pStyle w:val="berschrift3"/>
        <w:numPr>
          <w:ilvl w:val="2"/>
          <w:numId w:val="1"/>
        </w:numPr>
        <w:jc w:val="left"/>
      </w:pPr>
      <w:bookmarkStart w:id="52" w:name="_Toc475891501"/>
      <w:r>
        <w:t>maschinelle</w:t>
      </w:r>
      <w:r w:rsidR="00323D81">
        <w:t xml:space="preserve"> Lernverfahren</w:t>
      </w:r>
      <w:bookmarkEnd w:id="52"/>
    </w:p>
    <w:p w:rsidR="006636A6" w:rsidRDefault="007D58CC" w:rsidP="00447A31">
      <w:r>
        <w:t>Die Entwicklung</w:t>
      </w:r>
      <w:r w:rsidR="00424720">
        <w:t xml:space="preserve"> maschinelle</w:t>
      </w:r>
      <w:r>
        <w:t>r</w:t>
      </w:r>
      <w:r w:rsidR="00424720">
        <w:t xml:space="preserve"> Lern</w:t>
      </w:r>
      <w:r>
        <w:t>verfahren</w:t>
      </w:r>
      <w:r w:rsidR="00424720">
        <w:t xml:space="preserve"> ist ein wichtiger Teilbereich der künstlichen Intelligenz</w:t>
      </w:r>
      <w:r>
        <w:t xml:space="preserve"> </w:t>
      </w:r>
      <w:r>
        <w:fldChar w:fldCharType="begin" w:fldLock="1"/>
      </w:r>
      <w:r w:rsidR="00397473">
        <w:instrText>ADDIN CSL_CITATION { "citationItems" : [ { "id" : "ITEM-1", "itemData" : { "DOI" : "10.1007/978-3-8348-9989-7", "ISBN" : "9783658135485", "author" : [ { "dropping-particle" : "", "family" : "Ertel", "given" : "Wolfgang", "non-dropping-particle" : "", "parse-names" : false, "suffix" : "" } ], "edition" : "4", "id" : "ITEM-1", "issued" : { "date-parts" : [ [ "2016" ] ] }, "publisher" : "Springer Fachmedien", "publisher-place" : "Wiesbaden", "title" : "Grundkurs K\u00fcnstliche Intelligenz", "type" : "book" }, "locator" : "191", "uris" : [ "http://www.mendeley.com/documents/?uuid=0227ae83-821e-43fc-b296-e367db7fd495" ] } ], "mendeley" : { "formattedCitation" : "(Ertel, 2016, S. 191)", "plainTextFormattedCitation" : "(Ertel, 2016, S. 191)", "previouslyFormattedCitation" : "(Ertel, 2016, S. 191)" }, "properties" : { "noteIndex" : 0 }, "schema" : "https://github.com/citation-style-language/schema/raw/master/csl-citation.json" }</w:instrText>
      </w:r>
      <w:r>
        <w:fldChar w:fldCharType="separate"/>
      </w:r>
      <w:r w:rsidRPr="007D58CC">
        <w:rPr>
          <w:noProof/>
        </w:rPr>
        <w:t>(Ertel, 2016, S. 191)</w:t>
      </w:r>
      <w:r>
        <w:fldChar w:fldCharType="end"/>
      </w:r>
      <w:r w:rsidR="00424720">
        <w:t>.</w:t>
      </w:r>
      <w:r w:rsidR="006636A6">
        <w:t xml:space="preserve"> </w:t>
      </w:r>
      <w:r w:rsidR="00397473">
        <w:t xml:space="preserve">Es handelt sich beim maschinellen Lernen nicht um simples Auswendiglernen, sondern um die Generalisierung gelernter Beispiele, um das Gelernte auf theoretisch unendlich viele neue ungesehene Beispiele anwenden zu können. </w:t>
      </w:r>
      <w:r w:rsidR="006636A6">
        <w:fldChar w:fldCharType="begin" w:fldLock="1"/>
      </w:r>
      <w:r w:rsidR="006636A6">
        <w:instrText>ADDIN CSL_CITATION { "citationItems" : [ { "id" : "ITEM-1", "itemData" : { "DOI" : "10.1007/978-3-8348-9989-7", "ISBN" : "9783658135485", "author" : [ { "dropping-particle" : "", "family" : "Ertel", "given" : "Wolfgang", "non-dropping-particle" : "", "parse-names" : false, "suffix" : "" } ], "edition" : "4", "id" : "ITEM-1", "issued" : { "date-parts" : [ [ "2016" ] ] }, "publisher" : "Springer Fachmedien", "publisher-place" : "Wiesbaden", "title" : "Grundkurs K\u00fcnstliche Intelligenz", "type" : "book" }, "locator" : "192-194", "uris" : [ "http://www.mendeley.com/documents/?uuid=0227ae83-821e-43fc-b296-e367db7fd495" ] } ], "mendeley" : { "formattedCitation" : "(Ertel, 2016, S. 192\u2013194)", "manualFormatting" : "(Ertel, 2016, S. 192)", "plainTextFormattedCitation" : "(Ertel, 2016, S. 192\u2013194)", "previouslyFormattedCitation" : "(Ertel, 2016, S. 192\u2013194)" }, "properties" : { "noteIndex" : 0 }, "schema" : "https://github.com/citation-style-language/schema/raw/master/csl-citation.json" }</w:instrText>
      </w:r>
      <w:r w:rsidR="006636A6">
        <w:fldChar w:fldCharType="separate"/>
      </w:r>
      <w:r w:rsidR="006636A6" w:rsidRPr="00397473">
        <w:rPr>
          <w:noProof/>
        </w:rPr>
        <w:t>(Ertel, 2016, S. 192)</w:t>
      </w:r>
      <w:r w:rsidR="006636A6">
        <w:fldChar w:fldCharType="end"/>
      </w:r>
    </w:p>
    <w:p w:rsidR="00854B33" w:rsidRDefault="0029604D" w:rsidP="00447A31">
      <w:r>
        <w:t xml:space="preserve">Beim maschinellen Lernen unterscheidet man zwischen überwachtem und unüberwachtem Lernen. </w:t>
      </w:r>
      <w:r w:rsidR="00E00DFE">
        <w:t xml:space="preserve">Bei </w:t>
      </w:r>
      <w:r w:rsidR="00F86496">
        <w:t>unüberwachten Lernverfahren</w:t>
      </w:r>
      <w:r w:rsidR="00E00DFE">
        <w:t xml:space="preserve"> sind</w:t>
      </w:r>
      <w:r w:rsidR="00F86496">
        <w:t xml:space="preserve"> zu den </w:t>
      </w:r>
      <w:r w:rsidR="00E00DFE">
        <w:t>Trainings</w:t>
      </w:r>
      <w:r w:rsidR="00F86496">
        <w:t>daten</w:t>
      </w:r>
      <w:r w:rsidR="002A23C9">
        <w:t xml:space="preserve"> </w:t>
      </w:r>
      <w:r w:rsidR="00F86496">
        <w:t xml:space="preserve">keine Zieldaten </w:t>
      </w:r>
      <w:r w:rsidR="0095697E">
        <w:t>verfügbar</w:t>
      </w:r>
      <w:r w:rsidR="00F86496">
        <w:t>. Ziel von unüberwachtem Lernen kann unter a</w:t>
      </w:r>
      <w:r w:rsidR="00E00DFE">
        <w:t>n</w:t>
      </w:r>
      <w:r w:rsidR="00F86496">
        <w:t>dere</w:t>
      </w:r>
      <w:r w:rsidR="005344E1">
        <w:t>m</w:t>
      </w:r>
      <w:r w:rsidR="00F86496">
        <w:t xml:space="preserve"> sein</w:t>
      </w:r>
      <w:r w:rsidR="002A23C9">
        <w:t xml:space="preserve">, </w:t>
      </w:r>
      <w:r w:rsidR="00F86496">
        <w:t>in den Daten Gruppen von ähnlichen Strukturen mittels Clustering (Kapitel</w:t>
      </w:r>
      <w:r w:rsidR="009E22DD">
        <w:t xml:space="preserve"> </w:t>
      </w:r>
      <w:r w:rsidR="009E22DD">
        <w:fldChar w:fldCharType="begin"/>
      </w:r>
      <w:r w:rsidR="009E22DD">
        <w:instrText xml:space="preserve"> REF _Ref475734984 \r \h </w:instrText>
      </w:r>
      <w:r w:rsidR="009E22DD">
        <w:fldChar w:fldCharType="separate"/>
      </w:r>
      <w:r w:rsidR="00472B2C">
        <w:t>2.3.6</w:t>
      </w:r>
      <w:r w:rsidR="009E22DD">
        <w:fldChar w:fldCharType="end"/>
      </w:r>
      <w:r w:rsidR="00F86496">
        <w:t xml:space="preserve">) zu finden </w:t>
      </w:r>
      <w:r w:rsidR="00F86496" w:rsidRPr="00D6585A">
        <w:t>oder ho</w:t>
      </w:r>
      <w:r w:rsidR="00EB616D">
        <w:t>chdimensionale Daten auf wenige</w:t>
      </w:r>
      <w:r w:rsidR="00F86496" w:rsidRPr="00D6585A">
        <w:t xml:space="preserve"> Dimensionen zu projizieren</w:t>
      </w:r>
      <w:r w:rsidR="00496EE2">
        <w:t>.</w:t>
      </w:r>
      <w:r w:rsidR="0095697E" w:rsidRPr="0095697E">
        <w:t xml:space="preserve"> </w:t>
      </w:r>
      <w:r w:rsidR="0095697E">
        <w:t>Dagegen ist bei überwachtem Lernen zu den zu trainierenden Beispielen als Eingabe die zugehörige Ausgabe bereits bekannt. Zum überwac</w:t>
      </w:r>
      <w:r w:rsidR="0095697E">
        <w:t>h</w:t>
      </w:r>
      <w:r w:rsidR="0095697E">
        <w:t>ten Lernen zählen Klassifizierungsprobleme</w:t>
      </w:r>
      <w:r w:rsidR="009A6CB4">
        <w:t xml:space="preserve"> (Kapitel </w:t>
      </w:r>
      <w:r w:rsidR="009A6CB4">
        <w:fldChar w:fldCharType="begin"/>
      </w:r>
      <w:r w:rsidR="009A6CB4">
        <w:instrText xml:space="preserve"> REF _Ref475793751 \r \h </w:instrText>
      </w:r>
      <w:r w:rsidR="009A6CB4">
        <w:fldChar w:fldCharType="separate"/>
      </w:r>
      <w:r w:rsidR="00472B2C">
        <w:t>2.3.2</w:t>
      </w:r>
      <w:r w:rsidR="009A6CB4">
        <w:fldChar w:fldCharType="end"/>
      </w:r>
      <w:r w:rsidR="009A6CB4">
        <w:t>)</w:t>
      </w:r>
      <w:r w:rsidR="0095697E">
        <w:t xml:space="preserve">. </w:t>
      </w:r>
      <w:r w:rsidR="002A23C9">
        <w:fldChar w:fldCharType="begin" w:fldLock="1"/>
      </w:r>
      <w:r w:rsidR="0015403A">
        <w:instrText>ADDIN CSL_CITATION { "citationItems" : [ { "id" : "ITEM-1", "itemData" : { "ISBN" : "978-0387-31073-2",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Bishop", "given" : "Christopher M", "non-dropping-particle" : "", "parse-names" : false, "suffix" : "" } ], "id" : "ITEM-1", "issued" : { "date-parts" : [ [ "2006" ] ] }, "publisher" : "Springer Science+Business Media", "publisher-place" : "New York", "title" : "Pattern Recognition and Machine Learning", "type" : "book" }, "locator" : "3", "uris" : [ "http://www.mendeley.com/documents/?uuid=4cfed990-295a-4453-8749-9cb41f27b2e2" ] } ], "mendeley" : { "formattedCitation" : "(Bishop, 2006, S. 3)", "plainTextFormattedCitation" : "(Bishop, 2006, S. 3)", "previouslyFormattedCitation" : "(Bishop, 2006, S. 3)" }, "properties" : { "noteIndex" : 0 }, "schema" : "https://github.com/citation-style-language/schema/raw/master/csl-citation.json" }</w:instrText>
      </w:r>
      <w:r w:rsidR="002A23C9">
        <w:fldChar w:fldCharType="separate"/>
      </w:r>
      <w:r w:rsidR="0015403A" w:rsidRPr="0015403A">
        <w:rPr>
          <w:noProof/>
        </w:rPr>
        <w:t>(Bishop, 2006, S. 3)</w:t>
      </w:r>
      <w:r w:rsidR="002A23C9">
        <w:fldChar w:fldCharType="end"/>
      </w:r>
    </w:p>
    <w:p w:rsidR="00854B33" w:rsidRDefault="00854B33" w:rsidP="00854B33">
      <w:pPr>
        <w:pStyle w:val="berschrift3"/>
        <w:numPr>
          <w:ilvl w:val="2"/>
          <w:numId w:val="1"/>
        </w:numPr>
        <w:jc w:val="left"/>
      </w:pPr>
      <w:bookmarkStart w:id="53" w:name="_Ref475731054"/>
      <w:bookmarkStart w:id="54" w:name="_Ref475793751"/>
      <w:bookmarkStart w:id="55" w:name="_Toc475891502"/>
      <w:r>
        <w:t>Klassif</w:t>
      </w:r>
      <w:bookmarkEnd w:id="53"/>
      <w:r>
        <w:t>izier</w:t>
      </w:r>
      <w:bookmarkEnd w:id="54"/>
      <w:r w:rsidR="00CD0C2D">
        <w:t>ung</w:t>
      </w:r>
      <w:bookmarkEnd w:id="55"/>
    </w:p>
    <w:p w:rsidR="00854B33" w:rsidRDefault="00854B33" w:rsidP="00854B33">
      <w:r>
        <w:t xml:space="preserve">Bei der Klassifizierung wird aus </w:t>
      </w:r>
      <w:r w:rsidR="00F83A94">
        <w:t xml:space="preserve">bereits klassifizierten </w:t>
      </w:r>
      <w:r>
        <w:t xml:space="preserve">Trainingsdaten, eine Funktion generiert, die die Klasse eines neuen Objektes anhand seiner Merkmale berechnen kann </w:t>
      </w:r>
      <w:r>
        <w:fldChar w:fldCharType="begin" w:fldLock="1"/>
      </w:r>
      <w:r>
        <w:instrText>ADDIN CSL_CITATION { "citationItems" : [ { "id" : "ITEM-1", "itemData" : { "DOI" : "10.1007/978-3-8348-9989-7", "ISBN" : "9783658135485", "author" : [ { "dropping-particle" : "", "family" : "Ertel", "given" : "Wolfgang", "non-dropping-particle" : "", "parse-names" : false, "suffix" : "" } ], "edition" : "4", "id" : "ITEM-1", "issued" : { "date-parts" : [ [ "2016" ] ] }, "publisher" : "Springer Fachmedien", "publisher-place" : "Wiesbaden", "title" : "Grundkurs K\u00fcnstliche Intelligenz", "type" : "book" }, "locator" : "192-194", "uris" : [ "http://www.mendeley.com/documents/?uuid=0227ae83-821e-43fc-b296-e367db7fd495" ] } ], "mendeley" : { "formattedCitation" : "(Ertel, 2016, S. 192\u2013194)", "manualFormatting" : "(Ertel, 2016, S. 193)", "plainTextFormattedCitation" : "(Ertel, 2016, S. 192\u2013194)", "previouslyFormattedCitation" : "(Ertel, 2016, S. 192\u2013194)" }, "properties" : { "noteIndex" : 0 }, "schema" : "https://github.com/citation-style-language/schema/raw/master/csl-citation.json" }</w:instrText>
      </w:r>
      <w:r>
        <w:fldChar w:fldCharType="separate"/>
      </w:r>
      <w:r w:rsidRPr="00397473">
        <w:rPr>
          <w:noProof/>
        </w:rPr>
        <w:t>(Ertel, 2016, S. 19</w:t>
      </w:r>
      <w:r>
        <w:rPr>
          <w:noProof/>
        </w:rPr>
        <w:t>3</w:t>
      </w:r>
      <w:r w:rsidRPr="00397473">
        <w:rPr>
          <w:noProof/>
        </w:rPr>
        <w:t>)</w:t>
      </w:r>
      <w:r>
        <w:fldChar w:fldCharType="end"/>
      </w:r>
      <w:r w:rsidR="00B96351">
        <w:t xml:space="preserve">. </w:t>
      </w:r>
      <w:r>
        <w:t xml:space="preserve">Die  Aufgabe sowohl des Trainings, als auch der Abbildung eines Merkmalsvektors auf einen Klassenwert, übernimmt ein Klassifizierer, schematisch in </w:t>
      </w:r>
      <w:r>
        <w:fldChar w:fldCharType="begin"/>
      </w:r>
      <w:r>
        <w:instrText xml:space="preserve"> REF _Ref475730060 \h </w:instrText>
      </w:r>
      <w:r>
        <w:fldChar w:fldCharType="separate"/>
      </w:r>
      <w:r w:rsidR="00472B2C">
        <w:t xml:space="preserve">Abbildung </w:t>
      </w:r>
      <w:r w:rsidR="00472B2C">
        <w:rPr>
          <w:noProof/>
        </w:rPr>
        <w:t>16</w:t>
      </w:r>
      <w:r>
        <w:fldChar w:fldCharType="end"/>
      </w:r>
      <w:r>
        <w:t xml:space="preserve"> dargestellt.</w:t>
      </w:r>
      <w:r w:rsidR="00DA3153">
        <w:t xml:space="preserve"> Die Merkmal</w:t>
      </w:r>
      <w:r w:rsidR="0044316D">
        <w:t>svektoren</w:t>
      </w:r>
      <w:r>
        <w:t xml:space="preserve"> werden im Folgenden auch Features genannt</w:t>
      </w:r>
      <w:r w:rsidR="00832F10">
        <w:t xml:space="preserve">. </w:t>
      </w:r>
    </w:p>
    <w:p w:rsidR="00854B33" w:rsidRDefault="000D4F50" w:rsidP="00854B33">
      <w:r>
        <w:rPr>
          <w:noProof/>
          <w:lang w:eastAsia="de-DE"/>
        </w:rPr>
        <mc:AlternateContent>
          <mc:Choice Requires="wps">
            <w:drawing>
              <wp:anchor distT="0" distB="0" distL="114300" distR="114300" simplePos="0" relativeHeight="251664384" behindDoc="0" locked="0" layoutInCell="1" allowOverlap="1" wp14:anchorId="3CE892B5" wp14:editId="4150FF19">
                <wp:simplePos x="0" y="0"/>
                <wp:positionH relativeFrom="column">
                  <wp:posOffset>741984</wp:posOffset>
                </wp:positionH>
                <wp:positionV relativeFrom="paragraph">
                  <wp:posOffset>269875</wp:posOffset>
                </wp:positionV>
                <wp:extent cx="838200" cy="295275"/>
                <wp:effectExtent l="0" t="0" r="0" b="0"/>
                <wp:wrapNone/>
                <wp:docPr id="2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8200" cy="295275"/>
                        </a:xfrm>
                        <a:prstGeom prst="rect">
                          <a:avLst/>
                        </a:prstGeom>
                        <a:noFill/>
                        <a:ln w="9525">
                          <a:noFill/>
                          <a:miter lim="800000"/>
                          <a:headEnd/>
                          <a:tailEnd/>
                        </a:ln>
                      </wps:spPr>
                      <wps:txbx>
                        <w:txbxContent>
                          <w:p w:rsidR="006D249D" w:rsidRPr="006E643C" w:rsidRDefault="006D249D" w:rsidP="00854B33">
                            <w:pPr>
                              <w:rPr>
                                <w:b/>
                              </w:rPr>
                            </w:pPr>
                            <w:r w:rsidRPr="006073A8">
                              <w:rPr>
                                <w:b/>
                                <w:sz w:val="18"/>
                              </w:rPr>
                              <w:t>Merkmal 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2" type="#_x0000_t202" style="position:absolute;left:0;text-align:left;margin-left:58.4pt;margin-top:21.25pt;width:66pt;height:23.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" filled="f" stroked="f">
                <v:textbox>
                  <w:txbxContent>
                    <w:p w:rsidR="006D249D" w:rsidRPr="006E643C" w:rsidRDefault="006D249D" w:rsidP="00854B33">
                      <w:pPr>
                        <w:rPr>
                          <w:b/>
                        </w:rPr>
                      </w:pPr>
                      <w:r w:rsidRPr="006073A8">
                        <w:rPr>
                          <w:b/>
                          <w:sz w:val="18"/>
                        </w:rPr>
                        <w:t>Merkmal 1</w:t>
                      </w:r>
                    </w:p>
                  </w:txbxContent>
                </v:textbox>
              </v:shape>
            </w:pict>
          </mc:Fallback>
        </mc:AlternateContent>
      </w:r>
      <w:r w:rsidR="00854B33">
        <w:rPr>
          <w:noProof/>
          <w:lang w:eastAsia="de-DE"/>
        </w:rPr>
        <mc:AlternateContent>
          <mc:Choice Requires="wps">
            <w:drawing>
              <wp:anchor distT="0" distB="0" distL="114300" distR="114300" simplePos="0" relativeHeight="251659264" behindDoc="0" locked="0" layoutInCell="1" allowOverlap="1" wp14:anchorId="5B5737A6" wp14:editId="3BFEC5C7">
                <wp:simplePos x="0" y="0"/>
                <wp:positionH relativeFrom="column">
                  <wp:posOffset>2230424</wp:posOffset>
                </wp:positionH>
                <wp:positionV relativeFrom="paragraph">
                  <wp:posOffset>197485</wp:posOffset>
                </wp:positionV>
                <wp:extent cx="1047750" cy="789305"/>
                <wp:effectExtent l="0" t="0" r="19050" b="10795"/>
                <wp:wrapNone/>
                <wp:docPr id="19" name="Rechteck 19"/>
                <wp:cNvGraphicFramePr/>
                <a:graphic xmlns:a="http://schemas.openxmlformats.org/drawingml/2006/main">
                  <a:graphicData uri="http://schemas.microsoft.com/office/word/2010/wordprocessingShape">
                    <wps:wsp>
                      <wps:cNvSpPr/>
                      <wps:spPr>
                        <a:xfrm>
                          <a:off x="0" y="0"/>
                          <a:ext cx="1047750" cy="78930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hteck 19" o:spid="_x0000_s1026" style="position:absolute;margin-left:175.6pt;margin-top:15.55pt;width:82.5pt;height:62.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" fillcolor="white [3201]" strokecolor="black [3200]" strokeweight="1pt"/>
            </w:pict>
          </mc:Fallback>
        </mc:AlternateContent>
      </w:r>
    </w:p>
    <w:p w:rsidR="00854B33" w:rsidRDefault="000D4F50" w:rsidP="00854B33">
      <w:r>
        <w:rPr>
          <w:noProof/>
          <w:lang w:eastAsia="de-DE"/>
        </w:rPr>
        <mc:AlternateContent>
          <mc:Choice Requires="wps">
            <w:drawing>
              <wp:anchor distT="0" distB="0" distL="114300" distR="114300" simplePos="0" relativeHeight="251665408" behindDoc="0" locked="0" layoutInCell="1" allowOverlap="1" wp14:anchorId="37F64167" wp14:editId="7D37EBA6">
                <wp:simplePos x="0" y="0"/>
                <wp:positionH relativeFrom="column">
                  <wp:posOffset>742950</wp:posOffset>
                </wp:positionH>
                <wp:positionV relativeFrom="paragraph">
                  <wp:posOffset>311481</wp:posOffset>
                </wp:positionV>
                <wp:extent cx="838200" cy="295275"/>
                <wp:effectExtent l="0" t="0" r="0" b="0"/>
                <wp:wrapNone/>
                <wp:docPr id="24"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8200" cy="295275"/>
                        </a:xfrm>
                        <a:prstGeom prst="rect">
                          <a:avLst/>
                        </a:prstGeom>
                        <a:noFill/>
                        <a:ln w="9525">
                          <a:noFill/>
                          <a:miter lim="800000"/>
                          <a:headEnd/>
                          <a:tailEnd/>
                        </a:ln>
                      </wps:spPr>
                      <wps:txbx>
                        <w:txbxContent>
                          <w:p w:rsidR="006D249D" w:rsidRPr="006073A8" w:rsidRDefault="006D249D" w:rsidP="00854B33">
                            <w:pPr>
                              <w:rPr>
                                <w:b/>
                                <w:sz w:val="18"/>
                              </w:rPr>
                            </w:pPr>
                            <w:r w:rsidRPr="006073A8">
                              <w:rPr>
                                <w:b/>
                                <w:sz w:val="18"/>
                              </w:rPr>
                              <w:t>Merkmal 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3" type="#_x0000_t202" style="position:absolute;left:0;text-align:left;margin-left:58.5pt;margin-top:24.55pt;width:66pt;height:23.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" filled="f" stroked="f">
                <v:textbox>
                  <w:txbxContent>
                    <w:p w:rsidR="006D249D" w:rsidRPr="006073A8" w:rsidRDefault="006D249D" w:rsidP="00854B33">
                      <w:pPr>
                        <w:rPr>
                          <w:b/>
                          <w:sz w:val="18"/>
                        </w:rPr>
                      </w:pPr>
                      <w:r w:rsidRPr="006073A8">
                        <w:rPr>
                          <w:b/>
                          <w:sz w:val="18"/>
                        </w:rPr>
                        <w:t>Merkmal n</w:t>
                      </w:r>
                    </w:p>
                  </w:txbxContent>
                </v:textbox>
              </v:shape>
            </w:pict>
          </mc:Fallback>
        </mc:AlternateContent>
      </w:r>
      <w:r>
        <w:rPr>
          <w:noProof/>
          <w:lang w:eastAsia="de-DE"/>
        </w:rPr>
        <mc:AlternateContent>
          <mc:Choice Requires="wps">
            <w:drawing>
              <wp:anchor distT="0" distB="0" distL="114300" distR="114300" simplePos="0" relativeHeight="251663360" behindDoc="0" locked="0" layoutInCell="1" allowOverlap="1" wp14:anchorId="65583A56" wp14:editId="04C2D8D3">
                <wp:simplePos x="0" y="0"/>
                <wp:positionH relativeFrom="column">
                  <wp:posOffset>3942411</wp:posOffset>
                </wp:positionH>
                <wp:positionV relativeFrom="paragraph">
                  <wp:posOffset>138430</wp:posOffset>
                </wp:positionV>
                <wp:extent cx="666750" cy="295275"/>
                <wp:effectExtent l="0" t="0" r="0" b="0"/>
                <wp:wrapNone/>
                <wp:docPr id="30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6750" cy="295275"/>
                        </a:xfrm>
                        <a:prstGeom prst="rect">
                          <a:avLst/>
                        </a:prstGeom>
                        <a:noFill/>
                        <a:ln w="9525">
                          <a:noFill/>
                          <a:miter lim="800000"/>
                          <a:headEnd/>
                          <a:tailEnd/>
                        </a:ln>
                      </wps:spPr>
                      <wps:txbx>
                        <w:txbxContent>
                          <w:p w:rsidR="006D249D" w:rsidRPr="006073A8" w:rsidRDefault="006D249D" w:rsidP="00854B33">
                            <w:pPr>
                              <w:rPr>
                                <w:b/>
                                <w:sz w:val="18"/>
                              </w:rPr>
                            </w:pPr>
                            <w:r w:rsidRPr="006073A8">
                              <w:rPr>
                                <w:b/>
                                <w:sz w:val="18"/>
                              </w:rPr>
                              <w:t>Klass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4" type="#_x0000_t202" style="position:absolute;left:0;text-align:left;margin-left:310.45pt;margin-top:10.9pt;width:52.5pt;height:23.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" filled="f" stroked="f">
                <v:textbox>
                  <w:txbxContent>
                    <w:p w:rsidR="006D249D" w:rsidRPr="006073A8" w:rsidRDefault="006D249D" w:rsidP="00854B33">
                      <w:pPr>
                        <w:rPr>
                          <w:b/>
                          <w:sz w:val="18"/>
                        </w:rPr>
                      </w:pPr>
                      <w:r w:rsidRPr="006073A8">
                        <w:rPr>
                          <w:b/>
                          <w:sz w:val="18"/>
                        </w:rPr>
                        <w:t>Klasse</w:t>
                      </w:r>
                    </w:p>
                  </w:txbxContent>
                </v:textbox>
              </v:shape>
            </w:pict>
          </mc:Fallback>
        </mc:AlternateContent>
      </w:r>
      <w:r>
        <w:rPr>
          <w:noProof/>
          <w:lang w:eastAsia="de-DE"/>
        </w:rPr>
        <mc:AlternateContent>
          <mc:Choice Requires="wps">
            <w:drawing>
              <wp:anchor distT="0" distB="0" distL="114300" distR="114300" simplePos="0" relativeHeight="251667456" behindDoc="0" locked="0" layoutInCell="1" allowOverlap="1" wp14:anchorId="4204D97D" wp14:editId="4F186B26">
                <wp:simplePos x="0" y="0"/>
                <wp:positionH relativeFrom="column">
                  <wp:posOffset>2285061</wp:posOffset>
                </wp:positionH>
                <wp:positionV relativeFrom="paragraph">
                  <wp:posOffset>137795</wp:posOffset>
                </wp:positionV>
                <wp:extent cx="952500" cy="295275"/>
                <wp:effectExtent l="0" t="0" r="0" b="0"/>
                <wp:wrapNone/>
                <wp:docPr id="26"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2500" cy="295275"/>
                        </a:xfrm>
                        <a:prstGeom prst="rect">
                          <a:avLst/>
                        </a:prstGeom>
                        <a:noFill/>
                        <a:ln w="9525">
                          <a:noFill/>
                          <a:miter lim="800000"/>
                          <a:headEnd/>
                          <a:tailEnd/>
                        </a:ln>
                      </wps:spPr>
                      <wps:txbx>
                        <w:txbxContent>
                          <w:p w:rsidR="006D249D" w:rsidRPr="00597DF3" w:rsidRDefault="006D249D" w:rsidP="00854B33">
                            <w:pPr>
                              <w:rPr>
                                <w:b/>
                                <w:sz w:val="18"/>
                              </w:rPr>
                            </w:pPr>
                            <w:r w:rsidRPr="00597DF3">
                              <w:t>Klassifizier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5" type="#_x0000_t202" style="position:absolute;left:0;text-align:left;margin-left:179.95pt;margin-top:10.85pt;width:75pt;height:23.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" filled="f" stroked="f">
                <v:textbox>
                  <w:txbxContent>
                    <w:p w:rsidR="006D249D" w:rsidRPr="00597DF3" w:rsidRDefault="006D249D" w:rsidP="00854B33">
                      <w:pPr>
                        <w:rPr>
                          <w:b/>
                          <w:sz w:val="18"/>
                        </w:rPr>
                      </w:pPr>
                      <w:r w:rsidRPr="00597DF3">
                        <w:t>Klassifizierer</w:t>
                      </w:r>
                    </w:p>
                  </w:txbxContent>
                </v:textbox>
              </v:shape>
            </w:pict>
          </mc:Fallback>
        </mc:AlternateContent>
      </w:r>
      <w:r>
        <w:rPr>
          <w:noProof/>
          <w:lang w:eastAsia="de-DE"/>
        </w:rPr>
        <mc:AlternateContent>
          <mc:Choice Requires="wps">
            <w:drawing>
              <wp:anchor distT="0" distB="0" distL="114300" distR="114300" simplePos="0" relativeHeight="251666432" behindDoc="0" locked="0" layoutInCell="1" allowOverlap="1" wp14:anchorId="76D3695E" wp14:editId="277E2FD0">
                <wp:simplePos x="0" y="0"/>
                <wp:positionH relativeFrom="column">
                  <wp:posOffset>643255</wp:posOffset>
                </wp:positionH>
                <wp:positionV relativeFrom="paragraph">
                  <wp:posOffset>55880</wp:posOffset>
                </wp:positionV>
                <wp:extent cx="838200" cy="295275"/>
                <wp:effectExtent l="0" t="0" r="0" b="0"/>
                <wp:wrapNone/>
                <wp:docPr id="25"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8200" cy="295275"/>
                        </a:xfrm>
                        <a:prstGeom prst="rect">
                          <a:avLst/>
                        </a:prstGeom>
                        <a:noFill/>
                        <a:ln w="9525">
                          <a:noFill/>
                          <a:miter lim="800000"/>
                          <a:headEnd/>
                          <a:tailEnd/>
                        </a:ln>
                      </wps:spPr>
                      <wps:txbx>
                        <w:txbxContent>
                          <w:p w:rsidR="006D249D" w:rsidRPr="006E643C" w:rsidRDefault="006D249D" w:rsidP="00854B33">
                            <w:pPr>
                              <w:jc w:val="center"/>
                              <w:rPr>
                                <w:b/>
                              </w:rPr>
                            </w:pPr>
                            <w:r>
                              <w:rPr>
                                <w:b/>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6" type="#_x0000_t202" style="position:absolute;left:0;text-align:left;margin-left:50.65pt;margin-top:4.4pt;width:66pt;height:23.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" filled="f" stroked="f">
                <v:textbox>
                  <w:txbxContent>
                    <w:p w:rsidR="006D249D" w:rsidRPr="006E643C" w:rsidRDefault="006D249D" w:rsidP="00854B33">
                      <w:pPr>
                        <w:jc w:val="center"/>
                        <w:rPr>
                          <w:b/>
                        </w:rPr>
                      </w:pPr>
                      <w:r>
                        <w:rPr>
                          <w:b/>
                        </w:rPr>
                        <w:t>…</w:t>
                      </w:r>
                    </w:p>
                  </w:txbxContent>
                </v:textbox>
              </v:shape>
            </w:pict>
          </mc:Fallback>
        </mc:AlternateContent>
      </w:r>
      <w:r>
        <w:rPr>
          <w:noProof/>
          <w:lang w:eastAsia="de-DE"/>
        </w:rPr>
        <mc:AlternateContent>
          <mc:Choice Requires="wps">
            <w:drawing>
              <wp:anchor distT="0" distB="0" distL="114300" distR="114300" simplePos="0" relativeHeight="251662336" behindDoc="0" locked="0" layoutInCell="1" allowOverlap="1" wp14:anchorId="2EFD115C" wp14:editId="3D8FC53F">
                <wp:simplePos x="0" y="0"/>
                <wp:positionH relativeFrom="column">
                  <wp:posOffset>3277870</wp:posOffset>
                </wp:positionH>
                <wp:positionV relativeFrom="paragraph">
                  <wp:posOffset>246380</wp:posOffset>
                </wp:positionV>
                <wp:extent cx="723900" cy="0"/>
                <wp:effectExtent l="0" t="76200" r="19050" b="152400"/>
                <wp:wrapNone/>
                <wp:docPr id="22" name="Gerade Verbindung mit Pfeil 22"/>
                <wp:cNvGraphicFramePr/>
                <a:graphic xmlns:a="http://schemas.openxmlformats.org/drawingml/2006/main">
                  <a:graphicData uri="http://schemas.microsoft.com/office/word/2010/wordprocessingShape">
                    <wps:wsp>
                      <wps:cNvCnPr/>
                      <wps:spPr>
                        <a:xfrm>
                          <a:off x="0" y="0"/>
                          <a:ext cx="723900" cy="0"/>
                        </a:xfrm>
                        <a:prstGeom prst="straightConnector1">
                          <a:avLst/>
                        </a:prstGeom>
                        <a:ln w="12700">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Gerade Verbindung mit Pfeil 22" o:spid="_x0000_s1026" type="#_x0000_t32" style="position:absolute;margin-left:258.1pt;margin-top:19.4pt;width:57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" strokecolor="black [3200]" strokeweight="1pt">
                <v:stroke endarrow="open"/>
                <v:shadow on="t" color="black" opacity="24903f" origin=",.5" offset="0,.55556mm"/>
              </v:shape>
            </w:pict>
          </mc:Fallback>
        </mc:AlternateContent>
      </w:r>
      <w:r>
        <w:rPr>
          <w:noProof/>
          <w:lang w:eastAsia="de-DE"/>
        </w:rPr>
        <mc:AlternateContent>
          <mc:Choice Requires="wps">
            <w:drawing>
              <wp:anchor distT="0" distB="0" distL="114300" distR="114300" simplePos="0" relativeHeight="251660288" behindDoc="0" locked="0" layoutInCell="1" allowOverlap="1" wp14:anchorId="4F8EDF06" wp14:editId="370EBA8D">
                <wp:simplePos x="0" y="0"/>
                <wp:positionH relativeFrom="column">
                  <wp:posOffset>1487474</wp:posOffset>
                </wp:positionH>
                <wp:positionV relativeFrom="paragraph">
                  <wp:posOffset>46355</wp:posOffset>
                </wp:positionV>
                <wp:extent cx="723900" cy="0"/>
                <wp:effectExtent l="0" t="76200" r="19050" b="152400"/>
                <wp:wrapNone/>
                <wp:docPr id="20" name="Gerade Verbindung mit Pfeil 20"/>
                <wp:cNvGraphicFramePr/>
                <a:graphic xmlns:a="http://schemas.openxmlformats.org/drawingml/2006/main">
                  <a:graphicData uri="http://schemas.microsoft.com/office/word/2010/wordprocessingShape">
                    <wps:wsp>
                      <wps:cNvCnPr/>
                      <wps:spPr>
                        <a:xfrm>
                          <a:off x="0" y="0"/>
                          <a:ext cx="723900" cy="0"/>
                        </a:xfrm>
                        <a:prstGeom prst="straightConnector1">
                          <a:avLst/>
                        </a:prstGeom>
                        <a:ln w="12700">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Gerade Verbindung mit Pfeil 20" o:spid="_x0000_s1026" type="#_x0000_t32" style="position:absolute;margin-left:117.1pt;margin-top:3.65pt;width:57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" strokecolor="black [3200]" strokeweight="1pt">
                <v:stroke endarrow="open"/>
                <v:shadow on="t" color="black" opacity="24903f" origin=",.5" offset="0,.55556mm"/>
              </v:shape>
            </w:pict>
          </mc:Fallback>
        </mc:AlternateContent>
      </w:r>
    </w:p>
    <w:p w:rsidR="00854B33" w:rsidRDefault="00854B33" w:rsidP="00854B33">
      <w:r>
        <w:rPr>
          <w:noProof/>
          <w:lang w:eastAsia="de-DE"/>
        </w:rPr>
        <mc:AlternateContent>
          <mc:Choice Requires="wps">
            <w:drawing>
              <wp:anchor distT="0" distB="0" distL="114300" distR="114300" simplePos="0" relativeHeight="251661312" behindDoc="0" locked="0" layoutInCell="1" allowOverlap="1" wp14:anchorId="4B17971A" wp14:editId="630C9F27">
                <wp:simplePos x="0" y="0"/>
                <wp:positionH relativeFrom="column">
                  <wp:posOffset>1487474</wp:posOffset>
                </wp:positionH>
                <wp:positionV relativeFrom="paragraph">
                  <wp:posOffset>95250</wp:posOffset>
                </wp:positionV>
                <wp:extent cx="723900" cy="0"/>
                <wp:effectExtent l="0" t="76200" r="19050" b="152400"/>
                <wp:wrapNone/>
                <wp:docPr id="21" name="Gerade Verbindung mit Pfeil 21"/>
                <wp:cNvGraphicFramePr/>
                <a:graphic xmlns:a="http://schemas.openxmlformats.org/drawingml/2006/main">
                  <a:graphicData uri="http://schemas.microsoft.com/office/word/2010/wordprocessingShape">
                    <wps:wsp>
                      <wps:cNvCnPr/>
                      <wps:spPr>
                        <a:xfrm>
                          <a:off x="0" y="0"/>
                          <a:ext cx="723900" cy="0"/>
                        </a:xfrm>
                        <a:prstGeom prst="straightConnector1">
                          <a:avLst/>
                        </a:prstGeom>
                        <a:ln w="12700">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Gerade Verbindung mit Pfeil 21" o:spid="_x0000_s1026" type="#_x0000_t32" style="position:absolute;margin-left:117.1pt;margin-top:7.5pt;width:57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" strokecolor="black [3200]" strokeweight="1pt">
                <v:stroke endarrow="open"/>
                <v:shadow on="t" color="black" opacity="24903f" origin=",.5" offset="0,.55556mm"/>
              </v:shape>
            </w:pict>
          </mc:Fallback>
        </mc:AlternateContent>
      </w:r>
    </w:p>
    <w:p w:rsidR="00854B33" w:rsidRDefault="000D4F50" w:rsidP="00854B33">
      <w:r>
        <w:rPr>
          <w:noProof/>
          <w:lang w:eastAsia="de-DE"/>
        </w:rPr>
        <mc:AlternateContent>
          <mc:Choice Requires="wps">
            <w:drawing>
              <wp:anchor distT="0" distB="0" distL="114300" distR="114300" simplePos="0" relativeHeight="251668480" behindDoc="0" locked="0" layoutInCell="1" allowOverlap="1" wp14:anchorId="76428BC8" wp14:editId="71F97815">
                <wp:simplePos x="0" y="0"/>
                <wp:positionH relativeFrom="column">
                  <wp:posOffset>2769870</wp:posOffset>
                </wp:positionH>
                <wp:positionV relativeFrom="paragraph">
                  <wp:posOffset>20320</wp:posOffset>
                </wp:positionV>
                <wp:extent cx="0" cy="275590"/>
                <wp:effectExtent l="114300" t="38100" r="76200" b="86360"/>
                <wp:wrapNone/>
                <wp:docPr id="28" name="Gerade Verbindung mit Pfeil 28"/>
                <wp:cNvGraphicFramePr/>
                <a:graphic xmlns:a="http://schemas.openxmlformats.org/drawingml/2006/main">
                  <a:graphicData uri="http://schemas.microsoft.com/office/word/2010/wordprocessingShape">
                    <wps:wsp>
                      <wps:cNvCnPr/>
                      <wps:spPr>
                        <a:xfrm flipV="1">
                          <a:off x="0" y="0"/>
                          <a:ext cx="0" cy="275590"/>
                        </a:xfrm>
                        <a:prstGeom prst="straightConnector1">
                          <a:avLst/>
                        </a:prstGeom>
                        <a:ln w="12700">
                          <a:solidFill>
                            <a:schemeClr val="tx1">
                              <a:lumMod val="75000"/>
                              <a:lumOff val="25000"/>
                            </a:schemeClr>
                          </a:solidFill>
                          <a:prstDash val="lgDash"/>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Gerade Verbindung mit Pfeil 28" o:spid="_x0000_s1026" type="#_x0000_t32" style="position:absolute;margin-left:218.1pt;margin-top:1.6pt;width:0;height:21.7pt;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" strokecolor="#404040 [2429]" strokeweight="1pt">
                <v:stroke dashstyle="longDash" endarrow="open"/>
                <v:shadow on="t" color="black" opacity="24903f" origin=",.5" offset="0,.55556mm"/>
              </v:shape>
            </w:pict>
          </mc:Fallback>
        </mc:AlternateContent>
      </w:r>
      <w:r>
        <w:rPr>
          <w:noProof/>
          <w:lang w:eastAsia="de-DE"/>
        </w:rPr>
        <mc:AlternateContent>
          <mc:Choice Requires="wps">
            <w:drawing>
              <wp:anchor distT="0" distB="0" distL="114300" distR="114300" simplePos="0" relativeHeight="251669504" behindDoc="0" locked="0" layoutInCell="1" allowOverlap="1" wp14:anchorId="0A80A436" wp14:editId="0428525C">
                <wp:simplePos x="0" y="0"/>
                <wp:positionH relativeFrom="column">
                  <wp:posOffset>1902791</wp:posOffset>
                </wp:positionH>
                <wp:positionV relativeFrom="paragraph">
                  <wp:posOffset>300990</wp:posOffset>
                </wp:positionV>
                <wp:extent cx="1762125" cy="657225"/>
                <wp:effectExtent l="0" t="0" r="0" b="0"/>
                <wp:wrapNone/>
                <wp:docPr id="29"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62125" cy="657225"/>
                        </a:xfrm>
                        <a:prstGeom prst="rect">
                          <a:avLst/>
                        </a:prstGeom>
                        <a:noFill/>
                        <a:ln w="9525">
                          <a:noFill/>
                          <a:miter lim="800000"/>
                          <a:headEnd/>
                          <a:tailEnd/>
                        </a:ln>
                      </wps:spPr>
                      <wps:txbx>
                        <w:txbxContent>
                          <w:p w:rsidR="006D249D" w:rsidRPr="006073A8" w:rsidRDefault="006D249D" w:rsidP="00854B33">
                            <w:pPr>
                              <w:spacing w:after="0" w:line="240" w:lineRule="auto"/>
                              <w:jc w:val="center"/>
                              <w:rPr>
                                <w:b/>
                                <w:color w:val="404040" w:themeColor="text1" w:themeTint="BF"/>
                                <w:sz w:val="18"/>
                              </w:rPr>
                            </w:pPr>
                            <w:r>
                              <w:rPr>
                                <w:b/>
                                <w:color w:val="404040" w:themeColor="text1" w:themeTint="BF"/>
                                <w:sz w:val="18"/>
                              </w:rPr>
                              <w:t xml:space="preserve">klassifizierte </w:t>
                            </w:r>
                            <w:r w:rsidRPr="006073A8">
                              <w:rPr>
                                <w:b/>
                                <w:color w:val="404040" w:themeColor="text1" w:themeTint="BF"/>
                                <w:sz w:val="18"/>
                              </w:rPr>
                              <w:t>Trainingsdaten</w:t>
                            </w:r>
                          </w:p>
                          <w:p w:rsidR="006D249D" w:rsidRPr="006073A8" w:rsidRDefault="006D249D" w:rsidP="00854B33">
                            <w:pPr>
                              <w:jc w:val="center"/>
                              <w:rPr>
                                <w:b/>
                                <w:color w:val="404040" w:themeColor="text1" w:themeTint="BF"/>
                                <w:sz w:val="18"/>
                              </w:rPr>
                            </w:pPr>
                            <w:r w:rsidRPr="006073A8">
                              <w:rPr>
                                <w:b/>
                                <w:color w:val="404040" w:themeColor="text1" w:themeTint="BF"/>
                                <w:sz w:val="18"/>
                              </w:rPr>
                              <w:t>(</w:t>
                            </w:r>
                            <w:r>
                              <w:rPr>
                                <w:b/>
                                <w:color w:val="404040" w:themeColor="text1" w:themeTint="BF"/>
                                <w:sz w:val="18"/>
                              </w:rPr>
                              <w:t>Trainingsphase</w:t>
                            </w:r>
                            <w:r w:rsidRPr="006073A8">
                              <w:rPr>
                                <w:b/>
                                <w:color w:val="404040" w:themeColor="text1" w:themeTint="BF"/>
                                <w:sz w:val="1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7" type="#_x0000_t202" style="position:absolute;left:0;text-align:left;margin-left:149.85pt;margin-top:23.7pt;width:138.75pt;height:51.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" filled="f" stroked="f">
                <v:textbox>
                  <w:txbxContent>
                    <w:p w:rsidR="006D249D" w:rsidRPr="006073A8" w:rsidRDefault="006D249D" w:rsidP="00854B33">
                      <w:pPr>
                        <w:spacing w:after="0" w:line="240" w:lineRule="auto"/>
                        <w:jc w:val="center"/>
                        <w:rPr>
                          <w:b/>
                          <w:color w:val="404040" w:themeColor="text1" w:themeTint="BF"/>
                          <w:sz w:val="18"/>
                        </w:rPr>
                      </w:pPr>
                      <w:r>
                        <w:rPr>
                          <w:b/>
                          <w:color w:val="404040" w:themeColor="text1" w:themeTint="BF"/>
                          <w:sz w:val="18"/>
                        </w:rPr>
                        <w:t xml:space="preserve">klassifizierte </w:t>
                      </w:r>
                      <w:r w:rsidRPr="006073A8">
                        <w:rPr>
                          <w:b/>
                          <w:color w:val="404040" w:themeColor="text1" w:themeTint="BF"/>
                          <w:sz w:val="18"/>
                        </w:rPr>
                        <w:t>Trainingsdaten</w:t>
                      </w:r>
                    </w:p>
                    <w:p w:rsidR="006D249D" w:rsidRPr="006073A8" w:rsidRDefault="006D249D" w:rsidP="00854B33">
                      <w:pPr>
                        <w:jc w:val="center"/>
                        <w:rPr>
                          <w:b/>
                          <w:color w:val="404040" w:themeColor="text1" w:themeTint="BF"/>
                          <w:sz w:val="18"/>
                        </w:rPr>
                      </w:pPr>
                      <w:r w:rsidRPr="006073A8">
                        <w:rPr>
                          <w:b/>
                          <w:color w:val="404040" w:themeColor="text1" w:themeTint="BF"/>
                          <w:sz w:val="18"/>
                        </w:rPr>
                        <w:t>(</w:t>
                      </w:r>
                      <w:r>
                        <w:rPr>
                          <w:b/>
                          <w:color w:val="404040" w:themeColor="text1" w:themeTint="BF"/>
                          <w:sz w:val="18"/>
                        </w:rPr>
                        <w:t>Trainingsphase</w:t>
                      </w:r>
                      <w:r w:rsidRPr="006073A8">
                        <w:rPr>
                          <w:b/>
                          <w:color w:val="404040" w:themeColor="text1" w:themeTint="BF"/>
                          <w:sz w:val="18"/>
                        </w:rPr>
                        <w:t>)</w:t>
                      </w:r>
                    </w:p>
                  </w:txbxContent>
                </v:textbox>
              </v:shape>
            </w:pict>
          </mc:Fallback>
        </mc:AlternateContent>
      </w:r>
    </w:p>
    <w:p w:rsidR="00854B33" w:rsidRDefault="00854B33" w:rsidP="00854B33"/>
    <w:p w:rsidR="00854B33" w:rsidRDefault="00854B33" w:rsidP="00F83A94">
      <w:pPr>
        <w:pStyle w:val="Beschriftung"/>
        <w:jc w:val="center"/>
      </w:pPr>
      <w:bookmarkStart w:id="56" w:name="_Ref475730060"/>
      <w:bookmarkStart w:id="57" w:name="_Toc475891572"/>
      <w:r>
        <w:t xml:space="preserve">Abbildung </w:t>
      </w:r>
      <w:r>
        <w:fldChar w:fldCharType="begin"/>
      </w:r>
      <w:r>
        <w:instrText xml:space="preserve"> SEQ Abbildung \* ARABIC </w:instrText>
      </w:r>
      <w:r>
        <w:fldChar w:fldCharType="separate"/>
      </w:r>
      <w:r w:rsidR="00472B2C">
        <w:rPr>
          <w:noProof/>
        </w:rPr>
        <w:t>16</w:t>
      </w:r>
      <w:r>
        <w:rPr>
          <w:noProof/>
        </w:rPr>
        <w:fldChar w:fldCharType="end"/>
      </w:r>
      <w:bookmarkEnd w:id="56"/>
      <w:r>
        <w:t xml:space="preserve"> - funktionale Struktur eines Klassifikator</w:t>
      </w:r>
      <w:r>
        <w:rPr>
          <w:noProof/>
        </w:rPr>
        <w:t xml:space="preserve">s </w:t>
      </w:r>
      <w:r>
        <w:rPr>
          <w:noProof/>
        </w:rPr>
        <w:fldChar w:fldCharType="begin" w:fldLock="1"/>
      </w:r>
      <w:r>
        <w:rPr>
          <w:noProof/>
        </w:rPr>
        <w:instrText>ADDIN CSL_CITATION { "citationItems" : [ { "id" : "ITEM-1", "itemData" : { "DOI" : "10.1007/978-3-8348-9989-7", "ISBN" : "9783658135485", "author" : [ { "dropping-particle" : "", "family" : "Ertel", "given" : "Wolfgang", "non-dropping-particle" : "", "parse-names" : false, "suffix" : "" } ], "edition" : "4", "id" : "ITEM-1", "issued" : { "date-parts" : [ [ "2016" ] ] }, "publisher" : "Springer Fachmedien", "publisher-place" : "Wiesbaden", "title" : "Grundkurs K\u00fcnstliche Intelligenz", "type" : "book" }, "locator" : "194", "uris" : [ "http://www.mendeley.com/documents/?uuid=0227ae83-821e-43fc-b296-e367db7fd495" ] } ], "mendeley" : { "formattedCitation" : "(Ertel, 2016, S. 194)", "manualFormatting" : "(nach Ertel, 2016, S. 194)", "plainTextFormattedCitation" : "(Ertel, 2016, S. 194)", "previouslyFormattedCitation" : "(Ertel, 2016, S. 194)" }, "properties" : { "noteIndex" : 0 }, "schema" : "https://github.com/citation-style-language/schema/raw/master/csl-citation.json" }</w:instrText>
      </w:r>
      <w:r>
        <w:rPr>
          <w:noProof/>
        </w:rPr>
        <w:fldChar w:fldCharType="separate"/>
      </w:r>
      <w:r w:rsidRPr="00397473">
        <w:rPr>
          <w:b w:val="0"/>
          <w:noProof/>
        </w:rPr>
        <w:t>(</w:t>
      </w:r>
      <w:r>
        <w:rPr>
          <w:b w:val="0"/>
          <w:noProof/>
        </w:rPr>
        <w:t xml:space="preserve">nach </w:t>
      </w:r>
      <w:r w:rsidRPr="00397473">
        <w:rPr>
          <w:b w:val="0"/>
          <w:noProof/>
        </w:rPr>
        <w:t>Ertel, 2016, S. 194)</w:t>
      </w:r>
      <w:bookmarkEnd w:id="57"/>
      <w:r>
        <w:rPr>
          <w:noProof/>
        </w:rPr>
        <w:fldChar w:fldCharType="end"/>
      </w:r>
    </w:p>
    <w:p w:rsidR="00E72BDB" w:rsidRDefault="00E72BDB" w:rsidP="00E72BDB">
      <w:r>
        <w:t xml:space="preserve">Bei der Klassifizierung können </w:t>
      </w:r>
      <w:r w:rsidR="00EC0FC9">
        <w:t xml:space="preserve">Fehlentscheidungen </w:t>
      </w:r>
      <w:r>
        <w:t xml:space="preserve">auftreten, wenn </w:t>
      </w:r>
      <w:r w:rsidR="00EC0FC9">
        <w:t>ei</w:t>
      </w:r>
      <w:r w:rsidR="009F4028">
        <w:t>n Objekt der falschen Klasse zu</w:t>
      </w:r>
      <w:r w:rsidR="00EC0FC9">
        <w:t>geordnet wird.</w:t>
      </w:r>
      <w:r>
        <w:t xml:space="preserve"> Die Summe</w:t>
      </w:r>
      <w:r w:rsidR="00EC0FC9">
        <w:t>n</w:t>
      </w:r>
      <w:r>
        <w:t xml:space="preserve"> </w:t>
      </w:r>
      <w:r w:rsidR="00EC0FC9">
        <w:t>der</w:t>
      </w:r>
      <w:r>
        <w:t xml:space="preserve"> gewichteten Fehler </w:t>
      </w:r>
      <w:r w:rsidR="00EC0FC9">
        <w:t>bezeichnet man als</w:t>
      </w:r>
      <w:r>
        <w:t xml:space="preserve"> Kosten. Ziel </w:t>
      </w:r>
      <w:r w:rsidR="00FD1865">
        <w:t xml:space="preserve">beim Training </w:t>
      </w:r>
      <w:r>
        <w:t>des Klassifizierers ist es, die aus den Fehlentscheidungen entstehenden</w:t>
      </w:r>
      <w:r w:rsidR="00A720C5">
        <w:t xml:space="preserve"> Kosten</w:t>
      </w:r>
      <w:r>
        <w:t xml:space="preserve"> zu minimieren. </w:t>
      </w:r>
      <w:r>
        <w:fldChar w:fldCharType="begin" w:fldLock="1"/>
      </w:r>
      <w:r w:rsidR="00FD1865">
        <w:instrText>ADDIN CSL_CITATION { "citationItems" : [ { "id" : "ITEM-1", "itemData" : { "DOI" : "10.1007/978-3-8348-9989-7", "ISBN" : "9783658135485", "author" : [ { "dropping-particle" : "", "family" : "Ertel", "given" : "Wolfgang", "non-dropping-particle" : "", "parse-names" : false, "suffix" : "" } ], "edition" : "4", "id" : "ITEM-1", "issued" : { "date-parts" : [ [ "2016" ] ] }, "publisher" : "Springer Fachmedien", "publisher-place" : "Wiesbaden", "title" : "Grundkurs K\u00fcnstliche Intelligenz", "type" : "book" }, "locator" : "20", "uris" : [ "http://www.mendeley.com/documents/?uuid=0227ae83-821e-43fc-b296-e367db7fd495" ] } ], "mendeley" : { "formattedCitation" : "(Ertel, 2016, S. 20)", "plainTextFormattedCitation" : "(Ertel, 2016, S. 20)", "previouslyFormattedCitation" : "(Ertel, 2016, S. 20)" }, "properties" : { "noteIndex" : 0 }, "schema" : "https://github.com/citation-style-language/schema/raw/master/csl-citation.json" }</w:instrText>
      </w:r>
      <w:r>
        <w:fldChar w:fldCharType="separate"/>
      </w:r>
      <w:r w:rsidRPr="00E72BDB">
        <w:rPr>
          <w:noProof/>
        </w:rPr>
        <w:t>(Ertel, 2016, S. 20)</w:t>
      </w:r>
      <w:r>
        <w:fldChar w:fldCharType="end"/>
      </w:r>
    </w:p>
    <w:p w:rsidR="00846637" w:rsidRDefault="00846637" w:rsidP="00E72BDB">
      <w:r>
        <w:lastRenderedPageBreak/>
        <w:t xml:space="preserve">Zur Minimierung der Kosten lassen sich Entscheidungsregeln definieren </w:t>
      </w:r>
      <w:r w:rsidR="00F83A94">
        <w:t xml:space="preserve">und variieren </w:t>
      </w:r>
      <w:r>
        <w:fldChar w:fldCharType="begin" w:fldLock="1"/>
      </w:r>
      <w:r w:rsidR="006955D1">
        <w:instrText>ADDIN CSL_CITATION { "citationItems" : [ { "id" : "ITEM-1", "itemData" : { "ISBN" : "978-0-471-05669-0", "author" : [ { "dropping-particle" : "", "family" : "Duda", "given" : "Richard O.", "non-dropping-particle" : "", "parse-names" : false, "suffix" : "" }, { "dropping-particle" : "", "family" : "Hart", "given" : "Peter E.", "non-dropping-particle" : "", "parse-names" : false, "suffix" : "" }, { "dropping-particle" : "", "family" : "Stork", "given" : "David G.", "non-dropping-particle" : "", "parse-names" : false, "suffix" : "" } ], "edition" : "2", "id" : "ITEM-1", "issued" : { "date-parts" : [ [ "2001" ] ] }, "publisher" : "John Wiley &amp; Sons", "publisher-place" : "New York", "title" : "Pattern Classification", "type" : "book" }, "locator" : "4", "uris" : [ "http://www.mendeley.com/documents/?uuid=6e58d0e2-8dad-436b-ba0d-bfd0a9e7fab1" ] } ], "mendeley" : { "formattedCitation" : "(Duda, Hart, &amp; Stork, 2001, S. 4)", "plainTextFormattedCitation" : "(Duda, Hart, &amp; Stork, 2001, S. 4)", "previouslyFormattedCitation" : "(Duda, Hart, &amp; Stork, 2001, S. 4)" }, "properties" : { "noteIndex" : 0 }, "schema" : "https://github.com/citation-style-language/schema/raw/master/csl-citation.json" }</w:instrText>
      </w:r>
      <w:r>
        <w:fldChar w:fldCharType="separate"/>
      </w:r>
      <w:r w:rsidR="002421A3" w:rsidRPr="002421A3">
        <w:rPr>
          <w:noProof/>
        </w:rPr>
        <w:t>(Duda, Hart, &amp; Stork, 2001, S. 4)</w:t>
      </w:r>
      <w:r>
        <w:fldChar w:fldCharType="end"/>
      </w:r>
      <w:r>
        <w:t xml:space="preserve">. Sie lassen sich veranschaulichen, indem man die verschiedenen Eingangsmerkmale in Relation zueinander setzt. Es spannt sich ein mehrdimensionaler Featureraum auf, der anhand der Entscheidungsregel so partitioniert werden kann, dass ausreichend viele Punkte einer partitionierten Region nur einer einzelnen Klasse zugeordnet werden können. </w:t>
      </w:r>
    </w:p>
    <w:p w:rsidR="001B7754" w:rsidRDefault="001B7754" w:rsidP="00BB51D0">
      <w:pPr>
        <w:ind w:left="-284" w:right="-426"/>
        <w:jc w:val="left"/>
        <w:rPr>
          <w:noProof/>
          <w:lang w:eastAsia="de-DE"/>
        </w:rPr>
      </w:pPr>
      <w:r w:rsidRPr="001B7754">
        <w:rPr>
          <w:noProof/>
          <w:lang w:eastAsia="de-DE"/>
        </w:rPr>
        <w:drawing>
          <wp:inline distT="0" distB="0" distL="0" distR="0" wp14:anchorId="19EC4361" wp14:editId="17E19D4F">
            <wp:extent cx="1952625" cy="1511437"/>
            <wp:effectExtent l="0" t="0" r="0" b="0"/>
            <wp:docPr id="309" name="Grafik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extLst>
                        <a:ext uri="{BEBA8EAE-BF5A-486C-A8C5-ECC9F3942E4B}">
                          <a14:imgProps xmlns:a14="http://schemas.microsoft.com/office/drawing/2010/main">
                            <a14:imgLayer r:embed="rId43">
                              <a14:imgEffect>
                                <a14:saturation sat="400000"/>
                              </a14:imgEffect>
                            </a14:imgLayer>
                          </a14:imgProps>
                        </a:ext>
                      </a:extLst>
                    </a:blip>
                    <a:stretch>
                      <a:fillRect/>
                    </a:stretch>
                  </pic:blipFill>
                  <pic:spPr>
                    <a:xfrm>
                      <a:off x="0" y="0"/>
                      <a:ext cx="1952625" cy="1511437"/>
                    </a:xfrm>
                    <a:prstGeom prst="rect">
                      <a:avLst/>
                    </a:prstGeom>
                  </pic:spPr>
                </pic:pic>
              </a:graphicData>
            </a:graphic>
          </wp:inline>
        </w:drawing>
      </w:r>
      <w:r w:rsidRPr="001B7754">
        <w:rPr>
          <w:noProof/>
          <w:lang w:eastAsia="de-DE"/>
        </w:rPr>
        <w:t xml:space="preserve"> </w:t>
      </w:r>
      <w:r w:rsidRPr="001B7754">
        <w:rPr>
          <w:noProof/>
          <w:lang w:eastAsia="de-DE"/>
        </w:rPr>
        <w:drawing>
          <wp:inline distT="0" distB="0" distL="0" distR="0" wp14:anchorId="455C9499" wp14:editId="0BBD9491">
            <wp:extent cx="1927363" cy="1485900"/>
            <wp:effectExtent l="0" t="0" r="0" b="0"/>
            <wp:docPr id="310" name="Grafik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extLst>
                        <a:ext uri="{BEBA8EAE-BF5A-486C-A8C5-ECC9F3942E4B}">
                          <a14:imgProps xmlns:a14="http://schemas.microsoft.com/office/drawing/2010/main">
                            <a14:imgLayer r:embed="rId45">
                              <a14:imgEffect>
                                <a14:saturation sat="400000"/>
                              </a14:imgEffect>
                            </a14:imgLayer>
                          </a14:imgProps>
                        </a:ext>
                      </a:extLst>
                    </a:blip>
                    <a:stretch>
                      <a:fillRect/>
                    </a:stretch>
                  </pic:blipFill>
                  <pic:spPr>
                    <a:xfrm>
                      <a:off x="0" y="0"/>
                      <a:ext cx="1927363" cy="1485900"/>
                    </a:xfrm>
                    <a:prstGeom prst="rect">
                      <a:avLst/>
                    </a:prstGeom>
                  </pic:spPr>
                </pic:pic>
              </a:graphicData>
            </a:graphic>
          </wp:inline>
        </w:drawing>
      </w:r>
      <w:r w:rsidR="00D67010" w:rsidRPr="00D67010">
        <w:rPr>
          <w:noProof/>
          <w:lang w:eastAsia="de-DE"/>
        </w:rPr>
        <w:t xml:space="preserve"> </w:t>
      </w:r>
      <w:r w:rsidR="00D67010" w:rsidRPr="00D67010">
        <w:rPr>
          <w:noProof/>
          <w:lang w:eastAsia="de-DE"/>
        </w:rPr>
        <w:drawing>
          <wp:inline distT="0" distB="0" distL="0" distR="0" wp14:anchorId="02F93022" wp14:editId="2CB83755">
            <wp:extent cx="1876425" cy="1486382"/>
            <wp:effectExtent l="0" t="0" r="0" b="0"/>
            <wp:docPr id="311" name="Grafik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extLst>
                        <a:ext uri="{BEBA8EAE-BF5A-486C-A8C5-ECC9F3942E4B}">
                          <a14:imgProps xmlns:a14="http://schemas.microsoft.com/office/drawing/2010/main">
                            <a14:imgLayer r:embed="rId47">
                              <a14:imgEffect>
                                <a14:saturation sat="400000"/>
                              </a14:imgEffect>
                            </a14:imgLayer>
                          </a14:imgProps>
                        </a:ext>
                      </a:extLst>
                    </a:blip>
                    <a:stretch>
                      <a:fillRect/>
                    </a:stretch>
                  </pic:blipFill>
                  <pic:spPr>
                    <a:xfrm>
                      <a:off x="0" y="0"/>
                      <a:ext cx="1876425" cy="1486382"/>
                    </a:xfrm>
                    <a:prstGeom prst="rect">
                      <a:avLst/>
                    </a:prstGeom>
                  </pic:spPr>
                </pic:pic>
              </a:graphicData>
            </a:graphic>
          </wp:inline>
        </w:drawing>
      </w:r>
    </w:p>
    <w:p w:rsidR="00FD1865" w:rsidRDefault="00FD1865" w:rsidP="00FD1865">
      <w:pPr>
        <w:pStyle w:val="Beschriftung"/>
        <w:rPr>
          <w:b w:val="0"/>
        </w:rPr>
      </w:pPr>
      <w:bookmarkStart w:id="58" w:name="_Ref475803574"/>
      <w:bookmarkStart w:id="59" w:name="_Toc475891573"/>
      <w:r w:rsidRPr="00DA53E2">
        <w:t xml:space="preserve">Abbildung </w:t>
      </w:r>
      <w:r w:rsidRPr="00DA53E2">
        <w:fldChar w:fldCharType="begin"/>
      </w:r>
      <w:r w:rsidRPr="00DA53E2">
        <w:instrText xml:space="preserve"> SEQ Abbildung \* ARABIC </w:instrText>
      </w:r>
      <w:r w:rsidRPr="00DA53E2">
        <w:fldChar w:fldCharType="separate"/>
      </w:r>
      <w:r w:rsidR="00472B2C">
        <w:rPr>
          <w:noProof/>
        </w:rPr>
        <w:t>17</w:t>
      </w:r>
      <w:r w:rsidRPr="00DA53E2">
        <w:fldChar w:fldCharType="end"/>
      </w:r>
      <w:bookmarkEnd w:id="58"/>
      <w:r w:rsidRPr="00DA53E2">
        <w:t xml:space="preserve"> - </w:t>
      </w:r>
      <w:r w:rsidR="00922C69" w:rsidRPr="00DA53E2">
        <w:t>verschieden komplexe</w:t>
      </w:r>
      <w:r w:rsidR="00AC44C2" w:rsidRPr="00DA53E2">
        <w:t xml:space="preserve"> Entscheidungsgrenzen i</w:t>
      </w:r>
      <w:r w:rsidR="00E6226B" w:rsidRPr="00DA53E2">
        <w:t>n eine</w:t>
      </w:r>
      <w:r w:rsidR="00AC44C2" w:rsidRPr="00DA53E2">
        <w:t xml:space="preserve">m </w:t>
      </w:r>
      <w:r w:rsidR="0025473F" w:rsidRPr="00DA53E2">
        <w:t xml:space="preserve">zweidimensionalen </w:t>
      </w:r>
      <w:r w:rsidR="00AC44C2" w:rsidRPr="00DA53E2">
        <w:t xml:space="preserve">Featureraum </w:t>
      </w:r>
      <w:r w:rsidR="00922C69" w:rsidRPr="00DA53E2">
        <w:t xml:space="preserve">zur Unterscheidung </w:t>
      </w:r>
      <w:r w:rsidR="00DA53E2" w:rsidRPr="00DA53E2">
        <w:t>zwischen</w:t>
      </w:r>
      <w:r w:rsidR="00AC44C2" w:rsidRPr="00DA53E2">
        <w:t xml:space="preserve"> zwei Klassen - Lachs („salmon“, schwarze Punkte) und Wolfsbarsch („sea bass“, rote Punkte) - anhand zweier gegenübergestellter Merkmale - Breite („width“) und Helligkeit („lightness“)</w:t>
      </w:r>
      <w:r w:rsidR="00A45EB7" w:rsidRPr="00DA53E2">
        <w:t xml:space="preserve"> </w:t>
      </w:r>
      <w:r w:rsidRPr="00506E71">
        <w:rPr>
          <w:b w:val="0"/>
        </w:rPr>
        <w:fldChar w:fldCharType="begin" w:fldLock="1"/>
      </w:r>
      <w:r w:rsidR="006955D1">
        <w:rPr>
          <w:b w:val="0"/>
        </w:rPr>
        <w:instrText>ADDIN CSL_CITATION { "citationItems" : [ { "id" : "ITEM-1", "itemData" : { "ISBN" : "978-0-471-05669-0", "author" : [ { "dropping-particle" : "", "family" : "Duda", "given" : "Richard O.", "non-dropping-particle" : "", "parse-names" : false, "suffix" : "" }, { "dropping-particle" : "", "family" : "Hart", "given" : "Peter E.", "non-dropping-particle" : "", "parse-names" : false, "suffix" : "" }, { "dropping-particle" : "", "family" : "Stork", "given" : "David G.", "non-dropping-particle" : "", "parse-names" : false, "suffix" : "" } ], "edition" : "2", "id" : "ITEM-1", "issued" : { "date-parts" : [ [ "2001" ] ] }, "publisher" : "John Wiley &amp; Sons", "publisher-place" : "New York", "title" : "Pattern Classification", "type" : "book" }, "locator" : "5, 6", "uris" : [ "http://www.mendeley.com/documents/?uuid=6e58d0e2-8dad-436b-ba0d-bfd0a9e7fab1" ] } ], "mendeley" : { "formattedCitation" : "(Duda u.\u00a0a., 2001, S. 5, 6)", "manualFormatting" : "(nach Duda, Hart, &amp; Stork, 2001, S. 5, 6)", "plainTextFormattedCitation" : "(Duda u.\u00a0a., 2001, S. 5, 6)", "previouslyFormattedCitation" : "(Duda u.\u00a0a., 2001, S. 5, 6)" }, "properties" : { "noteIndex" : 0 }, "schema" : "https://github.com/citation-style-language/schema/raw/master/csl-citation.json" }</w:instrText>
      </w:r>
      <w:r w:rsidRPr="00506E71">
        <w:rPr>
          <w:b w:val="0"/>
        </w:rPr>
        <w:fldChar w:fldCharType="separate"/>
      </w:r>
      <w:r w:rsidRPr="00506E71">
        <w:rPr>
          <w:b w:val="0"/>
          <w:noProof/>
        </w:rPr>
        <w:t>(nach Duda, Hart, &amp; Stork, 2001, S. 5, 6)</w:t>
      </w:r>
      <w:bookmarkEnd w:id="59"/>
      <w:r w:rsidRPr="00506E71">
        <w:rPr>
          <w:b w:val="0"/>
        </w:rPr>
        <w:fldChar w:fldCharType="end"/>
      </w:r>
    </w:p>
    <w:p w:rsidR="00AD6094" w:rsidRDefault="00E566FB" w:rsidP="00AD6094">
      <w:r>
        <w:t xml:space="preserve">Ein zweidimensionaler Featureraum ist in </w:t>
      </w:r>
      <w:r w:rsidR="00AD6094">
        <w:fldChar w:fldCharType="begin"/>
      </w:r>
      <w:r w:rsidR="00AD6094">
        <w:instrText xml:space="preserve"> REF _Ref475803574 \h </w:instrText>
      </w:r>
      <w:r w:rsidR="00AD6094">
        <w:fldChar w:fldCharType="separate"/>
      </w:r>
      <w:r w:rsidR="00472B2C" w:rsidRPr="00DA53E2">
        <w:t xml:space="preserve">Abbildung </w:t>
      </w:r>
      <w:r w:rsidR="00472B2C">
        <w:rPr>
          <w:noProof/>
        </w:rPr>
        <w:t>17</w:t>
      </w:r>
      <w:r w:rsidR="00AD6094">
        <w:fldChar w:fldCharType="end"/>
      </w:r>
      <w:r w:rsidR="00AD6094">
        <w:t xml:space="preserve"> </w:t>
      </w:r>
      <w:r>
        <w:t xml:space="preserve">illustriert. </w:t>
      </w:r>
      <w:r w:rsidR="008B0162">
        <w:t>Hier</w:t>
      </w:r>
      <w:r>
        <w:t xml:space="preserve"> </w:t>
      </w:r>
      <w:r w:rsidR="008B0162">
        <w:t>wird</w:t>
      </w:r>
      <w:r>
        <w:t xml:space="preserve"> beispielhaft</w:t>
      </w:r>
      <w:r w:rsidR="004C7D8D">
        <w:t xml:space="preserve"> zwischen zwei Klassen anhand von zwei Merkmalen unterschieden</w:t>
      </w:r>
      <w:r>
        <w:t>.</w:t>
      </w:r>
      <w:r w:rsidR="008B0162">
        <w:t xml:space="preserve"> Als Entscheidungsregel dient eine Entscheidungsgrenze, die den Featureraum in</w:t>
      </w:r>
      <w:r w:rsidR="00E334A9">
        <w:t xml:space="preserve"> die</w:t>
      </w:r>
      <w:r w:rsidR="008B0162">
        <w:t xml:space="preserve"> zwei</w:t>
      </w:r>
      <w:r w:rsidR="00E334A9">
        <w:t xml:space="preserve"> zu unterscheiden</w:t>
      </w:r>
      <w:r w:rsidR="008B0162">
        <w:t xml:space="preserve"> Klassen teilt. </w:t>
      </w:r>
      <w:r w:rsidR="00B97463">
        <w:t xml:space="preserve">Dargestellt ist </w:t>
      </w:r>
      <w:r w:rsidR="00F83A94">
        <w:t xml:space="preserve">auch </w:t>
      </w:r>
      <w:r w:rsidR="00B97463">
        <w:t>die Problematik, eine geeignete Komplexität des Modells</w:t>
      </w:r>
      <w:r w:rsidR="00EF28BE">
        <w:t xml:space="preserve"> </w:t>
      </w:r>
      <w:r w:rsidR="00B97463">
        <w:t>zu wählen</w:t>
      </w:r>
      <w:r w:rsidR="00AD6094">
        <w:t xml:space="preserve">. Die lineare Grenze in </w:t>
      </w:r>
      <w:r w:rsidR="00AD6094">
        <w:fldChar w:fldCharType="begin"/>
      </w:r>
      <w:r w:rsidR="00AD6094">
        <w:instrText xml:space="preserve"> REF _Ref475803574 \h </w:instrText>
      </w:r>
      <w:r w:rsidR="00AD6094">
        <w:fldChar w:fldCharType="separate"/>
      </w:r>
      <w:r w:rsidR="00472B2C" w:rsidRPr="00DA53E2">
        <w:t xml:space="preserve">Abbildung </w:t>
      </w:r>
      <w:r w:rsidR="00472B2C">
        <w:rPr>
          <w:noProof/>
        </w:rPr>
        <w:t>17</w:t>
      </w:r>
      <w:r w:rsidR="00AD6094">
        <w:fldChar w:fldCharType="end"/>
      </w:r>
      <w:r w:rsidR="007447CB">
        <w:t xml:space="preserve"> (</w:t>
      </w:r>
      <w:r w:rsidR="00AD6094">
        <w:t>links)</w:t>
      </w:r>
      <w:r w:rsidR="00B97463">
        <w:t xml:space="preserve"> </w:t>
      </w:r>
      <w:r w:rsidR="009A753C">
        <w:t>lässt noch relativ viele Fehler zu</w:t>
      </w:r>
      <w:r w:rsidR="00DF3C68">
        <w:t>, zu beiden Seiten finden sich</w:t>
      </w:r>
      <w:r w:rsidR="00F83A94">
        <w:t xml:space="preserve"> auch</w:t>
      </w:r>
      <w:r w:rsidR="00DF3C68">
        <w:t xml:space="preserve"> Punkte der </w:t>
      </w:r>
      <w:r w:rsidR="00F83A94">
        <w:t xml:space="preserve">jeweils </w:t>
      </w:r>
      <w:r w:rsidR="00DF3C68">
        <w:t>anderen Klasse</w:t>
      </w:r>
      <w:r w:rsidR="00B97463">
        <w:t xml:space="preserve">. Während in der </w:t>
      </w:r>
      <w:r w:rsidR="00AD6094">
        <w:t xml:space="preserve">Mitte </w:t>
      </w:r>
      <w:r w:rsidR="00B97463">
        <w:t>die Entscheidung</w:t>
      </w:r>
      <w:r w:rsidR="00B97463">
        <w:t>s</w:t>
      </w:r>
      <w:r w:rsidR="00B97463">
        <w:t xml:space="preserve">grenze so gestaltet ist, dass die </w:t>
      </w:r>
      <w:r w:rsidR="00F92A5E">
        <w:t>Grenze d</w:t>
      </w:r>
      <w:r w:rsidR="00DD09C2">
        <w:t>ie</w:t>
      </w:r>
      <w:r w:rsidR="00F92A5E">
        <w:t xml:space="preserve"> Klassen </w:t>
      </w:r>
      <w:r w:rsidR="00DD09C2">
        <w:t>perfekt trennt</w:t>
      </w:r>
      <w:r w:rsidR="00F92A5E">
        <w:t>,</w:t>
      </w:r>
      <w:r w:rsidR="00B97463">
        <w:t xml:space="preserve"> erscheint diese Trennung zu </w:t>
      </w:r>
      <w:r w:rsidR="00AD6094">
        <w:t xml:space="preserve">stark an </w:t>
      </w:r>
      <w:r w:rsidR="00F92A5E">
        <w:t xml:space="preserve">die </w:t>
      </w:r>
      <w:r w:rsidR="00AD6094">
        <w:t>Trainingsdaten ange</w:t>
      </w:r>
      <w:r w:rsidR="00B97463">
        <w:t>passt.</w:t>
      </w:r>
      <w:r w:rsidR="00AD6094">
        <w:t xml:space="preserve"> </w:t>
      </w:r>
      <w:r w:rsidR="00F92A5E">
        <w:t>E</w:t>
      </w:r>
      <w:r w:rsidR="00AD6094">
        <w:t>s könnte sich</w:t>
      </w:r>
      <w:r w:rsidR="00A76B21">
        <w:t xml:space="preserve"> das</w:t>
      </w:r>
      <w:r w:rsidR="00AD6094">
        <w:t xml:space="preserve"> Problem ergeben, dass</w:t>
      </w:r>
      <w:r w:rsidR="00F92A5E">
        <w:t xml:space="preserve"> die</w:t>
      </w:r>
      <w:r w:rsidR="00B97463">
        <w:t xml:space="preserve"> Klassifizi</w:t>
      </w:r>
      <w:r w:rsidR="00B97463">
        <w:t>e</w:t>
      </w:r>
      <w:r w:rsidR="00B97463">
        <w:t xml:space="preserve">rung </w:t>
      </w:r>
      <w:r w:rsidR="007447CB">
        <w:t xml:space="preserve">zwar </w:t>
      </w:r>
      <w:r w:rsidR="00F92A5E">
        <w:t>auf den</w:t>
      </w:r>
      <w:r w:rsidR="00B97463">
        <w:t xml:space="preserve"> Trainingsdaten </w:t>
      </w:r>
      <w:r w:rsidR="00F92A5E">
        <w:t xml:space="preserve">zu 100 Prozent korrekt ist, neu hinzukommende </w:t>
      </w:r>
      <w:r w:rsidR="007447CB">
        <w:t xml:space="preserve">ungesehene </w:t>
      </w:r>
      <w:r w:rsidR="00F92A5E">
        <w:t>Objekte a</w:t>
      </w:r>
      <w:r w:rsidR="007447CB">
        <w:t>ber falsch klassifiziert werden</w:t>
      </w:r>
      <w:r w:rsidR="00F83A94">
        <w:t>.</w:t>
      </w:r>
      <w:r w:rsidR="00146885">
        <w:t xml:space="preserve"> </w:t>
      </w:r>
      <w:r w:rsidR="00F83A94">
        <w:t>M</w:t>
      </w:r>
      <w:r w:rsidR="00146885">
        <w:t>an spricht auch von „Overfitting“ oder Überanpa</w:t>
      </w:r>
      <w:r w:rsidR="00146885">
        <w:t>s</w:t>
      </w:r>
      <w:r w:rsidR="00146885">
        <w:t>sung</w:t>
      </w:r>
      <w:r w:rsidR="00A76B21">
        <w:t>.</w:t>
      </w:r>
      <w:r w:rsidR="007447CB">
        <w:t xml:space="preserve"> </w:t>
      </w:r>
      <w:r w:rsidR="00A76B21">
        <w:t>D</w:t>
      </w:r>
      <w:r w:rsidR="007447CB">
        <w:t>as</w:t>
      </w:r>
      <w:r w:rsidR="00B97463">
        <w:t xml:space="preserve"> </w:t>
      </w:r>
      <w:r w:rsidR="00AD6094" w:rsidRPr="00AD6094">
        <w:t xml:space="preserve"> </w:t>
      </w:r>
      <w:r w:rsidR="00A76B21">
        <w:t xml:space="preserve">widerspricht </w:t>
      </w:r>
      <w:r w:rsidR="007447CB">
        <w:t>der gewünschten</w:t>
      </w:r>
      <w:r w:rsidR="00AD6094">
        <w:t xml:space="preserve"> Generalisierung </w:t>
      </w:r>
      <w:r w:rsidR="007447CB">
        <w:t>des Erlernten. Die rechte Entsche</w:t>
      </w:r>
      <w:r w:rsidR="007447CB">
        <w:t>i</w:t>
      </w:r>
      <w:r w:rsidR="007447CB">
        <w:t xml:space="preserve">dungsgrenze in </w:t>
      </w:r>
      <w:r w:rsidR="007447CB">
        <w:fldChar w:fldCharType="begin"/>
      </w:r>
      <w:r w:rsidR="007447CB">
        <w:instrText xml:space="preserve"> REF _Ref475803574 \h </w:instrText>
      </w:r>
      <w:r w:rsidR="007447CB">
        <w:fldChar w:fldCharType="separate"/>
      </w:r>
      <w:r w:rsidR="00472B2C" w:rsidRPr="00DA53E2">
        <w:t xml:space="preserve">Abbildung </w:t>
      </w:r>
      <w:r w:rsidR="00472B2C">
        <w:rPr>
          <w:noProof/>
        </w:rPr>
        <w:t>17</w:t>
      </w:r>
      <w:r w:rsidR="007447CB">
        <w:fldChar w:fldCharType="end"/>
      </w:r>
      <w:r w:rsidR="007447CB">
        <w:t xml:space="preserve"> bildet </w:t>
      </w:r>
      <w:r w:rsidR="00F1236E">
        <w:t>se</w:t>
      </w:r>
      <w:r w:rsidR="007447CB">
        <w:t xml:space="preserve">inen Kompromiss aus den beiden vorangegangenen Grenzen. </w:t>
      </w:r>
    </w:p>
    <w:p w:rsidR="00351591" w:rsidRDefault="002D4D13" w:rsidP="002D4D13">
      <w:pPr>
        <w:spacing w:after="0"/>
      </w:pPr>
      <w:r>
        <w:t xml:space="preserve">Die Wahl </w:t>
      </w:r>
      <w:r w:rsidR="00000C24">
        <w:t>eines geeigneten</w:t>
      </w:r>
      <w:r>
        <w:t xml:space="preserve"> Modells ist </w:t>
      </w:r>
      <w:r w:rsidR="00FA0875">
        <w:t xml:space="preserve">nur </w:t>
      </w:r>
      <w:r>
        <w:t xml:space="preserve">ein </w:t>
      </w:r>
      <w:r w:rsidR="00FA0875">
        <w:t>Teil</w:t>
      </w:r>
      <w:r>
        <w:t xml:space="preserve"> im Entwurf </w:t>
      </w:r>
      <w:r w:rsidR="00A849C3">
        <w:t>eines</w:t>
      </w:r>
      <w:r w:rsidR="00FA0875">
        <w:t xml:space="preserve"> </w:t>
      </w:r>
      <w:r>
        <w:t>Systems, das anhand von Merkmalen Muster erkenn</w:t>
      </w:r>
      <w:r w:rsidR="002F20DA">
        <w:t>en</w:t>
      </w:r>
      <w:r>
        <w:t xml:space="preserve"> und Entscheidungen zur Klassifizierung </w:t>
      </w:r>
      <w:r w:rsidR="002F20DA">
        <w:t>treffen soll</w:t>
      </w:r>
      <w:r>
        <w:t xml:space="preserve">. </w:t>
      </w:r>
      <w:r w:rsidR="00351591">
        <w:t xml:space="preserve">Nach </w:t>
      </w:r>
      <w:r w:rsidR="0015403A">
        <w:fldChar w:fldCharType="begin" w:fldLock="1"/>
      </w:r>
      <w:r w:rsidR="00FD1865">
        <w:instrText>ADDIN CSL_CITATION { "citationItems" : [ { "id" : "ITEM-1", "itemData" : { "ISBN" : "978-0-471-05669-0", "author" : [ { "dropping-particle" : "", "family" : "Duda", "given" : "Richard O.", "non-dropping-particle" : "", "parse-names" : false, "suffix" : "" }, { "dropping-particle" : "", "family" : "Hart", "given" : "Peter E.", "non-dropping-particle" : "", "parse-names" : false, "suffix" : "" }, { "dropping-particle" : "", "family" : "Stork", "given" : "David G.", "non-dropping-particle" : "", "parse-names" : false, "suffix" : "" } ], "edition" : "2", "id" : "ITEM-1", "issued" : { "date-parts" : [ [ "2001" ] ] }, "publisher" : "John Wiley &amp; Sons", "publisher-place" : "New York", "title" : "Pattern Classification", "type" : "book" }, "locator" : "14", "uris" : [ "http://www.mendeley.com/documents/?uuid=6e58d0e2-8dad-436b-ba0d-bfd0a9e7fab1" ] } ], "mendeley" : { "formattedCitation" : "(Duda u.\u00a0a., 2001, S. 14)", "manualFormatting" : "Duda, Hart, &amp; Stork (2001, S. 14)", "plainTextFormattedCitation" : "(Duda u.\u00a0a., 2001, S. 14)", "previouslyFormattedCitation" : "(Duda u.\u00a0a., 2001, S. 14)" }, "properties" : { "noteIndex" : 0 }, "schema" : "https://github.com/citation-style-language/schema/raw/master/csl-citation.json" }</w:instrText>
      </w:r>
      <w:r w:rsidR="0015403A">
        <w:fldChar w:fldCharType="separate"/>
      </w:r>
      <w:r w:rsidR="0015403A">
        <w:rPr>
          <w:noProof/>
        </w:rPr>
        <w:t>Duda, Hart, &amp; Stork (</w:t>
      </w:r>
      <w:r w:rsidR="0015403A" w:rsidRPr="0015403A">
        <w:rPr>
          <w:noProof/>
        </w:rPr>
        <w:t>2001, S. 14)</w:t>
      </w:r>
      <w:r w:rsidR="0015403A">
        <w:fldChar w:fldCharType="end"/>
      </w:r>
      <w:r w:rsidR="0015403A">
        <w:t xml:space="preserve"> </w:t>
      </w:r>
      <w:r w:rsidR="004B4C53">
        <w:t xml:space="preserve">lässt sich </w:t>
      </w:r>
      <w:r w:rsidR="006868AB">
        <w:t>der Prozess des Entwerfens</w:t>
      </w:r>
      <w:r w:rsidR="004B4C53">
        <w:t>, in fünf Schritte unterteilen</w:t>
      </w:r>
      <w:r w:rsidR="00F83A94">
        <w:t xml:space="preserve">, dargestellt in </w:t>
      </w:r>
      <w:r w:rsidR="00F83A94">
        <w:fldChar w:fldCharType="begin"/>
      </w:r>
      <w:r w:rsidR="00F83A94">
        <w:instrText xml:space="preserve"> REF _Ref475794338 \h </w:instrText>
      </w:r>
      <w:r w:rsidR="00F83A94">
        <w:fldChar w:fldCharType="separate"/>
      </w:r>
      <w:r w:rsidR="00472B2C">
        <w:t xml:space="preserve">Abbildung </w:t>
      </w:r>
      <w:r w:rsidR="00472B2C">
        <w:rPr>
          <w:noProof/>
        </w:rPr>
        <w:t>18</w:t>
      </w:r>
      <w:r w:rsidR="00F83A94">
        <w:fldChar w:fldCharType="end"/>
      </w:r>
      <w:r w:rsidR="00351591">
        <w:t>.</w:t>
      </w:r>
    </w:p>
    <w:p w:rsidR="007E75DA" w:rsidRDefault="007E75DA" w:rsidP="002D4D13">
      <w:pPr>
        <w:spacing w:after="0"/>
      </w:pPr>
    </w:p>
    <w:p w:rsidR="00E04411" w:rsidRDefault="00251546" w:rsidP="00351591">
      <w:r>
        <w:rPr>
          <w:noProof/>
          <w:lang w:eastAsia="de-DE"/>
        </w:rPr>
        <w:lastRenderedPageBreak/>
        <mc:AlternateContent>
          <mc:Choice Requires="wps">
            <w:drawing>
              <wp:anchor distT="0" distB="0" distL="114300" distR="114300" simplePos="0" relativeHeight="251689984" behindDoc="0" locked="0" layoutInCell="1" allowOverlap="1" wp14:anchorId="322F8D73" wp14:editId="65524FE3">
                <wp:simplePos x="0" y="0"/>
                <wp:positionH relativeFrom="column">
                  <wp:posOffset>2375866</wp:posOffset>
                </wp:positionH>
                <wp:positionV relativeFrom="paragraph">
                  <wp:posOffset>80645</wp:posOffset>
                </wp:positionV>
                <wp:extent cx="466725" cy="247650"/>
                <wp:effectExtent l="0" t="0" r="0" b="0"/>
                <wp:wrapNone/>
                <wp:docPr id="29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6725" cy="247650"/>
                        </a:xfrm>
                        <a:prstGeom prst="rect">
                          <a:avLst/>
                        </a:prstGeom>
                        <a:noFill/>
                        <a:ln w="9525">
                          <a:noFill/>
                          <a:miter lim="800000"/>
                          <a:headEnd/>
                          <a:tailEnd/>
                        </a:ln>
                      </wps:spPr>
                      <wps:txbx>
                        <w:txbxContent>
                          <w:p w:rsidR="006D249D" w:rsidRPr="00E04411" w:rsidRDefault="006D249D">
                            <w:pPr>
                              <w:rPr>
                                <w:sz w:val="18"/>
                              </w:rPr>
                            </w:pPr>
                            <w:r w:rsidRPr="00E04411">
                              <w:rPr>
                                <w:sz w:val="18"/>
                              </w:rPr>
                              <w:t>Sta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8" type="#_x0000_t202" style="position:absolute;left:0;text-align:left;margin-left:187.1pt;margin-top:6.35pt;width:36.75pt;height:19.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" filled="f" stroked="f">
                <v:textbox>
                  <w:txbxContent>
                    <w:p w:rsidR="006D249D" w:rsidRPr="00E04411" w:rsidRDefault="006D249D">
                      <w:pPr>
                        <w:rPr>
                          <w:sz w:val="18"/>
                        </w:rPr>
                      </w:pPr>
                      <w:r w:rsidRPr="00E04411">
                        <w:rPr>
                          <w:sz w:val="18"/>
                        </w:rPr>
                        <w:t>Start</w:t>
                      </w:r>
                    </w:p>
                  </w:txbxContent>
                </v:textbox>
              </v:shape>
            </w:pict>
          </mc:Fallback>
        </mc:AlternateContent>
      </w:r>
      <w:r>
        <w:rPr>
          <w:noProof/>
          <w:lang w:eastAsia="de-DE"/>
        </w:rPr>
        <mc:AlternateContent>
          <mc:Choice Requires="wps">
            <w:drawing>
              <wp:anchor distT="0" distB="0" distL="114300" distR="114300" simplePos="0" relativeHeight="251687936" behindDoc="0" locked="0" layoutInCell="1" allowOverlap="1" wp14:anchorId="21CFB2E0" wp14:editId="380DF512">
                <wp:simplePos x="0" y="0"/>
                <wp:positionH relativeFrom="column">
                  <wp:posOffset>2575560</wp:posOffset>
                </wp:positionH>
                <wp:positionV relativeFrom="paragraph">
                  <wp:posOffset>271145</wp:posOffset>
                </wp:positionV>
                <wp:extent cx="0" cy="190500"/>
                <wp:effectExtent l="95250" t="19050" r="76200" b="95250"/>
                <wp:wrapNone/>
                <wp:docPr id="291" name="Gerade Verbindung mit Pfeil 291"/>
                <wp:cNvGraphicFramePr/>
                <a:graphic xmlns:a="http://schemas.openxmlformats.org/drawingml/2006/main">
                  <a:graphicData uri="http://schemas.microsoft.com/office/word/2010/wordprocessingShape">
                    <wps:wsp>
                      <wps:cNvCnPr/>
                      <wps:spPr>
                        <a:xfrm>
                          <a:off x="0" y="0"/>
                          <a:ext cx="0" cy="190500"/>
                        </a:xfrm>
                        <a:prstGeom prst="straightConnector1">
                          <a:avLst/>
                        </a:prstGeom>
                        <a:ln w="12700">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Gerade Verbindung mit Pfeil 291" o:spid="_x0000_s1026" type="#_x0000_t32" style="position:absolute;margin-left:202.8pt;margin-top:21.35pt;width:0;height:1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" strokecolor="black [3200]" strokeweight="1pt">
                <v:stroke endarrow="open"/>
                <v:shadow on="t" color="black" opacity="24903f" origin=",.5" offset="0,.55556mm"/>
              </v:shape>
            </w:pict>
          </mc:Fallback>
        </mc:AlternateContent>
      </w:r>
      <w:r>
        <w:rPr>
          <w:noProof/>
          <w:lang w:eastAsia="de-DE"/>
        </w:rPr>
        <mc:AlternateContent>
          <mc:Choice Requires="wps">
            <w:drawing>
              <wp:anchor distT="0" distB="0" distL="114300" distR="114300" simplePos="0" relativeHeight="251681792" behindDoc="0" locked="0" layoutInCell="1" allowOverlap="1" wp14:anchorId="0A7F8823" wp14:editId="59965CF6">
                <wp:simplePos x="0" y="0"/>
                <wp:positionH relativeFrom="column">
                  <wp:posOffset>2585085</wp:posOffset>
                </wp:positionH>
                <wp:positionV relativeFrom="paragraph">
                  <wp:posOffset>622300</wp:posOffset>
                </wp:positionV>
                <wp:extent cx="0" cy="247650"/>
                <wp:effectExtent l="95250" t="19050" r="76200" b="95250"/>
                <wp:wrapNone/>
                <wp:docPr id="31" name="Gerade Verbindung mit Pfeil 31"/>
                <wp:cNvGraphicFramePr/>
                <a:graphic xmlns:a="http://schemas.openxmlformats.org/drawingml/2006/main">
                  <a:graphicData uri="http://schemas.microsoft.com/office/word/2010/wordprocessingShape">
                    <wps:wsp>
                      <wps:cNvCnPr/>
                      <wps:spPr>
                        <a:xfrm>
                          <a:off x="0" y="0"/>
                          <a:ext cx="0" cy="247650"/>
                        </a:xfrm>
                        <a:prstGeom prst="straightConnector1">
                          <a:avLst/>
                        </a:prstGeom>
                        <a:ln w="12700">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Gerade Verbindung mit Pfeil 31" o:spid="_x0000_s1026" type="#_x0000_t32" style="position:absolute;margin-left:203.55pt;margin-top:49pt;width:0;height:19.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" strokecolor="black [3200]" strokeweight="1pt">
                <v:stroke endarrow="open"/>
                <v:shadow on="t" color="black" opacity="24903f" origin=",.5" offset="0,.55556mm"/>
              </v:shape>
            </w:pict>
          </mc:Fallback>
        </mc:AlternateContent>
      </w:r>
      <w:r>
        <w:rPr>
          <w:noProof/>
          <w:lang w:eastAsia="de-DE"/>
        </w:rPr>
        <mc:AlternateContent>
          <mc:Choice Requires="wps">
            <w:drawing>
              <wp:anchor distT="0" distB="0" distL="114300" distR="114300" simplePos="0" relativeHeight="251667967" behindDoc="0" locked="0" layoutInCell="1" allowOverlap="1" wp14:anchorId="787936AF" wp14:editId="5D33D84D">
                <wp:simplePos x="0" y="0"/>
                <wp:positionH relativeFrom="column">
                  <wp:posOffset>2585085</wp:posOffset>
                </wp:positionH>
                <wp:positionV relativeFrom="paragraph">
                  <wp:posOffset>1488440</wp:posOffset>
                </wp:positionV>
                <wp:extent cx="0" cy="238125"/>
                <wp:effectExtent l="114300" t="19050" r="76200" b="85725"/>
                <wp:wrapNone/>
                <wp:docPr id="289" name="Gerade Verbindung mit Pfeil 289"/>
                <wp:cNvGraphicFramePr/>
                <a:graphic xmlns:a="http://schemas.openxmlformats.org/drawingml/2006/main">
                  <a:graphicData uri="http://schemas.microsoft.com/office/word/2010/wordprocessingShape">
                    <wps:wsp>
                      <wps:cNvCnPr/>
                      <wps:spPr>
                        <a:xfrm>
                          <a:off x="0" y="0"/>
                          <a:ext cx="0" cy="238125"/>
                        </a:xfrm>
                        <a:prstGeom prst="straightConnector1">
                          <a:avLst/>
                        </a:prstGeom>
                        <a:ln w="12700">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Gerade Verbindung mit Pfeil 289" o:spid="_x0000_s1026" type="#_x0000_t32" style="position:absolute;margin-left:203.55pt;margin-top:117.2pt;width:0;height:18.75pt;z-index:25166796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" strokecolor="black [3200]" strokeweight="1pt">
                <v:stroke endarrow="open"/>
                <v:shadow on="t" color="black" opacity="24903f" origin=",.5" offset="0,.55556mm"/>
              </v:shape>
            </w:pict>
          </mc:Fallback>
        </mc:AlternateContent>
      </w:r>
    </w:p>
    <w:p w:rsidR="00351591" w:rsidRDefault="00A24BAB" w:rsidP="00351591">
      <w:r>
        <w:rPr>
          <w:noProof/>
          <w:lang w:eastAsia="de-DE"/>
        </w:rPr>
        <mc:AlternateContent>
          <mc:Choice Requires="wps">
            <w:drawing>
              <wp:anchor distT="0" distB="0" distL="114300" distR="114300" simplePos="0" relativeHeight="251709440" behindDoc="0" locked="0" layoutInCell="1" allowOverlap="1" wp14:anchorId="28FDDE10" wp14:editId="2E3CC85B">
                <wp:simplePos x="0" y="0"/>
                <wp:positionH relativeFrom="column">
                  <wp:posOffset>3703320</wp:posOffset>
                </wp:positionH>
                <wp:positionV relativeFrom="paragraph">
                  <wp:posOffset>235585</wp:posOffset>
                </wp:positionV>
                <wp:extent cx="0" cy="1714500"/>
                <wp:effectExtent l="57150" t="19050" r="76200" b="76200"/>
                <wp:wrapNone/>
                <wp:docPr id="304" name="Gerade Verbindung 304"/>
                <wp:cNvGraphicFramePr/>
                <a:graphic xmlns:a="http://schemas.openxmlformats.org/drawingml/2006/main">
                  <a:graphicData uri="http://schemas.microsoft.com/office/word/2010/wordprocessingShape">
                    <wps:wsp>
                      <wps:cNvCnPr/>
                      <wps:spPr>
                        <a:xfrm flipV="1">
                          <a:off x="0" y="0"/>
                          <a:ext cx="0" cy="1714500"/>
                        </a:xfrm>
                        <a:prstGeom prst="line">
                          <a:avLst/>
                        </a:prstGeom>
                        <a:ln w="12700"/>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Gerade Verbindung 304" o:spid="_x0000_s1026" style="position:absolute;flip:y;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1.6pt,18.55pt" to="291.6pt,15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" strokecolor="black [3200]" strokeweight="1pt">
                <v:shadow on="t" color="black" opacity="24903f" origin=",.5" offset="0,.55556mm"/>
              </v:line>
            </w:pict>
          </mc:Fallback>
        </mc:AlternateContent>
      </w:r>
      <w:r>
        <w:rPr>
          <w:noProof/>
          <w:lang w:eastAsia="de-DE"/>
        </w:rPr>
        <mc:AlternateContent>
          <mc:Choice Requires="wps">
            <w:drawing>
              <wp:anchor distT="0" distB="0" distL="114300" distR="114300" simplePos="0" relativeHeight="251706368" behindDoc="0" locked="0" layoutInCell="1" allowOverlap="1" wp14:anchorId="6CDF1BE7" wp14:editId="463E6CBF">
                <wp:simplePos x="0" y="0"/>
                <wp:positionH relativeFrom="column">
                  <wp:posOffset>3408045</wp:posOffset>
                </wp:positionH>
                <wp:positionV relativeFrom="paragraph">
                  <wp:posOffset>234315</wp:posOffset>
                </wp:positionV>
                <wp:extent cx="295275" cy="0"/>
                <wp:effectExtent l="57150" t="76200" r="0" b="152400"/>
                <wp:wrapNone/>
                <wp:docPr id="302" name="Gerade Verbindung mit Pfeil 302"/>
                <wp:cNvGraphicFramePr/>
                <a:graphic xmlns:a="http://schemas.openxmlformats.org/drawingml/2006/main">
                  <a:graphicData uri="http://schemas.microsoft.com/office/word/2010/wordprocessingShape">
                    <wps:wsp>
                      <wps:cNvCnPr/>
                      <wps:spPr>
                        <a:xfrm flipH="1">
                          <a:off x="0" y="0"/>
                          <a:ext cx="295275" cy="0"/>
                        </a:xfrm>
                        <a:prstGeom prst="straightConnector1">
                          <a:avLst/>
                        </a:prstGeom>
                        <a:ln w="12700">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Gerade Verbindung mit Pfeil 302" o:spid="_x0000_s1026" type="#_x0000_t32" style="position:absolute;margin-left:268.35pt;margin-top:18.45pt;width:23.25pt;height:0;flip:x;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" strokecolor="black [3200]" strokeweight="1pt">
                <v:stroke endarrow="open"/>
                <v:shadow on="t" color="black" opacity="24903f" origin=",.5" offset="0,.55556mm"/>
              </v:shape>
            </w:pict>
          </mc:Fallback>
        </mc:AlternateContent>
      </w:r>
      <w:r>
        <w:rPr>
          <w:noProof/>
          <w:lang w:eastAsia="de-DE"/>
        </w:rPr>
        <mc:AlternateContent>
          <mc:Choice Requires="wps">
            <w:drawing>
              <wp:anchor distT="0" distB="0" distL="114300" distR="114300" simplePos="0" relativeHeight="251684864" behindDoc="0" locked="0" layoutInCell="1" allowOverlap="1" wp14:anchorId="63DEB094" wp14:editId="71290BC2">
                <wp:simplePos x="0" y="0"/>
                <wp:positionH relativeFrom="column">
                  <wp:posOffset>1798320</wp:posOffset>
                </wp:positionH>
                <wp:positionV relativeFrom="paragraph">
                  <wp:posOffset>128270</wp:posOffset>
                </wp:positionV>
                <wp:extent cx="1609725" cy="219075"/>
                <wp:effectExtent l="0" t="0" r="28575" b="28575"/>
                <wp:wrapNone/>
                <wp:docPr id="10"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9725" cy="219075"/>
                        </a:xfrm>
                        <a:prstGeom prst="rect">
                          <a:avLst/>
                        </a:prstGeom>
                        <a:solidFill>
                          <a:schemeClr val="bg1"/>
                        </a:solidFill>
                        <a:ln w="9525">
                          <a:solidFill>
                            <a:schemeClr val="tx1"/>
                          </a:solidFill>
                          <a:miter lim="800000"/>
                          <a:headEnd/>
                          <a:tailEnd/>
                        </a:ln>
                      </wps:spPr>
                      <wps:txbx>
                        <w:txbxContent>
                          <w:p w:rsidR="006D249D" w:rsidRPr="00351591" w:rsidRDefault="006D249D" w:rsidP="00351591">
                            <w:pPr>
                              <w:jc w:val="center"/>
                              <w:rPr>
                                <w:sz w:val="18"/>
                              </w:rPr>
                            </w:pPr>
                            <w:r w:rsidRPr="00351591">
                              <w:rPr>
                                <w:sz w:val="18"/>
                              </w:rPr>
                              <w:t>Daten sammel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9" type="#_x0000_t202" style="position:absolute;left:0;text-align:left;margin-left:141.6pt;margin-top:10.1pt;width:126.75pt;height:17.2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" fillcolor="white [3212]" strokecolor="black [3213]">
                <v:textbox>
                  <w:txbxContent>
                    <w:p w:rsidR="006D249D" w:rsidRPr="00351591" w:rsidRDefault="006D249D" w:rsidP="00351591">
                      <w:pPr>
                        <w:jc w:val="center"/>
                        <w:rPr>
                          <w:sz w:val="18"/>
                        </w:rPr>
                      </w:pPr>
                      <w:r w:rsidRPr="00351591">
                        <w:rPr>
                          <w:sz w:val="18"/>
                        </w:rPr>
                        <w:t>Daten sammeln</w:t>
                      </w:r>
                    </w:p>
                  </w:txbxContent>
                </v:textbox>
              </v:shape>
            </w:pict>
          </mc:Fallback>
        </mc:AlternateContent>
      </w:r>
      <w:r w:rsidR="0068560C">
        <w:rPr>
          <w:noProof/>
          <w:lang w:eastAsia="de-DE"/>
        </w:rPr>
        <mc:AlternateContent>
          <mc:Choice Requires="wps">
            <w:drawing>
              <wp:anchor distT="0" distB="0" distL="114300" distR="114300" simplePos="0" relativeHeight="251700224" behindDoc="0" locked="0" layoutInCell="1" allowOverlap="1" wp14:anchorId="4EB50431" wp14:editId="116EA93D">
                <wp:simplePos x="0" y="0"/>
                <wp:positionH relativeFrom="column">
                  <wp:posOffset>3408045</wp:posOffset>
                </wp:positionH>
                <wp:positionV relativeFrom="paragraph">
                  <wp:posOffset>1539240</wp:posOffset>
                </wp:positionV>
                <wp:extent cx="295275" cy="0"/>
                <wp:effectExtent l="57150" t="76200" r="0" b="152400"/>
                <wp:wrapNone/>
                <wp:docPr id="299" name="Gerade Verbindung mit Pfeil 299"/>
                <wp:cNvGraphicFramePr/>
                <a:graphic xmlns:a="http://schemas.openxmlformats.org/drawingml/2006/main">
                  <a:graphicData uri="http://schemas.microsoft.com/office/word/2010/wordprocessingShape">
                    <wps:wsp>
                      <wps:cNvCnPr/>
                      <wps:spPr>
                        <a:xfrm flipH="1">
                          <a:off x="0" y="0"/>
                          <a:ext cx="295275" cy="0"/>
                        </a:xfrm>
                        <a:prstGeom prst="straightConnector1">
                          <a:avLst/>
                        </a:prstGeom>
                        <a:ln w="12700">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Gerade Verbindung mit Pfeil 299" o:spid="_x0000_s1026" type="#_x0000_t32" style="position:absolute;margin-left:268.35pt;margin-top:121.2pt;width:23.25pt;height:0;flip:x;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" strokecolor="black [3200]" strokeweight="1pt">
                <v:stroke endarrow="open"/>
                <v:shadow on="t" color="black" opacity="24903f" origin=",.5" offset="0,.55556mm"/>
              </v:shape>
            </w:pict>
          </mc:Fallback>
        </mc:AlternateContent>
      </w:r>
      <w:r w:rsidR="0068560C">
        <w:rPr>
          <w:noProof/>
          <w:lang w:eastAsia="de-DE"/>
        </w:rPr>
        <mc:AlternateContent>
          <mc:Choice Requires="wps">
            <w:drawing>
              <wp:anchor distT="0" distB="0" distL="114300" distR="114300" simplePos="0" relativeHeight="251707392" behindDoc="0" locked="0" layoutInCell="1" allowOverlap="1" wp14:anchorId="5D5F500A" wp14:editId="2C8E8965">
                <wp:simplePos x="0" y="0"/>
                <wp:positionH relativeFrom="column">
                  <wp:posOffset>3408045</wp:posOffset>
                </wp:positionH>
                <wp:positionV relativeFrom="paragraph">
                  <wp:posOffset>1948815</wp:posOffset>
                </wp:positionV>
                <wp:extent cx="295275" cy="0"/>
                <wp:effectExtent l="38100" t="38100" r="66675" b="95250"/>
                <wp:wrapNone/>
                <wp:docPr id="303" name="Gerade Verbindung 303"/>
                <wp:cNvGraphicFramePr/>
                <a:graphic xmlns:a="http://schemas.openxmlformats.org/drawingml/2006/main">
                  <a:graphicData uri="http://schemas.microsoft.com/office/word/2010/wordprocessingShape">
                    <wps:wsp>
                      <wps:cNvCnPr/>
                      <wps:spPr>
                        <a:xfrm>
                          <a:off x="0" y="0"/>
                          <a:ext cx="295275" cy="0"/>
                        </a:xfrm>
                        <a:prstGeom prst="line">
                          <a:avLst/>
                        </a:prstGeom>
                        <a:ln w="12700"/>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w:pict>
              <v:line id="Gerade Verbindung 303" o:spid="_x0000_s1026" style="position:absolute;z-index:2517073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68.35pt,153.45pt" to="291.6pt,15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" strokecolor="black [3200]" strokeweight="1pt">
                <v:shadow on="t" color="black" opacity="24903f" origin=",.5" offset="0,.55556mm"/>
              </v:line>
            </w:pict>
          </mc:Fallback>
        </mc:AlternateContent>
      </w:r>
    </w:p>
    <w:p w:rsidR="00351591" w:rsidRDefault="00251546" w:rsidP="00351591">
      <w:r>
        <w:rPr>
          <w:noProof/>
          <w:lang w:eastAsia="de-DE"/>
        </w:rPr>
        <mc:AlternateContent>
          <mc:Choice Requires="wps">
            <w:drawing>
              <wp:anchor distT="0" distB="0" distL="114300" distR="114300" simplePos="0" relativeHeight="251704320" behindDoc="0" locked="0" layoutInCell="1" allowOverlap="1" wp14:anchorId="7339A189" wp14:editId="04F6E74E">
                <wp:simplePos x="0" y="0"/>
                <wp:positionH relativeFrom="column">
                  <wp:posOffset>3408045</wp:posOffset>
                </wp:positionH>
                <wp:positionV relativeFrom="paragraph">
                  <wp:posOffset>325120</wp:posOffset>
                </wp:positionV>
                <wp:extent cx="295275" cy="0"/>
                <wp:effectExtent l="57150" t="76200" r="0" b="152400"/>
                <wp:wrapNone/>
                <wp:docPr id="301" name="Gerade Verbindung mit Pfeil 301"/>
                <wp:cNvGraphicFramePr/>
                <a:graphic xmlns:a="http://schemas.openxmlformats.org/drawingml/2006/main">
                  <a:graphicData uri="http://schemas.microsoft.com/office/word/2010/wordprocessingShape">
                    <wps:wsp>
                      <wps:cNvCnPr/>
                      <wps:spPr>
                        <a:xfrm flipH="1">
                          <a:off x="0" y="0"/>
                          <a:ext cx="295275" cy="0"/>
                        </a:xfrm>
                        <a:prstGeom prst="straightConnector1">
                          <a:avLst/>
                        </a:prstGeom>
                        <a:ln w="12700">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Gerade Verbindung mit Pfeil 301" o:spid="_x0000_s1026" type="#_x0000_t32" style="position:absolute;margin-left:268.35pt;margin-top:25.6pt;width:23.25pt;height:0;flip:x;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" strokecolor="black [3200]" strokeweight="1pt">
                <v:stroke endarrow="open"/>
                <v:shadow on="t" color="black" opacity="24903f" origin=",.5" offset="0,.55556mm"/>
              </v:shape>
            </w:pict>
          </mc:Fallback>
        </mc:AlternateContent>
      </w:r>
      <w:r w:rsidR="00C37997">
        <w:rPr>
          <w:noProof/>
          <w:lang w:eastAsia="de-DE"/>
        </w:rPr>
        <mc:AlternateContent>
          <mc:Choice Requires="wps">
            <w:drawing>
              <wp:anchor distT="0" distB="0" distL="114300" distR="114300" simplePos="0" relativeHeight="251711488" behindDoc="0" locked="0" layoutInCell="1" allowOverlap="1" wp14:anchorId="0F14496C" wp14:editId="18515C8C">
                <wp:simplePos x="0" y="0"/>
                <wp:positionH relativeFrom="column">
                  <wp:posOffset>1804035</wp:posOffset>
                </wp:positionH>
                <wp:positionV relativeFrom="paragraph">
                  <wp:posOffset>214326</wp:posOffset>
                </wp:positionV>
                <wp:extent cx="1609725" cy="228600"/>
                <wp:effectExtent l="0" t="0" r="28575" b="19050"/>
                <wp:wrapNone/>
                <wp:docPr id="306"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9725" cy="228600"/>
                        </a:xfrm>
                        <a:prstGeom prst="rect">
                          <a:avLst/>
                        </a:prstGeom>
                        <a:solidFill>
                          <a:schemeClr val="bg1"/>
                        </a:solidFill>
                        <a:ln w="9525">
                          <a:solidFill>
                            <a:schemeClr val="tx1"/>
                          </a:solidFill>
                          <a:miter lim="800000"/>
                          <a:headEnd/>
                          <a:tailEnd/>
                        </a:ln>
                      </wps:spPr>
                      <wps:txbx>
                        <w:txbxContent>
                          <w:p w:rsidR="006D249D" w:rsidRPr="00351591" w:rsidRDefault="006D249D" w:rsidP="00C37997">
                            <w:pPr>
                              <w:jc w:val="center"/>
                              <w:rPr>
                                <w:sz w:val="18"/>
                              </w:rPr>
                            </w:pPr>
                            <w:r>
                              <w:rPr>
                                <w:sz w:val="18"/>
                              </w:rPr>
                              <w:t>Wahl der Features</w:t>
                            </w:r>
                          </w:p>
                          <w:p w:rsidR="006D249D" w:rsidRDefault="006D249D" w:rsidP="00C37997">
                            <w:pPr>
                              <w:jc w:val="center"/>
                            </w:pPr>
                            <w:r>
                              <w:rPr>
                                <w:noProof/>
                                <w:lang w:eastAsia="de-DE"/>
                              </w:rPr>
                              <w:drawing>
                                <wp:inline distT="0" distB="0" distL="0" distR="0" wp14:anchorId="31F3E379" wp14:editId="746A6F6C">
                                  <wp:extent cx="1141730" cy="242921"/>
                                  <wp:effectExtent l="0" t="0" r="1270" b="5080"/>
                                  <wp:docPr id="313" name="Grafik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141730" cy="242921"/>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0" type="#_x0000_t202" style="position:absolute;left:0;text-align:left;margin-left:142.05pt;margin-top:16.9pt;width:126.75pt;height:18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" fillcolor="white [3212]" strokecolor="black [3213]">
                <v:textbox>
                  <w:txbxContent>
                    <w:p w:rsidR="006D249D" w:rsidRPr="00351591" w:rsidRDefault="006D249D" w:rsidP="00C37997">
                      <w:pPr>
                        <w:jc w:val="center"/>
                        <w:rPr>
                          <w:sz w:val="18"/>
                        </w:rPr>
                      </w:pPr>
                      <w:r>
                        <w:rPr>
                          <w:sz w:val="18"/>
                        </w:rPr>
                        <w:t>Wahl der Features</w:t>
                      </w:r>
                    </w:p>
                    <w:p w:rsidR="006D249D" w:rsidRDefault="006D249D" w:rsidP="00C37997">
                      <w:pPr>
                        <w:jc w:val="center"/>
                      </w:pPr>
                      <w:r>
                        <w:rPr>
                          <w:noProof/>
                          <w:lang w:eastAsia="de-DE"/>
                        </w:rPr>
                        <w:drawing>
                          <wp:inline distT="0" distB="0" distL="0" distR="0" wp14:anchorId="31F3E379" wp14:editId="746A6F6C">
                            <wp:extent cx="1141730" cy="242921"/>
                            <wp:effectExtent l="0" t="0" r="1270" b="5080"/>
                            <wp:docPr id="313" name="Grafik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141730" cy="242921"/>
                                    </a:xfrm>
                                    <a:prstGeom prst="rect">
                                      <a:avLst/>
                                    </a:prstGeom>
                                    <a:noFill/>
                                    <a:ln>
                                      <a:noFill/>
                                    </a:ln>
                                  </pic:spPr>
                                </pic:pic>
                              </a:graphicData>
                            </a:graphic>
                          </wp:inline>
                        </w:drawing>
                      </w:r>
                    </w:p>
                  </w:txbxContent>
                </v:textbox>
              </v:shape>
            </w:pict>
          </mc:Fallback>
        </mc:AlternateContent>
      </w:r>
    </w:p>
    <w:p w:rsidR="00351591" w:rsidRDefault="00251546" w:rsidP="00351591">
      <w:r>
        <w:rPr>
          <w:noProof/>
          <w:lang w:eastAsia="de-DE"/>
        </w:rPr>
        <mc:AlternateContent>
          <mc:Choice Requires="wps">
            <w:drawing>
              <wp:anchor distT="0" distB="0" distL="114300" distR="114300" simplePos="0" relativeHeight="251683840" behindDoc="0" locked="0" layoutInCell="1" allowOverlap="1" wp14:anchorId="04583610" wp14:editId="471EB710">
                <wp:simplePos x="0" y="0"/>
                <wp:positionH relativeFrom="column">
                  <wp:posOffset>2585416</wp:posOffset>
                </wp:positionH>
                <wp:positionV relativeFrom="paragraph">
                  <wp:posOffset>67310</wp:posOffset>
                </wp:positionV>
                <wp:extent cx="0" cy="238125"/>
                <wp:effectExtent l="114300" t="19050" r="76200" b="85725"/>
                <wp:wrapNone/>
                <wp:docPr id="288" name="Gerade Verbindung mit Pfeil 288"/>
                <wp:cNvGraphicFramePr/>
                <a:graphic xmlns:a="http://schemas.openxmlformats.org/drawingml/2006/main">
                  <a:graphicData uri="http://schemas.microsoft.com/office/word/2010/wordprocessingShape">
                    <wps:wsp>
                      <wps:cNvCnPr/>
                      <wps:spPr>
                        <a:xfrm>
                          <a:off x="0" y="0"/>
                          <a:ext cx="0" cy="238125"/>
                        </a:xfrm>
                        <a:prstGeom prst="straightConnector1">
                          <a:avLst/>
                        </a:prstGeom>
                        <a:ln w="12700">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Gerade Verbindung mit Pfeil 288" o:spid="_x0000_s1026" type="#_x0000_t32" style="position:absolute;margin-left:203.6pt;margin-top:5.3pt;width:0;height:18.7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" strokecolor="black [3200]" strokeweight="1pt">
                <v:stroke endarrow="open"/>
                <v:shadow on="t" color="black" opacity="24903f" origin=",.5" offset="0,.55556mm"/>
              </v:shape>
            </w:pict>
          </mc:Fallback>
        </mc:AlternateContent>
      </w:r>
      <w:r>
        <w:rPr>
          <w:noProof/>
          <w:lang w:eastAsia="de-DE"/>
        </w:rPr>
        <mc:AlternateContent>
          <mc:Choice Requires="wps">
            <w:drawing>
              <wp:anchor distT="0" distB="0" distL="114300" distR="114300" simplePos="0" relativeHeight="251675648" behindDoc="0" locked="0" layoutInCell="1" allowOverlap="1" wp14:anchorId="0061C3F2" wp14:editId="41A6DA4E">
                <wp:simplePos x="0" y="0"/>
                <wp:positionH relativeFrom="column">
                  <wp:posOffset>1798320</wp:posOffset>
                </wp:positionH>
                <wp:positionV relativeFrom="paragraph">
                  <wp:posOffset>316561</wp:posOffset>
                </wp:positionV>
                <wp:extent cx="1609725" cy="228600"/>
                <wp:effectExtent l="0" t="0" r="28575" b="19050"/>
                <wp:wrapNone/>
                <wp:docPr id="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9725" cy="228600"/>
                        </a:xfrm>
                        <a:prstGeom prst="rect">
                          <a:avLst/>
                        </a:prstGeom>
                        <a:solidFill>
                          <a:schemeClr val="bg1"/>
                        </a:solidFill>
                        <a:ln w="9525">
                          <a:solidFill>
                            <a:schemeClr val="tx1"/>
                          </a:solidFill>
                          <a:miter lim="800000"/>
                          <a:headEnd/>
                          <a:tailEnd/>
                        </a:ln>
                      </wps:spPr>
                      <wps:txbx>
                        <w:txbxContent>
                          <w:p w:rsidR="006D249D" w:rsidRDefault="006D249D" w:rsidP="00351591">
                            <w:pPr>
                              <w:jc w:val="center"/>
                            </w:pPr>
                            <w:r w:rsidRPr="00351591">
                              <w:rPr>
                                <w:sz w:val="18"/>
                              </w:rPr>
                              <w:t>Wahl des Modells</w:t>
                            </w:r>
                            <w:r>
                              <w:rPr>
                                <w:noProof/>
                                <w:lang w:eastAsia="de-DE"/>
                              </w:rPr>
                              <w:drawing>
                                <wp:inline distT="0" distB="0" distL="0" distR="0" wp14:anchorId="5FADA054" wp14:editId="22ECA988">
                                  <wp:extent cx="1141730" cy="242921"/>
                                  <wp:effectExtent l="0" t="0" r="1270" b="5080"/>
                                  <wp:docPr id="314" name="Grafik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141730" cy="242921"/>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1" type="#_x0000_t202" style="position:absolute;left:0;text-align:left;margin-left:141.6pt;margin-top:24.95pt;width:126.75pt;height:18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" fillcolor="white [3212]" strokecolor="black [3213]">
                <v:textbox>
                  <w:txbxContent>
                    <w:p w:rsidR="006D249D" w:rsidRDefault="006D249D" w:rsidP="00351591">
                      <w:pPr>
                        <w:jc w:val="center"/>
                      </w:pPr>
                      <w:r w:rsidRPr="00351591">
                        <w:rPr>
                          <w:sz w:val="18"/>
                        </w:rPr>
                        <w:t>Wahl des Modells</w:t>
                      </w:r>
                      <w:r>
                        <w:rPr>
                          <w:noProof/>
                          <w:lang w:eastAsia="de-DE"/>
                        </w:rPr>
                        <w:drawing>
                          <wp:inline distT="0" distB="0" distL="0" distR="0" wp14:anchorId="5FADA054" wp14:editId="22ECA988">
                            <wp:extent cx="1141730" cy="242921"/>
                            <wp:effectExtent l="0" t="0" r="1270" b="5080"/>
                            <wp:docPr id="314" name="Grafik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141730" cy="242921"/>
                                    </a:xfrm>
                                    <a:prstGeom prst="rect">
                                      <a:avLst/>
                                    </a:prstGeom>
                                    <a:noFill/>
                                    <a:ln>
                                      <a:noFill/>
                                    </a:ln>
                                  </pic:spPr>
                                </pic:pic>
                              </a:graphicData>
                            </a:graphic>
                          </wp:inline>
                        </w:drawing>
                      </w:r>
                    </w:p>
                  </w:txbxContent>
                </v:textbox>
              </v:shape>
            </w:pict>
          </mc:Fallback>
        </mc:AlternateContent>
      </w:r>
      <w:r w:rsidR="0068560C">
        <w:rPr>
          <w:noProof/>
          <w:lang w:eastAsia="de-DE"/>
        </w:rPr>
        <mc:AlternateContent>
          <mc:Choice Requires="wps">
            <w:drawing>
              <wp:anchor distT="0" distB="0" distL="114300" distR="114300" simplePos="0" relativeHeight="251698176" behindDoc="0" locked="0" layoutInCell="1" allowOverlap="1" wp14:anchorId="3911AF70" wp14:editId="76844063">
                <wp:simplePos x="0" y="0"/>
                <wp:positionH relativeFrom="column">
                  <wp:posOffset>1264920</wp:posOffset>
                </wp:positionH>
                <wp:positionV relativeFrom="paragraph">
                  <wp:posOffset>236855</wp:posOffset>
                </wp:positionV>
                <wp:extent cx="485775" cy="161290"/>
                <wp:effectExtent l="38100" t="38100" r="47625" b="124460"/>
                <wp:wrapNone/>
                <wp:docPr id="298" name="Gerade Verbindung mit Pfeil 298"/>
                <wp:cNvGraphicFramePr/>
                <a:graphic xmlns:a="http://schemas.openxmlformats.org/drawingml/2006/main">
                  <a:graphicData uri="http://schemas.microsoft.com/office/word/2010/wordprocessingShape">
                    <wps:wsp>
                      <wps:cNvCnPr/>
                      <wps:spPr>
                        <a:xfrm>
                          <a:off x="0" y="0"/>
                          <a:ext cx="485775" cy="161290"/>
                        </a:xfrm>
                        <a:prstGeom prst="straightConnector1">
                          <a:avLst/>
                        </a:prstGeom>
                        <a:ln w="12700">
                          <a:prstDash val="dash"/>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Gerade Verbindung mit Pfeil 298" o:spid="_x0000_s1026" type="#_x0000_t32" style="position:absolute;margin-left:99.6pt;margin-top:18.65pt;width:38.25pt;height:12.7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" strokecolor="black [3200]" strokeweight="1pt">
                <v:stroke dashstyle="dash" endarrow="open"/>
                <v:shadow on="t" color="black" opacity="24903f" origin=",.5" offset="0,.55556mm"/>
              </v:shape>
            </w:pict>
          </mc:Fallback>
        </mc:AlternateContent>
      </w:r>
      <w:r w:rsidR="0068560C">
        <w:rPr>
          <w:noProof/>
          <w:lang w:eastAsia="de-DE"/>
        </w:rPr>
        <mc:AlternateContent>
          <mc:Choice Requires="wps">
            <w:drawing>
              <wp:anchor distT="0" distB="0" distL="114300" distR="114300" simplePos="0" relativeHeight="251694080" behindDoc="0" locked="0" layoutInCell="1" allowOverlap="1" wp14:anchorId="4AA71AF6" wp14:editId="07C23918">
                <wp:simplePos x="0" y="0"/>
                <wp:positionH relativeFrom="column">
                  <wp:posOffset>607695</wp:posOffset>
                </wp:positionH>
                <wp:positionV relativeFrom="paragraph">
                  <wp:posOffset>93980</wp:posOffset>
                </wp:positionV>
                <wp:extent cx="704850" cy="247650"/>
                <wp:effectExtent l="0" t="0" r="0" b="0"/>
                <wp:wrapNone/>
                <wp:docPr id="296"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4850" cy="247650"/>
                        </a:xfrm>
                        <a:prstGeom prst="rect">
                          <a:avLst/>
                        </a:prstGeom>
                        <a:solidFill>
                          <a:srgbClr val="FFFFFF"/>
                        </a:solidFill>
                        <a:ln w="9525">
                          <a:noFill/>
                          <a:miter lim="800000"/>
                          <a:headEnd/>
                          <a:tailEnd/>
                        </a:ln>
                      </wps:spPr>
                      <wps:txbx>
                        <w:txbxContent>
                          <w:p w:rsidR="006D249D" w:rsidRPr="00E04411" w:rsidRDefault="006D249D" w:rsidP="00E04411">
                            <w:pPr>
                              <w:rPr>
                                <w:sz w:val="18"/>
                              </w:rPr>
                            </w:pPr>
                            <w:r>
                              <w:rPr>
                                <w:sz w:val="18"/>
                              </w:rPr>
                              <w:t>Vorwisse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2" type="#_x0000_t202" style="position:absolute;left:0;text-align:left;margin-left:47.85pt;margin-top:7.4pt;width:55.5pt;height:19.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" stroked="f">
                <v:textbox>
                  <w:txbxContent>
                    <w:p w:rsidR="006D249D" w:rsidRPr="00E04411" w:rsidRDefault="006D249D" w:rsidP="00E04411">
                      <w:pPr>
                        <w:rPr>
                          <w:sz w:val="18"/>
                        </w:rPr>
                      </w:pPr>
                      <w:r>
                        <w:rPr>
                          <w:sz w:val="18"/>
                        </w:rPr>
                        <w:t>Vorwissen</w:t>
                      </w:r>
                    </w:p>
                  </w:txbxContent>
                </v:textbox>
              </v:shape>
            </w:pict>
          </mc:Fallback>
        </mc:AlternateContent>
      </w:r>
      <w:r w:rsidR="0068560C">
        <w:rPr>
          <w:noProof/>
          <w:lang w:eastAsia="de-DE"/>
        </w:rPr>
        <mc:AlternateContent>
          <mc:Choice Requires="wps">
            <w:drawing>
              <wp:anchor distT="0" distB="0" distL="114300" distR="114300" simplePos="0" relativeHeight="251696128" behindDoc="0" locked="0" layoutInCell="1" allowOverlap="1" wp14:anchorId="41150C82" wp14:editId="5F8DB94E">
                <wp:simplePos x="0" y="0"/>
                <wp:positionH relativeFrom="column">
                  <wp:posOffset>1264920</wp:posOffset>
                </wp:positionH>
                <wp:positionV relativeFrom="paragraph">
                  <wp:posOffset>36830</wp:posOffset>
                </wp:positionV>
                <wp:extent cx="504825" cy="142875"/>
                <wp:effectExtent l="38100" t="57150" r="9525" b="85725"/>
                <wp:wrapNone/>
                <wp:docPr id="297" name="Gerade Verbindung mit Pfeil 297"/>
                <wp:cNvGraphicFramePr/>
                <a:graphic xmlns:a="http://schemas.openxmlformats.org/drawingml/2006/main">
                  <a:graphicData uri="http://schemas.microsoft.com/office/word/2010/wordprocessingShape">
                    <wps:wsp>
                      <wps:cNvCnPr/>
                      <wps:spPr>
                        <a:xfrm flipV="1">
                          <a:off x="0" y="0"/>
                          <a:ext cx="504825" cy="142875"/>
                        </a:xfrm>
                        <a:prstGeom prst="straightConnector1">
                          <a:avLst/>
                        </a:prstGeom>
                        <a:ln w="12700">
                          <a:prstDash val="dash"/>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Gerade Verbindung mit Pfeil 297" o:spid="_x0000_s1026" type="#_x0000_t32" style="position:absolute;margin-left:99.6pt;margin-top:2.9pt;width:39.75pt;height:11.25pt;flip:y;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" strokecolor="black [3200]" strokeweight="1pt">
                <v:stroke dashstyle="dash" endarrow="open"/>
                <v:shadow on="t" color="black" opacity="24903f" origin=",.5" offset="0,.55556mm"/>
              </v:shape>
            </w:pict>
          </mc:Fallback>
        </mc:AlternateContent>
      </w:r>
    </w:p>
    <w:p w:rsidR="00351591" w:rsidRDefault="00A24BAB" w:rsidP="00351591">
      <w:r>
        <w:rPr>
          <w:noProof/>
          <w:lang w:eastAsia="de-DE"/>
        </w:rPr>
        <mc:AlternateContent>
          <mc:Choice Requires="wps">
            <w:drawing>
              <wp:anchor distT="0" distB="0" distL="114300" distR="114300" simplePos="0" relativeHeight="251702272" behindDoc="0" locked="0" layoutInCell="1" allowOverlap="1" wp14:anchorId="5B0ADC9F" wp14:editId="4ABEA032">
                <wp:simplePos x="0" y="0"/>
                <wp:positionH relativeFrom="column">
                  <wp:posOffset>3408045</wp:posOffset>
                </wp:positionH>
                <wp:positionV relativeFrom="paragraph">
                  <wp:posOffset>97459</wp:posOffset>
                </wp:positionV>
                <wp:extent cx="295275" cy="0"/>
                <wp:effectExtent l="57150" t="76200" r="0" b="152400"/>
                <wp:wrapNone/>
                <wp:docPr id="300" name="Gerade Verbindung mit Pfeil 300"/>
                <wp:cNvGraphicFramePr/>
                <a:graphic xmlns:a="http://schemas.openxmlformats.org/drawingml/2006/main">
                  <a:graphicData uri="http://schemas.microsoft.com/office/word/2010/wordprocessingShape">
                    <wps:wsp>
                      <wps:cNvCnPr/>
                      <wps:spPr>
                        <a:xfrm flipH="1">
                          <a:off x="0" y="0"/>
                          <a:ext cx="295275" cy="0"/>
                        </a:xfrm>
                        <a:prstGeom prst="straightConnector1">
                          <a:avLst/>
                        </a:prstGeom>
                        <a:ln w="12700">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Gerade Verbindung mit Pfeil 300" o:spid="_x0000_s1026" type="#_x0000_t32" style="position:absolute;margin-left:268.35pt;margin-top:7.65pt;width:23.25pt;height:0;flip:x;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" strokecolor="black [3200]" strokeweight="1pt">
                <v:stroke endarrow="open"/>
                <v:shadow on="t" color="black" opacity="24903f" origin=",.5" offset="0,.55556mm"/>
              </v:shape>
            </w:pict>
          </mc:Fallback>
        </mc:AlternateContent>
      </w:r>
    </w:p>
    <w:p w:rsidR="00351591" w:rsidRDefault="00A24BAB" w:rsidP="00351591">
      <w:r>
        <w:rPr>
          <w:noProof/>
          <w:lang w:eastAsia="de-DE"/>
        </w:rPr>
        <mc:AlternateContent>
          <mc:Choice Requires="wps">
            <w:drawing>
              <wp:anchor distT="0" distB="0" distL="114300" distR="114300" simplePos="0" relativeHeight="251668991" behindDoc="0" locked="0" layoutInCell="1" allowOverlap="1" wp14:anchorId="0E146F3D" wp14:editId="40FC3F2B">
                <wp:simplePos x="0" y="0"/>
                <wp:positionH relativeFrom="column">
                  <wp:posOffset>2585416</wp:posOffset>
                </wp:positionH>
                <wp:positionV relativeFrom="paragraph">
                  <wp:posOffset>257810</wp:posOffset>
                </wp:positionV>
                <wp:extent cx="0" cy="238125"/>
                <wp:effectExtent l="114300" t="19050" r="76200" b="85725"/>
                <wp:wrapNone/>
                <wp:docPr id="290" name="Gerade Verbindung mit Pfeil 290"/>
                <wp:cNvGraphicFramePr/>
                <a:graphic xmlns:a="http://schemas.openxmlformats.org/drawingml/2006/main">
                  <a:graphicData uri="http://schemas.microsoft.com/office/word/2010/wordprocessingShape">
                    <wps:wsp>
                      <wps:cNvCnPr/>
                      <wps:spPr>
                        <a:xfrm>
                          <a:off x="0" y="0"/>
                          <a:ext cx="0" cy="238125"/>
                        </a:xfrm>
                        <a:prstGeom prst="straightConnector1">
                          <a:avLst/>
                        </a:prstGeom>
                        <a:ln w="12700">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Gerade Verbindung mit Pfeil 290" o:spid="_x0000_s1026" type="#_x0000_t32" style="position:absolute;margin-left:203.6pt;margin-top:20.3pt;width:0;height:18.75pt;z-index:25166899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" strokecolor="black [3200]" strokeweight="1pt">
                <v:stroke endarrow="open"/>
                <v:shadow on="t" color="black" opacity="24903f" origin=",.5" offset="0,.55556mm"/>
              </v:shape>
            </w:pict>
          </mc:Fallback>
        </mc:AlternateContent>
      </w:r>
      <w:r w:rsidR="00351591">
        <w:rPr>
          <w:noProof/>
          <w:lang w:eastAsia="de-DE"/>
        </w:rPr>
        <mc:AlternateContent>
          <mc:Choice Requires="wps">
            <w:drawing>
              <wp:anchor distT="0" distB="0" distL="114300" distR="114300" simplePos="0" relativeHeight="251677696" behindDoc="0" locked="0" layoutInCell="1" allowOverlap="1" wp14:anchorId="28101D74" wp14:editId="0D46B3E6">
                <wp:simplePos x="0" y="0"/>
                <wp:positionH relativeFrom="column">
                  <wp:posOffset>1793875</wp:posOffset>
                </wp:positionH>
                <wp:positionV relativeFrom="paragraph">
                  <wp:posOffset>92236</wp:posOffset>
                </wp:positionV>
                <wp:extent cx="1609725" cy="225188"/>
                <wp:effectExtent l="0" t="0" r="28575" b="22860"/>
                <wp:wrapNone/>
                <wp:docPr id="2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9725" cy="225188"/>
                        </a:xfrm>
                        <a:prstGeom prst="rect">
                          <a:avLst/>
                        </a:prstGeom>
                        <a:solidFill>
                          <a:schemeClr val="bg1"/>
                        </a:solidFill>
                        <a:ln w="9525">
                          <a:solidFill>
                            <a:schemeClr val="tx1"/>
                          </a:solidFill>
                          <a:miter lim="800000"/>
                          <a:headEnd/>
                          <a:tailEnd/>
                        </a:ln>
                      </wps:spPr>
                      <wps:txbx>
                        <w:txbxContent>
                          <w:p w:rsidR="006D249D" w:rsidRPr="00351591" w:rsidRDefault="006D249D" w:rsidP="00351591">
                            <w:pPr>
                              <w:jc w:val="center"/>
                              <w:rPr>
                                <w:sz w:val="18"/>
                              </w:rPr>
                            </w:pPr>
                            <w:r w:rsidRPr="00351591">
                              <w:rPr>
                                <w:sz w:val="18"/>
                              </w:rPr>
                              <w:t>Training des Klassifizierer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3" type="#_x0000_t202" style="position:absolute;left:0;text-align:left;margin-left:141.25pt;margin-top:7.25pt;width:126.75pt;height:17.7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" fillcolor="white [3212]" strokecolor="black [3213]">
                <v:textbox>
                  <w:txbxContent>
                    <w:p w:rsidR="006D249D" w:rsidRPr="00351591" w:rsidRDefault="006D249D" w:rsidP="00351591">
                      <w:pPr>
                        <w:jc w:val="center"/>
                        <w:rPr>
                          <w:sz w:val="18"/>
                        </w:rPr>
                      </w:pPr>
                      <w:r w:rsidRPr="00351591">
                        <w:rPr>
                          <w:sz w:val="18"/>
                        </w:rPr>
                        <w:t>Training des Klassifizierers</w:t>
                      </w:r>
                    </w:p>
                  </w:txbxContent>
                </v:textbox>
              </v:shape>
            </w:pict>
          </mc:Fallback>
        </mc:AlternateContent>
      </w:r>
    </w:p>
    <w:p w:rsidR="00351591" w:rsidRDefault="00A24BAB" w:rsidP="00351591">
      <w:r>
        <w:rPr>
          <w:noProof/>
          <w:lang w:eastAsia="de-DE"/>
        </w:rPr>
        <mc:AlternateContent>
          <mc:Choice Requires="wps">
            <w:drawing>
              <wp:anchor distT="0" distB="0" distL="114300" distR="114300" simplePos="0" relativeHeight="251679744" behindDoc="0" locked="0" layoutInCell="1" allowOverlap="1" wp14:anchorId="6C704057" wp14:editId="296135E1">
                <wp:simplePos x="0" y="0"/>
                <wp:positionH relativeFrom="column">
                  <wp:posOffset>1798320</wp:posOffset>
                </wp:positionH>
                <wp:positionV relativeFrom="paragraph">
                  <wp:posOffset>163830</wp:posOffset>
                </wp:positionV>
                <wp:extent cx="1609725" cy="219075"/>
                <wp:effectExtent l="0" t="0" r="28575" b="28575"/>
                <wp:wrapNone/>
                <wp:docPr id="30"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9725" cy="219075"/>
                        </a:xfrm>
                        <a:prstGeom prst="rect">
                          <a:avLst/>
                        </a:prstGeom>
                        <a:solidFill>
                          <a:schemeClr val="bg1"/>
                        </a:solidFill>
                        <a:ln w="9525">
                          <a:solidFill>
                            <a:schemeClr val="tx1"/>
                          </a:solidFill>
                          <a:miter lim="800000"/>
                          <a:headEnd/>
                          <a:tailEnd/>
                        </a:ln>
                      </wps:spPr>
                      <wps:txbx>
                        <w:txbxContent>
                          <w:p w:rsidR="006D249D" w:rsidRPr="00351591" w:rsidRDefault="006D249D" w:rsidP="00351591">
                            <w:pPr>
                              <w:jc w:val="center"/>
                              <w:rPr>
                                <w:sz w:val="18"/>
                              </w:rPr>
                            </w:pPr>
                            <w:r>
                              <w:rPr>
                                <w:sz w:val="18"/>
                              </w:rPr>
                              <w:t>Evaluation</w:t>
                            </w:r>
                            <w:r w:rsidRPr="00351591">
                              <w:rPr>
                                <w:sz w:val="18"/>
                              </w:rPr>
                              <w:t xml:space="preserve"> des Klassifizierer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4" type="#_x0000_t202" style="position:absolute;left:0;text-align:left;margin-left:141.6pt;margin-top:12.9pt;width:126.75pt;height:17.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" fillcolor="white [3212]" strokecolor="black [3213]">
                <v:textbox>
                  <w:txbxContent>
                    <w:p w:rsidR="006D249D" w:rsidRPr="00351591" w:rsidRDefault="006D249D" w:rsidP="00351591">
                      <w:pPr>
                        <w:jc w:val="center"/>
                        <w:rPr>
                          <w:sz w:val="18"/>
                        </w:rPr>
                      </w:pPr>
                      <w:r>
                        <w:rPr>
                          <w:sz w:val="18"/>
                        </w:rPr>
                        <w:t>Evaluation</w:t>
                      </w:r>
                      <w:r w:rsidRPr="00351591">
                        <w:rPr>
                          <w:sz w:val="18"/>
                        </w:rPr>
                        <w:t xml:space="preserve"> des Klassifizierers</w:t>
                      </w:r>
                    </w:p>
                  </w:txbxContent>
                </v:textbox>
              </v:shape>
            </w:pict>
          </mc:Fallback>
        </mc:AlternateContent>
      </w:r>
    </w:p>
    <w:p w:rsidR="00351591" w:rsidRDefault="0044316D" w:rsidP="00351591">
      <w:r>
        <w:rPr>
          <w:noProof/>
          <w:lang w:eastAsia="de-DE"/>
        </w:rPr>
        <mc:AlternateContent>
          <mc:Choice Requires="wps">
            <w:drawing>
              <wp:anchor distT="0" distB="0" distL="114300" distR="114300" simplePos="0" relativeHeight="251672575" behindDoc="0" locked="0" layoutInCell="1" allowOverlap="1" wp14:anchorId="115CBE5A" wp14:editId="2DFF2C5B">
                <wp:simplePos x="0" y="0"/>
                <wp:positionH relativeFrom="column">
                  <wp:posOffset>2585085</wp:posOffset>
                </wp:positionH>
                <wp:positionV relativeFrom="paragraph">
                  <wp:posOffset>-6350</wp:posOffset>
                </wp:positionV>
                <wp:extent cx="0" cy="247650"/>
                <wp:effectExtent l="95250" t="19050" r="76200" b="95250"/>
                <wp:wrapNone/>
                <wp:docPr id="293" name="Gerade Verbindung mit Pfeil 293"/>
                <wp:cNvGraphicFramePr/>
                <a:graphic xmlns:a="http://schemas.openxmlformats.org/drawingml/2006/main">
                  <a:graphicData uri="http://schemas.microsoft.com/office/word/2010/wordprocessingShape">
                    <wps:wsp>
                      <wps:cNvCnPr/>
                      <wps:spPr>
                        <a:xfrm>
                          <a:off x="0" y="0"/>
                          <a:ext cx="0" cy="247650"/>
                        </a:xfrm>
                        <a:prstGeom prst="straightConnector1">
                          <a:avLst/>
                        </a:prstGeom>
                        <a:ln w="12700">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Gerade Verbindung mit Pfeil 293" o:spid="_x0000_s1026" type="#_x0000_t32" style="position:absolute;margin-left:203.55pt;margin-top:-.5pt;width:0;height:19.5pt;z-index:25167257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" strokecolor="black [3200]" strokeweight="1pt">
                <v:stroke endarrow="open"/>
                <v:shadow on="t" color="black" opacity="24903f" origin=",.5" offset="0,.55556mm"/>
              </v:shape>
            </w:pict>
          </mc:Fallback>
        </mc:AlternateContent>
      </w:r>
      <w:r w:rsidR="00A24BAB">
        <w:rPr>
          <w:noProof/>
          <w:lang w:eastAsia="de-DE"/>
        </w:rPr>
        <mc:AlternateContent>
          <mc:Choice Requires="wps">
            <w:drawing>
              <wp:anchor distT="0" distB="0" distL="114300" distR="114300" simplePos="0" relativeHeight="251692032" behindDoc="0" locked="0" layoutInCell="1" allowOverlap="1" wp14:anchorId="31557899" wp14:editId="370061BF">
                <wp:simplePos x="0" y="0"/>
                <wp:positionH relativeFrom="column">
                  <wp:posOffset>2394916</wp:posOffset>
                </wp:positionH>
                <wp:positionV relativeFrom="paragraph">
                  <wp:posOffset>223520</wp:posOffset>
                </wp:positionV>
                <wp:extent cx="466725" cy="247650"/>
                <wp:effectExtent l="0" t="0" r="0" b="0"/>
                <wp:wrapNone/>
                <wp:docPr id="295"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6725" cy="247650"/>
                        </a:xfrm>
                        <a:prstGeom prst="rect">
                          <a:avLst/>
                        </a:prstGeom>
                        <a:noFill/>
                        <a:ln w="9525">
                          <a:noFill/>
                          <a:miter lim="800000"/>
                          <a:headEnd/>
                          <a:tailEnd/>
                        </a:ln>
                      </wps:spPr>
                      <wps:txbx>
                        <w:txbxContent>
                          <w:p w:rsidR="006D249D" w:rsidRPr="00E04411" w:rsidRDefault="006D249D" w:rsidP="00E04411">
                            <w:pPr>
                              <w:rPr>
                                <w:sz w:val="18"/>
                              </w:rPr>
                            </w:pPr>
                            <w:r>
                              <w:rPr>
                                <w:sz w:val="18"/>
                              </w:rPr>
                              <w:t>End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5" type="#_x0000_t202" style="position:absolute;left:0;text-align:left;margin-left:188.6pt;margin-top:17.6pt;width:36.75pt;height:19.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" filled="f" stroked="f">
                <v:textbox>
                  <w:txbxContent>
                    <w:p w:rsidR="006D249D" w:rsidRPr="00E04411" w:rsidRDefault="006D249D" w:rsidP="00E04411">
                      <w:pPr>
                        <w:rPr>
                          <w:sz w:val="18"/>
                        </w:rPr>
                      </w:pPr>
                      <w:r>
                        <w:rPr>
                          <w:sz w:val="18"/>
                        </w:rPr>
                        <w:t>Ende</w:t>
                      </w:r>
                    </w:p>
                  </w:txbxContent>
                </v:textbox>
              </v:shape>
            </w:pict>
          </mc:Fallback>
        </mc:AlternateContent>
      </w:r>
    </w:p>
    <w:p w:rsidR="00351591" w:rsidRPr="006327E7" w:rsidRDefault="00351591" w:rsidP="00351591">
      <w:pPr>
        <w:rPr>
          <w:sz w:val="4"/>
        </w:rPr>
      </w:pPr>
    </w:p>
    <w:p w:rsidR="00C51637" w:rsidRDefault="00597DF3" w:rsidP="00966E9A">
      <w:pPr>
        <w:pStyle w:val="Beschriftung"/>
        <w:ind w:left="426"/>
        <w:jc w:val="left"/>
      </w:pPr>
      <w:bookmarkStart w:id="60" w:name="_Ref475794338"/>
      <w:bookmarkStart w:id="61" w:name="_Toc475891574"/>
      <w:r>
        <w:t xml:space="preserve">Abbildung </w:t>
      </w:r>
      <w:r>
        <w:fldChar w:fldCharType="begin"/>
      </w:r>
      <w:r>
        <w:instrText xml:space="preserve"> SEQ Abbildung \* ARABIC </w:instrText>
      </w:r>
      <w:r>
        <w:fldChar w:fldCharType="separate"/>
      </w:r>
      <w:r w:rsidR="00472B2C">
        <w:rPr>
          <w:noProof/>
        </w:rPr>
        <w:t>18</w:t>
      </w:r>
      <w:r>
        <w:fldChar w:fldCharType="end"/>
      </w:r>
      <w:bookmarkEnd w:id="60"/>
      <w:r>
        <w:t xml:space="preserve"> - </w:t>
      </w:r>
      <w:r w:rsidR="00966E9A">
        <w:t xml:space="preserve">Schema des </w:t>
      </w:r>
      <w:r>
        <w:t>Entw</w:t>
      </w:r>
      <w:r w:rsidR="00251B77">
        <w:t>e</w:t>
      </w:r>
      <w:r>
        <w:t>rf</w:t>
      </w:r>
      <w:r w:rsidR="00251B77">
        <w:t>en</w:t>
      </w:r>
      <w:r w:rsidR="00966E9A">
        <w:t>s</w:t>
      </w:r>
      <w:r>
        <w:t xml:space="preserve"> eines Systems zur Mustererkennung und Klassifizierung</w:t>
      </w:r>
      <w:r w:rsidR="00966E9A">
        <w:t xml:space="preserve">                          </w:t>
      </w:r>
      <w:r w:rsidR="00CC5571">
        <w:t xml:space="preserve"> </w:t>
      </w:r>
      <w:r w:rsidR="00CC5571">
        <w:fldChar w:fldCharType="begin" w:fldLock="1"/>
      </w:r>
      <w:r w:rsidR="00CC5571">
        <w:instrText>ADDIN CSL_CITATION { "citationItems" : [ { "id" : "ITEM-1", "itemData" : { "ISBN" : "978-0-471-05669-0", "author" : [ { "dropping-particle" : "", "family" : "Duda", "given" : "Richard O.", "non-dropping-particle" : "", "parse-names" : false, "suffix" : "" }, { "dropping-particle" : "", "family" : "Hart", "given" : "Peter E.", "non-dropping-particle" : "", "parse-names" : false, "suffix" : "" }, { "dropping-particle" : "", "family" : "Stork", "given" : "David G.", "non-dropping-particle" : "", "parse-names" : false, "suffix" : "" } ], "edition" : "2", "id" : "ITEM-1", "issued" : { "date-parts" : [ [ "2001" ] ] }, "publisher" : "John Wiley &amp; Sons", "publisher-place" : "New York", "title" : "Pattern Classification", "type" : "book" }, "locator" : "14", "uris" : [ "http://www.mendeley.com/documents/?uuid=6e58d0e2-8dad-436b-ba0d-bfd0a9e7fab1" ] } ], "mendeley" : { "formattedCitation" : "(Duda u.\u00a0a., 2001, S. 14)", "manualFormatting" : "(nach Duda u.\u00a0a., 2001, S. 14)", "plainTextFormattedCitation" : "(Duda u.\u00a0a., 2001, S. 14)", "previouslyFormattedCitation" : "(Duda u.\u00a0a., 2001, S. 14)" }, "properties" : { "noteIndex" : 0 }, "schema" : "https://github.com/citation-style-language/schema/raw/master/csl-citation.json" }</w:instrText>
      </w:r>
      <w:r w:rsidR="00CC5571">
        <w:fldChar w:fldCharType="separate"/>
      </w:r>
      <w:r w:rsidR="00CC5571" w:rsidRPr="00CC5571">
        <w:rPr>
          <w:b w:val="0"/>
          <w:noProof/>
        </w:rPr>
        <w:t>(</w:t>
      </w:r>
      <w:r w:rsidR="00CC5571">
        <w:rPr>
          <w:b w:val="0"/>
          <w:noProof/>
        </w:rPr>
        <w:t xml:space="preserve">nach </w:t>
      </w:r>
      <w:r w:rsidR="00CC5571" w:rsidRPr="00CC5571">
        <w:rPr>
          <w:b w:val="0"/>
          <w:noProof/>
        </w:rPr>
        <w:t>Duda u. a., 2001, S. 14)</w:t>
      </w:r>
      <w:bookmarkEnd w:id="61"/>
      <w:r w:rsidR="00CC5571">
        <w:fldChar w:fldCharType="end"/>
      </w:r>
    </w:p>
    <w:p w:rsidR="00E67561" w:rsidRDefault="00207400" w:rsidP="00CC5571">
      <w:r>
        <w:t xml:space="preserve">Laut </w:t>
      </w:r>
      <w:r>
        <w:fldChar w:fldCharType="begin" w:fldLock="1"/>
      </w:r>
      <w:r w:rsidR="00E72BDB">
        <w:instrText>ADDIN CSL_CITATION { "citationItems" : [ { "id" : "ITEM-1", "itemData" : { "ISBN" : "978-0-471-05669-0", "author" : [ { "dropping-particle" : "", "family" : "Duda", "given" : "Richard O.", "non-dropping-particle" : "", "parse-names" : false, "suffix" : "" }, { "dropping-particle" : "", "family" : "Hart", "given" : "Peter E.", "non-dropping-particle" : "", "parse-names" : false, "suffix" : "" }, { "dropping-particle" : "", "family" : "Stork", "given" : "David G.", "non-dropping-particle" : "", "parse-names" : false, "suffix" : "" } ], "edition" : "2", "id" : "ITEM-1", "issued" : { "date-parts" : [ [ "2001" ] ] }, "publisher" : "John Wiley &amp; Sons", "publisher-place" : "New York", "title" : "Pattern Classification", "type" : "book" }, "locator" : "14", "uris" : [ "http://www.mendeley.com/documents/?uuid=6e58d0e2-8dad-436b-ba0d-bfd0a9e7fab1" ] } ], "mendeley" : { "formattedCitation" : "(Duda u.\u00a0a., 2001, S. 14)", "manualFormatting" : "Duda, Hart, &amp; Stork (2001, S. 14)", "plainTextFormattedCitation" : "(Duda u.\u00a0a., 2001, S. 14)", "previouslyFormattedCitation" : "(Duda u.\u00a0a., 2001, S. 14)" }, "properties" : { "noteIndex" : 0 }, "schema" : "https://github.com/citation-style-language/schema/raw/master/csl-citation.json" }</w:instrText>
      </w:r>
      <w:r>
        <w:fldChar w:fldCharType="separate"/>
      </w:r>
      <w:r>
        <w:rPr>
          <w:noProof/>
        </w:rPr>
        <w:t>Duda, Hart, &amp; Stork (</w:t>
      </w:r>
      <w:r w:rsidRPr="0015403A">
        <w:rPr>
          <w:noProof/>
        </w:rPr>
        <w:t>2001, S. 14)</w:t>
      </w:r>
      <w:r>
        <w:fldChar w:fldCharType="end"/>
      </w:r>
      <w:r>
        <w:t xml:space="preserve"> ist die Wahl der Features ein kritischer Entwurfsschritt und hängt von der</w:t>
      </w:r>
      <w:r w:rsidR="00113E0F">
        <w:t xml:space="preserve"> Charakteristik der</w:t>
      </w:r>
      <w:r>
        <w:t xml:space="preserve"> zu untersuchenden Problematik ab. Vorwissen</w:t>
      </w:r>
      <w:r w:rsidR="00174FE5">
        <w:t xml:space="preserve"> </w:t>
      </w:r>
      <w:r>
        <w:t>über Merkmale, mit denen sich die Klassen möglicherweise gut differenzieren lassen, kann bei der Auswahl</w:t>
      </w:r>
      <w:r w:rsidR="00FD6405">
        <w:t xml:space="preserve"> </w:t>
      </w:r>
      <w:r w:rsidR="000D4F50">
        <w:t>helfen</w:t>
      </w:r>
      <w:r w:rsidR="001A342B">
        <w:t xml:space="preserve"> </w:t>
      </w:r>
      <w:r w:rsidR="00FD6405">
        <w:t xml:space="preserve">und fließt auch in die Wahl des </w:t>
      </w:r>
      <w:r w:rsidR="004668C4">
        <w:t>M</w:t>
      </w:r>
      <w:r w:rsidR="00FD6405">
        <w:t>odells</w:t>
      </w:r>
      <w:r w:rsidR="004668C4">
        <w:t xml:space="preserve"> </w:t>
      </w:r>
      <w:r w:rsidR="00FD6405">
        <w:t>mit ein</w:t>
      </w:r>
      <w:r>
        <w:t>.</w:t>
      </w:r>
      <w:r w:rsidR="00FD6405">
        <w:t xml:space="preserve"> </w:t>
      </w:r>
      <w:r w:rsidR="00966E9A">
        <w:t>Die Evaluation hat schließlich die Aufgabe, die Performanz des Systems zu überprüfen und Möglichkeiten der Verbesseru</w:t>
      </w:r>
      <w:r w:rsidR="00966E9A">
        <w:t>n</w:t>
      </w:r>
      <w:r w:rsidR="00966E9A">
        <w:t>gen des Systems aufzuzeigen</w:t>
      </w:r>
      <w:r w:rsidR="00A14350">
        <w:t>, was wiederum Anpassungen der vorherigen Schritte erfordert</w:t>
      </w:r>
      <w:r w:rsidR="00966E9A">
        <w:t>.</w:t>
      </w:r>
      <w:r w:rsidR="00113E0F">
        <w:t xml:space="preserve"> </w:t>
      </w:r>
      <w:r w:rsidR="00113E0F">
        <w:fldChar w:fldCharType="begin" w:fldLock="1"/>
      </w:r>
      <w:r w:rsidR="00E72BDB">
        <w:instrText>ADDIN CSL_CITATION { "citationItems" : [ { "id" : "ITEM-1", "itemData" : { "ISBN" : "978-0-471-05669-0", "author" : [ { "dropping-particle" : "", "family" : "Duda", "given" : "Richard O.", "non-dropping-particle" : "", "parse-names" : false, "suffix" : "" }, { "dropping-particle" : "", "family" : "Hart", "given" : "Peter E.", "non-dropping-particle" : "", "parse-names" : false, "suffix" : "" }, { "dropping-particle" : "", "family" : "Stork", "given" : "David G.", "non-dropping-particle" : "", "parse-names" : false, "suffix" : "" } ], "edition" : "2", "id" : "ITEM-1", "issued" : { "date-parts" : [ [ "2001" ] ] }, "publisher" : "John Wiley &amp; Sons", "publisher-place" : "New York", "title" : "Pattern Classification", "type" : "book" }, "locator" : "14, 15", "uris" : [ "http://www.mendeley.com/documents/?uuid=6e58d0e2-8dad-436b-ba0d-bfd0a9e7fab1" ] } ], "mendeley" : { "formattedCitation" : "(Duda u.\u00a0a., 2001, S. 14, 15)", "plainTextFormattedCitation" : "(Duda u.\u00a0a., 2001, S. 14, 15)", "previouslyFormattedCitation" : "(Duda u.\u00a0a., 2001, S. 14, 15)" }, "properties" : { "noteIndex" : 0 }, "schema" : "https://github.com/citation-style-language/schema/raw/master/csl-citation.json" }</w:instrText>
      </w:r>
      <w:r w:rsidR="00113E0F">
        <w:fldChar w:fldCharType="separate"/>
      </w:r>
      <w:r w:rsidR="00113E0F" w:rsidRPr="00113E0F">
        <w:rPr>
          <w:noProof/>
        </w:rPr>
        <w:t>(Duda u. a., 2001, S. 14, 15)</w:t>
      </w:r>
      <w:r w:rsidR="00113E0F">
        <w:fldChar w:fldCharType="end"/>
      </w:r>
    </w:p>
    <w:p w:rsidR="0064453D" w:rsidRDefault="00AE6973" w:rsidP="00CC5571">
      <w:r w:rsidRPr="000F5AE2">
        <w:t>Es gibt eine Vielzahl an Modellen, die Entscheidungen im Sinne einer Klassifizierung treffen können</w:t>
      </w:r>
      <w:r w:rsidR="000F5AE2">
        <w:t xml:space="preserve">. Anhand ihrer Komplexität kann man die zugrundeliegenden in </w:t>
      </w:r>
      <w:r w:rsidR="000F5AE2" w:rsidRPr="000F5AE2">
        <w:t>Lazy</w:t>
      </w:r>
      <w:r w:rsidR="000F5AE2">
        <w:t>-</w:t>
      </w:r>
      <w:r w:rsidR="000F5AE2" w:rsidRPr="000F5AE2">
        <w:t xml:space="preserve">Learning (faules Lernen) </w:t>
      </w:r>
      <w:r w:rsidR="000F5AE2">
        <w:t>und Eager-</w:t>
      </w:r>
      <w:r w:rsidR="000F5AE2" w:rsidRPr="000F5AE2">
        <w:t>Learning (eifriges Lernen</w:t>
      </w:r>
      <w:r w:rsidR="000F5AE2">
        <w:t>) unterteilen</w:t>
      </w:r>
      <w:r w:rsidR="0064453D">
        <w:t xml:space="preserve"> </w:t>
      </w:r>
      <w:r w:rsidR="000F5AE2" w:rsidRPr="000F5AE2">
        <w:t>.</w:t>
      </w:r>
      <w:r w:rsidR="000F5AE2">
        <w:t xml:space="preserve"> Beim </w:t>
      </w:r>
      <w:r w:rsidR="000F5AE2" w:rsidRPr="000F5AE2">
        <w:t>Lazy</w:t>
      </w:r>
      <w:r w:rsidR="000F5AE2">
        <w:t>-</w:t>
      </w:r>
      <w:r w:rsidR="000F5AE2" w:rsidRPr="000F5AE2">
        <w:t>Learning</w:t>
      </w:r>
      <w:r w:rsidR="000F5AE2">
        <w:t xml:space="preserve"> liegt der größte Aufwand nicht in der Lernphase, sondern in der Anwendung</w:t>
      </w:r>
      <w:r w:rsidR="000F5AE2" w:rsidRPr="000F5AE2">
        <w:t xml:space="preserve"> </w:t>
      </w:r>
      <w:r w:rsidR="000F5AE2">
        <w:t>auf neue Beispiele. Eager-Learning-Verfahren besitzen deutlich aufwändigere Lernphasen, aber eine effiziente Anwe</w:t>
      </w:r>
      <w:r w:rsidR="000F5AE2">
        <w:t>n</w:t>
      </w:r>
      <w:r w:rsidR="000F5AE2">
        <w:t>dung</w:t>
      </w:r>
      <w:r w:rsidR="0064453D">
        <w:t xml:space="preserve">. </w:t>
      </w:r>
      <w:r w:rsidR="0064453D">
        <w:fldChar w:fldCharType="begin" w:fldLock="1"/>
      </w:r>
      <w:r w:rsidR="009A1466">
        <w:instrText>ADDIN CSL_CITATION { "citationItems" : [ { "id" : "ITEM-1", "itemData" : { "DOI" : "10.1007/978-3-8348-9989-7", "ISBN" : "9783658135485", "author" : [ { "dropping-particle" : "", "family" : "Ertel", "given" : "Wolfgang", "non-dropping-particle" : "", "parse-names" : false, "suffix" : "" } ], "edition" : "4", "id" : "ITEM-1", "issued" : { "date-parts" : [ [ "2016" ] ] }, "publisher" : "Springer Fachmedien", "publisher-place" : "Wiesbaden", "title" : "Grundkurs K\u00fcnstliche Intelligenz", "type" : "book" }, "locator" : "214", "uris" : [ "http://www.mendeley.com/documents/?uuid=0227ae83-821e-43fc-b296-e367db7fd495" ] } ], "mendeley" : { "formattedCitation" : "(Ertel, 2016, S. 214)", "plainTextFormattedCitation" : "(Ertel, 2016, S. 214)", "previouslyFormattedCitation" : "(Ertel, 2016, S. 214)" }, "properties" : { "noteIndex" : 0 }, "schema" : "https://github.com/citation-style-language/schema/raw/master/csl-citation.json" }</w:instrText>
      </w:r>
      <w:r w:rsidR="0064453D">
        <w:fldChar w:fldCharType="separate"/>
      </w:r>
      <w:r w:rsidR="0064453D" w:rsidRPr="0064453D">
        <w:rPr>
          <w:noProof/>
        </w:rPr>
        <w:t>(Ertel, 2016, S. 214)</w:t>
      </w:r>
      <w:r w:rsidR="0064453D">
        <w:fldChar w:fldCharType="end"/>
      </w:r>
    </w:p>
    <w:p w:rsidR="0064453D" w:rsidRDefault="0064453D" w:rsidP="00CC5571">
      <w:r>
        <w:t xml:space="preserve">Beispiele für Lazy-Learning sind die </w:t>
      </w:r>
      <w:r w:rsidRPr="0064453D">
        <w:t>k-Nearest-Neighbour-Methode</w:t>
      </w:r>
      <w:r>
        <w:t xml:space="preserve">, </w:t>
      </w:r>
      <w:r w:rsidRPr="0064453D">
        <w:t>lokal gewichtete Regress</w:t>
      </w:r>
      <w:r w:rsidRPr="0064453D">
        <w:t>i</w:t>
      </w:r>
      <w:r w:rsidRPr="0064453D">
        <w:t>on</w:t>
      </w:r>
      <w:r>
        <w:t xml:space="preserve"> oder fallbasiertes Lernen. Zu den Modellen mit Eager-Learning zählen Entscheidungsbä</w:t>
      </w:r>
      <w:r>
        <w:t>u</w:t>
      </w:r>
      <w:r>
        <w:t xml:space="preserve">me, Bayes-Netze, neuronale Netze und Support-Vektor-Maschinen. </w:t>
      </w:r>
      <w:r>
        <w:fldChar w:fldCharType="begin" w:fldLock="1"/>
      </w:r>
      <w:r>
        <w:instrText>ADDIN CSL_CITATION { "citationItems" : [ { "id" : "ITEM-1", "itemData" : { "DOI" : "10.1007/978-3-8348-9989-7", "ISBN" : "9783658135485", "author" : [ { "dropping-particle" : "", "family" : "Ertel", "given" : "Wolfgang", "non-dropping-particle" : "", "parse-names" : false, "suffix" : "" } ], "edition" : "4", "id" : "ITEM-1", "issued" : { "date-parts" : [ [ "2016" ] ] }, "publisher" : "Springer Fachmedien", "publisher-place" : "Wiesbaden", "title" : "Grundkurs K\u00fcnstliche Intelligenz", "type" : "book" }, "locator" : "258", "uris" : [ "http://www.mendeley.com/documents/?uuid=0227ae83-821e-43fc-b296-e367db7fd495" ] } ], "mendeley" : { "formattedCitation" : "(Ertel, 2016, S. 258)", "plainTextFormattedCitation" : "(Ertel, 2016, S. 258)", "previouslyFormattedCitation" : "(Ertel, 2016, S. 258)" }, "properties" : { "noteIndex" : 0 }, "schema" : "https://github.com/citation-style-language/schema/raw/master/csl-citation.json" }</w:instrText>
      </w:r>
      <w:r>
        <w:fldChar w:fldCharType="separate"/>
      </w:r>
      <w:r w:rsidRPr="0064453D">
        <w:rPr>
          <w:noProof/>
        </w:rPr>
        <w:t>(Ertel, 2016, S. 258)</w:t>
      </w:r>
      <w:r>
        <w:fldChar w:fldCharType="end"/>
      </w:r>
    </w:p>
    <w:p w:rsidR="00D132D9" w:rsidRDefault="0064453D" w:rsidP="00CC5571">
      <w:r>
        <w:t xml:space="preserve">Die beiden letztgenannten werden in </w:t>
      </w:r>
      <w:r w:rsidR="00B529EB">
        <w:t xml:space="preserve">den folgenden </w:t>
      </w:r>
      <w:r>
        <w:t>Kapitel</w:t>
      </w:r>
      <w:r w:rsidR="00B529EB">
        <w:t>n</w:t>
      </w:r>
      <w:r>
        <w:t xml:space="preserve"> </w:t>
      </w:r>
      <w:r>
        <w:fldChar w:fldCharType="begin"/>
      </w:r>
      <w:r>
        <w:instrText xml:space="preserve"> REF _Ref475883310 \r \h </w:instrText>
      </w:r>
      <w:r>
        <w:fldChar w:fldCharType="separate"/>
      </w:r>
      <w:r w:rsidR="00472B2C">
        <w:t>2.3.3</w:t>
      </w:r>
      <w:r>
        <w:fldChar w:fldCharType="end"/>
      </w:r>
      <w:r>
        <w:t xml:space="preserve"> beziehungsweise </w:t>
      </w:r>
      <w:r>
        <w:fldChar w:fldCharType="begin"/>
      </w:r>
      <w:r>
        <w:instrText xml:space="preserve"> REF _Ref475883359 \r \h </w:instrText>
      </w:r>
      <w:r>
        <w:fldChar w:fldCharType="separate"/>
      </w:r>
      <w:r w:rsidR="00472B2C">
        <w:t>2.3.4</w:t>
      </w:r>
      <w:r>
        <w:fldChar w:fldCharType="end"/>
      </w:r>
      <w:r>
        <w:t xml:space="preserve"> näher betrac</w:t>
      </w:r>
      <w:r>
        <w:t>h</w:t>
      </w:r>
      <w:r>
        <w:t>tet</w:t>
      </w:r>
    </w:p>
    <w:p w:rsidR="00E67561" w:rsidRDefault="00272977" w:rsidP="00272977">
      <w:pPr>
        <w:pStyle w:val="berschrift3"/>
        <w:numPr>
          <w:ilvl w:val="2"/>
          <w:numId w:val="1"/>
        </w:numPr>
        <w:jc w:val="left"/>
      </w:pPr>
      <w:bookmarkStart w:id="62" w:name="_Ref475883310"/>
      <w:bookmarkStart w:id="63" w:name="_Toc475891503"/>
      <w:r>
        <w:lastRenderedPageBreak/>
        <w:t>Support-Vektor-Maschinen</w:t>
      </w:r>
      <w:bookmarkEnd w:id="62"/>
      <w:bookmarkEnd w:id="63"/>
    </w:p>
    <w:p w:rsidR="00CE3140" w:rsidRDefault="006347CA" w:rsidP="00CE3140">
      <w:r>
        <w:t>Support-Vektor-Maschinen basieren auf der Idee, dass sich Daten</w:t>
      </w:r>
      <w:r w:rsidR="005A717D">
        <w:t xml:space="preserve"> zweier Kategorien</w:t>
      </w:r>
      <w:r w:rsidR="002421A3">
        <w:t>,</w:t>
      </w:r>
      <w:r>
        <w:t xml:space="preserve"> </w:t>
      </w:r>
      <w:r w:rsidR="002421A3">
        <w:t>nach</w:t>
      </w:r>
      <w:r>
        <w:t xml:space="preserve"> eine</w:t>
      </w:r>
      <w:r w:rsidR="002421A3">
        <w:t>r</w:t>
      </w:r>
      <w:r>
        <w:t xml:space="preserve"> geeignete</w:t>
      </w:r>
      <w:r w:rsidR="005A717D">
        <w:t>n</w:t>
      </w:r>
      <w:r>
        <w:t xml:space="preserve"> nicht-lineare</w:t>
      </w:r>
      <w:r w:rsidR="005A717D">
        <w:t>n</w:t>
      </w:r>
      <w:r>
        <w:t xml:space="preserve">  Abbildung in einen Raum </w:t>
      </w:r>
      <w:r w:rsidR="000425FA">
        <w:t xml:space="preserve">mit </w:t>
      </w:r>
      <w:r>
        <w:t xml:space="preserve"> ausreichend groß</w:t>
      </w:r>
      <w:r w:rsidR="002421A3">
        <w:t>er</w:t>
      </w:r>
      <w:r>
        <w:t xml:space="preserve"> Dimension, </w:t>
      </w:r>
      <w:r w:rsidR="002421A3">
        <w:t xml:space="preserve">immer durch eine Hyperebene </w:t>
      </w:r>
      <w:r>
        <w:t xml:space="preserve">trennen lassen. </w:t>
      </w:r>
      <w:r w:rsidR="000425FA">
        <w:t>Die Dimension ist dabei typischerweise deutlich höher als die des originalen Featureraumes.</w:t>
      </w:r>
      <w:r w:rsidR="002421A3">
        <w:t xml:space="preserve"> </w:t>
      </w:r>
      <w:r w:rsidR="002421A3">
        <w:fldChar w:fldCharType="begin" w:fldLock="1"/>
      </w:r>
      <w:r w:rsidR="006955D1">
        <w:instrText>ADDIN CSL_CITATION { "citationItems" : [ { "id" : "ITEM-1", "itemData" : { "ISBN" : "978-0-471-05669-0", "author" : [ { "dropping-particle" : "", "family" : "Duda", "given" : "Richard O.", "non-dropping-particle" : "", "parse-names" : false, "suffix" : "" }, { "dropping-particle" : "", "family" : "Hart", "given" : "Peter E.", "non-dropping-particle" : "", "parse-names" : false, "suffix" : "" }, { "dropping-particle" : "", "family" : "Stork", "given" : "David G.", "non-dropping-particle" : "", "parse-names" : false, "suffix" : "" } ], "edition" : "2", "id" : "ITEM-1", "issued" : { "date-parts" : [ [ "2001" ] ] }, "publisher" : "John Wiley &amp; Sons", "publisher-place" : "New York", "title" : "Pattern Classification", "type" : "book" }, "locator" : "259", "uris" : [ "http://www.mendeley.com/documents/?uuid=6e58d0e2-8dad-436b-ba0d-bfd0a9e7fab1" ] } ], "mendeley" : { "formattedCitation" : "(Duda u.\u00a0a., 2001, S. 259)", "plainTextFormattedCitation" : "(Duda u.\u00a0a., 2001, S. 259)", "previouslyFormattedCitation" : "(Duda u.\u00a0a., 2001, S. 259)" }, "properties" : { "noteIndex" : 0 }, "schema" : "https://github.com/citation-style-language/schema/raw/master/csl-citation.json" }</w:instrText>
      </w:r>
      <w:r w:rsidR="002421A3">
        <w:fldChar w:fldCharType="separate"/>
      </w:r>
      <w:r w:rsidR="002421A3" w:rsidRPr="002421A3">
        <w:rPr>
          <w:noProof/>
        </w:rPr>
        <w:t>(Duda u. a., 2001, S. 259)</w:t>
      </w:r>
      <w:r w:rsidR="002421A3">
        <w:fldChar w:fldCharType="end"/>
      </w:r>
    </w:p>
    <w:p w:rsidR="002E435B" w:rsidRDefault="006955D1" w:rsidP="00CE3140">
      <w:r>
        <w:t>Da</w:t>
      </w:r>
      <w:r w:rsidR="00CE3140" w:rsidRPr="00CE3140">
        <w:t xml:space="preserve"> es meist unendlich viele solcher Ebenen</w:t>
      </w:r>
      <w:r>
        <w:t xml:space="preserve"> gibt, wird die Hyperebene gesucht, „</w:t>
      </w:r>
      <w:r w:rsidRPr="006955D1">
        <w:rPr>
          <w:i/>
        </w:rPr>
        <w:t xml:space="preserve">die </w:t>
      </w:r>
      <w:r w:rsidR="00CE3140" w:rsidRPr="006955D1">
        <w:rPr>
          <w:i/>
        </w:rPr>
        <w:t>zu beiden Klassen einen möglichst großen minimalen Abstand hat</w:t>
      </w:r>
      <w:r>
        <w:t xml:space="preserve">“ </w:t>
      </w:r>
      <w:r>
        <w:fldChar w:fldCharType="begin" w:fldLock="1"/>
      </w:r>
      <w:r w:rsidR="002E435B">
        <w:instrText>ADDIN CSL_CITATION { "citationItems" : [ { "id" : "ITEM-1", "itemData" : { "DOI" : "10.1007/978-3-8348-9989-7", "ISBN" : "9783658135485", "author" : [ { "dropping-particle" : "", "family" : "Ertel", "given" : "Wolfgang", "non-dropping-particle" : "", "parse-names" : false, "suffix" : "" } ], "edition" : "4", "id" : "ITEM-1", "issued" : { "date-parts" : [ [ "2016" ] ] }, "publisher" : "Springer Fachmedien", "publisher-place" : "Wiesbaden", "title" : "Grundkurs K\u00fcnstliche Intelligenz", "type" : "book" }, "locator" : "298", "uris" : [ "http://www.mendeley.com/documents/?uuid=0227ae83-821e-43fc-b296-e367db7fd495" ] } ], "mendeley" : { "formattedCitation" : "(Ertel, 2016, S. 298)", "plainTextFormattedCitation" : "(Ertel, 2016, S. 298)", "previouslyFormattedCitation" : "(Ertel, 2016, S. 298)" }, "properties" : { "noteIndex" : 0 }, "schema" : "https://github.com/citation-style-language/schema/raw/master/csl-citation.json" }</w:instrText>
      </w:r>
      <w:r>
        <w:fldChar w:fldCharType="separate"/>
      </w:r>
      <w:r w:rsidRPr="006955D1">
        <w:rPr>
          <w:noProof/>
        </w:rPr>
        <w:t>(Ertel, 2016, S. 298)</w:t>
      </w:r>
      <w:r>
        <w:fldChar w:fldCharType="end"/>
      </w:r>
      <w:r w:rsidR="00CE3140" w:rsidRPr="00CE3140">
        <w:t>.</w:t>
      </w:r>
      <w:r>
        <w:t xml:space="preserve"> </w:t>
      </w:r>
      <w:r w:rsidR="00CE3140" w:rsidRPr="00CE3140">
        <w:t xml:space="preserve"> </w:t>
      </w:r>
      <w:r w:rsidR="002E435B">
        <w:t xml:space="preserve">Das bedeutet, dass die optimal trennende Hyperebene </w:t>
      </w:r>
      <w:r w:rsidR="0087251A">
        <w:t xml:space="preserve"> so gelegt wird, dass ihr parallel laufender Rand, oder auch Margin, möglichst groß ist</w:t>
      </w:r>
      <w:r w:rsidR="0050404F">
        <w:t>, ohne dass ein Punkt innerhalb des Randes liegt</w:t>
      </w:r>
      <w:r w:rsidR="00CF1F9F">
        <w:t xml:space="preserve"> (siehe </w:t>
      </w:r>
      <w:r w:rsidR="00CF1F9F">
        <w:fldChar w:fldCharType="begin"/>
      </w:r>
      <w:r w:rsidR="00CF1F9F">
        <w:instrText xml:space="preserve"> REF _Ref475814225 \h </w:instrText>
      </w:r>
      <w:r w:rsidR="00CF1F9F">
        <w:fldChar w:fldCharType="separate"/>
      </w:r>
      <w:r w:rsidR="00472B2C">
        <w:t xml:space="preserve">Abbildung </w:t>
      </w:r>
      <w:r w:rsidR="00472B2C">
        <w:rPr>
          <w:noProof/>
        </w:rPr>
        <w:t>19</w:t>
      </w:r>
      <w:r w:rsidR="00CF1F9F">
        <w:fldChar w:fldCharType="end"/>
      </w:r>
      <w:r w:rsidR="00CF1F9F">
        <w:t>)</w:t>
      </w:r>
      <w:r w:rsidR="0087251A">
        <w:t xml:space="preserve">. </w:t>
      </w:r>
      <w:r w:rsidR="00320796">
        <w:t xml:space="preserve">Je größer der Rand ist, desto besser ist die Generalisierung des Klassifizierers </w:t>
      </w:r>
      <w:r w:rsidR="00320796">
        <w:fldChar w:fldCharType="begin" w:fldLock="1"/>
      </w:r>
      <w:r w:rsidR="00A11501">
        <w:instrText>ADDIN CSL_CITATION { "citationItems" : [ { "id" : "ITEM-1", "itemData" : { "ISBN" : "978-0-471-05669-0", "author" : [ { "dropping-particle" : "", "family" : "Duda", "given" : "Richard O.", "non-dropping-particle" : "", "parse-names" : false, "suffix" : "" }, { "dropping-particle" : "", "family" : "Hart", "given" : "Peter E.", "non-dropping-particle" : "", "parse-names" : false, "suffix" : "" }, { "dropping-particle" : "", "family" : "Stork", "given" : "David G.", "non-dropping-particle" : "", "parse-names" : false, "suffix" : "" } ], "edition" : "2", "id" : "ITEM-1", "issued" : { "date-parts" : [ [ "2001" ] ] }, "publisher" : "John Wiley &amp; Sons", "publisher-place" : "New York", "title" : "Pattern Classification", "type" : "book" }, "locator" : "262", "uris" : [ "http://www.mendeley.com/documents/?uuid=6e58d0e2-8dad-436b-ba0d-bfd0a9e7fab1" ] } ], "mendeley" : { "formattedCitation" : "(Duda u.\u00a0a., 2001, S. 262)", "plainTextFormattedCitation" : "(Duda u.\u00a0a., 2001, S. 262)", "previouslyFormattedCitation" : "(Duda u.\u00a0a., 2001, S. 262)" }, "properties" : { "noteIndex" : 0 }, "schema" : "https://github.com/citation-style-language/schema/raw/master/csl-citation.json" }</w:instrText>
      </w:r>
      <w:r w:rsidR="00320796">
        <w:fldChar w:fldCharType="separate"/>
      </w:r>
      <w:r w:rsidR="00320796" w:rsidRPr="00AB5CC3">
        <w:rPr>
          <w:noProof/>
        </w:rPr>
        <w:t>(Duda u. a., 2001, S. 262)</w:t>
      </w:r>
      <w:r w:rsidR="00320796">
        <w:fldChar w:fldCharType="end"/>
      </w:r>
      <w:r w:rsidR="00320796">
        <w:t xml:space="preserve">. </w:t>
      </w:r>
      <w:r w:rsidR="0087251A">
        <w:t>Die Punkte auf dem Rand</w:t>
      </w:r>
      <w:r w:rsidR="002E435B">
        <w:t xml:space="preserve"> nennt man </w:t>
      </w:r>
      <w:r w:rsidR="002E435B" w:rsidRPr="002E435B">
        <w:t>Support-Vektoren</w:t>
      </w:r>
      <w:r w:rsidR="001F4437">
        <w:t xml:space="preserve">. Sie parametrisieren die </w:t>
      </w:r>
      <w:r w:rsidR="00417891">
        <w:t xml:space="preserve">Hyperebene </w:t>
      </w:r>
      <w:r w:rsidR="001F4437">
        <w:t xml:space="preserve">und </w:t>
      </w:r>
      <w:r w:rsidR="002E435B">
        <w:t>hab</w:t>
      </w:r>
      <w:r w:rsidR="00417891">
        <w:t xml:space="preserve">en </w:t>
      </w:r>
      <w:r w:rsidR="00EF1375">
        <w:t xml:space="preserve">natürlich </w:t>
      </w:r>
      <w:r w:rsidR="00417891">
        <w:t>alle den gleichen Abstand zu</w:t>
      </w:r>
      <w:r w:rsidR="00AB6E50">
        <w:t xml:space="preserve"> </w:t>
      </w:r>
      <w:r w:rsidR="00417891">
        <w:t>ihr</w:t>
      </w:r>
      <w:r w:rsidR="002E435B">
        <w:t xml:space="preserve"> </w:t>
      </w:r>
      <w:r w:rsidR="008678EB">
        <w:fldChar w:fldCharType="begin" w:fldLock="1"/>
      </w:r>
      <w:r w:rsidR="008678EB">
        <w:instrText>ADDIN CSL_CITATION { "citationItems" : [ { "id" : "ITEM-1", "itemData" : { "DOI" : "10.1007/978-3-8348-9989-7", "ISBN" : "9783658135485", "author" : [ { "dropping-particle" : "", "family" : "Ertel", "given" : "Wolfgang", "non-dropping-particle" : "", "parse-names" : false, "suffix" : "" } ], "edition" : "4", "id" : "ITEM-1", "issued" : { "date-parts" : [ [ "2016" ] ] }, "publisher" : "Springer Fachmedien", "publisher-place" : "Wiesbaden", "title" : "Grundkurs K\u00fcnstliche Intelligenz", "type" : "book" }, "locator" : "298", "uris" : [ "http://www.mendeley.com/documents/?uuid=0227ae83-821e-43fc-b296-e367db7fd495" ] } ], "mendeley" : { "formattedCitation" : "(Ertel, 2016, S. 298)", "plainTextFormattedCitation" : "(Ertel, 2016, S. 298)", "previouslyFormattedCitation" : "(Ertel, 2016, S. 298)" }, "properties" : { "noteIndex" : 0 }, "schema" : "https://github.com/citation-style-language/schema/raw/master/csl-citation.json" }</w:instrText>
      </w:r>
      <w:r w:rsidR="008678EB">
        <w:fldChar w:fldCharType="separate"/>
      </w:r>
      <w:r w:rsidR="008678EB" w:rsidRPr="006955D1">
        <w:rPr>
          <w:noProof/>
        </w:rPr>
        <w:t>(Ertel, 2016, S. 298)</w:t>
      </w:r>
      <w:r w:rsidR="008678EB">
        <w:fldChar w:fldCharType="end"/>
      </w:r>
      <w:r w:rsidR="002E435B">
        <w:t xml:space="preserve">. </w:t>
      </w:r>
    </w:p>
    <w:p w:rsidR="00E67561" w:rsidRDefault="002B170D" w:rsidP="00E67561">
      <w:r w:rsidRPr="002B170D">
        <w:rPr>
          <w:noProof/>
          <w:lang w:eastAsia="de-DE"/>
        </w:rPr>
        <w:drawing>
          <wp:inline distT="0" distB="0" distL="0" distR="0" wp14:anchorId="24B29FE6" wp14:editId="73AD0747">
            <wp:extent cx="3209925" cy="2613738"/>
            <wp:effectExtent l="0" t="0" r="0" b="0"/>
            <wp:docPr id="315" name="Grafik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stretch>
                      <a:fillRect/>
                    </a:stretch>
                  </pic:blipFill>
                  <pic:spPr>
                    <a:xfrm>
                      <a:off x="0" y="0"/>
                      <a:ext cx="3214756" cy="2617672"/>
                    </a:xfrm>
                    <a:prstGeom prst="rect">
                      <a:avLst/>
                    </a:prstGeom>
                  </pic:spPr>
                </pic:pic>
              </a:graphicData>
            </a:graphic>
          </wp:inline>
        </w:drawing>
      </w:r>
    </w:p>
    <w:p w:rsidR="00882E70" w:rsidRDefault="002B170D" w:rsidP="002B170D">
      <w:pPr>
        <w:pStyle w:val="Beschriftung"/>
      </w:pPr>
      <w:bookmarkStart w:id="64" w:name="_Ref475814225"/>
      <w:bookmarkStart w:id="65" w:name="_Toc475891575"/>
      <w:r>
        <w:t xml:space="preserve">Abbildung </w:t>
      </w:r>
      <w:r>
        <w:fldChar w:fldCharType="begin"/>
      </w:r>
      <w:r>
        <w:instrText xml:space="preserve"> SEQ Abbildung \* ARABIC </w:instrText>
      </w:r>
      <w:r>
        <w:fldChar w:fldCharType="separate"/>
      </w:r>
      <w:r w:rsidR="00472B2C">
        <w:rPr>
          <w:noProof/>
        </w:rPr>
        <w:t>19</w:t>
      </w:r>
      <w:r>
        <w:fldChar w:fldCharType="end"/>
      </w:r>
      <w:bookmarkEnd w:id="64"/>
      <w:r>
        <w:t xml:space="preserve"> - </w:t>
      </w:r>
      <w:r w:rsidR="008C5A79">
        <w:t>die</w:t>
      </w:r>
      <w:r>
        <w:t xml:space="preserve"> </w:t>
      </w:r>
      <w:r w:rsidR="008C5A79">
        <w:t>zwei Klassen R</w:t>
      </w:r>
      <w:r w:rsidR="008C5A79" w:rsidRPr="008C5A79">
        <w:rPr>
          <w:vertAlign w:val="subscript"/>
        </w:rPr>
        <w:t>1</w:t>
      </w:r>
      <w:r w:rsidR="008C5A79">
        <w:t xml:space="preserve"> und R</w:t>
      </w:r>
      <w:r w:rsidR="008C5A79" w:rsidRPr="008C5A79">
        <w:rPr>
          <w:vertAlign w:val="subscript"/>
        </w:rPr>
        <w:t>2</w:t>
      </w:r>
      <w:r w:rsidR="008C5A79">
        <w:t xml:space="preserve"> trennende </w:t>
      </w:r>
      <w:r>
        <w:t>optimale Hyperebe</w:t>
      </w:r>
      <w:r w:rsidR="00095C5C">
        <w:t>ne</w:t>
      </w:r>
      <w:r>
        <w:t xml:space="preserve"> („hyper</w:t>
      </w:r>
      <w:r w:rsidR="009B2269">
        <w:t>p</w:t>
      </w:r>
      <w:r>
        <w:t>lane“) mit ihren Support-Vektoren (</w:t>
      </w:r>
      <w:r w:rsidR="004E4C45">
        <w:t>hervorgehobene</w:t>
      </w:r>
      <w:r>
        <w:t xml:space="preserve"> Punkte) und dem Rand</w:t>
      </w:r>
      <w:r w:rsidR="008C5A79">
        <w:t xml:space="preserve"> </w:t>
      </w:r>
      <w:r w:rsidR="009D02BA">
        <w:t>(</w:t>
      </w:r>
      <w:r w:rsidR="00143C3E">
        <w:t>z</w:t>
      </w:r>
      <w:r w:rsidR="009D02BA">
        <w:t>w</w:t>
      </w:r>
      <w:r w:rsidR="00143C3E">
        <w:t>ischen Support-Vektoren und Hyperebene</w:t>
      </w:r>
      <w:r w:rsidR="009D02BA">
        <w:t>)</w:t>
      </w:r>
      <w:bookmarkEnd w:id="65"/>
    </w:p>
    <w:p w:rsidR="00AC2DBB" w:rsidRPr="00AC2DBB" w:rsidRDefault="00AC2DBB" w:rsidP="00AC2DBB">
      <w:pPr>
        <w:pStyle w:val="berschrift3"/>
        <w:numPr>
          <w:ilvl w:val="2"/>
          <w:numId w:val="1"/>
        </w:numPr>
        <w:jc w:val="left"/>
      </w:pPr>
      <w:bookmarkStart w:id="66" w:name="_Ref475883359"/>
      <w:bookmarkStart w:id="67" w:name="_Toc475891504"/>
      <w:r>
        <w:t>Künstliche Neuronale Netze</w:t>
      </w:r>
      <w:bookmarkEnd w:id="66"/>
      <w:bookmarkEnd w:id="67"/>
    </w:p>
    <w:p w:rsidR="000237C3" w:rsidRDefault="00EA372F" w:rsidP="000237C3">
      <w:pPr>
        <w:pStyle w:val="berschrift4"/>
        <w:numPr>
          <w:ilvl w:val="3"/>
          <w:numId w:val="1"/>
        </w:numPr>
        <w:ind w:left="851" w:hanging="851"/>
        <w:jc w:val="left"/>
      </w:pPr>
      <w:bookmarkStart w:id="68" w:name="_Toc475891505"/>
      <w:r>
        <w:t>Grund</w:t>
      </w:r>
      <w:r w:rsidR="002F2582">
        <w:t>struktur eines neuronalen Netzes</w:t>
      </w:r>
      <w:bookmarkEnd w:id="68"/>
    </w:p>
    <w:p w:rsidR="005E7D08" w:rsidRDefault="00D111CC" w:rsidP="00B22274">
      <w:r>
        <w:t xml:space="preserve">Künstliche neuronale Netze haben ihr Vorbild </w:t>
      </w:r>
      <w:r w:rsidR="00EB3CD9">
        <w:t xml:space="preserve">meist </w:t>
      </w:r>
      <w:r>
        <w:t>in der Natur.</w:t>
      </w:r>
      <w:r w:rsidR="007F4D0A">
        <w:t xml:space="preserve"> Künstliche</w:t>
      </w:r>
      <w:r w:rsidR="000127F4">
        <w:t xml:space="preserve"> Neuronen (</w:t>
      </w:r>
      <w:r w:rsidR="000127F4">
        <w:fldChar w:fldCharType="begin"/>
      </w:r>
      <w:r w:rsidR="000127F4">
        <w:instrText xml:space="preserve"> REF _Ref475818096 \h </w:instrText>
      </w:r>
      <w:r w:rsidR="000127F4">
        <w:fldChar w:fldCharType="separate"/>
      </w:r>
      <w:r w:rsidR="00472B2C">
        <w:t xml:space="preserve">Abbildung </w:t>
      </w:r>
      <w:r w:rsidR="00472B2C">
        <w:rPr>
          <w:noProof/>
        </w:rPr>
        <w:t>21</w:t>
      </w:r>
      <w:r w:rsidR="000127F4">
        <w:fldChar w:fldCharType="end"/>
      </w:r>
      <w:r w:rsidR="000127F4">
        <w:t>) bilden biologische Neuronen (</w:t>
      </w:r>
      <w:r w:rsidR="000127F4">
        <w:fldChar w:fldCharType="begin"/>
      </w:r>
      <w:r w:rsidR="000127F4">
        <w:instrText xml:space="preserve"> REF _Ref475818106 \h </w:instrText>
      </w:r>
      <w:r w:rsidR="000127F4">
        <w:fldChar w:fldCharType="separate"/>
      </w:r>
      <w:r w:rsidR="00472B2C">
        <w:t xml:space="preserve">Abbildung </w:t>
      </w:r>
      <w:r w:rsidR="00472B2C">
        <w:rPr>
          <w:noProof/>
        </w:rPr>
        <w:t>20</w:t>
      </w:r>
      <w:r w:rsidR="000127F4">
        <w:fldChar w:fldCharType="end"/>
      </w:r>
      <w:r w:rsidR="000127F4">
        <w:t xml:space="preserve">) ab. Sie sind allerdings nur äußerst simple Abstraktionen, realisiert </w:t>
      </w:r>
      <w:r w:rsidR="000C5168">
        <w:t>als Elemente von</w:t>
      </w:r>
      <w:r w:rsidR="000127F4">
        <w:t xml:space="preserve"> </w:t>
      </w:r>
      <w:r w:rsidR="000C5168">
        <w:t>Soft</w:t>
      </w:r>
      <w:r w:rsidR="00A11501">
        <w:t xml:space="preserve">- </w:t>
      </w:r>
      <w:r w:rsidR="000127F4">
        <w:t xml:space="preserve">oder </w:t>
      </w:r>
      <w:r w:rsidR="00A11501">
        <w:t>Hardware</w:t>
      </w:r>
      <w:r w:rsidR="000127F4">
        <w:t xml:space="preserve">.  </w:t>
      </w:r>
      <w:r w:rsidR="00CB3935">
        <w:fldChar w:fldCharType="begin" w:fldLock="1"/>
      </w:r>
      <w:r w:rsidR="009D215A">
        <w:instrText>ADDIN CSL_CITATION { "citationItems" : [ { "id" : "ITEM-1", "itemData" : { "ISBN" : "978-1-110-21434-2", "author" : [ { "dropping-particle" : "", "family" : "Keller", "given" : "James M.", "non-dropping-particle" : "", "parse-names" : false, "suffix" : "" }, { "dropping-particle" : "", "family" : "Liu", "given" : "Derong", "non-dropping-particle" : "", "parse-names" : false, "suffix" : "" }, { "dropping-particle" : "", "family" : "Fogel", "given" : "David B.", "non-dropping-particle" : "", "parse-names" : false, "suffix" : "" } ], "id" : "ITEM-1", "issued" : { "date-parts" : [ [ "2016" ] ] }, "publisher" : "John Wiley &amp; Sons", "publisher-place" : "New Jersey", "title" : "Fundamentals of Computational Intelligence", "type" : "book" }, "locator" : "8", "uris" : [ "http://www.mendeley.com/documents/?uuid=a9ac9505-7fd6-4ccc-9d59-e4dd1e8f92b3" ] } ], "mendeley" : { "formattedCitation" : "(Keller, Liu, &amp; Fogel, 2016, S. 8)", "manualFormatting" : "(Keller, Liu, &amp; Fogel, 2016, S. 8)", "plainTextFormattedCitation" : "(Keller, Liu, &amp; Fogel, 2016, S. 8)", "previouslyFormattedCitation" : "(Keller, Liu, &amp; Fogel, 2016, S. 8)" }, "properties" : { "noteIndex" : 0 }, "schema" : "https://github.com/citation-style-language/schema/raw/master/csl-citation.json" }</w:instrText>
      </w:r>
      <w:r w:rsidR="00CB3935">
        <w:fldChar w:fldCharType="separate"/>
      </w:r>
      <w:r w:rsidR="00CB3935" w:rsidRPr="00CB3935">
        <w:rPr>
          <w:noProof/>
        </w:rPr>
        <w:t>(Keller, Liu, &amp; Fogel, 2016,</w:t>
      </w:r>
      <w:r w:rsidR="00CB3935">
        <w:rPr>
          <w:noProof/>
        </w:rPr>
        <w:t xml:space="preserve"> </w:t>
      </w:r>
      <w:r w:rsidR="00CB3935" w:rsidRPr="00CB3935">
        <w:rPr>
          <w:noProof/>
        </w:rPr>
        <w:t>S. 8)</w:t>
      </w:r>
      <w:r w:rsidR="00CB3935">
        <w:fldChar w:fldCharType="end"/>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03"/>
        <w:gridCol w:w="4145"/>
      </w:tblGrid>
      <w:tr w:rsidR="007F4D0A" w:rsidTr="003D421F">
        <w:tc>
          <w:tcPr>
            <w:tcW w:w="4503" w:type="dxa"/>
          </w:tcPr>
          <w:p w:rsidR="007F4D0A" w:rsidRDefault="007F4D0A" w:rsidP="00B22274">
            <w:r>
              <w:rPr>
                <w:noProof/>
                <w:lang w:eastAsia="de-DE"/>
              </w:rPr>
              <w:lastRenderedPageBreak/>
              <mc:AlternateContent>
                <mc:Choice Requires="wps">
                  <w:drawing>
                    <wp:anchor distT="0" distB="0" distL="114300" distR="114300" simplePos="0" relativeHeight="251713536" behindDoc="0" locked="0" layoutInCell="1" allowOverlap="1" wp14:anchorId="4FFD2EFF" wp14:editId="3F00BE62">
                      <wp:simplePos x="0" y="0"/>
                      <wp:positionH relativeFrom="column">
                        <wp:posOffset>291465</wp:posOffset>
                      </wp:positionH>
                      <wp:positionV relativeFrom="paragraph">
                        <wp:posOffset>843915</wp:posOffset>
                      </wp:positionV>
                      <wp:extent cx="838200" cy="238125"/>
                      <wp:effectExtent l="0" t="0" r="0" b="0"/>
                      <wp:wrapNone/>
                      <wp:docPr id="31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8200" cy="238125"/>
                              </a:xfrm>
                              <a:prstGeom prst="rect">
                                <a:avLst/>
                              </a:prstGeom>
                              <a:noFill/>
                              <a:ln w="9525">
                                <a:noFill/>
                                <a:miter lim="800000"/>
                                <a:headEnd/>
                                <a:tailEnd/>
                              </a:ln>
                            </wps:spPr>
                            <wps:txbx>
                              <w:txbxContent>
                                <w:p w:rsidR="006D249D" w:rsidRDefault="006D249D">
                                  <w:r w:rsidRPr="00D111CC">
                                    <w:rPr>
                                      <w:sz w:val="18"/>
                                    </w:rPr>
                                    <w:t>Synaps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6" type="#_x0000_t202" style="position:absolute;left:0;text-align:left;margin-left:22.95pt;margin-top:66.45pt;width:66pt;height:18.7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" filled="f" stroked="f">
                      <v:textbox>
                        <w:txbxContent>
                          <w:p w:rsidR="006D249D" w:rsidRDefault="006D249D">
                            <w:r w:rsidRPr="00D111CC">
                              <w:rPr>
                                <w:sz w:val="18"/>
                              </w:rPr>
                              <w:t>Synapse</w:t>
                            </w:r>
                          </w:p>
                        </w:txbxContent>
                      </v:textbox>
                    </v:shape>
                  </w:pict>
                </mc:Fallback>
              </mc:AlternateContent>
            </w:r>
            <w:r>
              <w:rPr>
                <w:noProof/>
                <w:lang w:eastAsia="de-DE"/>
              </w:rPr>
              <mc:AlternateContent>
                <mc:Choice Requires="wps">
                  <w:drawing>
                    <wp:anchor distT="0" distB="0" distL="114300" distR="114300" simplePos="0" relativeHeight="251719680" behindDoc="0" locked="0" layoutInCell="1" allowOverlap="1" wp14:anchorId="1A9495F6" wp14:editId="5149C878">
                      <wp:simplePos x="0" y="0"/>
                      <wp:positionH relativeFrom="column">
                        <wp:posOffset>1320165</wp:posOffset>
                      </wp:positionH>
                      <wp:positionV relativeFrom="paragraph">
                        <wp:posOffset>348615</wp:posOffset>
                      </wp:positionV>
                      <wp:extent cx="838200" cy="238125"/>
                      <wp:effectExtent l="0" t="0" r="0" b="0"/>
                      <wp:wrapNone/>
                      <wp:docPr id="32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8200" cy="238125"/>
                              </a:xfrm>
                              <a:prstGeom prst="rect">
                                <a:avLst/>
                              </a:prstGeom>
                              <a:noFill/>
                              <a:ln w="9525">
                                <a:noFill/>
                                <a:miter lim="800000"/>
                                <a:headEnd/>
                                <a:tailEnd/>
                              </a:ln>
                            </wps:spPr>
                            <wps:txbx>
                              <w:txbxContent>
                                <w:p w:rsidR="006D249D" w:rsidRDefault="006D249D" w:rsidP="005E7D08">
                                  <w:r>
                                    <w:rPr>
                                      <w:sz w:val="18"/>
                                    </w:rPr>
                                    <w:t>Ax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7" type="#_x0000_t202" style="position:absolute;left:0;text-align:left;margin-left:103.95pt;margin-top:27.45pt;width:66pt;height:18.7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" filled="f" stroked="f">
                      <v:textbox>
                        <w:txbxContent>
                          <w:p w:rsidR="006D249D" w:rsidRDefault="006D249D" w:rsidP="005E7D08">
                            <w:r>
                              <w:rPr>
                                <w:sz w:val="18"/>
                              </w:rPr>
                              <w:t>Axon</w:t>
                            </w:r>
                          </w:p>
                        </w:txbxContent>
                      </v:textbox>
                    </v:shape>
                  </w:pict>
                </mc:Fallback>
              </mc:AlternateContent>
            </w:r>
            <w:r>
              <w:rPr>
                <w:noProof/>
                <w:lang w:eastAsia="de-DE"/>
              </w:rPr>
              <mc:AlternateContent>
                <mc:Choice Requires="wps">
                  <w:drawing>
                    <wp:anchor distT="0" distB="0" distL="114300" distR="114300" simplePos="0" relativeHeight="251717632" behindDoc="0" locked="0" layoutInCell="1" allowOverlap="1" wp14:anchorId="169C9616" wp14:editId="10369273">
                      <wp:simplePos x="0" y="0"/>
                      <wp:positionH relativeFrom="column">
                        <wp:posOffset>739140</wp:posOffset>
                      </wp:positionH>
                      <wp:positionV relativeFrom="paragraph">
                        <wp:posOffset>501015</wp:posOffset>
                      </wp:positionV>
                      <wp:extent cx="838200" cy="238125"/>
                      <wp:effectExtent l="0" t="0" r="0" b="0"/>
                      <wp:wrapNone/>
                      <wp:docPr id="32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8200" cy="238125"/>
                              </a:xfrm>
                              <a:prstGeom prst="rect">
                                <a:avLst/>
                              </a:prstGeom>
                              <a:noFill/>
                              <a:ln w="9525">
                                <a:noFill/>
                                <a:miter lim="800000"/>
                                <a:headEnd/>
                                <a:tailEnd/>
                              </a:ln>
                            </wps:spPr>
                            <wps:txbx>
                              <w:txbxContent>
                                <w:p w:rsidR="006D249D" w:rsidRDefault="006D249D" w:rsidP="00D111CC">
                                  <w:r>
                                    <w:rPr>
                                      <w:sz w:val="18"/>
                                    </w:rPr>
                                    <w:t>Zellkörp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8" type="#_x0000_t202" style="position:absolute;left:0;text-align:left;margin-left:58.2pt;margin-top:39.45pt;width:66pt;height:18.7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" filled="f" stroked="f">
                      <v:textbox>
                        <w:txbxContent>
                          <w:p w:rsidR="006D249D" w:rsidRDefault="006D249D" w:rsidP="00D111CC">
                            <w:r>
                              <w:rPr>
                                <w:sz w:val="18"/>
                              </w:rPr>
                              <w:t>Zellkörper</w:t>
                            </w:r>
                          </w:p>
                        </w:txbxContent>
                      </v:textbox>
                    </v:shape>
                  </w:pict>
                </mc:Fallback>
              </mc:AlternateContent>
            </w:r>
            <w:r>
              <w:rPr>
                <w:noProof/>
                <w:lang w:eastAsia="de-DE"/>
              </w:rPr>
              <mc:AlternateContent>
                <mc:Choice Requires="wps">
                  <w:drawing>
                    <wp:anchor distT="0" distB="0" distL="114300" distR="114300" simplePos="0" relativeHeight="251715584" behindDoc="0" locked="0" layoutInCell="1" allowOverlap="1" wp14:anchorId="189D120F" wp14:editId="5CCA797A">
                      <wp:simplePos x="0" y="0"/>
                      <wp:positionH relativeFrom="column">
                        <wp:posOffset>129540</wp:posOffset>
                      </wp:positionH>
                      <wp:positionV relativeFrom="paragraph">
                        <wp:posOffset>43815</wp:posOffset>
                      </wp:positionV>
                      <wp:extent cx="838200" cy="238125"/>
                      <wp:effectExtent l="0" t="0" r="0" b="0"/>
                      <wp:wrapNone/>
                      <wp:docPr id="321"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8200" cy="238125"/>
                              </a:xfrm>
                              <a:prstGeom prst="rect">
                                <a:avLst/>
                              </a:prstGeom>
                              <a:noFill/>
                              <a:ln w="9525">
                                <a:noFill/>
                                <a:miter lim="800000"/>
                                <a:headEnd/>
                                <a:tailEnd/>
                              </a:ln>
                            </wps:spPr>
                            <wps:txbx>
                              <w:txbxContent>
                                <w:p w:rsidR="006D249D" w:rsidRDefault="006D249D" w:rsidP="00D111CC">
                                  <w:r>
                                    <w:rPr>
                                      <w:sz w:val="18"/>
                                    </w:rPr>
                                    <w:t>Dendrite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9" type="#_x0000_t202" style="position:absolute;left:0;text-align:left;margin-left:10.2pt;margin-top:3.45pt;width:66pt;height:18.7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" filled="f" stroked="f">
                      <v:textbox>
                        <w:txbxContent>
                          <w:p w:rsidR="006D249D" w:rsidRDefault="006D249D" w:rsidP="00D111CC">
                            <w:r>
                              <w:rPr>
                                <w:sz w:val="18"/>
                              </w:rPr>
                              <w:t>Dendriten</w:t>
                            </w:r>
                          </w:p>
                        </w:txbxContent>
                      </v:textbox>
                    </v:shape>
                  </w:pict>
                </mc:Fallback>
              </mc:AlternateContent>
            </w:r>
            <w:r w:rsidRPr="00D111CC">
              <w:rPr>
                <w:noProof/>
                <w:lang w:eastAsia="de-DE"/>
              </w:rPr>
              <w:drawing>
                <wp:inline distT="0" distB="0" distL="0" distR="0" wp14:anchorId="5EA327B8" wp14:editId="343794FD">
                  <wp:extent cx="2195266" cy="1819275"/>
                  <wp:effectExtent l="0" t="0" r="0" b="0"/>
                  <wp:docPr id="319" name="Grafik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2195266" cy="1819275"/>
                          </a:xfrm>
                          <a:prstGeom prst="rect">
                            <a:avLst/>
                          </a:prstGeom>
                        </pic:spPr>
                      </pic:pic>
                    </a:graphicData>
                  </a:graphic>
                </wp:inline>
              </w:drawing>
            </w:r>
          </w:p>
          <w:p w:rsidR="007F4D0A" w:rsidRDefault="007F4D0A" w:rsidP="00A11501">
            <w:pPr>
              <w:pStyle w:val="Beschriftung"/>
              <w:ind w:right="176"/>
            </w:pPr>
            <w:bookmarkStart w:id="69" w:name="_Ref475818106"/>
            <w:bookmarkStart w:id="70" w:name="_Toc475891576"/>
            <w:r>
              <w:t xml:space="preserve">Abbildung </w:t>
            </w:r>
            <w:r>
              <w:fldChar w:fldCharType="begin"/>
            </w:r>
            <w:r>
              <w:instrText xml:space="preserve"> SEQ Abbildung \* ARABIC </w:instrText>
            </w:r>
            <w:r>
              <w:fldChar w:fldCharType="separate"/>
            </w:r>
            <w:r w:rsidR="00472B2C">
              <w:rPr>
                <w:noProof/>
              </w:rPr>
              <w:t>20</w:t>
            </w:r>
            <w:r>
              <w:fldChar w:fldCharType="end"/>
            </w:r>
            <w:bookmarkEnd w:id="69"/>
            <w:r>
              <w:t xml:space="preserve"> - schematische Darstellung von zwei biologischen Neuronen </w:t>
            </w:r>
            <w:r w:rsidR="00A11501">
              <w:fldChar w:fldCharType="begin" w:fldLock="1"/>
            </w:r>
            <w:r w:rsidR="0005188B">
              <w:instrText>ADDIN CSL_CITATION { "citationItems" : [ { "id" : "ITEM-1", "itemData" : { "ISBN" : "978-1-110-21434-2", "author" : [ { "dropping-particle" : "", "family" : "Keller", "given" : "James M.", "non-dropping-particle" : "", "parse-names" : false, "suffix" : "" }, { "dropping-particle" : "", "family" : "Liu", "given" : "Derong", "non-dropping-particle" : "", "parse-names" : false, "suffix" : "" }, { "dropping-particle" : "", "family" : "Fogel", "given" : "David B.", "non-dropping-particle" : "", "parse-names" : false, "suffix" : "" } ], "id" : "ITEM-1", "issued" : { "date-parts" : [ [ "2016" ] ] }, "publisher" : "John Wiley &amp; Sons", "publisher-place" : "New Jersey", "title" : "Fundamentals of Computational Intelligence", "type" : "book" }, "locator" : "8", "uris" : [ "http://www.mendeley.com/documents/?uuid=a9ac9505-7fd6-4ccc-9d59-e4dd1e8f92b3" ] } ], "mendeley" : { "formattedCitation" : "(Keller u.\u00a0a., 2016, S. 8)", "manualFormatting" : "(nach Keller, Liu, &amp; Fogel, 2016, S. 8)", "plainTextFormattedCitation" : "(Keller u.\u00a0a., 2016, S. 8)", "previouslyFormattedCitation" : "(Keller u.\u00a0a., 2016, S. 8)" }, "properties" : { "noteIndex" : 0 }, "schema" : "https://github.com/citation-style-language/schema/raw/master/csl-citation.json" }</w:instrText>
            </w:r>
            <w:r w:rsidR="00A11501">
              <w:fldChar w:fldCharType="separate"/>
            </w:r>
            <w:r w:rsidR="00A11501" w:rsidRPr="00A11501">
              <w:rPr>
                <w:b w:val="0"/>
                <w:noProof/>
              </w:rPr>
              <w:t>(</w:t>
            </w:r>
            <w:r w:rsidR="00A11501">
              <w:rPr>
                <w:b w:val="0"/>
                <w:noProof/>
              </w:rPr>
              <w:t xml:space="preserve">nach </w:t>
            </w:r>
            <w:r w:rsidR="00A11501" w:rsidRPr="00A11501">
              <w:rPr>
                <w:b w:val="0"/>
                <w:noProof/>
              </w:rPr>
              <w:t>Keller, Liu, &amp; Fogel, 2016, S. 8)</w:t>
            </w:r>
            <w:bookmarkEnd w:id="70"/>
            <w:r w:rsidR="00A11501">
              <w:fldChar w:fldCharType="end"/>
            </w:r>
          </w:p>
        </w:tc>
        <w:tc>
          <w:tcPr>
            <w:tcW w:w="4145" w:type="dxa"/>
            <w:vAlign w:val="center"/>
          </w:tcPr>
          <w:p w:rsidR="007F4D0A" w:rsidRDefault="007F4D0A" w:rsidP="003D421F">
            <w:pPr>
              <w:keepNext/>
              <w:jc w:val="center"/>
            </w:pPr>
            <w:r w:rsidRPr="005E7D08">
              <w:rPr>
                <w:noProof/>
                <w:lang w:eastAsia="de-DE"/>
              </w:rPr>
              <w:drawing>
                <wp:inline distT="0" distB="0" distL="0" distR="0" wp14:anchorId="535B6AE7" wp14:editId="7520F436">
                  <wp:extent cx="2609850" cy="875133"/>
                  <wp:effectExtent l="0" t="0" r="0" b="1270"/>
                  <wp:docPr id="324" name="Grafik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1"/>
                          <a:srcRect r="5517"/>
                          <a:stretch/>
                        </pic:blipFill>
                        <pic:spPr bwMode="auto">
                          <a:xfrm>
                            <a:off x="0" y="0"/>
                            <a:ext cx="2618119" cy="877906"/>
                          </a:xfrm>
                          <a:prstGeom prst="rect">
                            <a:avLst/>
                          </a:prstGeom>
                          <a:ln>
                            <a:noFill/>
                          </a:ln>
                          <a:extLst>
                            <a:ext uri="{53640926-AAD7-44D8-BBD7-CCE9431645EC}">
                              <a14:shadowObscured xmlns:a14="http://schemas.microsoft.com/office/drawing/2010/main"/>
                            </a:ext>
                          </a:extLst>
                        </pic:spPr>
                      </pic:pic>
                    </a:graphicData>
                  </a:graphic>
                </wp:inline>
              </w:drawing>
            </w:r>
          </w:p>
          <w:p w:rsidR="007F4D0A" w:rsidRDefault="007F4D0A" w:rsidP="003D421F">
            <w:pPr>
              <w:pStyle w:val="Beschriftung"/>
              <w:jc w:val="center"/>
            </w:pPr>
            <w:bookmarkStart w:id="71" w:name="_Ref475818096"/>
            <w:bookmarkStart w:id="72" w:name="_Toc475891577"/>
            <w:r>
              <w:t xml:space="preserve">Abbildung </w:t>
            </w:r>
            <w:r>
              <w:fldChar w:fldCharType="begin"/>
            </w:r>
            <w:r>
              <w:instrText xml:space="preserve"> SEQ Abbildung \* ARABIC </w:instrText>
            </w:r>
            <w:r>
              <w:fldChar w:fldCharType="separate"/>
            </w:r>
            <w:r w:rsidR="00472B2C">
              <w:rPr>
                <w:noProof/>
              </w:rPr>
              <w:t>21</w:t>
            </w:r>
            <w:r>
              <w:fldChar w:fldCharType="end"/>
            </w:r>
            <w:bookmarkEnd w:id="71"/>
            <w:r>
              <w:t xml:space="preserve"> - schematische Darstellung von zwei künstlichen Neuronen</w:t>
            </w:r>
            <w:r w:rsidR="000127F4">
              <w:t xml:space="preserve"> mit Eingabe- und Ausgab</w:t>
            </w:r>
            <w:r w:rsidR="000127F4">
              <w:t>e</w:t>
            </w:r>
            <w:r w:rsidR="000127F4">
              <w:t>signalen</w:t>
            </w:r>
            <w:r w:rsidR="00A11501">
              <w:t xml:space="preserve"> </w:t>
            </w:r>
            <w:r w:rsidR="00A11501">
              <w:fldChar w:fldCharType="begin" w:fldLock="1"/>
            </w:r>
            <w:r w:rsidR="0005188B">
              <w:instrText>ADDIN CSL_CITATION { "citationItems" : [ { "id" : "ITEM-1", "itemData" : { "ISBN" : "978-1-110-21434-2", "author" : [ { "dropping-particle" : "", "family" : "Keller", "given" : "James M.", "non-dropping-particle" : "", "parse-names" : false, "suffix" : "" }, { "dropping-particle" : "", "family" : "Liu", "given" : "Derong", "non-dropping-particle" : "", "parse-names" : false, "suffix" : "" }, { "dropping-particle" : "", "family" : "Fogel", "given" : "David B.", "non-dropping-particle" : "", "parse-names" : false, "suffix" : "" } ], "id" : "ITEM-1", "issued" : { "date-parts" : [ [ "2016" ] ] }, "publisher" : "John Wiley &amp; Sons", "publisher-place" : "New Jersey", "title" : "Fundamentals of Computational Intelligence", "type" : "book" }, "locator" : "8", "uris" : [ "http://www.mendeley.com/documents/?uuid=a9ac9505-7fd6-4ccc-9d59-e4dd1e8f92b3" ] } ], "mendeley" : { "formattedCitation" : "(Keller u.\u00a0a., 2016, S. 8)", "plainTextFormattedCitation" : "(Keller u.\u00a0a., 2016, S. 8)", "previouslyFormattedCitation" : "(Keller u.\u00a0a., 2016, S. 8)" }, "properties" : { "noteIndex" : 0 }, "schema" : "https://github.com/citation-style-language/schema/raw/master/csl-citation.json" }</w:instrText>
            </w:r>
            <w:r w:rsidR="00A11501">
              <w:fldChar w:fldCharType="separate"/>
            </w:r>
            <w:r w:rsidR="00A11501" w:rsidRPr="00A11501">
              <w:rPr>
                <w:b w:val="0"/>
                <w:noProof/>
              </w:rPr>
              <w:t>(Keller u. a., 2016, S. 8)</w:t>
            </w:r>
            <w:bookmarkEnd w:id="72"/>
            <w:r w:rsidR="00A11501">
              <w:fldChar w:fldCharType="end"/>
            </w:r>
          </w:p>
        </w:tc>
      </w:tr>
    </w:tbl>
    <w:p w:rsidR="00EB3CD9" w:rsidRDefault="00EB3CD9" w:rsidP="00EB3CD9">
      <w:r>
        <w:t>Die Zellkörper biologischer Neuronen können elektrische Spannung speichern. Die Spannung steigt, je mehr Impulse von anderen Neuronen ankommen. Ist ein bestimmte</w:t>
      </w:r>
      <w:r w:rsidR="0005188B">
        <w:t>r</w:t>
      </w:r>
      <w:r>
        <w:t xml:space="preserve"> </w:t>
      </w:r>
      <w:r w:rsidR="0005188B">
        <w:t>Schwellwert</w:t>
      </w:r>
      <w:r>
        <w:t xml:space="preserve"> überschritten</w:t>
      </w:r>
      <w:r w:rsidR="0005188B">
        <w:t xml:space="preserve">, feuert das Neuron und leitet einen Impuls über das Axon an andere verknüpfte Nervenzellen. </w:t>
      </w:r>
      <w:r w:rsidR="0005188B">
        <w:fldChar w:fldCharType="begin" w:fldLock="1"/>
      </w:r>
      <w:r w:rsidR="00874F05">
        <w:instrText>ADDIN CSL_CITATION { "citationItems" : [ { "id" : "ITEM-1", "itemData" : { "DOI" : "10.1007/978-3-8348-9989-7", "ISBN" : "9783658135485", "author" : [ { "dropping-particle" : "", "family" : "Ertel", "given" : "Wolfgang", "non-dropping-particle" : "", "parse-names" : false, "suffix" : "" } ], "edition" : "4", "id" : "ITEM-1", "issued" : { "date-parts" : [ [ "2016" ] ] }, "publisher" : "Springer Fachmedien", "publisher-place" : "Wiesbaden", "title" : "Grundkurs K\u00fcnstliche Intelligenz", "type" : "book" }, "locator" : "266", "uris" : [ "http://www.mendeley.com/documents/?uuid=0227ae83-821e-43fc-b296-e367db7fd495" ] } ], "mendeley" : { "formattedCitation" : "(Ertel, 2016, S. 266)", "plainTextFormattedCitation" : "(Ertel, 2016, S. 266)", "previouslyFormattedCitation" : "(Ertel, 2016, S. 266)" }, "properties" : { "noteIndex" : 0 }, "schema" : "https://github.com/citation-style-language/schema/raw/master/csl-citation.json" }</w:instrText>
      </w:r>
      <w:r w:rsidR="0005188B">
        <w:fldChar w:fldCharType="separate"/>
      </w:r>
      <w:r w:rsidR="0005188B" w:rsidRPr="0005188B">
        <w:rPr>
          <w:noProof/>
        </w:rPr>
        <w:t>(Ertel, 2016, S. 266)</w:t>
      </w:r>
      <w:r w:rsidR="0005188B">
        <w:fldChar w:fldCharType="end"/>
      </w:r>
    </w:p>
    <w:p w:rsidR="00B22274" w:rsidRDefault="00064037" w:rsidP="00B22274">
      <w:r>
        <w:t>Biologisch inspirierte</w:t>
      </w:r>
      <w:r w:rsidR="0005188B">
        <w:t xml:space="preserve"> künstliche</w:t>
      </w:r>
      <w:r>
        <w:t xml:space="preserve"> neuronale Netze</w:t>
      </w:r>
      <w:r w:rsidR="0005188B">
        <w:t xml:space="preserve"> bilden diesen Vorgang mit </w:t>
      </w:r>
      <w:r w:rsidR="002B4717">
        <w:t>einem</w:t>
      </w:r>
      <w:r w:rsidR="0005188B">
        <w:t xml:space="preserve"> Aktivi</w:t>
      </w:r>
      <w:r w:rsidR="0005188B">
        <w:t>e</w:t>
      </w:r>
      <w:r w:rsidR="0005188B">
        <w:t>rungspotential in einer diskreten Zeitskala ab. Das Aufladen des Potentials erfolgt durch gewichtete Summation aller eingehenden Verbindungen</w:t>
      </w:r>
      <w:r w:rsidR="00874F05">
        <w:t xml:space="preserve"> </w:t>
      </w:r>
      <w:r w:rsidR="00874F05" w:rsidRPr="00874F05">
        <w:rPr>
          <w:i/>
        </w:rPr>
        <w:t>x</w:t>
      </w:r>
      <w:r w:rsidR="00874F05" w:rsidRPr="00874F05">
        <w:rPr>
          <w:i/>
          <w:vertAlign w:val="subscript"/>
        </w:rPr>
        <w:t>1</w:t>
      </w:r>
      <w:r w:rsidR="00874F05" w:rsidRPr="00874F05">
        <w:rPr>
          <w:i/>
        </w:rPr>
        <w:t>,…</w:t>
      </w:r>
      <w:r w:rsidR="00B006C6">
        <w:rPr>
          <w:i/>
        </w:rPr>
        <w:t>,</w:t>
      </w:r>
      <w:r w:rsidR="00874F05" w:rsidRPr="00874F05">
        <w:rPr>
          <w:i/>
        </w:rPr>
        <w:t>x</w:t>
      </w:r>
      <w:r w:rsidR="00874F05" w:rsidRPr="00874F05">
        <w:rPr>
          <w:i/>
          <w:vertAlign w:val="subscript"/>
        </w:rPr>
        <w:t>n</w:t>
      </w:r>
      <w:r w:rsidR="0005188B">
        <w:t xml:space="preserve">. Für ein Neuron </w:t>
      </w:r>
      <w:r w:rsidR="0005188B" w:rsidRPr="0005188B">
        <w:rPr>
          <w:rFonts w:asciiTheme="majorHAnsi" w:hAnsiTheme="majorHAnsi"/>
          <w:i/>
        </w:rPr>
        <w:t>i</w:t>
      </w:r>
      <w:r w:rsidR="0005188B">
        <w:t xml:space="preserve"> </w:t>
      </w:r>
      <w:r w:rsidR="00874F05">
        <w:t xml:space="preserve">wird dies wie folgt formuliert </w:t>
      </w:r>
      <w:r w:rsidR="00874F05">
        <w:fldChar w:fldCharType="begin" w:fldLock="1"/>
      </w:r>
      <w:r w:rsidR="00874F05">
        <w:instrText>ADDIN CSL_CITATION { "citationItems" : [ { "id" : "ITEM-1", "itemData" : { "DOI" : "10.1007/978-3-8348-9989-7", "ISBN" : "9783658135485", "author" : [ { "dropping-particle" : "", "family" : "Ertel", "given" : "Wolfgang", "non-dropping-particle" : "", "parse-names" : false, "suffix" : "" } ], "edition" : "4", "id" : "ITEM-1", "issued" : { "date-parts" : [ [ "2016" ] ] }, "publisher" : "Springer Fachmedien", "publisher-place" : "Wiesbaden", "title" : "Grundkurs K\u00fcnstliche Intelligenz", "type" : "book" }, "locator" : "266", "uris" : [ "http://www.mendeley.com/documents/?uuid=0227ae83-821e-43fc-b296-e367db7fd495" ] } ], "mendeley" : { "formattedCitation" : "(Ertel, 2016, S. 266)", "manualFormatting" : "(Ertel, 2016, S. 269)", "plainTextFormattedCitation" : "(Ertel, 2016, S. 266)", "previouslyFormattedCitation" : "(Ertel, 2016, S. 266)" }, "properties" : { "noteIndex" : 0 }, "schema" : "https://github.com/citation-style-language/schema/raw/master/csl-citation.json" }</w:instrText>
      </w:r>
      <w:r w:rsidR="00874F05">
        <w:fldChar w:fldCharType="separate"/>
      </w:r>
      <w:r w:rsidR="00874F05" w:rsidRPr="0005188B">
        <w:rPr>
          <w:noProof/>
        </w:rPr>
        <w:t>(Ertel, 2016, S. 26</w:t>
      </w:r>
      <w:r w:rsidR="00874F05">
        <w:rPr>
          <w:noProof/>
        </w:rPr>
        <w:t>9</w:t>
      </w:r>
      <w:r w:rsidR="00874F05" w:rsidRPr="0005188B">
        <w:rPr>
          <w:noProof/>
        </w:rPr>
        <w:t>)</w:t>
      </w:r>
      <w:r w:rsidR="00874F05">
        <w:fldChar w:fldCharType="end"/>
      </w:r>
      <w:r w:rsidR="0005188B">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96"/>
        <w:gridCol w:w="1449"/>
      </w:tblGrid>
      <w:tr w:rsidR="0005188B" w:rsidTr="00862801">
        <w:tc>
          <w:tcPr>
            <w:tcW w:w="7196" w:type="dxa"/>
          </w:tcPr>
          <w:p w:rsidR="0005188B" w:rsidRPr="00874F05" w:rsidRDefault="0094440A" w:rsidP="00874F05">
            <m:oMathPara>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f</m:t>
                </m:r>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w</m:t>
                            </m:r>
                          </m:e>
                          <m:sub>
                            <m:r>
                              <w:rPr>
                                <w:rFonts w:ascii="Cambria Math" w:hAnsi="Cambria Math"/>
                              </w:rPr>
                              <m:t>ij</m:t>
                            </m:r>
                          </m:sub>
                        </m:sSub>
                        <m:sSub>
                          <m:sSubPr>
                            <m:ctrlPr>
                              <w:rPr>
                                <w:rFonts w:ascii="Cambria Math" w:hAnsi="Cambria Math"/>
                                <w:i/>
                              </w:rPr>
                            </m:ctrlPr>
                          </m:sSubPr>
                          <m:e>
                            <m:r>
                              <w:rPr>
                                <w:rFonts w:ascii="Cambria Math" w:hAnsi="Cambria Math"/>
                              </w:rPr>
                              <m:t>x</m:t>
                            </m:r>
                          </m:e>
                          <m:sub>
                            <m:r>
                              <w:rPr>
                                <w:rFonts w:ascii="Cambria Math" w:hAnsi="Cambria Math"/>
                              </w:rPr>
                              <m:t>j</m:t>
                            </m:r>
                          </m:sub>
                        </m:sSub>
                      </m:e>
                    </m:nary>
                  </m:e>
                </m:d>
              </m:oMath>
            </m:oMathPara>
          </w:p>
        </w:tc>
        <w:tc>
          <w:tcPr>
            <w:tcW w:w="1449" w:type="dxa"/>
            <w:vAlign w:val="center"/>
          </w:tcPr>
          <w:p w:rsidR="0005188B" w:rsidRDefault="00874F05" w:rsidP="00862801">
            <w:pPr>
              <w:jc w:val="center"/>
            </w:pPr>
            <w:r>
              <w:t>(6)</w:t>
            </w:r>
          </w:p>
        </w:tc>
      </w:tr>
    </w:tbl>
    <w:p w:rsidR="005E7D08" w:rsidRDefault="00874F05" w:rsidP="00874F05">
      <w:pPr>
        <w:spacing w:before="240"/>
      </w:pPr>
      <w:r>
        <w:t xml:space="preserve">wobei </w:t>
      </w:r>
      <w:r w:rsidRPr="00874F05">
        <w:rPr>
          <w:rFonts w:asciiTheme="majorHAnsi" w:hAnsiTheme="majorHAnsi"/>
          <w:i/>
        </w:rPr>
        <w:t>w</w:t>
      </w:r>
      <w:r w:rsidR="00ED4F27" w:rsidRPr="00ED4F27">
        <w:rPr>
          <w:rFonts w:asciiTheme="majorHAnsi" w:hAnsiTheme="majorHAnsi"/>
          <w:i/>
          <w:vertAlign w:val="subscript"/>
        </w:rPr>
        <w:t>ij</w:t>
      </w:r>
      <w:r>
        <w:t xml:space="preserve"> die Gewichtung zwischen Neuron </w:t>
      </w:r>
      <w:r w:rsidRPr="00874F05">
        <w:rPr>
          <w:rFonts w:asciiTheme="majorHAnsi" w:hAnsiTheme="majorHAnsi"/>
          <w:i/>
        </w:rPr>
        <w:t>i</w:t>
      </w:r>
      <w:r>
        <w:t xml:space="preserve"> und dem am Eingang verknüpften Neuron </w:t>
      </w:r>
      <w:r w:rsidRPr="00874F05">
        <w:rPr>
          <w:rFonts w:asciiTheme="majorHAnsi" w:hAnsiTheme="majorHAnsi"/>
          <w:i/>
        </w:rPr>
        <w:t>j</w:t>
      </w:r>
      <w:r>
        <w:t xml:space="preserve"> ist. </w:t>
      </w:r>
      <w:r w:rsidR="00196B8F">
        <w:t xml:space="preserve">Die Aktivierungsfunktion </w:t>
      </w:r>
      <w:r w:rsidR="00196B8F" w:rsidRPr="002B4717">
        <w:rPr>
          <w:rFonts w:asciiTheme="majorHAnsi" w:hAnsiTheme="majorHAnsi"/>
          <w:i/>
        </w:rPr>
        <w:t>f</w:t>
      </w:r>
      <w:r w:rsidR="00196B8F">
        <w:t xml:space="preserve"> wird auf die gewichtete Summe angewandt und bestimmt welches Ergebnis </w:t>
      </w:r>
      <w:r w:rsidR="00196B8F" w:rsidRPr="00874F05">
        <w:rPr>
          <w:rFonts w:asciiTheme="majorHAnsi" w:hAnsiTheme="majorHAnsi"/>
          <w:i/>
        </w:rPr>
        <w:t>x</w:t>
      </w:r>
      <w:r w:rsidR="00196B8F" w:rsidRPr="00196B8F">
        <w:rPr>
          <w:rFonts w:asciiTheme="majorHAnsi" w:hAnsiTheme="majorHAnsi"/>
          <w:i/>
          <w:vertAlign w:val="subscript"/>
        </w:rPr>
        <w:t>i</w:t>
      </w:r>
      <w:r w:rsidR="00196B8F">
        <w:t xml:space="preserve"> als Ausgabe an die benachbarten Neuronen weitergeleitet</w:t>
      </w:r>
      <w:r w:rsidR="002C0AF9">
        <w:t xml:space="preserve"> wird</w:t>
      </w:r>
      <w:r w:rsidR="00196B8F">
        <w:t xml:space="preserve">. </w:t>
      </w:r>
      <w:r w:rsidR="00862801">
        <w:t xml:space="preserve">Ein </w:t>
      </w:r>
      <w:r w:rsidR="002C0AF9">
        <w:t xml:space="preserve">einfaches </w:t>
      </w:r>
      <w:r w:rsidR="00862801">
        <w:t>Beispiel</w:t>
      </w:r>
      <w:r w:rsidR="002C0AF9">
        <w:t xml:space="preserve"> für eine Aktivierungsfunktion</w:t>
      </w:r>
      <w:r w:rsidR="0006098B">
        <w:t>, das ist vor allem bei binären Neuronen sinnvoll ist,</w:t>
      </w:r>
      <w:r w:rsidR="00862801">
        <w:t xml:space="preserve"> ist die Schwellwert</w:t>
      </w:r>
      <w:r w:rsidR="002C0AF9">
        <w:t>- oder Stufen</w:t>
      </w:r>
      <w:r w:rsidR="00862801">
        <w:t>funktion</w:t>
      </w:r>
      <w:r w:rsidR="00864BEE">
        <w:t xml:space="preserve">, die in </w:t>
      </w:r>
      <w:r w:rsidR="00864BEE">
        <w:fldChar w:fldCharType="begin"/>
      </w:r>
      <w:r w:rsidR="00864BEE">
        <w:instrText xml:space="preserve"> REF _Ref475828086 \h </w:instrText>
      </w:r>
      <w:r w:rsidR="00864BEE">
        <w:fldChar w:fldCharType="separate"/>
      </w:r>
      <w:r w:rsidR="00472B2C">
        <w:t xml:space="preserve">Abbildung </w:t>
      </w:r>
      <w:r w:rsidR="00472B2C">
        <w:rPr>
          <w:noProof/>
        </w:rPr>
        <w:t>22</w:t>
      </w:r>
      <w:r w:rsidR="00864BEE">
        <w:fldChar w:fldCharType="end"/>
      </w:r>
      <w:r w:rsidR="00864BEE">
        <w:t xml:space="preserve"> links abgebildet</w:t>
      </w:r>
      <w:r w:rsidR="00F15FCF">
        <w:t xml:space="preserve"> ist</w:t>
      </w:r>
      <w:r w:rsidR="00862801">
        <w:t xml:space="preserve"> </w:t>
      </w:r>
      <w:r w:rsidR="00862801">
        <w:fldChar w:fldCharType="begin" w:fldLock="1"/>
      </w:r>
      <w:r w:rsidR="00862801">
        <w:instrText>ADDIN CSL_CITATION { "citationItems" : [ { "id" : "ITEM-1", "itemData" : { "DOI" : "10.1007/978-3-8348-9989-7", "ISBN" : "9783658135485", "author" : [ { "dropping-particle" : "", "family" : "Ertel", "given" : "Wolfgang", "non-dropping-particle" : "", "parse-names" : false, "suffix" : "" } ], "edition" : "4", "id" : "ITEM-1", "issued" : { "date-parts" : [ [ "2016" ] ] }, "publisher" : "Springer Fachmedien", "publisher-place" : "Wiesbaden", "title" : "Grundkurs K\u00fcnstliche Intelligenz", "type" : "book" }, "locator" : "266", "uris" : [ "http://www.mendeley.com/documents/?uuid=0227ae83-821e-43fc-b296-e367db7fd495" ] } ], "mendeley" : { "formattedCitation" : "(Ertel, 2016, S. 266)", "manualFormatting" : "(Ertel, 2016, S. 269)", "plainTextFormattedCitation" : "(Ertel, 2016, S. 266)", "previouslyFormattedCitation" : "(Ertel, 2016, S. 266)" }, "properties" : { "noteIndex" : 0 }, "schema" : "https://github.com/citation-style-language/schema/raw/master/csl-citation.json" }</w:instrText>
      </w:r>
      <w:r w:rsidR="00862801">
        <w:fldChar w:fldCharType="separate"/>
      </w:r>
      <w:r w:rsidR="00862801" w:rsidRPr="0005188B">
        <w:rPr>
          <w:noProof/>
        </w:rPr>
        <w:t>(Ertel, 2016, S. 26</w:t>
      </w:r>
      <w:r w:rsidR="00862801">
        <w:rPr>
          <w:noProof/>
        </w:rPr>
        <w:t>9</w:t>
      </w:r>
      <w:r w:rsidR="00862801" w:rsidRPr="0005188B">
        <w:rPr>
          <w:noProof/>
        </w:rPr>
        <w:t>)</w:t>
      </w:r>
      <w:r w:rsidR="00862801">
        <w:fldChar w:fldCharType="end"/>
      </w:r>
      <w:r w:rsidR="00862801">
        <w:t>:</w:t>
      </w:r>
      <w:r w:rsidR="002B4717">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96"/>
        <w:gridCol w:w="1449"/>
      </w:tblGrid>
      <w:tr w:rsidR="00862801" w:rsidTr="00ED7439">
        <w:tc>
          <w:tcPr>
            <w:tcW w:w="7196" w:type="dxa"/>
          </w:tcPr>
          <w:p w:rsidR="00862801" w:rsidRPr="00874F05" w:rsidRDefault="0094440A" w:rsidP="00862801">
            <m:oMathPara>
              <m:oMath>
                <m:sSub>
                  <m:sSubPr>
                    <m:ctrlPr>
                      <w:rPr>
                        <w:rFonts w:ascii="Cambria Math" w:hAnsi="Cambria Math"/>
                        <w:i/>
                      </w:rPr>
                    </m:ctrlPr>
                  </m:sSubPr>
                  <m:e>
                    <m:r>
                      <w:rPr>
                        <w:rFonts w:ascii="Cambria Math" w:hAnsi="Cambria Math"/>
                      </w:rPr>
                      <m:t>H</m:t>
                    </m:r>
                  </m:e>
                  <m:sub>
                    <m:r>
                      <m:rPr>
                        <m:sty m:val="p"/>
                      </m:rPr>
                      <w:rPr>
                        <w:rFonts w:ascii="Cambria Math" w:hAnsi="Cambria Math"/>
                      </w:rPr>
                      <m:t>Θ</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 0   </m:t>
                        </m:r>
                        <m:r>
                          <m:rPr>
                            <m:sty m:val="p"/>
                          </m:rPr>
                          <w:rPr>
                            <w:rFonts w:ascii="Cambria Math" w:hAnsi="Cambria Math"/>
                          </w:rPr>
                          <m:t xml:space="preserve"> falls</m:t>
                        </m:r>
                        <m:r>
                          <w:rPr>
                            <w:rFonts w:ascii="Cambria Math" w:hAnsi="Cambria Math"/>
                          </w:rPr>
                          <m:t xml:space="preserve"> x&lt;</m:t>
                        </m:r>
                        <m:r>
                          <m:rPr>
                            <m:sty m:val="p"/>
                          </m:rPr>
                          <w:rPr>
                            <w:rFonts w:ascii="Cambria Math" w:hAnsi="Cambria Math"/>
                          </w:rPr>
                          <m:t>Θ</m:t>
                        </m:r>
                        <m:r>
                          <w:rPr>
                            <w:rFonts w:ascii="Cambria Math" w:hAnsi="Cambria Math"/>
                          </w:rPr>
                          <m:t xml:space="preserve"> </m:t>
                        </m:r>
                      </m:e>
                      <m:e>
                        <m:r>
                          <w:rPr>
                            <w:rFonts w:ascii="Cambria Math" w:hAnsi="Cambria Math"/>
                          </w:rPr>
                          <m:t xml:space="preserve"> 1    </m:t>
                        </m:r>
                        <m:r>
                          <m:rPr>
                            <m:sty m:val="p"/>
                          </m:rPr>
                          <w:rPr>
                            <w:rFonts w:ascii="Cambria Math" w:hAnsi="Cambria Math"/>
                          </w:rPr>
                          <m:t>sonst</m:t>
                        </m:r>
                        <m:r>
                          <w:rPr>
                            <w:rFonts w:ascii="Cambria Math" w:hAnsi="Cambria Math"/>
                          </w:rPr>
                          <m:t xml:space="preserve">           </m:t>
                        </m:r>
                      </m:e>
                    </m:eqArr>
                  </m:e>
                </m:d>
              </m:oMath>
            </m:oMathPara>
          </w:p>
        </w:tc>
        <w:tc>
          <w:tcPr>
            <w:tcW w:w="1449" w:type="dxa"/>
          </w:tcPr>
          <w:p w:rsidR="00862801" w:rsidRDefault="00862801" w:rsidP="00ED7439">
            <w:r>
              <w:t>(7)</w:t>
            </w:r>
          </w:p>
        </w:tc>
      </w:tr>
    </w:tbl>
    <w:p w:rsidR="002C0AF9" w:rsidRDefault="00ED7439" w:rsidP="00874F05">
      <w:pPr>
        <w:spacing w:before="240"/>
      </w:pPr>
      <w:r>
        <w:t xml:space="preserve">Sigmoid-Funktionen sind die am häufigsten eingesetzten Aktivierungsfunktionen in neuronalen Netzen. Sie halten „eine exzellente Balance zwischen linearem und nicht-linearem Verhalten“ </w:t>
      </w:r>
      <w:r>
        <w:fldChar w:fldCharType="begin" w:fldLock="1"/>
      </w:r>
      <w:r>
        <w:instrText>ADDIN CSL_CITATION { "citationItems" : [ { "id" : "ITEM-1", "itemData" : { "ISBN" : "978-1-110-21434-2", "author" : [ { "dropping-particle" : "", "family" : "Keller", "given" : "James M.", "non-dropping-particle" : "", "parse-names" : false, "suffix" : "" }, { "dropping-particle" : "", "family" : "Liu", "given" : "Derong", "non-dropping-particle" : "", "parse-names" : false, "suffix" : "" }, { "dropping-particle" : "", "family" : "Fogel", "given" : "David B.", "non-dropping-particle" : "", "parse-names" : false, "suffix" : "" } ], "id" : "ITEM-1", "issued" : { "date-parts" : [ [ "2016" ] ] }, "publisher" : "John Wiley &amp; Sons", "publisher-place" : "New Jersey", "title" : "Fundamentals of Computational Intelligence", "type" : "book" }, "locator" : "29", "uris" : [ "http://www.mendeley.com/documents/?uuid=a9ac9505-7fd6-4ccc-9d59-e4dd1e8f92b3" ] } ], "mendeley" : { "formattedCitation" : "(Keller u.\u00a0a., 2016, S. 29)", "manualFormatting" : "(nach Keller u.\u00a0a., 2016, S. 29)", "plainTextFormattedCitation" : "(Keller u.\u00a0a., 2016, S. 29)", "previouslyFormattedCitation" : "(Keller u.\u00a0a., 2016, S. 29)" }, "properties" : { "noteIndex" : 0 }, "schema" : "https://github.com/citation-style-language/schema/raw/master/csl-citation.json" }</w:instrText>
      </w:r>
      <w:r>
        <w:fldChar w:fldCharType="separate"/>
      </w:r>
      <w:r w:rsidRPr="00ED7439">
        <w:rPr>
          <w:noProof/>
        </w:rPr>
        <w:t>(</w:t>
      </w:r>
      <w:r>
        <w:rPr>
          <w:noProof/>
        </w:rPr>
        <w:t xml:space="preserve">nach </w:t>
      </w:r>
      <w:r w:rsidRPr="00ED7439">
        <w:rPr>
          <w:noProof/>
        </w:rPr>
        <w:t>Keller u. a., 2016, S. 29)</w:t>
      </w:r>
      <w:r>
        <w:fldChar w:fldCharType="end"/>
      </w:r>
      <w:r>
        <w:t xml:space="preserve">.  </w:t>
      </w:r>
      <w:r w:rsidR="002C0AF9">
        <w:t>Ein Beispie</w:t>
      </w:r>
      <w:r w:rsidR="009D215A">
        <w:t>l für eine Sigmoid-Funktion</w:t>
      </w:r>
      <w:r w:rsidR="007E647E">
        <w:t xml:space="preserve">, wie in </w:t>
      </w:r>
      <w:r w:rsidR="007E647E">
        <w:fldChar w:fldCharType="begin"/>
      </w:r>
      <w:r w:rsidR="007E647E">
        <w:instrText xml:space="preserve"> REF _Ref475828086 \h </w:instrText>
      </w:r>
      <w:r w:rsidR="007E647E">
        <w:fldChar w:fldCharType="separate"/>
      </w:r>
      <w:r w:rsidR="00472B2C">
        <w:t xml:space="preserve">Abbildung </w:t>
      </w:r>
      <w:r w:rsidR="00472B2C">
        <w:rPr>
          <w:noProof/>
        </w:rPr>
        <w:t>22</w:t>
      </w:r>
      <w:r w:rsidR="007E647E">
        <w:fldChar w:fldCharType="end"/>
      </w:r>
      <w:r w:rsidR="007E647E">
        <w:t xml:space="preserve"> in der Mitte zu sehen,</w:t>
      </w:r>
      <w:r w:rsidR="000250B9">
        <w:t xml:space="preserve"> ist die logistische Funktion</w:t>
      </w:r>
      <w:r>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1"/>
        <w:gridCol w:w="2676"/>
        <w:gridCol w:w="1450"/>
        <w:gridCol w:w="1559"/>
        <w:gridCol w:w="65"/>
      </w:tblGrid>
      <w:tr w:rsidR="00ED7439" w:rsidTr="00742010">
        <w:trPr>
          <w:gridAfter w:val="1"/>
          <w:wAfter w:w="70" w:type="dxa"/>
        </w:trPr>
        <w:tc>
          <w:tcPr>
            <w:tcW w:w="7338" w:type="dxa"/>
            <w:gridSpan w:val="3"/>
          </w:tcPr>
          <w:p w:rsidR="00ED7439" w:rsidRPr="00874F05" w:rsidRDefault="00C039BB" w:rsidP="000250B9">
            <m:oMathPara>
              <m:oMath>
                <m:r>
                  <w:rPr>
                    <w:rFonts w:ascii="Cambria Math" w:hAnsi="Cambria Math" w:cs="Cambria Math"/>
                  </w:rPr>
                  <m:t>f(x)</m:t>
                </m:r>
                <m:r>
                  <m:rPr>
                    <m:sty m:val="p"/>
                  </m:rPr>
                  <w:rPr>
                    <w:rFonts w:ascii="Cambria Math" w:hAnsi="Cambria Math" w:cs="Cambria Math"/>
                  </w:rPr>
                  <m:t>=</m:t>
                </m:r>
                <m:f>
                  <m:fPr>
                    <m:ctrlPr>
                      <w:rPr>
                        <w:rFonts w:ascii="Cambria Math" w:hAnsi="Cambria Math"/>
                      </w:rPr>
                    </m:ctrlPr>
                  </m:fPr>
                  <m:num>
                    <m:r>
                      <m:rPr>
                        <m:sty m:val="p"/>
                      </m:rPr>
                      <w:rPr>
                        <w:rFonts w:ascii="Cambria Math" w:hAnsi="Cambria Math" w:cs="Cambria Math"/>
                      </w:rPr>
                      <m:t>1</m:t>
                    </m:r>
                  </m:num>
                  <m:den>
                    <m:r>
                      <m:rPr>
                        <m:sty m:val="p"/>
                      </m:rPr>
                      <w:rPr>
                        <w:rFonts w:ascii="Cambria Math" w:hAnsi="Cambria Math" w:cs="Cambria Math"/>
                      </w:rPr>
                      <m:t xml:space="preserve">1+ </m:t>
                    </m:r>
                    <m:sSup>
                      <m:sSupPr>
                        <m:ctrlPr>
                          <w:rPr>
                            <w:rFonts w:ascii="Cambria Math" w:hAnsi="Cambria Math" w:cs="Cambria Math"/>
                          </w:rPr>
                        </m:ctrlPr>
                      </m:sSupPr>
                      <m:e>
                        <m:r>
                          <m:rPr>
                            <m:sty m:val="p"/>
                          </m:rPr>
                          <w:rPr>
                            <w:rFonts w:ascii="Cambria Math" w:hAnsi="Cambria Math" w:cs="Cambria Math"/>
                          </w:rPr>
                          <m:t>e</m:t>
                        </m:r>
                      </m:e>
                      <m:sup>
                        <m:r>
                          <m:rPr>
                            <m:sty m:val="p"/>
                          </m:rPr>
                          <w:rPr>
                            <w:rFonts w:ascii="Cambria Math" w:hAnsi="Cambria Math" w:cs="Cambria Math"/>
                          </w:rPr>
                          <m:t>-ax</m:t>
                        </m:r>
                      </m:sup>
                    </m:sSup>
                  </m:den>
                </m:f>
              </m:oMath>
            </m:oMathPara>
          </w:p>
        </w:tc>
        <w:tc>
          <w:tcPr>
            <w:tcW w:w="1313" w:type="dxa"/>
          </w:tcPr>
          <w:p w:rsidR="00ED7439" w:rsidRDefault="00742010" w:rsidP="00ED7439">
            <w:r>
              <w:t xml:space="preserve">  </w:t>
            </w:r>
            <w:r w:rsidR="00ED7439">
              <w:t>(8)</w:t>
            </w:r>
          </w:p>
          <w:p w:rsidR="001A3790" w:rsidRDefault="001A3790" w:rsidP="00ED7439"/>
          <w:p w:rsidR="001A3790" w:rsidRDefault="001A3790" w:rsidP="00ED7439"/>
        </w:tc>
      </w:tr>
      <w:tr w:rsidR="00F70999" w:rsidTr="00742010">
        <w:trPr>
          <w:gridAfter w:val="1"/>
          <w:wAfter w:w="70" w:type="dxa"/>
        </w:trPr>
        <w:tc>
          <w:tcPr>
            <w:tcW w:w="7338" w:type="dxa"/>
            <w:gridSpan w:val="3"/>
          </w:tcPr>
          <w:p w:rsidR="00F70999" w:rsidRDefault="00F70999" w:rsidP="00F70999">
            <w:pPr>
              <w:rPr>
                <w:rFonts w:ascii="Calibri" w:eastAsia="Calibri" w:hAnsi="Calibri" w:cs="Times New Roman"/>
              </w:rPr>
            </w:pPr>
            <w:r>
              <w:rPr>
                <w:rFonts w:ascii="Calibri" w:eastAsia="Calibri" w:hAnsi="Calibri" w:cs="Times New Roman"/>
              </w:rPr>
              <w:lastRenderedPageBreak/>
              <w:t xml:space="preserve">wobei a die Steigung der Sigmoid-Funktion parametrisiert. </w:t>
            </w:r>
          </w:p>
        </w:tc>
        <w:tc>
          <w:tcPr>
            <w:tcW w:w="1313" w:type="dxa"/>
          </w:tcPr>
          <w:p w:rsidR="00F70999" w:rsidRDefault="00F70999" w:rsidP="00ED7439"/>
        </w:tc>
      </w:tr>
      <w:tr w:rsidR="001C675C" w:rsidTr="00742010">
        <w:tc>
          <w:tcPr>
            <w:tcW w:w="2996" w:type="dxa"/>
          </w:tcPr>
          <w:p w:rsidR="001C675C" w:rsidRDefault="001A3790" w:rsidP="00874F05">
            <w:pPr>
              <w:spacing w:before="240"/>
            </w:pPr>
            <w:r>
              <w:rPr>
                <w:noProof/>
                <w:lang w:eastAsia="de-DE"/>
              </w:rPr>
              <mc:AlternateContent>
                <mc:Choice Requires="wps">
                  <w:drawing>
                    <wp:anchor distT="0" distB="0" distL="114300" distR="114300" simplePos="0" relativeHeight="251723776" behindDoc="0" locked="0" layoutInCell="1" allowOverlap="1" wp14:anchorId="0C45A2B9" wp14:editId="66804448">
                      <wp:simplePos x="0" y="0"/>
                      <wp:positionH relativeFrom="column">
                        <wp:posOffset>654050</wp:posOffset>
                      </wp:positionH>
                      <wp:positionV relativeFrom="paragraph">
                        <wp:posOffset>124460</wp:posOffset>
                      </wp:positionV>
                      <wp:extent cx="838200" cy="238125"/>
                      <wp:effectExtent l="0" t="0" r="0" b="0"/>
                      <wp:wrapNone/>
                      <wp:docPr id="32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8200" cy="238125"/>
                              </a:xfrm>
                              <a:prstGeom prst="rect">
                                <a:avLst/>
                              </a:prstGeom>
                              <a:noFill/>
                              <a:ln w="9525">
                                <a:noFill/>
                                <a:miter lim="800000"/>
                                <a:headEnd/>
                                <a:tailEnd/>
                              </a:ln>
                            </wps:spPr>
                            <wps:txbx>
                              <w:txbxContent>
                                <w:p w:rsidR="006D249D" w:rsidRDefault="006D249D" w:rsidP="001C675C">
                                  <w:r>
                                    <w:rPr>
                                      <w:sz w:val="18"/>
                                    </w:rPr>
                                    <w:t>f(x)</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0" type="#_x0000_t202" style="position:absolute;left:0;text-align:left;margin-left:51.5pt;margin-top:9.8pt;width:66pt;height:18.7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" filled="f" stroked="f">
                      <v:textbox>
                        <w:txbxContent>
                          <w:p w:rsidR="006D249D" w:rsidRDefault="006D249D" w:rsidP="001C675C">
                            <w:r>
                              <w:rPr>
                                <w:sz w:val="18"/>
                              </w:rPr>
                              <w:t>f(x)</w:t>
                            </w:r>
                          </w:p>
                        </w:txbxContent>
                      </v:textbox>
                    </v:shape>
                  </w:pict>
                </mc:Fallback>
              </mc:AlternateContent>
            </w:r>
            <w:r>
              <w:rPr>
                <w:noProof/>
                <w:lang w:eastAsia="de-DE"/>
              </w:rPr>
              <mc:AlternateContent>
                <mc:Choice Requires="wps">
                  <w:drawing>
                    <wp:anchor distT="0" distB="0" distL="114300" distR="114300" simplePos="0" relativeHeight="251721728" behindDoc="0" locked="0" layoutInCell="1" allowOverlap="1" wp14:anchorId="61C87D62" wp14:editId="637F02C6">
                      <wp:simplePos x="0" y="0"/>
                      <wp:positionH relativeFrom="column">
                        <wp:posOffset>1625600</wp:posOffset>
                      </wp:positionH>
                      <wp:positionV relativeFrom="paragraph">
                        <wp:posOffset>867410</wp:posOffset>
                      </wp:positionV>
                      <wp:extent cx="838200" cy="238125"/>
                      <wp:effectExtent l="0" t="0" r="0" b="0"/>
                      <wp:wrapNone/>
                      <wp:docPr id="326"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8200" cy="238125"/>
                              </a:xfrm>
                              <a:prstGeom prst="rect">
                                <a:avLst/>
                              </a:prstGeom>
                              <a:noFill/>
                              <a:ln w="9525">
                                <a:noFill/>
                                <a:miter lim="800000"/>
                                <a:headEnd/>
                                <a:tailEnd/>
                              </a:ln>
                            </wps:spPr>
                            <wps:txbx>
                              <w:txbxContent>
                                <w:p w:rsidR="006D249D" w:rsidRDefault="006D249D" w:rsidP="001C675C">
                                  <w:r>
                                    <w:rPr>
                                      <w:sz w:val="18"/>
                                    </w:rPr>
                                    <w:t>x</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1" type="#_x0000_t202" style="position:absolute;left:0;text-align:left;margin-left:128pt;margin-top:68.3pt;width:66pt;height:18.7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" filled="f" stroked="f">
                      <v:textbox>
                        <w:txbxContent>
                          <w:p w:rsidR="006D249D" w:rsidRDefault="006D249D" w:rsidP="001C675C">
                            <w:r>
                              <w:rPr>
                                <w:sz w:val="18"/>
                              </w:rPr>
                              <w:t>x</w:t>
                            </w:r>
                          </w:p>
                        </w:txbxContent>
                      </v:textbox>
                    </v:shape>
                  </w:pict>
                </mc:Fallback>
              </mc:AlternateContent>
            </w:r>
            <w:r w:rsidR="001C675C" w:rsidRPr="001C675C">
              <w:rPr>
                <w:noProof/>
                <w:lang w:eastAsia="de-DE"/>
              </w:rPr>
              <w:drawing>
                <wp:inline distT="0" distB="0" distL="0" distR="0" wp14:anchorId="1A9A4E88" wp14:editId="2CC380C3">
                  <wp:extent cx="1962150" cy="1053993"/>
                  <wp:effectExtent l="0" t="0" r="0" b="0"/>
                  <wp:docPr id="325" name="Grafik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stretch>
                            <a:fillRect/>
                          </a:stretch>
                        </pic:blipFill>
                        <pic:spPr>
                          <a:xfrm>
                            <a:off x="0" y="0"/>
                            <a:ext cx="1962150" cy="1053993"/>
                          </a:xfrm>
                          <a:prstGeom prst="rect">
                            <a:avLst/>
                          </a:prstGeom>
                        </pic:spPr>
                      </pic:pic>
                    </a:graphicData>
                  </a:graphic>
                </wp:inline>
              </w:drawing>
            </w:r>
          </w:p>
        </w:tc>
        <w:tc>
          <w:tcPr>
            <w:tcW w:w="2699" w:type="dxa"/>
          </w:tcPr>
          <w:p w:rsidR="001C675C" w:rsidRDefault="001A3790" w:rsidP="00874F05">
            <w:pPr>
              <w:spacing w:before="240"/>
            </w:pPr>
            <w:r>
              <w:rPr>
                <w:noProof/>
                <w:lang w:eastAsia="de-DE"/>
              </w:rPr>
              <mc:AlternateContent>
                <mc:Choice Requires="wps">
                  <w:drawing>
                    <wp:anchor distT="0" distB="0" distL="114300" distR="114300" simplePos="0" relativeHeight="251727872" behindDoc="0" locked="0" layoutInCell="1" allowOverlap="1" wp14:anchorId="632F8C02" wp14:editId="321B1A65">
                      <wp:simplePos x="0" y="0"/>
                      <wp:positionH relativeFrom="column">
                        <wp:posOffset>1478915</wp:posOffset>
                      </wp:positionH>
                      <wp:positionV relativeFrom="paragraph">
                        <wp:posOffset>876935</wp:posOffset>
                      </wp:positionV>
                      <wp:extent cx="838200" cy="238125"/>
                      <wp:effectExtent l="0" t="0" r="0" b="0"/>
                      <wp:wrapNone/>
                      <wp:docPr id="331"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8200" cy="238125"/>
                              </a:xfrm>
                              <a:prstGeom prst="rect">
                                <a:avLst/>
                              </a:prstGeom>
                              <a:noFill/>
                              <a:ln w="9525">
                                <a:noFill/>
                                <a:miter lim="800000"/>
                                <a:headEnd/>
                                <a:tailEnd/>
                              </a:ln>
                            </wps:spPr>
                            <wps:txbx>
                              <w:txbxContent>
                                <w:p w:rsidR="006D249D" w:rsidRDefault="006D249D" w:rsidP="001C675C">
                                  <w:r>
                                    <w:rPr>
                                      <w:sz w:val="18"/>
                                    </w:rPr>
                                    <w:t>x</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2" type="#_x0000_t202" style="position:absolute;left:0;text-align:left;margin-left:116.45pt;margin-top:69.05pt;width:66pt;height:18.7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" filled="f" stroked="f">
                      <v:textbox>
                        <w:txbxContent>
                          <w:p w:rsidR="006D249D" w:rsidRDefault="006D249D" w:rsidP="001C675C">
                            <w:r>
                              <w:rPr>
                                <w:sz w:val="18"/>
                              </w:rPr>
                              <w:t>x</w:t>
                            </w:r>
                          </w:p>
                        </w:txbxContent>
                      </v:textbox>
                    </v:shape>
                  </w:pict>
                </mc:Fallback>
              </mc:AlternateContent>
            </w:r>
            <w:r>
              <w:rPr>
                <w:noProof/>
                <w:lang w:eastAsia="de-DE"/>
              </w:rPr>
              <mc:AlternateContent>
                <mc:Choice Requires="wps">
                  <w:drawing>
                    <wp:anchor distT="0" distB="0" distL="114300" distR="114300" simplePos="0" relativeHeight="251725824" behindDoc="0" locked="0" layoutInCell="1" allowOverlap="1" wp14:anchorId="54D05D39" wp14:editId="589526F4">
                      <wp:simplePos x="0" y="0"/>
                      <wp:positionH relativeFrom="column">
                        <wp:posOffset>497840</wp:posOffset>
                      </wp:positionH>
                      <wp:positionV relativeFrom="paragraph">
                        <wp:posOffset>153035</wp:posOffset>
                      </wp:positionV>
                      <wp:extent cx="838200" cy="238125"/>
                      <wp:effectExtent l="0" t="0" r="0" b="0"/>
                      <wp:wrapNone/>
                      <wp:docPr id="330"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8200" cy="238125"/>
                              </a:xfrm>
                              <a:prstGeom prst="rect">
                                <a:avLst/>
                              </a:prstGeom>
                              <a:noFill/>
                              <a:ln w="9525">
                                <a:noFill/>
                                <a:miter lim="800000"/>
                                <a:headEnd/>
                                <a:tailEnd/>
                              </a:ln>
                            </wps:spPr>
                            <wps:txbx>
                              <w:txbxContent>
                                <w:p w:rsidR="006D249D" w:rsidRDefault="006D249D" w:rsidP="001C675C">
                                  <w:r>
                                    <w:rPr>
                                      <w:sz w:val="18"/>
                                    </w:rPr>
                                    <w:t>f(x)</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3" type="#_x0000_t202" style="position:absolute;left:0;text-align:left;margin-left:39.2pt;margin-top:12.05pt;width:66pt;height:18.7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" filled="f" stroked="f">
                      <v:textbox>
                        <w:txbxContent>
                          <w:p w:rsidR="006D249D" w:rsidRDefault="006D249D" w:rsidP="001C675C">
                            <w:r>
                              <w:rPr>
                                <w:sz w:val="18"/>
                              </w:rPr>
                              <w:t>f(x)</w:t>
                            </w:r>
                          </w:p>
                        </w:txbxContent>
                      </v:textbox>
                    </v:shape>
                  </w:pict>
                </mc:Fallback>
              </mc:AlternateContent>
            </w:r>
            <w:r w:rsidR="001C675C" w:rsidRPr="001C675C">
              <w:rPr>
                <w:noProof/>
                <w:lang w:eastAsia="de-DE"/>
              </w:rPr>
              <w:drawing>
                <wp:inline distT="0" distB="0" distL="0" distR="0" wp14:anchorId="6D0430E9" wp14:editId="54D5456B">
                  <wp:extent cx="1752600" cy="1358559"/>
                  <wp:effectExtent l="0" t="0" r="0" b="0"/>
                  <wp:docPr id="328" name="Grafik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1757067" cy="1362022"/>
                          </a:xfrm>
                          <a:prstGeom prst="rect">
                            <a:avLst/>
                          </a:prstGeom>
                        </pic:spPr>
                      </pic:pic>
                    </a:graphicData>
                  </a:graphic>
                </wp:inline>
              </w:drawing>
            </w:r>
          </w:p>
        </w:tc>
        <w:tc>
          <w:tcPr>
            <w:tcW w:w="3026" w:type="dxa"/>
            <w:gridSpan w:val="3"/>
          </w:tcPr>
          <w:p w:rsidR="001C675C" w:rsidRDefault="001A3790" w:rsidP="00874F05">
            <w:pPr>
              <w:spacing w:before="240"/>
            </w:pPr>
            <w:r>
              <w:rPr>
                <w:noProof/>
                <w:lang w:eastAsia="de-DE"/>
              </w:rPr>
              <mc:AlternateContent>
                <mc:Choice Requires="wps">
                  <w:drawing>
                    <wp:anchor distT="0" distB="0" distL="114300" distR="114300" simplePos="0" relativeHeight="251731968" behindDoc="0" locked="0" layoutInCell="1" allowOverlap="1" wp14:anchorId="14D4ED92" wp14:editId="47AAA965">
                      <wp:simplePos x="0" y="0"/>
                      <wp:positionH relativeFrom="column">
                        <wp:posOffset>1612900</wp:posOffset>
                      </wp:positionH>
                      <wp:positionV relativeFrom="paragraph">
                        <wp:posOffset>876935</wp:posOffset>
                      </wp:positionV>
                      <wp:extent cx="838200" cy="238125"/>
                      <wp:effectExtent l="0" t="0" r="0" b="0"/>
                      <wp:wrapNone/>
                      <wp:docPr id="334"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8200" cy="238125"/>
                              </a:xfrm>
                              <a:prstGeom prst="rect">
                                <a:avLst/>
                              </a:prstGeom>
                              <a:noFill/>
                              <a:ln w="9525">
                                <a:noFill/>
                                <a:miter lim="800000"/>
                                <a:headEnd/>
                                <a:tailEnd/>
                              </a:ln>
                            </wps:spPr>
                            <wps:txbx>
                              <w:txbxContent>
                                <w:p w:rsidR="006D249D" w:rsidRDefault="006D249D" w:rsidP="001A3790">
                                  <w:r>
                                    <w:rPr>
                                      <w:sz w:val="18"/>
                                    </w:rPr>
                                    <w:t>x</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4" type="#_x0000_t202" style="position:absolute;left:0;text-align:left;margin-left:127pt;margin-top:69.05pt;width:66pt;height:18.7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" filled="f" stroked="f">
                      <v:textbox>
                        <w:txbxContent>
                          <w:p w:rsidR="006D249D" w:rsidRDefault="006D249D" w:rsidP="001A3790">
                            <w:r>
                              <w:rPr>
                                <w:sz w:val="18"/>
                              </w:rPr>
                              <w:t>x</w:t>
                            </w:r>
                          </w:p>
                        </w:txbxContent>
                      </v:textbox>
                    </v:shape>
                  </w:pict>
                </mc:Fallback>
              </mc:AlternateContent>
            </w:r>
            <w:r>
              <w:rPr>
                <w:noProof/>
                <w:lang w:eastAsia="de-DE"/>
              </w:rPr>
              <mc:AlternateContent>
                <mc:Choice Requires="wps">
                  <w:drawing>
                    <wp:anchor distT="0" distB="0" distL="114300" distR="114300" simplePos="0" relativeHeight="251729920" behindDoc="0" locked="0" layoutInCell="1" allowOverlap="1" wp14:anchorId="793159BC" wp14:editId="754C7D86">
                      <wp:simplePos x="0" y="0"/>
                      <wp:positionH relativeFrom="column">
                        <wp:posOffset>593725</wp:posOffset>
                      </wp:positionH>
                      <wp:positionV relativeFrom="paragraph">
                        <wp:posOffset>181610</wp:posOffset>
                      </wp:positionV>
                      <wp:extent cx="838200" cy="238125"/>
                      <wp:effectExtent l="0" t="0" r="0" b="0"/>
                      <wp:wrapNone/>
                      <wp:docPr id="33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8200" cy="238125"/>
                              </a:xfrm>
                              <a:prstGeom prst="rect">
                                <a:avLst/>
                              </a:prstGeom>
                              <a:noFill/>
                              <a:ln w="9525">
                                <a:noFill/>
                                <a:miter lim="800000"/>
                                <a:headEnd/>
                                <a:tailEnd/>
                              </a:ln>
                            </wps:spPr>
                            <wps:txbx>
                              <w:txbxContent>
                                <w:p w:rsidR="006D249D" w:rsidRDefault="006D249D" w:rsidP="001A3790">
                                  <w:r>
                                    <w:rPr>
                                      <w:sz w:val="18"/>
                                    </w:rPr>
                                    <w:t>f(x)</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5" type="#_x0000_t202" style="position:absolute;left:0;text-align:left;margin-left:46.75pt;margin-top:14.3pt;width:66pt;height:18.7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" filled="f" stroked="f">
                      <v:textbox>
                        <w:txbxContent>
                          <w:p w:rsidR="006D249D" w:rsidRDefault="006D249D" w:rsidP="001A3790">
                            <w:r>
                              <w:rPr>
                                <w:sz w:val="18"/>
                              </w:rPr>
                              <w:t>f(x)</w:t>
                            </w:r>
                          </w:p>
                        </w:txbxContent>
                      </v:textbox>
                    </v:shape>
                  </w:pict>
                </mc:Fallback>
              </mc:AlternateContent>
            </w:r>
            <w:r w:rsidRPr="001A3790">
              <w:rPr>
                <w:noProof/>
                <w:lang w:eastAsia="de-DE"/>
              </w:rPr>
              <w:drawing>
                <wp:inline distT="0" distB="0" distL="0" distR="0" wp14:anchorId="12788407" wp14:editId="346DCE3F">
                  <wp:extent cx="1969200" cy="1468800"/>
                  <wp:effectExtent l="19050" t="0" r="31115" b="17145"/>
                  <wp:docPr id="332" name="Grafik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4"/>
                          <a:srcRect l="-176" t="-3896" r="176" b="3896"/>
                          <a:stretch/>
                        </pic:blipFill>
                        <pic:spPr>
                          <a:xfrm rot="60000">
                            <a:off x="0" y="0"/>
                            <a:ext cx="1969200" cy="1468800"/>
                          </a:xfrm>
                          <a:prstGeom prst="rect">
                            <a:avLst/>
                          </a:prstGeom>
                        </pic:spPr>
                      </pic:pic>
                    </a:graphicData>
                  </a:graphic>
                </wp:inline>
              </w:drawing>
            </w:r>
          </w:p>
        </w:tc>
      </w:tr>
    </w:tbl>
    <w:p w:rsidR="001C675C" w:rsidRDefault="00F70999" w:rsidP="00F70999">
      <w:pPr>
        <w:pStyle w:val="Beschriftung"/>
      </w:pPr>
      <w:bookmarkStart w:id="73" w:name="_Ref475828086"/>
      <w:bookmarkStart w:id="74" w:name="_Toc475891578"/>
      <w:r>
        <w:t xml:space="preserve">Abbildung </w:t>
      </w:r>
      <w:r>
        <w:fldChar w:fldCharType="begin"/>
      </w:r>
      <w:r>
        <w:instrText xml:space="preserve"> SEQ Abbildung \* ARABIC </w:instrText>
      </w:r>
      <w:r>
        <w:fldChar w:fldCharType="separate"/>
      </w:r>
      <w:r w:rsidR="00472B2C">
        <w:rPr>
          <w:noProof/>
        </w:rPr>
        <w:t>22</w:t>
      </w:r>
      <w:r>
        <w:fldChar w:fldCharType="end"/>
      </w:r>
      <w:bookmarkEnd w:id="73"/>
      <w:r>
        <w:t xml:space="preserve"> - Aktivierungsfunktionen von links nach rechts: Schwellwertfunktion, logistische Funktion, hyberbolische</w:t>
      </w:r>
      <w:r w:rsidR="002A1E46">
        <w:t>r</w:t>
      </w:r>
      <w:r>
        <w:t xml:space="preserve"> Tangen</w:t>
      </w:r>
      <w:r w:rsidR="002A1E46">
        <w:t>s</w:t>
      </w:r>
      <w:r>
        <w:t xml:space="preserve"> </w:t>
      </w:r>
      <w:r>
        <w:fldChar w:fldCharType="begin" w:fldLock="1"/>
      </w:r>
      <w:r>
        <w:instrText>ADDIN CSL_CITATION { "citationItems" : [ { "id" : "ITEM-1", "itemData" : { "ISBN" : "978-1-110-21434-2", "author" : [ { "dropping-particle" : "", "family" : "Keller", "given" : "James M.", "non-dropping-particle" : "", "parse-names" : false, "suffix" : "" }, { "dropping-particle" : "", "family" : "Liu", "given" : "Derong", "non-dropping-particle" : "", "parse-names" : false, "suffix" : "" }, { "dropping-particle" : "", "family" : "Fogel", "given" : "David B.", "non-dropping-particle" : "", "parse-names" : false, "suffix" : "" } ], "id" : "ITEM-1", "issued" : { "date-parts" : [ [ "2016" ] ] }, "publisher" : "John Wiley &amp; Sons", "publisher-place" : "New Jersey", "title" : "Fundamentals of Computational Intelligence", "type" : "book" }, "locator" : "28, 29, 30", "uris" : [ "http://www.mendeley.com/documents/?uuid=a9ac9505-7fd6-4ccc-9d59-e4dd1e8f92b3" ] } ], "mendeley" : { "formattedCitation" : "(Keller u.\u00a0a., 2016, S. 28, 29, 30)", "manualFormatting" : "(nach Keller u.\u00a0a., 2016, S. 28, 29, 30)", "plainTextFormattedCitation" : "(Keller u.\u00a0a., 2016, S. 28, 29, 30)", "previouslyFormattedCitation" : "(Keller u.\u00a0a., 2016, S. 28, 29, 30)" }, "properties" : { "noteIndex" : 0 }, "schema" : "https://github.com/citation-style-language/schema/raw/master/csl-citation.json" }</w:instrText>
      </w:r>
      <w:r>
        <w:fldChar w:fldCharType="separate"/>
      </w:r>
      <w:r w:rsidRPr="00F70999">
        <w:rPr>
          <w:b w:val="0"/>
          <w:noProof/>
        </w:rPr>
        <w:t>(</w:t>
      </w:r>
      <w:r>
        <w:rPr>
          <w:b w:val="0"/>
          <w:noProof/>
        </w:rPr>
        <w:t xml:space="preserve">nach </w:t>
      </w:r>
      <w:r w:rsidRPr="00F70999">
        <w:rPr>
          <w:b w:val="0"/>
          <w:noProof/>
        </w:rPr>
        <w:t>Keller u. a., 2016, S. 28, 29, 30)</w:t>
      </w:r>
      <w:bookmarkEnd w:id="74"/>
      <w:r>
        <w:fldChar w:fldCharType="end"/>
      </w:r>
    </w:p>
    <w:p w:rsidR="00272977" w:rsidRDefault="000E4667" w:rsidP="00272977">
      <w:pPr>
        <w:pStyle w:val="berschrift4"/>
        <w:numPr>
          <w:ilvl w:val="3"/>
          <w:numId w:val="1"/>
        </w:numPr>
        <w:ind w:left="851" w:hanging="851"/>
        <w:jc w:val="left"/>
      </w:pPr>
      <w:bookmarkStart w:id="75" w:name="_Toc475891506"/>
      <w:r>
        <w:t>Multilayer Perceptron</w:t>
      </w:r>
      <w:r w:rsidR="006C4B30">
        <w:t xml:space="preserve"> und Backpropagation</w:t>
      </w:r>
      <w:bookmarkEnd w:id="75"/>
    </w:p>
    <w:p w:rsidR="00AB06E3" w:rsidRDefault="00AB06E3" w:rsidP="00AB06E3">
      <w:r>
        <w:t xml:space="preserve">Wie biologische Neuronen lassen sich auch künstliche Neuronen zu </w:t>
      </w:r>
      <w:r w:rsidR="00864BEE">
        <w:t xml:space="preserve">komplexen </w:t>
      </w:r>
      <w:r>
        <w:t xml:space="preserve">Netzwerken zusammenfügen, die einen hohen Grad der Verknüpfung vorweisen </w:t>
      </w:r>
      <w:r>
        <w:fldChar w:fldCharType="begin" w:fldLock="1"/>
      </w:r>
      <w:r>
        <w:instrText>ADDIN CSL_CITATION { "citationItems" : [ { "id" : "ITEM-1", "itemData" : { "ISBN" : "978-1-110-21434-2", "author" : [ { "dropping-particle" : "", "family" : "Keller", "given" : "James M.", "non-dropping-particle" : "", "parse-names" : false, "suffix" : "" }, { "dropping-particle" : "", "family" : "Liu", "given" : "Derong", "non-dropping-particle" : "", "parse-names" : false, "suffix" : "" }, { "dropping-particle" : "", "family" : "Fogel", "given" : "David B.", "non-dropping-particle" : "", "parse-names" : false, "suffix" : "" } ], "id" : "ITEM-1", "issued" : { "date-parts" : [ [ "2016" ] ] }, "publisher" : "John Wiley &amp; Sons", "publisher-place" : "New Jersey", "title" : "Fundamentals of Computational Intelligence", "type" : "book" }, "locator" : "9", "uris" : [ "http://www.mendeley.com/documents/?uuid=a9ac9505-7fd6-4ccc-9d59-e4dd1e8f92b3" ] } ], "mendeley" : { "formattedCitation" : "(Keller u.\u00a0a., 2016, S. 9)", "plainTextFormattedCitation" : "(Keller u.\u00a0a., 2016, S. 9)", "previouslyFormattedCitation" : "(Keller u.\u00a0a., 2016, S. 9)" }, "properties" : { "noteIndex" : 0 }, "schema" : "https://github.com/citation-style-language/schema/raw/master/csl-citation.json" }</w:instrText>
      </w:r>
      <w:r>
        <w:fldChar w:fldCharType="separate"/>
      </w:r>
      <w:r w:rsidRPr="00A92D49">
        <w:rPr>
          <w:noProof/>
        </w:rPr>
        <w:t>(Keller u. a., 2016, S. 9)</w:t>
      </w:r>
      <w:r>
        <w:fldChar w:fldCharType="end"/>
      </w:r>
      <w:r>
        <w:t>.</w:t>
      </w:r>
      <w:r w:rsidR="00767F19">
        <w:t xml:space="preserve"> Netze mit mindestens einer versteckten Schicht sind in der Lage, nicht-lineare Abbi</w:t>
      </w:r>
      <w:r w:rsidR="00767F19">
        <w:t>l</w:t>
      </w:r>
      <w:r w:rsidR="00767F19">
        <w:t xml:space="preserve">dungen zu erlernen </w:t>
      </w:r>
      <w:r w:rsidR="00767F19">
        <w:fldChar w:fldCharType="begin" w:fldLock="1"/>
      </w:r>
      <w:r w:rsidR="00767F19">
        <w:instrText>ADDIN CSL_CITATION { "citationItems" : [ { "id" : "ITEM-1", "itemData" : { "DOI" : "10.1007/978-3-8348-9989-7", "ISBN" : "9783658135485", "author" : [ { "dropping-particle" : "", "family" : "Ertel", "given" : "Wolfgang", "non-dropping-particle" : "", "parse-names" : false, "suffix" : "" } ], "edition" : "4", "id" : "ITEM-1", "issued" : { "date-parts" : [ [ "2016" ] ] }, "publisher" : "Springer Fachmedien", "publisher-place" : "Wiesbaden", "title" : "Grundkurs K\u00fcnstliche Intelligenz", "type" : "book" }, "locator" : "292", "uris" : [ "http://www.mendeley.com/documents/?uuid=0227ae83-821e-43fc-b296-e367db7fd495" ] } ], "mendeley" : { "formattedCitation" : "(Ertel, 2016, S. 292)", "manualFormatting" : "(Ertel, 2016, S. 293)", "plainTextFormattedCitation" : "(Ertel, 2016, S. 292)", "previouslyFormattedCitation" : "(Ertel, 2016, S. 292)" }, "properties" : { "noteIndex" : 0 }, "schema" : "https://github.com/citation-style-language/schema/raw/master/csl-citation.json" }</w:instrText>
      </w:r>
      <w:r w:rsidR="00767F19">
        <w:fldChar w:fldCharType="separate"/>
      </w:r>
      <w:r w:rsidR="00767F19" w:rsidRPr="006176C3">
        <w:rPr>
          <w:noProof/>
        </w:rPr>
        <w:t>(Ertel, 2016, S. 29</w:t>
      </w:r>
      <w:r w:rsidR="00767F19">
        <w:rPr>
          <w:noProof/>
        </w:rPr>
        <w:t>3</w:t>
      </w:r>
      <w:r w:rsidR="00767F19" w:rsidRPr="006176C3">
        <w:rPr>
          <w:noProof/>
        </w:rPr>
        <w:t>)</w:t>
      </w:r>
      <w:r w:rsidR="00767F19">
        <w:fldChar w:fldCharType="end"/>
      </w:r>
      <w:r w:rsidR="00767F19">
        <w:t>.</w:t>
      </w:r>
    </w:p>
    <w:p w:rsidR="001C675C" w:rsidRDefault="00767F19" w:rsidP="00874F05">
      <w:pPr>
        <w:spacing w:before="240"/>
      </w:pPr>
      <w:r>
        <w:t xml:space="preserve">Dazu zählen die </w:t>
      </w:r>
      <w:r w:rsidR="00ED0CE6">
        <w:t>sogenannte</w:t>
      </w:r>
      <w:r>
        <w:t>n</w:t>
      </w:r>
      <w:r w:rsidR="00C51705">
        <w:t xml:space="preserve"> Multilayer-</w:t>
      </w:r>
      <w:r w:rsidR="00DD056C">
        <w:t>P</w:t>
      </w:r>
      <w:r w:rsidR="00582558">
        <w:t>erceptrons</w:t>
      </w:r>
      <w:r>
        <w:t xml:space="preserve">, schematisch in </w:t>
      </w:r>
      <w:r w:rsidR="00442D6E">
        <w:fldChar w:fldCharType="begin"/>
      </w:r>
      <w:r w:rsidR="00442D6E">
        <w:instrText xml:space="preserve"> REF _Ref475886443 \h </w:instrText>
      </w:r>
      <w:r w:rsidR="00442D6E">
        <w:fldChar w:fldCharType="separate"/>
      </w:r>
      <w:r w:rsidR="00472B2C">
        <w:t xml:space="preserve">Abbildung </w:t>
      </w:r>
      <w:r w:rsidR="00472B2C">
        <w:rPr>
          <w:noProof/>
        </w:rPr>
        <w:t>23</w:t>
      </w:r>
      <w:r w:rsidR="00442D6E">
        <w:fldChar w:fldCharType="end"/>
      </w:r>
      <w:r>
        <w:t xml:space="preserve"> dargestellt</w:t>
      </w:r>
      <w:r w:rsidR="00B371D5">
        <w:t>.</w:t>
      </w:r>
      <w:r w:rsidR="00582558">
        <w:t xml:space="preserve"> </w:t>
      </w:r>
      <w:r w:rsidR="00B371D5">
        <w:t>Ihre</w:t>
      </w:r>
      <w:r w:rsidR="00582558">
        <w:t xml:space="preserve"> Merkm</w:t>
      </w:r>
      <w:r w:rsidR="00582558">
        <w:t>a</w:t>
      </w:r>
      <w:r w:rsidR="00582558">
        <w:t xml:space="preserve">le </w:t>
      </w:r>
      <w:r w:rsidR="00B371D5">
        <w:t xml:space="preserve">sind </w:t>
      </w:r>
      <w:r w:rsidR="00582558">
        <w:t>nach</w:t>
      </w:r>
      <w:r w:rsidR="00442D6E">
        <w:t xml:space="preserve"> </w:t>
      </w:r>
      <w:r w:rsidR="00442D6E">
        <w:fldChar w:fldCharType="begin" w:fldLock="1"/>
      </w:r>
      <w:r w:rsidR="00A14D9F">
        <w:instrText>ADDIN CSL_CITATION { "citationItems" : [ { "id" : "ITEM-1", "itemData" : { "ISBN" : "978-1-110-21434-2", "author" : [ { "dropping-particle" : "", "family" : "Keller", "given" : "James M.", "non-dropping-particle" : "", "parse-names" : false, "suffix" : "" }, { "dropping-particle" : "", "family" : "Liu", "given" : "Derong", "non-dropping-particle" : "", "parse-names" : false, "suffix" : "" }, { "dropping-particle" : "", "family" : "Fogel", "given" : "David B.", "non-dropping-particle" : "", "parse-names" : false, "suffix" : "" } ], "id" : "ITEM-1", "issued" : { "date-parts" : [ [ "2016" ] ] }, "publisher" : "John Wiley &amp; Sons", "publisher-place" : "New Jersey", "title" : "Fundamentals of Computational Intelligence", "type" : "book" }, "locator" : "35", "uris" : [ "http://www.mendeley.com/documents/?uuid=a9ac9505-7fd6-4ccc-9d59-e4dd1e8f92b3" ] } ], "mendeley" : { "formattedCitation" : "(Keller u.\u00a0a., 2016, S. 35)", "manualFormatting" : "Keller u.\u00a0a. (2016, S. 35)", "plainTextFormattedCitation" : "(Keller u.\u00a0a., 2016, S. 35)", "previouslyFormattedCitation" : "(Keller u.\u00a0a., 2016, S. 35)" }, "properties" : { "noteIndex" : 0 }, "schema" : "https://github.com/citation-style-language/schema/raw/master/csl-citation.json" }</w:instrText>
      </w:r>
      <w:r w:rsidR="00442D6E">
        <w:fldChar w:fldCharType="separate"/>
      </w:r>
      <w:r w:rsidR="00442D6E">
        <w:rPr>
          <w:noProof/>
        </w:rPr>
        <w:t>Keller u. a.</w:t>
      </w:r>
      <w:r w:rsidR="00442D6E" w:rsidRPr="00442D6E">
        <w:rPr>
          <w:noProof/>
        </w:rPr>
        <w:t xml:space="preserve"> </w:t>
      </w:r>
      <w:r w:rsidR="00442D6E">
        <w:rPr>
          <w:noProof/>
        </w:rPr>
        <w:t>(</w:t>
      </w:r>
      <w:r w:rsidR="00442D6E" w:rsidRPr="00442D6E">
        <w:rPr>
          <w:noProof/>
        </w:rPr>
        <w:t>2016, S. 35)</w:t>
      </w:r>
      <w:r w:rsidR="00442D6E">
        <w:fldChar w:fldCharType="end"/>
      </w:r>
      <w:r w:rsidR="00CD4A7D">
        <w:t>:</w:t>
      </w:r>
    </w:p>
    <w:p w:rsidR="00026C89" w:rsidRDefault="00026C89" w:rsidP="00026C89">
      <w:pPr>
        <w:pStyle w:val="Listenabsatz"/>
        <w:numPr>
          <w:ilvl w:val="0"/>
          <w:numId w:val="40"/>
        </w:numPr>
      </w:pPr>
      <w:r>
        <w:t>Jedes Neuronenmodell im Netzwerk beinhaltet eine nicht-lineare, differenzierbare Funktion</w:t>
      </w:r>
    </w:p>
    <w:p w:rsidR="00026C89" w:rsidRDefault="00026C89" w:rsidP="00026C89">
      <w:pPr>
        <w:pStyle w:val="Listenabsatz"/>
        <w:numPr>
          <w:ilvl w:val="0"/>
          <w:numId w:val="40"/>
        </w:numPr>
      </w:pPr>
      <w:r>
        <w:t>Das Netzwerk enthält eine oder mehr Schichten, die versteckt sind vor den Eingangs- und Ausgangsmodi</w:t>
      </w:r>
    </w:p>
    <w:p w:rsidR="00026C89" w:rsidRPr="00712BE9" w:rsidRDefault="00026C89" w:rsidP="00026C89">
      <w:pPr>
        <w:pStyle w:val="Listenabsatz"/>
        <w:numPr>
          <w:ilvl w:val="0"/>
          <w:numId w:val="40"/>
        </w:numPr>
      </w:pPr>
      <w:r>
        <w:t xml:space="preserve">Das Netzwerk hat einen hohen Grad an </w:t>
      </w:r>
      <w:r w:rsidRPr="00712BE9">
        <w:t>Konnektivität</w:t>
      </w:r>
      <w:r>
        <w:t>, deren Umfang durch</w:t>
      </w:r>
      <w:r w:rsidR="00040ABE">
        <w:t xml:space="preserve"> die</w:t>
      </w:r>
      <w:r>
        <w:t xml:space="preserve"> syna</w:t>
      </w:r>
      <w:r>
        <w:t>p</w:t>
      </w:r>
      <w:r>
        <w:t>tischen Gewichte des Netzwerks bestimmt wird</w:t>
      </w:r>
    </w:p>
    <w:p w:rsidR="00C51705" w:rsidRDefault="00C51705" w:rsidP="006938A2">
      <w:pPr>
        <w:spacing w:before="240"/>
      </w:pPr>
      <w:r w:rsidRPr="00C51705">
        <w:drawing>
          <wp:inline distT="0" distB="0" distL="0" distR="0" wp14:anchorId="738E0839" wp14:editId="2ADE5B89">
            <wp:extent cx="4214330" cy="2133600"/>
            <wp:effectExtent l="0" t="0" r="0" b="0"/>
            <wp:docPr id="294" name="Grafik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4215565" cy="2134225"/>
                    </a:xfrm>
                    <a:prstGeom prst="rect">
                      <a:avLst/>
                    </a:prstGeom>
                  </pic:spPr>
                </pic:pic>
              </a:graphicData>
            </a:graphic>
          </wp:inline>
        </w:drawing>
      </w:r>
    </w:p>
    <w:p w:rsidR="00C51705" w:rsidRDefault="00C51705" w:rsidP="00C51705">
      <w:pPr>
        <w:pStyle w:val="Beschriftung"/>
      </w:pPr>
      <w:bookmarkStart w:id="76" w:name="_Ref475886443"/>
      <w:bookmarkStart w:id="77" w:name="_Toc475891579"/>
      <w:r>
        <w:lastRenderedPageBreak/>
        <w:t xml:space="preserve">Abbildung </w:t>
      </w:r>
      <w:r>
        <w:fldChar w:fldCharType="begin"/>
      </w:r>
      <w:r>
        <w:instrText xml:space="preserve"> SEQ Abbildung \* ARABIC </w:instrText>
      </w:r>
      <w:r>
        <w:fldChar w:fldCharType="separate"/>
      </w:r>
      <w:r w:rsidR="00472B2C">
        <w:rPr>
          <w:noProof/>
        </w:rPr>
        <w:t>23</w:t>
      </w:r>
      <w:r>
        <w:fldChar w:fldCharType="end"/>
      </w:r>
      <w:bookmarkEnd w:id="76"/>
      <w:r>
        <w:t xml:space="preserve"> -Schema eines Multilayer-Perceptron mit zwei versteckten Schichten („hidden layer“), der Eingabeschicht („input layer“) und der Ausgabeschicht („output layer“). Das Eingangssignal („input signal“) wird vorwärts durch das Netz propagiert, mit dem  Ausgangssignal  („output signal“) als Ergebnis </w:t>
      </w:r>
      <w:r>
        <w:fldChar w:fldCharType="begin" w:fldLock="1"/>
      </w:r>
      <w:r w:rsidR="00442D6E">
        <w:instrText>ADDIN CSL_CITATION { "citationItems" : [ { "id" : "ITEM-1", "itemData" : { "ISBN" : "978-1-110-21434-2", "author" : [ { "dropping-particle" : "", "family" : "Keller", "given" : "James M.", "non-dropping-particle" : "", "parse-names" : false, "suffix" : "" }, { "dropping-particle" : "", "family" : "Liu", "given" : "Derong", "non-dropping-particle" : "", "parse-names" : false, "suffix" : "" }, { "dropping-particle" : "", "family" : "Fogel", "given" : "David B.", "non-dropping-particle" : "", "parse-names" : false, "suffix" : "" } ], "id" : "ITEM-1", "issued" : { "date-parts" : [ [ "2016" ] ] }, "publisher" : "John Wiley &amp; Sons", "publisher-place" : "New Jersey", "title" : "Fundamentals of Computational Intelligence", "type" : "book" }, "locator" : "36", "uris" : [ "http://www.mendeley.com/documents/?uuid=a9ac9505-7fd6-4ccc-9d59-e4dd1e8f92b3" ] } ], "mendeley" : { "formattedCitation" : "(Keller u.\u00a0a., 2016, S. 36)", "plainTextFormattedCitation" : "(Keller u.\u00a0a., 2016, S. 36)", "previouslyFormattedCitation" : "(Keller u.\u00a0a., 2016, S. 36)" }, "properties" : { "noteIndex" : 0 }, "schema" : "https://github.com/citation-style-language/schema/raw/master/csl-citation.json" }</w:instrText>
      </w:r>
      <w:r>
        <w:fldChar w:fldCharType="separate"/>
      </w:r>
      <w:r w:rsidRPr="00C51705">
        <w:rPr>
          <w:b w:val="0"/>
          <w:noProof/>
        </w:rPr>
        <w:t>(Keller u. a., 2016, S. 36)</w:t>
      </w:r>
      <w:bookmarkEnd w:id="77"/>
      <w:r>
        <w:fldChar w:fldCharType="end"/>
      </w:r>
    </w:p>
    <w:p w:rsidR="0094440A" w:rsidRDefault="0004773B" w:rsidP="006938A2">
      <w:pPr>
        <w:spacing w:before="240"/>
      </w:pPr>
      <w:r>
        <w:t>Üblicherweise erfolgt das Training von Multilayer Perceptrons mit der Backpropagation genannten Lernmethode.</w:t>
      </w:r>
      <w:r w:rsidR="00040ABE">
        <w:t xml:space="preserve"> </w:t>
      </w:r>
      <w:r w:rsidR="00AC2DBB">
        <w:t>Lerneffekt</w:t>
      </w:r>
      <w:r w:rsidR="006938A2">
        <w:t>e</w:t>
      </w:r>
      <w:r w:rsidR="00AC2DBB">
        <w:t xml:space="preserve"> </w:t>
      </w:r>
      <w:r w:rsidR="006938A2">
        <w:t>werden</w:t>
      </w:r>
      <w:r w:rsidR="00AC2DBB">
        <w:t xml:space="preserve"> </w:t>
      </w:r>
      <w:r w:rsidR="0094440A">
        <w:t xml:space="preserve">während des Trainings </w:t>
      </w:r>
      <w:r w:rsidR="00AC2DBB">
        <w:t xml:space="preserve">durch </w:t>
      </w:r>
      <w:r w:rsidR="0094440A">
        <w:t>Änderungen der Gewichtungen</w:t>
      </w:r>
      <w:r w:rsidR="006D201B">
        <w:t xml:space="preserve"> </w:t>
      </w:r>
      <w:r w:rsidR="006D201B" w:rsidRPr="00874F05">
        <w:rPr>
          <w:rFonts w:asciiTheme="majorHAnsi" w:hAnsiTheme="majorHAnsi"/>
          <w:i/>
        </w:rPr>
        <w:t>w</w:t>
      </w:r>
      <w:r w:rsidR="006D201B">
        <w:t xml:space="preserve"> zwischen</w:t>
      </w:r>
      <w:r w:rsidR="006938A2">
        <w:t xml:space="preserve"> </w:t>
      </w:r>
      <w:r w:rsidR="006D201B">
        <w:t>den Neuronen</w:t>
      </w:r>
      <w:r w:rsidR="00680914">
        <w:t xml:space="preserve"> erzielt</w:t>
      </w:r>
      <w:r w:rsidR="006176C3">
        <w:t>,</w:t>
      </w:r>
      <w:r w:rsidR="00E847D3">
        <w:t xml:space="preserve"> in Abhängigkeit </w:t>
      </w:r>
      <w:r w:rsidR="006176C3">
        <w:t>von</w:t>
      </w:r>
      <w:r w:rsidR="00E847D3">
        <w:t xml:space="preserve"> de</w:t>
      </w:r>
      <w:r w:rsidR="007B5242">
        <w:t>n</w:t>
      </w:r>
      <w:r w:rsidR="00E847D3">
        <w:t xml:space="preserve"> auftretenden</w:t>
      </w:r>
      <w:r w:rsidR="006938A2">
        <w:t xml:space="preserve"> </w:t>
      </w:r>
      <w:r w:rsidR="0094440A">
        <w:t>Fehle</w:t>
      </w:r>
      <w:r w:rsidR="007B5242">
        <w:t>r</w:t>
      </w:r>
      <w:r w:rsidR="003D7734">
        <w:t>n</w:t>
      </w:r>
      <w:r w:rsidR="00AC2DBB">
        <w:t>.</w:t>
      </w:r>
      <w:r w:rsidR="0094440A">
        <w:t xml:space="preserve"> </w:t>
      </w:r>
      <w:r w:rsidR="006176C3">
        <w:t xml:space="preserve">Die Fehlerrate wird anhand einer summierten quadratischen Fehlerfunktion ermittelt </w:t>
      </w:r>
      <w:r w:rsidR="006176C3">
        <w:fldChar w:fldCharType="begin" w:fldLock="1"/>
      </w:r>
      <w:r w:rsidR="00730EB2">
        <w:instrText>ADDIN CSL_CITATION { "citationItems" : [ { "id" : "ITEM-1", "itemData" : { "DOI" : "10.1007/978-3-8348-9989-7", "ISBN" : "9783658135485", "author" : [ { "dropping-particle" : "", "family" : "Ertel", "given" : "Wolfgang", "non-dropping-particle" : "", "parse-names" : false, "suffix" : "" } ], "edition" : "4", "id" : "ITEM-1", "issued" : { "date-parts" : [ [ "2016" ] ] }, "publisher" : "Springer Fachmedien", "publisher-place" : "Wiesbaden", "title" : "Grundkurs K\u00fcnstliche Intelligenz", "type" : "book" }, "locator" : "292", "uris" : [ "http://www.mendeley.com/documents/?uuid=0227ae83-821e-43fc-b296-e367db7fd495" ] } ], "mendeley" : { "formattedCitation" : "(Ertel, 2016, S. 292)", "plainTextFormattedCitation" : "(Ertel, 2016, S. 292)", "previouslyFormattedCitation" : "(Ertel, 2016, S. 292)" }, "properties" : { "noteIndex" : 0 }, "schema" : "https://github.com/citation-style-language/schema/raw/master/csl-citation.json" }</w:instrText>
      </w:r>
      <w:r w:rsidR="006176C3">
        <w:fldChar w:fldCharType="separate"/>
      </w:r>
      <w:r w:rsidR="006176C3" w:rsidRPr="006176C3">
        <w:rPr>
          <w:noProof/>
        </w:rPr>
        <w:t>(Ertel, 2016, S. 292)</w:t>
      </w:r>
      <w:r w:rsidR="006176C3">
        <w:fldChar w:fldCharType="end"/>
      </w:r>
      <w:r w:rsidR="006176C3">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96"/>
        <w:gridCol w:w="1449"/>
      </w:tblGrid>
      <w:tr w:rsidR="006176C3" w:rsidTr="006D249D">
        <w:tc>
          <w:tcPr>
            <w:tcW w:w="7196" w:type="dxa"/>
          </w:tcPr>
          <w:p w:rsidR="006176C3" w:rsidRPr="00874F05" w:rsidRDefault="006176C3" w:rsidP="006176C3">
            <m:oMathPara>
              <m:oMath>
                <m:sSub>
                  <m:sSubPr>
                    <m:ctrlPr>
                      <w:rPr>
                        <w:rFonts w:ascii="Cambria Math" w:hAnsi="Cambria Math"/>
                        <w:i/>
                      </w:rPr>
                    </m:ctrlPr>
                  </m:sSubPr>
                  <m:e>
                    <m:r>
                      <w:rPr>
                        <w:rFonts w:ascii="Cambria Math" w:hAnsi="Cambria Math"/>
                      </w:rPr>
                      <m:t>E</m:t>
                    </m:r>
                  </m:e>
                  <m:sub>
                    <m:r>
                      <w:rPr>
                        <w:rFonts w:ascii="Cambria Math" w:hAnsi="Cambria Math"/>
                      </w:rPr>
                      <m:t>p</m:t>
                    </m:r>
                  </m:sub>
                </m:sSub>
                <m:r>
                  <w:rPr>
                    <w:rFonts w:ascii="Cambria Math" w:hAnsi="Cambria Math"/>
                  </w:rPr>
                  <m:t xml:space="preserve">(w)= </m:t>
                </m:r>
                <m:f>
                  <m:fPr>
                    <m:ctrlPr>
                      <w:rPr>
                        <w:rFonts w:ascii="Cambria Math" w:hAnsi="Cambria Math"/>
                        <w:i/>
                      </w:rPr>
                    </m:ctrlPr>
                  </m:fPr>
                  <m:num>
                    <m:r>
                      <w:rPr>
                        <w:rFonts w:ascii="Cambria Math" w:hAnsi="Cambria Math"/>
                      </w:rPr>
                      <m:t>1</m:t>
                    </m:r>
                  </m:num>
                  <m:den>
                    <m:r>
                      <w:rPr>
                        <w:rFonts w:ascii="Cambria Math" w:hAnsi="Cambria Math"/>
                      </w:rPr>
                      <m:t>2</m:t>
                    </m:r>
                  </m:den>
                </m:f>
                <m:d>
                  <m:dPr>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k ∈Ausgabe</m:t>
                        </m:r>
                      </m:sub>
                      <m:sup/>
                      <m:e>
                        <m:sSup>
                          <m:sSupPr>
                            <m:ctrlPr>
                              <w:rPr>
                                <w:rFonts w:ascii="Cambria Math" w:hAnsi="Cambria Math"/>
                                <w:i/>
                              </w:rPr>
                            </m:ctrlPr>
                          </m:sSupPr>
                          <m:e>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p</m:t>
                                </m:r>
                              </m:sup>
                            </m:sSubSup>
                            <m:r>
                              <w:rPr>
                                <w:rFonts w:ascii="Cambria Math" w:hAnsi="Cambria Math"/>
                              </w:rPr>
                              <m:t xml:space="preserve"> )</m:t>
                            </m:r>
                          </m:e>
                          <m:sup>
                            <m:r>
                              <w:rPr>
                                <w:rFonts w:ascii="Cambria Math" w:hAnsi="Cambria Math"/>
                              </w:rPr>
                              <m:t>2</m:t>
                            </m:r>
                          </m:sup>
                        </m:sSup>
                      </m:e>
                    </m:nary>
                  </m:e>
                </m:d>
              </m:oMath>
            </m:oMathPara>
          </w:p>
        </w:tc>
        <w:tc>
          <w:tcPr>
            <w:tcW w:w="1449" w:type="dxa"/>
            <w:vAlign w:val="center"/>
          </w:tcPr>
          <w:p w:rsidR="006176C3" w:rsidRDefault="006176C3" w:rsidP="006D249D">
            <w:pPr>
              <w:jc w:val="center"/>
            </w:pPr>
            <w:r>
              <w:t>(</w:t>
            </w:r>
            <w:r w:rsidR="00757C17">
              <w:t>9</w:t>
            </w:r>
            <w:r>
              <w:t>)</w:t>
            </w:r>
          </w:p>
        </w:tc>
      </w:tr>
    </w:tbl>
    <w:p w:rsidR="00730EB2" w:rsidRDefault="006176C3" w:rsidP="006938A2">
      <w:pPr>
        <w:spacing w:before="240"/>
      </w:pPr>
      <w:r>
        <w:t xml:space="preserve">wobei </w:t>
      </w:r>
      <w:r w:rsidRPr="00947C90">
        <w:rPr>
          <w:rFonts w:asciiTheme="majorHAnsi" w:hAnsiTheme="majorHAnsi"/>
          <w:i/>
        </w:rPr>
        <w:t>t</w:t>
      </w:r>
      <w:r w:rsidRPr="00947C90">
        <w:rPr>
          <w:rFonts w:asciiTheme="majorHAnsi" w:hAnsiTheme="majorHAnsi"/>
          <w:i/>
          <w:vertAlign w:val="superscript"/>
        </w:rPr>
        <w:t>p</w:t>
      </w:r>
      <w:r>
        <w:t xml:space="preserve"> die gewünschte Antwort und </w:t>
      </w:r>
      <w:r w:rsidRPr="00947C90">
        <w:rPr>
          <w:rFonts w:asciiTheme="majorHAnsi" w:hAnsiTheme="majorHAnsi"/>
          <w:i/>
        </w:rPr>
        <w:t>x</w:t>
      </w:r>
      <w:r w:rsidRPr="00947C90">
        <w:rPr>
          <w:rFonts w:asciiTheme="majorHAnsi" w:hAnsiTheme="majorHAnsi"/>
          <w:i/>
          <w:vertAlign w:val="superscript"/>
        </w:rPr>
        <w:t>p</w:t>
      </w:r>
      <w:r>
        <w:t xml:space="preserve"> die tatsächliche Antwort</w:t>
      </w:r>
      <w:r w:rsidR="00947C90">
        <w:t xml:space="preserve"> des Netzes</w:t>
      </w:r>
      <w:r w:rsidR="00730EB2">
        <w:t xml:space="preserve"> für ein Tra</w:t>
      </w:r>
      <w:r w:rsidR="00730EB2">
        <w:t>i</w:t>
      </w:r>
      <w:r w:rsidR="00730EB2">
        <w:t xml:space="preserve">ningsmuster </w:t>
      </w:r>
      <w:r w:rsidR="00730EB2" w:rsidRPr="00730EB2">
        <w:rPr>
          <w:rFonts w:asciiTheme="majorHAnsi" w:hAnsiTheme="majorHAnsi"/>
          <w:i/>
        </w:rPr>
        <w:t>p</w:t>
      </w:r>
      <w:r w:rsidR="00947C90">
        <w:t xml:space="preserve"> darstellt.</w:t>
      </w:r>
      <w:r w:rsidR="00CC2F1B">
        <w:t xml:space="preserve"> Ziel ist es den Wert der Fehlerfunktion zu minimieren.</w:t>
      </w:r>
      <w:r w:rsidR="00774153">
        <w:t xml:space="preserve"> </w:t>
      </w:r>
    </w:p>
    <w:p w:rsidR="00774153" w:rsidRDefault="00730EB2" w:rsidP="006938A2">
      <w:pPr>
        <w:spacing w:before="240"/>
      </w:pPr>
      <w:r>
        <w:t>Die Richtung</w:t>
      </w:r>
      <w:r w:rsidR="004115B1">
        <w:t xml:space="preserve"> des</w:t>
      </w:r>
      <w:r>
        <w:t xml:space="preserve"> </w:t>
      </w:r>
      <w:r w:rsidRPr="00730EB2">
        <w:t xml:space="preserve"> stärksten Anstiegs der Fehlerfunktion</w:t>
      </w:r>
      <w:r>
        <w:t xml:space="preserve"> wird mit einem Fehlergradienten angezeigt</w:t>
      </w:r>
      <w:r w:rsidRPr="00730EB2">
        <w:t xml:space="preserve">. </w:t>
      </w:r>
      <w:r>
        <w:t xml:space="preserve">Zur Bestimmung eines </w:t>
      </w:r>
      <w:r w:rsidRPr="00730EB2">
        <w:t>Minimum</w:t>
      </w:r>
      <w:r>
        <w:t>s</w:t>
      </w:r>
      <w:r w:rsidRPr="00730EB2">
        <w:t xml:space="preserve"> wir</w:t>
      </w:r>
      <w:r>
        <w:t>d</w:t>
      </w:r>
      <w:r w:rsidRPr="00730EB2">
        <w:t xml:space="preserve"> </w:t>
      </w:r>
      <w:r>
        <w:t>deshalb der</w:t>
      </w:r>
      <w:r w:rsidRPr="00730EB2">
        <w:t xml:space="preserve"> Richtung des </w:t>
      </w:r>
      <w:r>
        <w:t>negativen Gradie</w:t>
      </w:r>
      <w:r>
        <w:t>n</w:t>
      </w:r>
      <w:r>
        <w:t xml:space="preserve">ten gefolgt </w:t>
      </w:r>
      <w:r>
        <w:fldChar w:fldCharType="begin" w:fldLock="1"/>
      </w:r>
      <w:r w:rsidR="00C1529D">
        <w:instrText>ADDIN CSL_CITATION { "citationItems" : [ { "id" : "ITEM-1", "itemData" : { "DOI" : "10.1007/978-3-8348-9989-7", "ISBN" : "9783658135485", "author" : [ { "dropping-particle" : "", "family" : "Ertel", "given" : "Wolfgang", "non-dropping-particle" : "", "parse-names" : false, "suffix" : "" } ], "edition" : "4", "id" : "ITEM-1", "issued" : { "date-parts" : [ [ "2016" ] ] }, "publisher" : "Springer Fachmedien", "publisher-place" : "Wiesbaden", "title" : "Grundkurs K\u00fcnstliche Intelligenz", "type" : "book" }, "locator" : "289", "uris" : [ "http://www.mendeley.com/documents/?uuid=0227ae83-821e-43fc-b296-e367db7fd495" ] } ], "mendeley" : { "formattedCitation" : "(Ertel, 2016, S. 289)", "plainTextFormattedCitation" : "(Ertel, 2016, S. 289)", "previouslyFormattedCitation" : "(Ertel, 2016, S. 289)" }, "properties" : { "noteIndex" : 0 }, "schema" : "https://github.com/citation-style-language/schema/raw/master/csl-citation.json" }</w:instrText>
      </w:r>
      <w:r>
        <w:fldChar w:fldCharType="separate"/>
      </w:r>
      <w:r w:rsidRPr="00730EB2">
        <w:rPr>
          <w:noProof/>
        </w:rPr>
        <w:t>(Ertel, 2016, S. 289)</w:t>
      </w:r>
      <w:r>
        <w:fldChar w:fldCharType="end"/>
      </w:r>
      <w:r>
        <w:t>.</w:t>
      </w:r>
      <w:r w:rsidR="009642D6">
        <w:t xml:space="preserve"> Die Anpassung der Gewichte anhand des negativen</w:t>
      </w:r>
      <w:r w:rsidR="00B64260">
        <w:t xml:space="preserve"> Gradienten der Fehlerfunktion </w:t>
      </w:r>
      <w:r w:rsidR="00D7681B" w:rsidRPr="00D7681B">
        <w:rPr>
          <w:rFonts w:asciiTheme="majorHAnsi" w:hAnsiTheme="majorHAnsi"/>
          <w:i/>
        </w:rPr>
        <w:t>E</w:t>
      </w:r>
      <w:r w:rsidR="00D7681B" w:rsidRPr="00D7681B">
        <w:rPr>
          <w:rFonts w:asciiTheme="majorHAnsi" w:hAnsiTheme="majorHAnsi"/>
          <w:i/>
          <w:vertAlign w:val="subscript"/>
        </w:rPr>
        <w:t>p</w:t>
      </w:r>
      <w:r w:rsidR="00D7681B" w:rsidRPr="00D7681B">
        <w:rPr>
          <w:vertAlign w:val="subscript"/>
        </w:rPr>
        <w:t xml:space="preserve"> </w:t>
      </w:r>
      <w:r w:rsidR="00B64260">
        <w:t xml:space="preserve">aus (9) wird folgendermaßen formuliert </w:t>
      </w:r>
      <w:r w:rsidR="00B64260">
        <w:fldChar w:fldCharType="begin" w:fldLock="1"/>
      </w:r>
      <w:r w:rsidR="00C1529D">
        <w:instrText>ADDIN CSL_CITATION { "citationItems" : [ { "id" : "ITEM-1", "itemData" : { "DOI" : "10.1007/978-3-8348-9989-7", "ISBN" : "9783658135485", "author" : [ { "dropping-particle" : "", "family" : "Ertel", "given" : "Wolfgang", "non-dropping-particle" : "", "parse-names" : false, "suffix" : "" } ], "edition" : "4", "id" : "ITEM-1", "issued" : { "date-parts" : [ [ "2016" ] ] }, "publisher" : "Springer Fachmedien", "publisher-place" : "Wiesbaden", "title" : "Grundkurs K\u00fcnstliche Intelligenz", "type" : "book" }, "locator" : "289", "uris" : [ "http://www.mendeley.com/documents/?uuid=0227ae83-821e-43fc-b296-e367db7fd495" ] } ], "mendeley" : { "formattedCitation" : "(Ertel, 2016, S. 289)", "manualFormatting" : "(Ertel, 2016, S. 292)", "plainTextFormattedCitation" : "(Ertel, 2016, S. 289)", "previouslyFormattedCitation" : "(Ertel, 2016, S. 289)" }, "properties" : { "noteIndex" : 0 }, "schema" : "https://github.com/citation-style-language/schema/raw/master/csl-citation.json" }</w:instrText>
      </w:r>
      <w:r w:rsidR="00B64260">
        <w:fldChar w:fldCharType="separate"/>
      </w:r>
      <w:r w:rsidR="00B64260" w:rsidRPr="00730EB2">
        <w:rPr>
          <w:noProof/>
        </w:rPr>
        <w:t>(Ertel, 2016, S. 29</w:t>
      </w:r>
      <w:r w:rsidR="004115B1">
        <w:rPr>
          <w:noProof/>
        </w:rPr>
        <w:t>2</w:t>
      </w:r>
      <w:r w:rsidR="00B64260" w:rsidRPr="00730EB2">
        <w:rPr>
          <w:noProof/>
        </w:rPr>
        <w:t>)</w:t>
      </w:r>
      <w:r w:rsidR="00B64260">
        <w:fldChar w:fldCharType="end"/>
      </w:r>
      <w:r w:rsidR="00B64260">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96"/>
        <w:gridCol w:w="1449"/>
      </w:tblGrid>
      <w:tr w:rsidR="008059AC" w:rsidTr="006D249D">
        <w:tc>
          <w:tcPr>
            <w:tcW w:w="7196" w:type="dxa"/>
          </w:tcPr>
          <w:p w:rsidR="008059AC" w:rsidRDefault="008059AC" w:rsidP="008059AC">
            <w:pPr>
              <w:spacing w:before="240"/>
            </w:pPr>
            <m:oMathPara>
              <m:oMath>
                <m:sSub>
                  <m:sSubPr>
                    <m:ctrlPr>
                      <w:rPr>
                        <w:rFonts w:ascii="Cambria Math" w:hAnsi="Cambria Math"/>
                        <w:i/>
                      </w:rPr>
                    </m:ctrlPr>
                  </m:sSubPr>
                  <m:e>
                    <m:r>
                      <w:rPr>
                        <w:rFonts w:ascii="Cambria Math" w:hAnsi="Cambria Math"/>
                      </w:rPr>
                      <m:t>∆</m:t>
                    </m:r>
                  </m:e>
                  <m:sub>
                    <m:r>
                      <w:rPr>
                        <w:rFonts w:ascii="Cambria Math" w:hAnsi="Cambria Math"/>
                      </w:rPr>
                      <m:t>p</m:t>
                    </m:r>
                  </m:sub>
                </m:sSub>
                <m:sSub>
                  <m:sSubPr>
                    <m:ctrlPr>
                      <w:rPr>
                        <w:rFonts w:ascii="Cambria Math" w:hAnsi="Cambria Math"/>
                        <w:i/>
                      </w:rPr>
                    </m:ctrlPr>
                  </m:sSubPr>
                  <m:e>
                    <m:r>
                      <w:rPr>
                        <w:rFonts w:ascii="Cambria Math" w:hAnsi="Cambria Math"/>
                      </w:rPr>
                      <m:t>w</m:t>
                    </m:r>
                  </m:e>
                  <m:sub>
                    <m:r>
                      <w:rPr>
                        <w:rFonts w:ascii="Cambria Math" w:hAnsi="Cambria Math"/>
                      </w:rPr>
                      <m:t>ji</m:t>
                    </m:r>
                  </m:sub>
                </m:sSub>
                <m:r>
                  <w:rPr>
                    <w:rFonts w:ascii="Cambria Math" w:hAnsi="Cambria Math"/>
                  </w:rPr>
                  <m:t>=-</m:t>
                </m:r>
                <m:r>
                  <w:rPr>
                    <w:rFonts w:ascii="Cambria Math" w:hAnsi="Cambria Math"/>
                  </w:rPr>
                  <m:t>η</m:t>
                </m:r>
                <m:f>
                  <m:fPr>
                    <m:ctrlPr>
                      <w:rPr>
                        <w:rFonts w:ascii="Cambria Math" w:hAnsi="Cambria Math"/>
                        <w:i/>
                      </w:rPr>
                    </m:ctrlPr>
                  </m:fPr>
                  <m:num>
                    <m:r>
                      <w:rPr>
                        <w:rFonts w:ascii="Cambria Math" w:hAnsi="Cambria Math"/>
                      </w:rPr>
                      <m:t>δ</m:t>
                    </m:r>
                    <m:sSub>
                      <m:sSubPr>
                        <m:ctrlPr>
                          <w:rPr>
                            <w:rFonts w:ascii="Cambria Math" w:hAnsi="Cambria Math"/>
                            <w:i/>
                          </w:rPr>
                        </m:ctrlPr>
                      </m:sSubPr>
                      <m:e>
                        <m:r>
                          <w:rPr>
                            <w:rFonts w:ascii="Cambria Math" w:hAnsi="Cambria Math"/>
                          </w:rPr>
                          <m:t>E</m:t>
                        </m:r>
                      </m:e>
                      <m:sub>
                        <m:r>
                          <w:rPr>
                            <w:rFonts w:ascii="Cambria Math" w:hAnsi="Cambria Math"/>
                          </w:rPr>
                          <m:t>p</m:t>
                        </m:r>
                      </m:sub>
                    </m:sSub>
                  </m:num>
                  <m:den>
                    <m: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ji</m:t>
                        </m:r>
                      </m:sub>
                    </m:sSub>
                  </m:den>
                </m:f>
                <m:r>
                  <w:rPr>
                    <w:rFonts w:ascii="Cambria Math" w:eastAsiaTheme="minorEastAsia" w:hAnsi="Cambria Math"/>
                  </w:rPr>
                  <m:t xml:space="preserve">= </m:t>
                </m:r>
                <m:r>
                  <w:rPr>
                    <w:rFonts w:ascii="Cambria Math" w:eastAsiaTheme="minorEastAsia" w:hAnsi="Cambria Math"/>
                  </w:rPr>
                  <m:t>η</m:t>
                </m:r>
                <m:sSubSup>
                  <m:sSubSupPr>
                    <m:ctrlPr>
                      <w:rPr>
                        <w:rFonts w:ascii="Cambria Math" w:eastAsiaTheme="minorEastAsia" w:hAnsi="Cambria Math"/>
                        <w:i/>
                      </w:rPr>
                    </m:ctrlPr>
                  </m:sSubSupPr>
                  <m:e>
                    <m:r>
                      <w:rPr>
                        <w:rFonts w:ascii="Cambria Math" w:eastAsiaTheme="minorEastAsia" w:hAnsi="Cambria Math"/>
                      </w:rPr>
                      <m:t>δ</m:t>
                    </m:r>
                  </m:e>
                  <m:sub>
                    <m:r>
                      <w:rPr>
                        <w:rFonts w:ascii="Cambria Math" w:eastAsiaTheme="minorEastAsia" w:hAnsi="Cambria Math"/>
                      </w:rPr>
                      <m:t>j</m:t>
                    </m:r>
                  </m:sub>
                  <m:sup>
                    <m:r>
                      <w:rPr>
                        <w:rFonts w:ascii="Cambria Math" w:eastAsiaTheme="minorEastAsia" w:hAnsi="Cambria Math"/>
                      </w:rPr>
                      <m:t>p</m:t>
                    </m:r>
                  </m:sup>
                </m:sSubSup>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i</m:t>
                    </m:r>
                  </m:sub>
                  <m:sup>
                    <m:r>
                      <w:rPr>
                        <w:rFonts w:ascii="Cambria Math" w:eastAsiaTheme="minorEastAsia" w:hAnsi="Cambria Math"/>
                      </w:rPr>
                      <m:t>p</m:t>
                    </m:r>
                  </m:sup>
                </m:sSubSup>
              </m:oMath>
            </m:oMathPara>
          </w:p>
          <w:p w:rsidR="008059AC" w:rsidRPr="00874F05" w:rsidRDefault="008059AC" w:rsidP="008059AC"/>
        </w:tc>
        <w:tc>
          <w:tcPr>
            <w:tcW w:w="1449" w:type="dxa"/>
            <w:vAlign w:val="center"/>
          </w:tcPr>
          <w:p w:rsidR="008059AC" w:rsidRDefault="008059AC" w:rsidP="006D249D">
            <w:pPr>
              <w:jc w:val="center"/>
            </w:pPr>
            <w:r>
              <w:t>(9)</w:t>
            </w:r>
          </w:p>
        </w:tc>
      </w:tr>
    </w:tbl>
    <w:p w:rsidR="008059AC" w:rsidRDefault="00310369" w:rsidP="006938A2">
      <w:pPr>
        <w:spacing w:before="240"/>
        <w:rPr>
          <w:rFonts w:eastAsiaTheme="minorEastAsia"/>
        </w:rPr>
      </w:pPr>
      <w:r>
        <w:t xml:space="preserve">Der Parameter </w:t>
      </w:r>
      <w:r w:rsidR="007B5242">
        <w:rPr>
          <w:rFonts w:ascii="Calibri" w:hAnsi="Calibri"/>
          <w:i/>
        </w:rPr>
        <w:t>η</w:t>
      </w:r>
      <w:r>
        <w:t xml:space="preserve"> ist die Lernrate zur Festlegung der Stärke der Gewichtsänderung</w:t>
      </w:r>
      <w:r w:rsidR="002915EA">
        <w:t xml:space="preserve"> und bestimmt die Geschwindigkeit der Konvergenz Richtung Minimum</w:t>
      </w:r>
      <w:r w:rsidR="0033287E">
        <w:t xml:space="preserve"> der Fehlerfunktion</w:t>
      </w:r>
      <w:r w:rsidR="002915EA">
        <w:t xml:space="preserve"> </w:t>
      </w:r>
      <w:r w:rsidR="002915EA">
        <w:fldChar w:fldCharType="begin" w:fldLock="1"/>
      </w:r>
      <w:r w:rsidR="002915EA">
        <w:instrText>ADDIN CSL_CITATION { "citationItems" : [ { "id" : "ITEM-1", "itemData" : { "DOI" : "10.1007/978-3-8348-9989-7", "ISBN" : "9783658135485", "author" : [ { "dropping-particle" : "", "family" : "Ertel", "given" : "Wolfgang", "non-dropping-particle" : "", "parse-names" : false, "suffix" : "" } ], "edition" : "4", "id" : "ITEM-1", "issued" : { "date-parts" : [ [ "2016" ] ] }, "publisher" : "Springer Fachmedien", "publisher-place" : "Wiesbaden", "title" : "Grundkurs K\u00fcnstliche Intelligenz", "type" : "book" }, "locator" : "289", "uris" : [ "http://www.mendeley.com/documents/?uuid=0227ae83-821e-43fc-b296-e367db7fd495" ] } ], "mendeley" : { "formattedCitation" : "(Ertel, 2016, S. 289)", "plainTextFormattedCitation" : "(Ertel, 2016, S. 289)", "previouslyFormattedCitation" : "(Ertel, 2016, S. 289)" }, "properties" : { "noteIndex" : 0 }, "schema" : "https://github.com/citation-style-language/schema/raw/master/csl-citation.json" }</w:instrText>
      </w:r>
      <w:r w:rsidR="002915EA">
        <w:fldChar w:fldCharType="separate"/>
      </w:r>
      <w:r w:rsidR="002915EA" w:rsidRPr="00730EB2">
        <w:rPr>
          <w:noProof/>
        </w:rPr>
        <w:t>(Ertel, 2016, S. 289)</w:t>
      </w:r>
      <w:r w:rsidR="002915EA">
        <w:fldChar w:fldCharType="end"/>
      </w:r>
      <w:r w:rsidR="00F97118">
        <w:t>.</w:t>
      </w:r>
      <m:oMath>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δ</m:t>
            </m:r>
          </m:e>
          <m:sub>
            <m:r>
              <w:rPr>
                <w:rFonts w:ascii="Cambria Math" w:eastAsiaTheme="minorEastAsia" w:hAnsi="Cambria Math"/>
              </w:rPr>
              <m:t>j</m:t>
            </m:r>
          </m:sub>
          <m:sup>
            <m:r>
              <w:rPr>
                <w:rFonts w:ascii="Cambria Math" w:eastAsiaTheme="minorEastAsia" w:hAnsi="Cambria Math"/>
              </w:rPr>
              <m:t>p</m:t>
            </m:r>
          </m:sup>
        </m:sSubSup>
      </m:oMath>
      <w:r w:rsidR="007B5242">
        <w:t xml:space="preserve"> </w:t>
      </w:r>
      <w:r w:rsidR="00F97118">
        <w:t xml:space="preserve">ist </w:t>
      </w:r>
      <w:r w:rsidR="007B5242">
        <w:t>das Fehle</w:t>
      </w:r>
      <w:r w:rsidR="007B5242">
        <w:t>r</w:t>
      </w:r>
      <w:r w:rsidR="005B21ED">
        <w:t xml:space="preserve">signal des Neurons </w:t>
      </w:r>
      <w:r w:rsidR="005B21ED" w:rsidRPr="00F97118">
        <w:rPr>
          <w:rFonts w:asciiTheme="majorHAnsi" w:hAnsiTheme="majorHAnsi"/>
          <w:i/>
        </w:rPr>
        <w:t>j</w:t>
      </w:r>
      <w:r w:rsidR="005B21ED">
        <w:t xml:space="preserve"> und abhängig davon, ob dieses ein </w:t>
      </w:r>
      <w:r w:rsidR="00CD41AA">
        <w:t>Neuron der Ausgabe- oder der</w:t>
      </w:r>
      <w:r w:rsidR="005B21ED">
        <w:t xml:space="preserve"> </w:t>
      </w:r>
      <w:r w:rsidR="00560642">
        <w:t xml:space="preserve">versteckten Schicht </w:t>
      </w:r>
      <w:r w:rsidR="005B21ED">
        <w:t>ist.</w:t>
      </w:r>
      <w:r w:rsidR="00C1529D">
        <w:t xml:space="preserve"> </w:t>
      </w:r>
      <w:r w:rsidR="0033287E">
        <w:t xml:space="preserve">Für ein verstecktes Neuron </w:t>
      </w:r>
      <w:r w:rsidR="0033287E" w:rsidRPr="0033287E">
        <w:rPr>
          <w:rFonts w:asciiTheme="majorHAnsi" w:hAnsiTheme="majorHAnsi"/>
          <w:i/>
        </w:rPr>
        <w:t>j</w:t>
      </w:r>
      <w:r w:rsidR="0033287E">
        <w:t xml:space="preserve"> errechnet sich </w:t>
      </w:r>
      <m:oMath>
        <m:sSubSup>
          <m:sSubSupPr>
            <m:ctrlPr>
              <w:rPr>
                <w:rFonts w:ascii="Cambria Math" w:eastAsiaTheme="minorEastAsia" w:hAnsi="Cambria Math"/>
                <w:i/>
              </w:rPr>
            </m:ctrlPr>
          </m:sSubSupPr>
          <m:e>
            <m:r>
              <w:rPr>
                <w:rFonts w:ascii="Cambria Math" w:eastAsiaTheme="minorEastAsia" w:hAnsi="Cambria Math"/>
              </w:rPr>
              <m:t>δ</m:t>
            </m:r>
          </m:e>
          <m:sub>
            <m:r>
              <w:rPr>
                <w:rFonts w:ascii="Cambria Math" w:eastAsiaTheme="minorEastAsia" w:hAnsi="Cambria Math"/>
              </w:rPr>
              <m:t>j</m:t>
            </m:r>
          </m:sub>
          <m:sup>
            <m:r>
              <w:rPr>
                <w:rFonts w:ascii="Cambria Math" w:eastAsiaTheme="minorEastAsia" w:hAnsi="Cambria Math"/>
              </w:rPr>
              <m:t>p</m:t>
            </m:r>
          </m:sup>
        </m:sSubSup>
      </m:oMath>
      <w:r w:rsidR="0033287E">
        <w:t xml:space="preserve"> aus den Änderungen aller </w:t>
      </w:r>
      <m:oMath>
        <m:sSubSup>
          <m:sSubSupPr>
            <m:ctrlPr>
              <w:rPr>
                <w:rFonts w:ascii="Cambria Math" w:eastAsiaTheme="minorEastAsia" w:hAnsi="Cambria Math"/>
                <w:i/>
              </w:rPr>
            </m:ctrlPr>
          </m:sSubSupPr>
          <m:e>
            <m:r>
              <w:rPr>
                <w:rFonts w:ascii="Cambria Math" w:eastAsiaTheme="minorEastAsia" w:hAnsi="Cambria Math"/>
              </w:rPr>
              <m:t>δ</m:t>
            </m:r>
          </m:e>
          <m:sub>
            <m:r>
              <w:rPr>
                <w:rFonts w:ascii="Cambria Math" w:eastAsiaTheme="minorEastAsia" w:hAnsi="Cambria Math"/>
              </w:rPr>
              <m:t>k</m:t>
            </m:r>
          </m:sub>
          <m:sup>
            <m:r>
              <w:rPr>
                <w:rFonts w:ascii="Cambria Math" w:eastAsiaTheme="minorEastAsia" w:hAnsi="Cambria Math"/>
              </w:rPr>
              <m:t>p</m:t>
            </m:r>
          </m:sup>
        </m:sSubSup>
      </m:oMath>
      <w:r w:rsidR="0033287E">
        <w:rPr>
          <w:rFonts w:eastAsiaTheme="minorEastAsia"/>
        </w:rPr>
        <w:t xml:space="preserve"> der nächsthöheren Schicht</w:t>
      </w:r>
      <w:r w:rsidR="00D75A79">
        <w:rPr>
          <w:rFonts w:eastAsiaTheme="minorEastAsia"/>
        </w:rPr>
        <w:t xml:space="preserve">. Bei einem Ausgabeneuron ist </w:t>
      </w:r>
      <m:oMath>
        <m:sSubSup>
          <m:sSubSupPr>
            <m:ctrlPr>
              <w:rPr>
                <w:rFonts w:ascii="Cambria Math" w:eastAsiaTheme="minorEastAsia" w:hAnsi="Cambria Math"/>
                <w:i/>
              </w:rPr>
            </m:ctrlPr>
          </m:sSubSupPr>
          <m:e>
            <m:r>
              <w:rPr>
                <w:rFonts w:ascii="Cambria Math" w:eastAsiaTheme="minorEastAsia" w:hAnsi="Cambria Math"/>
              </w:rPr>
              <m:t>δ</m:t>
            </m:r>
          </m:e>
          <m:sub>
            <m:r>
              <w:rPr>
                <w:rFonts w:ascii="Cambria Math" w:eastAsiaTheme="minorEastAsia" w:hAnsi="Cambria Math"/>
              </w:rPr>
              <m:t>j</m:t>
            </m:r>
          </m:sub>
          <m:sup>
            <m:r>
              <w:rPr>
                <w:rFonts w:ascii="Cambria Math" w:eastAsiaTheme="minorEastAsia" w:hAnsi="Cambria Math"/>
              </w:rPr>
              <m:t>p</m:t>
            </m:r>
          </m:sup>
        </m:sSubSup>
      </m:oMath>
      <w:r w:rsidR="00D75A79">
        <w:rPr>
          <w:rFonts w:eastAsiaTheme="minorEastAsia"/>
        </w:rPr>
        <w:t xml:space="preserve"> proportional zum Fehler des Netzes.</w:t>
      </w:r>
    </w:p>
    <w:p w:rsidR="00795761" w:rsidRDefault="00795761" w:rsidP="006938A2">
      <w:pPr>
        <w:spacing w:before="240"/>
        <w:rPr>
          <w:rFonts w:eastAsiaTheme="minorEastAsia"/>
        </w:rPr>
      </w:pPr>
      <w:r>
        <w:rPr>
          <w:rFonts w:eastAsiaTheme="minorEastAsia"/>
        </w:rPr>
        <w:t xml:space="preserve">Der generelle Ablauf der Backpropagation beginnt mit einer Initialisierung aller Gewichte mit zufälligen Werten. Darauf </w:t>
      </w:r>
      <w:r w:rsidR="00701549">
        <w:rPr>
          <w:rFonts w:eastAsiaTheme="minorEastAsia"/>
        </w:rPr>
        <w:t>f</w:t>
      </w:r>
      <w:r w:rsidR="009A7D6E">
        <w:rPr>
          <w:rFonts w:eastAsiaTheme="minorEastAsia"/>
        </w:rPr>
        <w:t>olgen die Schritte</w:t>
      </w:r>
      <w:r>
        <w:rPr>
          <w:rFonts w:eastAsiaTheme="minorEastAsia"/>
        </w:rPr>
        <w:t>:</w:t>
      </w:r>
    </w:p>
    <w:p w:rsidR="00795761" w:rsidRDefault="00D7681B" w:rsidP="00795761">
      <w:pPr>
        <w:pStyle w:val="Listenabsatz"/>
        <w:numPr>
          <w:ilvl w:val="0"/>
          <w:numId w:val="42"/>
        </w:numPr>
        <w:spacing w:before="240"/>
        <w:rPr>
          <w:rFonts w:eastAsiaTheme="minorEastAsia"/>
        </w:rPr>
      </w:pPr>
      <w:r>
        <w:rPr>
          <w:rFonts w:eastAsiaTheme="minorEastAsia"/>
        </w:rPr>
        <w:t>das Trainingsmuster wird an der Eingabeschicht angelegt</w:t>
      </w:r>
    </w:p>
    <w:p w:rsidR="00D7681B" w:rsidRDefault="00D7681B" w:rsidP="00795761">
      <w:pPr>
        <w:pStyle w:val="Listenabsatz"/>
        <w:numPr>
          <w:ilvl w:val="0"/>
          <w:numId w:val="42"/>
        </w:numPr>
        <w:spacing w:before="240"/>
        <w:rPr>
          <w:rFonts w:eastAsiaTheme="minorEastAsia"/>
        </w:rPr>
      </w:pPr>
      <w:r>
        <w:rPr>
          <w:rFonts w:eastAsiaTheme="minorEastAsia"/>
        </w:rPr>
        <w:t>das Muster wird vorwärts durch das Netz propagiert, das heißt die Aktivierungen we</w:t>
      </w:r>
      <w:r>
        <w:rPr>
          <w:rFonts w:eastAsiaTheme="minorEastAsia"/>
        </w:rPr>
        <w:t>r</w:t>
      </w:r>
      <w:r>
        <w:rPr>
          <w:rFonts w:eastAsiaTheme="minorEastAsia"/>
        </w:rPr>
        <w:t>den ab der ersten versteckten Schicht für alle Neuronen berechnet</w:t>
      </w:r>
    </w:p>
    <w:p w:rsidR="00D7681B" w:rsidRPr="00D7681B" w:rsidRDefault="00D7681B" w:rsidP="00795761">
      <w:pPr>
        <w:pStyle w:val="Listenabsatz"/>
        <w:numPr>
          <w:ilvl w:val="0"/>
          <w:numId w:val="42"/>
        </w:numPr>
        <w:spacing w:before="240"/>
        <w:rPr>
          <w:rFonts w:eastAsiaTheme="minorEastAsia"/>
        </w:rPr>
      </w:pPr>
      <w:r>
        <w:rPr>
          <w:rFonts w:eastAsiaTheme="minorEastAsia"/>
        </w:rPr>
        <w:t xml:space="preserve">der summierte quadratische Fehler </w:t>
      </w:r>
      <w:r w:rsidRPr="00D7681B">
        <w:rPr>
          <w:rFonts w:asciiTheme="majorHAnsi" w:hAnsiTheme="majorHAnsi"/>
          <w:i/>
        </w:rPr>
        <w:t>E</w:t>
      </w:r>
      <w:r w:rsidRPr="00D7681B">
        <w:rPr>
          <w:rFonts w:asciiTheme="majorHAnsi" w:hAnsiTheme="majorHAnsi"/>
          <w:i/>
          <w:vertAlign w:val="subscript"/>
        </w:rPr>
        <w:t>p</w:t>
      </w:r>
      <w:r>
        <w:rPr>
          <w:rFonts w:asciiTheme="majorHAnsi" w:hAnsiTheme="majorHAnsi"/>
          <w:i/>
        </w:rPr>
        <w:t xml:space="preserve"> </w:t>
      </w:r>
      <w:r>
        <w:t>wird berechnet</w:t>
      </w:r>
    </w:p>
    <w:p w:rsidR="00D7681B" w:rsidRPr="00795761" w:rsidRDefault="00D7681B" w:rsidP="00795761">
      <w:pPr>
        <w:pStyle w:val="Listenabsatz"/>
        <w:numPr>
          <w:ilvl w:val="0"/>
          <w:numId w:val="42"/>
        </w:numPr>
        <w:spacing w:before="240"/>
        <w:rPr>
          <w:rFonts w:eastAsiaTheme="minorEastAsia"/>
        </w:rPr>
      </w:pPr>
      <w:r>
        <w:lastRenderedPageBreak/>
        <w:t>der Fehler wird durch alle Schichten rückwärts propagiert und die Gewichte angepasst</w:t>
      </w:r>
    </w:p>
    <w:p w:rsidR="002C0AF9" w:rsidRPr="00EE22CF" w:rsidRDefault="00795761" w:rsidP="005114D1">
      <w:pPr>
        <w:spacing w:before="240"/>
      </w:pPr>
      <w:r>
        <w:rPr>
          <w:rFonts w:eastAsiaTheme="minorEastAsia"/>
        </w:rPr>
        <w:t xml:space="preserve">Die Schritte werden </w:t>
      </w:r>
      <w:r w:rsidR="00701549">
        <w:rPr>
          <w:rFonts w:eastAsiaTheme="minorEastAsia"/>
        </w:rPr>
        <w:t xml:space="preserve">für jedes Trainingsmuster </w:t>
      </w:r>
      <w:r>
        <w:rPr>
          <w:rFonts w:eastAsiaTheme="minorEastAsia"/>
        </w:rPr>
        <w:t>wiederholt, bis die Gewichte konvergiert sind oder eine festgele</w:t>
      </w:r>
      <w:r>
        <w:rPr>
          <w:rFonts w:eastAsiaTheme="minorEastAsia"/>
        </w:rPr>
        <w:t>g</w:t>
      </w:r>
      <w:r>
        <w:rPr>
          <w:rFonts w:eastAsiaTheme="minorEastAsia"/>
        </w:rPr>
        <w:t xml:space="preserve">te </w:t>
      </w:r>
      <w:r w:rsidR="00701549">
        <w:rPr>
          <w:rFonts w:eastAsiaTheme="minorEastAsia"/>
        </w:rPr>
        <w:t xml:space="preserve">diskrete </w:t>
      </w:r>
      <w:r>
        <w:rPr>
          <w:rFonts w:eastAsiaTheme="minorEastAsia"/>
        </w:rPr>
        <w:t>Zeitschranke erreicht ist.</w:t>
      </w:r>
    </w:p>
    <w:p w:rsidR="00FB4A0A" w:rsidRPr="0038253A" w:rsidRDefault="00FB4A0A" w:rsidP="001C675C">
      <w:pPr>
        <w:pStyle w:val="berschrift3"/>
        <w:numPr>
          <w:ilvl w:val="2"/>
          <w:numId w:val="1"/>
        </w:numPr>
        <w:jc w:val="left"/>
      </w:pPr>
      <w:bookmarkStart w:id="78" w:name="_Ref475726605"/>
      <w:bookmarkStart w:id="79" w:name="_Toc475891507"/>
      <w:r>
        <w:t>Features</w:t>
      </w:r>
      <w:bookmarkEnd w:id="78"/>
      <w:r>
        <w:t xml:space="preserve"> zur Beschreibung von Bildregionen</w:t>
      </w:r>
      <w:bookmarkEnd w:id="79"/>
    </w:p>
    <w:p w:rsidR="00FB4A0A" w:rsidRDefault="007B48D1" w:rsidP="00FB4A0A">
      <w:pPr>
        <w:pStyle w:val="berschrift4"/>
        <w:numPr>
          <w:ilvl w:val="3"/>
          <w:numId w:val="1"/>
        </w:numPr>
        <w:ind w:left="851" w:hanging="851"/>
      </w:pPr>
      <w:bookmarkStart w:id="80" w:name="_Toc475891508"/>
      <w:r>
        <w:t>Inarianz</w:t>
      </w:r>
      <w:bookmarkEnd w:id="80"/>
    </w:p>
    <w:p w:rsidR="00832F10" w:rsidRDefault="00832F10" w:rsidP="00832F10">
      <w:pPr>
        <w:rPr>
          <w:rFonts w:ascii="Arial" w:hAnsi="Arial" w:cs="Arial"/>
          <w:color w:val="000000"/>
          <w:sz w:val="25"/>
          <w:szCs w:val="25"/>
          <w:shd w:val="clear" w:color="auto" w:fill="F8F9FA"/>
        </w:rPr>
      </w:pPr>
      <w:r>
        <w:t>Invarianz!</w:t>
      </w:r>
      <w:r w:rsidR="00862801" w:rsidRPr="00862801">
        <w:rPr>
          <w:rFonts w:ascii="Arial" w:hAnsi="Arial" w:cs="Arial"/>
          <w:color w:val="000000"/>
          <w:sz w:val="25"/>
          <w:szCs w:val="25"/>
          <w:shd w:val="clear" w:color="auto" w:fill="F8F9FA"/>
        </w:rPr>
        <w:t xml:space="preserve"> </w:t>
      </w:r>
    </w:p>
    <w:p w:rsidR="009178DA" w:rsidRPr="000F5AE2" w:rsidRDefault="009178DA" w:rsidP="00832F10">
      <w:pPr>
        <w:rPr>
          <w:rFonts w:ascii="Arial" w:hAnsi="Arial" w:cs="Arial"/>
          <w:color w:val="FF0000"/>
          <w:sz w:val="25"/>
          <w:szCs w:val="25"/>
          <w:shd w:val="clear" w:color="auto" w:fill="F8F9FA"/>
        </w:rPr>
      </w:pPr>
    </w:p>
    <w:p w:rsidR="009178DA" w:rsidRPr="000F5AE2" w:rsidRDefault="009178DA" w:rsidP="009178DA">
      <w:pPr>
        <w:rPr>
          <w:color w:val="FF0000"/>
        </w:rPr>
      </w:pPr>
      <w:r w:rsidRPr="000F5AE2">
        <w:rPr>
          <w:color w:val="FF0000"/>
        </w:rPr>
        <w:t>This approach may be impractical, however, if the number of training examples is limited, or if there are several invariants (because the number of combinations of transformations grows exponentially with the number of such transformations). We therefore seek alternative approaches for encouraging an adaptive model to exhibit the required invariances. These can broadly be divided into four categories:</w:t>
      </w:r>
    </w:p>
    <w:p w:rsidR="009178DA" w:rsidRPr="000F5AE2" w:rsidRDefault="009178DA" w:rsidP="009178DA">
      <w:pPr>
        <w:rPr>
          <w:color w:val="FF0000"/>
        </w:rPr>
      </w:pPr>
      <w:r w:rsidRPr="000F5AE2">
        <w:rPr>
          <w:color w:val="FF0000"/>
        </w:rPr>
        <w:t>1. The training set is augmented using replicas of the training patterns, trans- formed accor</w:t>
      </w:r>
      <w:r w:rsidRPr="000F5AE2">
        <w:rPr>
          <w:color w:val="FF0000"/>
        </w:rPr>
        <w:t>d</w:t>
      </w:r>
      <w:r w:rsidRPr="000F5AE2">
        <w:rPr>
          <w:color w:val="FF0000"/>
        </w:rPr>
        <w:t>ing to the desired invariances. For instance, in our digit recog- nition example, we could make multiple copies of each example in which the</w:t>
      </w:r>
    </w:p>
    <w:p w:rsidR="009178DA" w:rsidRPr="000F5AE2" w:rsidRDefault="009178DA" w:rsidP="009178DA">
      <w:pPr>
        <w:rPr>
          <w:color w:val="FF0000"/>
        </w:rPr>
      </w:pPr>
      <w:r w:rsidRPr="000F5AE2">
        <w:rPr>
          <w:color w:val="FF0000"/>
        </w:rPr>
        <w:t>digit is shifted to a different position in each image.</w:t>
      </w:r>
    </w:p>
    <w:p w:rsidR="009178DA" w:rsidRPr="000F5AE2" w:rsidRDefault="009178DA" w:rsidP="009178DA">
      <w:pPr>
        <w:rPr>
          <w:color w:val="FF0000"/>
        </w:rPr>
      </w:pPr>
      <w:r w:rsidRPr="000F5AE2">
        <w:rPr>
          <w:color w:val="FF0000"/>
        </w:rPr>
        <w:t>2. A regularization term is added to the error function that penalizes changes in the model output when the input is transformed. This leads to the technique of tangent propagation, discussed in Section 5.5.4.</w:t>
      </w:r>
    </w:p>
    <w:p w:rsidR="009178DA" w:rsidRPr="000F5AE2" w:rsidRDefault="009178DA" w:rsidP="009178DA">
      <w:pPr>
        <w:rPr>
          <w:color w:val="FF0000"/>
        </w:rPr>
      </w:pPr>
      <w:r w:rsidRPr="000F5AE2">
        <w:rPr>
          <w:color w:val="FF0000"/>
        </w:rPr>
        <w:t>3. Invariance is built into the pre-processing by extracting features that are invari- ant under the required transformations. Any subsequent regression or classi- fication system that uses such features as inputs will necessarily also respect these invariances.</w:t>
      </w:r>
    </w:p>
    <w:p w:rsidR="009178DA" w:rsidRPr="000F5AE2" w:rsidRDefault="009178DA" w:rsidP="009178DA">
      <w:pPr>
        <w:rPr>
          <w:color w:val="FF0000"/>
        </w:rPr>
      </w:pPr>
      <w:r w:rsidRPr="000F5AE2">
        <w:rPr>
          <w:color w:val="FF0000"/>
        </w:rPr>
        <w:t>4. The final option is to build the invariance properties into the structure of a neu- ral network (or into the definition of a kernel function in the case of techniques such as the relevance vector machine). One way to achieve this is through the use of local receptive fields and shared weights, as discussed in the context of convolutional neural networks in Section 5.5.6.</w:t>
      </w:r>
    </w:p>
    <w:p w:rsidR="009178DA" w:rsidRPr="00832F10" w:rsidRDefault="009178DA" w:rsidP="009178DA">
      <w:r>
        <w:t>(Bishop 262)</w:t>
      </w:r>
    </w:p>
    <w:p w:rsidR="00FB4A0A" w:rsidRDefault="00FB4A0A" w:rsidP="00FB4A0A">
      <w:pPr>
        <w:pStyle w:val="berschrift4"/>
        <w:numPr>
          <w:ilvl w:val="3"/>
          <w:numId w:val="1"/>
        </w:numPr>
        <w:ind w:left="851" w:hanging="851"/>
      </w:pPr>
      <w:bookmarkStart w:id="81" w:name="_Toc475891509"/>
      <w:r>
        <w:lastRenderedPageBreak/>
        <w:t>Geometrische Merkmale und Momente</w:t>
      </w:r>
      <w:bookmarkEnd w:id="81"/>
    </w:p>
    <w:p w:rsidR="00FB4A0A" w:rsidRDefault="00FB4A0A" w:rsidP="00FB4A0A">
      <w:r>
        <w:t xml:space="preserve">Regionen eines Binärbildes können mit geometrischen Merkmalen beschrieben werden, dazu zählen: </w:t>
      </w:r>
    </w:p>
    <w:p w:rsidR="00FB4A0A" w:rsidRDefault="00FB4A0A" w:rsidP="00FB4A0A">
      <w:pPr>
        <w:pStyle w:val="Listenabsatz"/>
        <w:numPr>
          <w:ilvl w:val="0"/>
          <w:numId w:val="37"/>
        </w:numPr>
      </w:pPr>
      <w:r>
        <w:t>der Umfang, errechnet aus den Kontursegmenten einer zusammenhängenden Region</w:t>
      </w:r>
    </w:p>
    <w:p w:rsidR="00FB4A0A" w:rsidRDefault="00FB4A0A" w:rsidP="00FB4A0A">
      <w:pPr>
        <w:pStyle w:val="Listenabsatz"/>
        <w:numPr>
          <w:ilvl w:val="0"/>
          <w:numId w:val="37"/>
        </w:numPr>
      </w:pPr>
      <w:r>
        <w:t>die Fläche als Summe aller enthaltenen Bildpunkte</w:t>
      </w:r>
    </w:p>
    <w:p w:rsidR="00FB4A0A" w:rsidRDefault="00FB4A0A" w:rsidP="00FB4A0A">
      <w:pPr>
        <w:pStyle w:val="Listenabsatz"/>
        <w:numPr>
          <w:ilvl w:val="0"/>
          <w:numId w:val="37"/>
        </w:numPr>
      </w:pPr>
      <w:r>
        <w:t>die Kompaktheit als Relation zwischen Fläche und ihrem Umfang</w:t>
      </w:r>
    </w:p>
    <w:p w:rsidR="00D6585A" w:rsidRDefault="00D6585A" w:rsidP="00D6585A">
      <w:pPr>
        <w:pStyle w:val="berschrift4"/>
        <w:numPr>
          <w:ilvl w:val="3"/>
          <w:numId w:val="1"/>
        </w:numPr>
        <w:ind w:left="851" w:hanging="851"/>
      </w:pPr>
      <w:bookmarkStart w:id="82" w:name="_Toc475891510"/>
      <w:r>
        <w:t>SIFT / SURF</w:t>
      </w:r>
      <w:bookmarkEnd w:id="82"/>
    </w:p>
    <w:p w:rsidR="00D6585A" w:rsidRDefault="00211CE8" w:rsidP="00D6585A">
      <w:pPr>
        <w:pStyle w:val="berschrift3"/>
        <w:numPr>
          <w:ilvl w:val="2"/>
          <w:numId w:val="1"/>
        </w:numPr>
        <w:jc w:val="left"/>
      </w:pPr>
      <w:bookmarkStart w:id="83" w:name="_Ref475734984"/>
      <w:bookmarkStart w:id="84" w:name="_Toc475891511"/>
      <w:r>
        <w:t xml:space="preserve">k-Means </w:t>
      </w:r>
      <w:r w:rsidR="00D6585A">
        <w:t>Clustering</w:t>
      </w:r>
      <w:bookmarkEnd w:id="83"/>
      <w:bookmarkEnd w:id="84"/>
    </w:p>
    <w:p w:rsidR="0001621F" w:rsidRDefault="0001621F" w:rsidP="000B5F3D">
      <w:r>
        <w:t>Ziel des Clusterings ist es, in einem multidimensionalen Raum Gruppen  oder „Cluster“ von Daten</w:t>
      </w:r>
      <w:r w:rsidR="000B5F3D">
        <w:t xml:space="preserve"> </w:t>
      </w:r>
      <w:r>
        <w:t xml:space="preserve">zu identifizieren </w:t>
      </w:r>
      <w:r>
        <w:fldChar w:fldCharType="begin" w:fldLock="1"/>
      </w:r>
      <w:r w:rsidR="00E9771D">
        <w:instrText>ADDIN CSL_CITATION { "citationItems" : [ { "id" : "ITEM-1", "itemData" : { "ISBN" : "978-0387-31073-2",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Bishop", "given" : "Christopher M", "non-dropping-particle" : "", "parse-names" : false, "suffix" : "" } ], "id" : "ITEM-1", "issued" : { "date-parts" : [ [ "2006" ] ] }, "publisher" : "Springer Science+Business Media", "publisher-place" : "New York", "title" : "Pattern Recognition and Machine Learning", "type" : "book" }, "locator" : "424", "uris" : [ "http://www.mendeley.com/documents/?uuid=4cfed990-295a-4453-8749-9cb41f27b2e2" ] } ], "mendeley" : { "formattedCitation" : "(Bishop, 2006, S. 424)", "plainTextFormattedCitation" : "(Bishop, 2006, S. 424)", "previouslyFormattedCitation" : "(Bishop, 2006, S. 424)" }, "properties" : { "noteIndex" : 0 }, "schema" : "https://github.com/citation-style-language/schema/raw/master/csl-citation.json" }</w:instrText>
      </w:r>
      <w:r>
        <w:fldChar w:fldCharType="separate"/>
      </w:r>
      <w:r w:rsidRPr="0001621F">
        <w:rPr>
          <w:noProof/>
        </w:rPr>
        <w:t>(Bishop, 2006, S. 424)</w:t>
      </w:r>
      <w:r>
        <w:fldChar w:fldCharType="end"/>
      </w:r>
      <w:r w:rsidR="000B5F3D">
        <w:t xml:space="preserve">. Cluster </w:t>
      </w:r>
      <w:r>
        <w:t xml:space="preserve">sind Anhäufungen von </w:t>
      </w:r>
      <w:r w:rsidR="00E56C31">
        <w:t xml:space="preserve">benachbarten </w:t>
      </w:r>
      <w:r>
        <w:t>Punkten, deren Abstand</w:t>
      </w:r>
      <w:r w:rsidR="00211CE8">
        <w:t xml:space="preserve"> untereinander</w:t>
      </w:r>
      <w:r>
        <w:t xml:space="preserve"> typischerweise </w:t>
      </w:r>
      <w:r w:rsidR="000B5F3D">
        <w:t xml:space="preserve">kleiner </w:t>
      </w:r>
      <w:r>
        <w:t>ist als</w:t>
      </w:r>
      <w:r w:rsidR="000B5F3D">
        <w:t xml:space="preserve"> der Abstand </w:t>
      </w:r>
      <w:r w:rsidR="00E56C31">
        <w:t>zwischen</w:t>
      </w:r>
      <w:r w:rsidR="000B5F3D">
        <w:t xml:space="preserve"> Punkten aus </w:t>
      </w:r>
      <w:r w:rsidR="003D7F8C">
        <w:t>unterschiedlichen</w:t>
      </w:r>
      <w:r>
        <w:t xml:space="preserve"> Clus</w:t>
      </w:r>
      <w:r w:rsidR="000B5F3D">
        <w:t>tern</w:t>
      </w:r>
      <w:r w:rsidR="00E9771D">
        <w:t xml:space="preserve"> </w:t>
      </w:r>
      <w:r w:rsidR="00E9771D">
        <w:fldChar w:fldCharType="begin" w:fldLock="1"/>
      </w:r>
      <w:r w:rsidR="0064453D">
        <w:instrText>ADDIN CSL_CITATION { "citationItems" : [ { "id" : "ITEM-1", "itemData" : { "DOI" : "10.1007/978-3-8348-9989-7", "ISBN" : "9783658135485", "author" : [ { "dropping-particle" : "", "family" : "Ertel", "given" : "Wolfgang", "non-dropping-particle" : "", "parse-names" : false, "suffix" : "" } ], "edition" : "4", "id" : "ITEM-1", "issued" : { "date-parts" : [ [ "2016" ] ] }, "publisher" : "Springer Fachmedien", "publisher-place" : "Wiesbaden", "title" : "Grundkurs K\u00fcnstliche Intelligenz", "type" : "book" }, "locator" : "245", "uris" : [ "http://www.mendeley.com/documents/?uuid=0227ae83-821e-43fc-b296-e367db7fd495" ] } ], "mendeley" : { "formattedCitation" : "(Ertel, 2016, S. 245)", "plainTextFormattedCitation" : "(Ertel, 2016, S. 245)", "previouslyFormattedCitation" : "(Ertel, 2016, S. 245)" }, "properties" : { "noteIndex" : 0 }, "schema" : "https://github.com/citation-style-language/schema/raw/master/csl-citation.json" }</w:instrText>
      </w:r>
      <w:r w:rsidR="00E9771D">
        <w:fldChar w:fldCharType="separate"/>
      </w:r>
      <w:r w:rsidR="00E9771D" w:rsidRPr="00E9771D">
        <w:rPr>
          <w:noProof/>
        </w:rPr>
        <w:t>(Ertel, 2016, S. 245)</w:t>
      </w:r>
      <w:r w:rsidR="00E9771D">
        <w:fldChar w:fldCharType="end"/>
      </w:r>
      <w:r w:rsidR="000B5F3D">
        <w:t>.</w:t>
      </w:r>
    </w:p>
    <w:p w:rsidR="003B4DAD" w:rsidRDefault="00DC6C43" w:rsidP="000B5F3D">
      <w:r>
        <w:t>Ein sehr simples Verfahren zur Clusterbildung ist k-Means, bei dem</w:t>
      </w:r>
      <w:r w:rsidR="006A764C">
        <w:t xml:space="preserve"> die</w:t>
      </w:r>
      <w:r>
        <w:t xml:space="preserve"> </w:t>
      </w:r>
      <w:r w:rsidR="003B4DAD">
        <w:t xml:space="preserve">Anzahl der </w:t>
      </w:r>
      <w:r>
        <w:t xml:space="preserve">zu bildenden </w:t>
      </w:r>
      <w:r w:rsidRPr="009A1466">
        <w:rPr>
          <w:rFonts w:asciiTheme="majorHAnsi" w:hAnsiTheme="majorHAnsi"/>
          <w:i/>
        </w:rPr>
        <w:t>k</w:t>
      </w:r>
      <w:r>
        <w:t xml:space="preserve"> </w:t>
      </w:r>
      <w:r w:rsidR="003B4DAD">
        <w:t>Cluster von vornherein bekannt</w:t>
      </w:r>
      <w:r>
        <w:t xml:space="preserve"> sein muss</w:t>
      </w:r>
      <w:r w:rsidR="009C67BE">
        <w:t>.</w:t>
      </w:r>
      <w:r w:rsidR="009A1466">
        <w:t xml:space="preserve"> Die </w:t>
      </w:r>
      <w:r w:rsidR="009A1466" w:rsidRPr="009A1466">
        <w:rPr>
          <w:rFonts w:asciiTheme="majorHAnsi" w:hAnsiTheme="majorHAnsi"/>
          <w:i/>
        </w:rPr>
        <w:t>k</w:t>
      </w:r>
      <w:r w:rsidR="009A1466">
        <w:t xml:space="preserve"> Clusterze</w:t>
      </w:r>
      <w:r w:rsidR="009A1466">
        <w:t>n</w:t>
      </w:r>
      <w:r w:rsidR="009A1466">
        <w:t>tren werden</w:t>
      </w:r>
      <w:r>
        <w:t xml:space="preserve"> dabei</w:t>
      </w:r>
      <w:r w:rsidR="009A1466">
        <w:t xml:space="preserve"> zunächst zufällig oder per Hand initialisiert. Darauf folgen zwei Schritte </w:t>
      </w:r>
      <w:r w:rsidR="009A1466">
        <w:fldChar w:fldCharType="begin" w:fldLock="1"/>
      </w:r>
      <w:r w:rsidR="00CA2CFE">
        <w:instrText>ADDIN CSL_CITATION { "citationItems" : [ { "id" : "ITEM-1", "itemData" : { "DOI" : "10.1007/978-3-8348-9989-7", "ISBN" : "9783658135485", "author" : [ { "dropping-particle" : "", "family" : "Ertel", "given" : "Wolfgang", "non-dropping-particle" : "", "parse-names" : false, "suffix" : "" } ], "edition" : "4", "id" : "ITEM-1", "issued" : { "date-parts" : [ [ "2016" ] ] }, "publisher" : "Springer Fachmedien", "publisher-place" : "Wiesbaden", "title" : "Grundkurs K\u00fcnstliche Intelligenz", "type" : "book" }, "locator" : "246", "uris" : [ "http://www.mendeley.com/documents/?uuid=0227ae83-821e-43fc-b296-e367db7fd495" ] } ], "mendeley" : { "formattedCitation" : "(Ertel, 2016, S. 246)", "plainTextFormattedCitation" : "(Ertel, 2016, S. 246)", "previouslyFormattedCitation" : "(Ertel, 2016, S. 246)" }, "properties" : { "noteIndex" : 0 }, "schema" : "https://github.com/citation-style-language/schema/raw/master/csl-citation.json" }</w:instrText>
      </w:r>
      <w:r w:rsidR="009A1466">
        <w:fldChar w:fldCharType="separate"/>
      </w:r>
      <w:r w:rsidR="009A1466" w:rsidRPr="009A1466">
        <w:rPr>
          <w:noProof/>
        </w:rPr>
        <w:t>(Ertel, 2016, S. 246)</w:t>
      </w:r>
      <w:r w:rsidR="009A1466">
        <w:fldChar w:fldCharType="end"/>
      </w:r>
      <w:r w:rsidR="009A1466">
        <w:t>:</w:t>
      </w:r>
    </w:p>
    <w:p w:rsidR="009A1466" w:rsidRDefault="009A1466" w:rsidP="009A1466">
      <w:pPr>
        <w:pStyle w:val="Listenabsatz"/>
        <w:numPr>
          <w:ilvl w:val="0"/>
          <w:numId w:val="43"/>
        </w:numPr>
      </w:pPr>
      <w:r>
        <w:t>Zuordnung der Datenpunkte zu einem Clusterzentrum</w:t>
      </w:r>
    </w:p>
    <w:p w:rsidR="009A1466" w:rsidRDefault="009A1466" w:rsidP="009A1466">
      <w:pPr>
        <w:pStyle w:val="Listenabsatz"/>
        <w:numPr>
          <w:ilvl w:val="0"/>
          <w:numId w:val="43"/>
        </w:numPr>
      </w:pPr>
      <w:r>
        <w:t>Neuberechnung der Clusterzentren</w:t>
      </w:r>
    </w:p>
    <w:p w:rsidR="009A1466" w:rsidRPr="009A1466" w:rsidRDefault="009A1466" w:rsidP="009A1466">
      <w:r>
        <w:t xml:space="preserve">Diese beiden Schritte werden wiederholt, bis sich die Position der Clusterzentren nicht mehr verändert. Beispielhaft mit </w:t>
      </w:r>
      <w:r w:rsidRPr="009A1466">
        <w:rPr>
          <w:rFonts w:asciiTheme="majorHAnsi" w:hAnsiTheme="majorHAnsi"/>
          <w:i/>
        </w:rPr>
        <w:t>k</w:t>
      </w:r>
      <w:r>
        <w:rPr>
          <w:rFonts w:asciiTheme="majorHAnsi" w:hAnsiTheme="majorHAnsi"/>
          <w:i/>
        </w:rPr>
        <w:t xml:space="preserve"> = 2 </w:t>
      </w:r>
      <w:r>
        <w:t xml:space="preserve">ist der Ablauf in </w:t>
      </w:r>
      <w:r>
        <w:fldChar w:fldCharType="begin"/>
      </w:r>
      <w:r>
        <w:instrText xml:space="preserve"> REF _Ref475884301 \h </w:instrText>
      </w:r>
      <w:r>
        <w:fldChar w:fldCharType="separate"/>
      </w:r>
      <w:r w:rsidR="00472B2C">
        <w:t xml:space="preserve">Abbildung </w:t>
      </w:r>
      <w:r w:rsidR="00472B2C">
        <w:rPr>
          <w:noProof/>
        </w:rPr>
        <w:t>24</w:t>
      </w:r>
      <w:r>
        <w:fldChar w:fldCharType="end"/>
      </w:r>
      <w:r w:rsidR="007371C8">
        <w:t xml:space="preserve"> skizziert, wo</w:t>
      </w:r>
      <w:r w:rsidR="00CA2CFE">
        <w:t>bei</w:t>
      </w:r>
      <w:r w:rsidR="007371C8">
        <w:t xml:space="preserve"> die Kon</w:t>
      </w:r>
      <w:r w:rsidR="00CA2CFE">
        <w:t>v</w:t>
      </w:r>
      <w:r w:rsidR="007371C8">
        <w:t>ergenz nach drei Iterationen erreicht ist.</w:t>
      </w:r>
    </w:p>
    <w:p w:rsidR="009A1466" w:rsidRDefault="009A1466" w:rsidP="000B5F3D">
      <w:r>
        <w:rPr>
          <w:noProof/>
          <w:lang w:eastAsia="de-DE"/>
        </w:rPr>
        <w:drawing>
          <wp:inline distT="0" distB="0" distL="0" distR="0" wp14:anchorId="2F6A4EBE" wp14:editId="1C5B9CCD">
            <wp:extent cx="5400675" cy="1619250"/>
            <wp:effectExtent l="0" t="0" r="9525"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00675" cy="1619250"/>
                    </a:xfrm>
                    <a:prstGeom prst="rect">
                      <a:avLst/>
                    </a:prstGeom>
                    <a:noFill/>
                    <a:ln>
                      <a:noFill/>
                    </a:ln>
                  </pic:spPr>
                </pic:pic>
              </a:graphicData>
            </a:graphic>
          </wp:inline>
        </w:drawing>
      </w:r>
    </w:p>
    <w:p w:rsidR="009A1466" w:rsidRDefault="009A1466" w:rsidP="009A1466">
      <w:pPr>
        <w:pStyle w:val="Beschriftung"/>
      </w:pPr>
      <w:bookmarkStart w:id="85" w:name="_Ref475884301"/>
      <w:bookmarkStart w:id="86" w:name="_Toc475891580"/>
      <w:r>
        <w:t xml:space="preserve">Abbildung </w:t>
      </w:r>
      <w:r>
        <w:fldChar w:fldCharType="begin"/>
      </w:r>
      <w:r>
        <w:instrText xml:space="preserve"> SEQ Abbildung \* ARABIC </w:instrText>
      </w:r>
      <w:r>
        <w:fldChar w:fldCharType="separate"/>
      </w:r>
      <w:r w:rsidR="00472B2C">
        <w:rPr>
          <w:noProof/>
        </w:rPr>
        <w:t>24</w:t>
      </w:r>
      <w:r>
        <w:fldChar w:fldCharType="end"/>
      </w:r>
      <w:bookmarkEnd w:id="85"/>
      <w:r>
        <w:t xml:space="preserve"> - k-Means mit zwei </w:t>
      </w:r>
      <w:r w:rsidR="00B4063D">
        <w:t xml:space="preserve">zu bildenden </w:t>
      </w:r>
      <w:r>
        <w:t>Cluster</w:t>
      </w:r>
      <w:r w:rsidR="00B4063D">
        <w:t xml:space="preserve">n (hellgrau und schwarz) </w:t>
      </w:r>
      <w:r>
        <w:t>nach der Initialisierung</w:t>
      </w:r>
      <w:r w:rsidR="007371C8">
        <w:t xml:space="preserve"> (links) und nach </w:t>
      </w:r>
      <w:r w:rsidR="007371C8" w:rsidRPr="007371C8">
        <w:rPr>
          <w:rFonts w:asciiTheme="majorHAnsi" w:hAnsiTheme="majorHAnsi"/>
          <w:i/>
        </w:rPr>
        <w:t>t</w:t>
      </w:r>
      <w:r w:rsidR="007371C8">
        <w:t xml:space="preserve"> Iterati</w:t>
      </w:r>
      <w:r w:rsidR="007371C8">
        <w:t>o</w:t>
      </w:r>
      <w:r w:rsidR="007371C8">
        <w:t>nen</w:t>
      </w:r>
      <w:r w:rsidR="006D6F3D">
        <w:t xml:space="preserve"> (ab 2. von </w:t>
      </w:r>
      <w:r w:rsidR="002F153F">
        <w:t>l</w:t>
      </w:r>
      <w:r w:rsidR="006D6F3D">
        <w:t>inks</w:t>
      </w:r>
      <w:r w:rsidR="002F153F">
        <w:t>)</w:t>
      </w:r>
      <w:r w:rsidR="007371C8">
        <w:t xml:space="preserve">. </w:t>
      </w:r>
      <w:r w:rsidR="00B4063D">
        <w:t xml:space="preserve">Die Zuordnung der Datenpunkte zu den Clusterzentren (Kreise) ist </w:t>
      </w:r>
      <w:r w:rsidR="003B240D">
        <w:t xml:space="preserve">durch die Graustufe (hellgrau oder schwarz) </w:t>
      </w:r>
      <w:r w:rsidR="00B4063D">
        <w:t>codiert.</w:t>
      </w:r>
      <w:r w:rsidR="00CA2CFE">
        <w:t xml:space="preserve"> </w:t>
      </w:r>
      <w:r w:rsidR="00CA2CFE">
        <w:fldChar w:fldCharType="begin" w:fldLock="1"/>
      </w:r>
      <w:r w:rsidR="006D249D">
        <w:instrText>ADDIN CSL_CITATION { "citationItems" : [ { "id" : "ITEM-1", "itemData" : { "DOI" : "10.1007/978-3-8348-9989-7", "ISBN" : "9783658135485", "author" : [ { "dropping-particle" : "", "family" : "Ertel", "given" : "Wolfgang", "non-dropping-particle" : "", "parse-names" : false, "suffix" : "" } ], "edition" : "4", "id" : "ITEM-1", "issued" : { "date-parts" : [ [ "2016" ] ] }, "publisher" : "Springer Fachmedien", "publisher-place" : "Wiesbaden", "title" : "Grundkurs K\u00fcnstliche Intelligenz", "type" : "book" }, "locator" : "247", "uris" : [ "http://www.mendeley.com/documents/?uuid=0227ae83-821e-43fc-b296-e367db7fd495" ] } ], "mendeley" : { "formattedCitation" : "(Ertel, 2016, S. 247)", "plainTextFormattedCitation" : "(Ertel, 2016, S. 247)", "previouslyFormattedCitation" : "(Ertel, 2016, S. 247)" }, "properties" : { "noteIndex" : 0 }, "schema" : "https://github.com/citation-style-language/schema/raw/master/csl-citation.json" }</w:instrText>
      </w:r>
      <w:r w:rsidR="00CA2CFE">
        <w:fldChar w:fldCharType="separate"/>
      </w:r>
      <w:r w:rsidR="00CA2CFE" w:rsidRPr="00CA2CFE">
        <w:rPr>
          <w:b w:val="0"/>
          <w:noProof/>
        </w:rPr>
        <w:t>(Ertel, 2016, S. 247)</w:t>
      </w:r>
      <w:bookmarkEnd w:id="86"/>
      <w:r w:rsidR="00CA2CFE">
        <w:fldChar w:fldCharType="end"/>
      </w:r>
    </w:p>
    <w:p w:rsidR="00D6585A" w:rsidRPr="003B0964" w:rsidRDefault="006558B2" w:rsidP="00D6585A">
      <w:r>
        <w:lastRenderedPageBreak/>
        <w:t>Die Zuordnung der Punkte zum nächstgelegenen Zentrum erfolgt Abstandsfunktionen wie beispielsweise dem eukid</w:t>
      </w:r>
      <w:r w:rsidR="006D249D">
        <w:t>l</w:t>
      </w:r>
      <w:r>
        <w:t>ischen Abstand</w:t>
      </w:r>
      <w:r w:rsidR="006D249D">
        <w:t xml:space="preserve"> </w:t>
      </w:r>
      <w:r w:rsidR="006D249D">
        <w:fldChar w:fldCharType="begin" w:fldLock="1"/>
      </w:r>
      <w:r w:rsidR="00C51705">
        <w:instrText>ADDIN CSL_CITATION { "citationItems" : [ { "id" : "ITEM-1", "itemData" : { "DOI" : "10.1007/978-3-8348-9989-7", "ISBN" : "9783658135485", "author" : [ { "dropping-particle" : "", "family" : "Ertel", "given" : "Wolfgang", "non-dropping-particle" : "", "parse-names" : false, "suffix" : "" } ], "edition" : "4", "id" : "ITEM-1", "issued" : { "date-parts" : [ [ "2016" ] ] }, "publisher" : "Springer Fachmedien", "publisher-place" : "Wiesbaden", "title" : "Grundkurs K\u00fcnstliche Intelligenz", "type" : "book" }, "locator" : "245", "uris" : [ "http://www.mendeley.com/documents/?uuid=0227ae83-821e-43fc-b296-e367db7fd495" ] } ], "mendeley" : { "formattedCitation" : "(Ertel, 2016, S. 245)", "plainTextFormattedCitation" : "(Ertel, 2016, S. 245)", "previouslyFormattedCitation" : "(Ertel, 2016, S. 245)" }, "properties" : { "noteIndex" : 0 }, "schema" : "https://github.com/citation-style-language/schema/raw/master/csl-citation.json" }</w:instrText>
      </w:r>
      <w:r w:rsidR="006D249D">
        <w:fldChar w:fldCharType="separate"/>
      </w:r>
      <w:r w:rsidR="006D249D" w:rsidRPr="006D249D">
        <w:rPr>
          <w:noProof/>
        </w:rPr>
        <w:t>(Ertel, 2016, S. 245)</w:t>
      </w:r>
      <w:r w:rsidR="006D249D">
        <w:fldChar w:fldCharType="end"/>
      </w:r>
      <w:r>
        <w:t xml:space="preserve">. </w:t>
      </w:r>
      <w:r w:rsidR="009D15D7">
        <w:t xml:space="preserve">Das jeweilige Clusterzentrum </w:t>
      </w:r>
      <w:r w:rsidR="009D15D7" w:rsidRPr="009D15D7">
        <w:rPr>
          <w:rFonts w:asciiTheme="majorHAnsi" w:hAnsiTheme="majorHAnsi"/>
          <w:i/>
        </w:rPr>
        <w:t>μ</w:t>
      </w:r>
      <w:r w:rsidR="009D15D7">
        <w:t xml:space="preserve"> für</w:t>
      </w:r>
      <w:r w:rsidR="00CA6B87">
        <w:t xml:space="preserve"> die</w:t>
      </w:r>
      <w:r w:rsidR="009D15D7">
        <w:t xml:space="preserve"> </w:t>
      </w:r>
      <w:r w:rsidR="009D15D7" w:rsidRPr="00874F05">
        <w:rPr>
          <w:i/>
        </w:rPr>
        <w:t>x</w:t>
      </w:r>
      <w:r w:rsidR="009D15D7" w:rsidRPr="00874F05">
        <w:rPr>
          <w:i/>
          <w:vertAlign w:val="subscript"/>
        </w:rPr>
        <w:t>1</w:t>
      </w:r>
      <w:r w:rsidR="009D15D7" w:rsidRPr="00874F05">
        <w:rPr>
          <w:i/>
        </w:rPr>
        <w:t>,…</w:t>
      </w:r>
      <w:r w:rsidR="009D15D7">
        <w:rPr>
          <w:i/>
        </w:rPr>
        <w:t>,</w:t>
      </w:r>
      <w:r w:rsidR="009D15D7" w:rsidRPr="00874F05">
        <w:rPr>
          <w:i/>
        </w:rPr>
        <w:t>x</w:t>
      </w:r>
      <w:r w:rsidR="003263DD" w:rsidRPr="003263DD">
        <w:rPr>
          <w:rFonts w:asciiTheme="majorHAnsi" w:hAnsiTheme="majorHAnsi"/>
          <w:i/>
          <w:vertAlign w:val="subscript"/>
        </w:rPr>
        <w:t>l</w:t>
      </w:r>
      <w:r w:rsidR="009D15D7">
        <w:t xml:space="preserve"> </w:t>
      </w:r>
      <w:r w:rsidR="00CA6B87">
        <w:t xml:space="preserve">dem Zentrum zugeordneten </w:t>
      </w:r>
      <w:r w:rsidR="009D15D7">
        <w:t>Punkte wird in jeder Iteration wie folgt neu berec</w:t>
      </w:r>
      <w:r w:rsidR="009D15D7">
        <w:t>h</w:t>
      </w:r>
      <w:r w:rsidR="009D15D7">
        <w:t>net</w:t>
      </w:r>
      <w:r w:rsidR="003263DD">
        <w:t xml:space="preserve"> </w:t>
      </w:r>
      <w:r w:rsidR="009D15D7">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96"/>
        <w:gridCol w:w="1449"/>
      </w:tblGrid>
      <w:tr w:rsidR="009D15D7" w:rsidTr="006D249D">
        <w:tc>
          <w:tcPr>
            <w:tcW w:w="7196" w:type="dxa"/>
          </w:tcPr>
          <w:p w:rsidR="009D15D7" w:rsidRPr="00874F05" w:rsidRDefault="00CA6B87" w:rsidP="006D249D">
            <m:oMathPara>
              <m:oMath>
                <m:r>
                  <w:rPr>
                    <w:rFonts w:ascii="Cambria Math" w:hAnsi="Cambria Math"/>
                  </w:rPr>
                  <m:t>μ</m:t>
                </m:r>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l</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l</m:t>
                    </m:r>
                  </m:sup>
                  <m:e>
                    <m:sSub>
                      <m:sSubPr>
                        <m:ctrlPr>
                          <w:rPr>
                            <w:rFonts w:ascii="Cambria Math" w:hAnsi="Cambria Math"/>
                            <w:i/>
                          </w:rPr>
                        </m:ctrlPr>
                      </m:sSubPr>
                      <m:e>
                        <m:r>
                          <w:rPr>
                            <w:rFonts w:ascii="Cambria Math" w:hAnsi="Cambria Math"/>
                          </w:rPr>
                          <m:t>x</m:t>
                        </m:r>
                      </m:e>
                      <m:sub>
                        <m:r>
                          <w:rPr>
                            <w:rFonts w:ascii="Cambria Math" w:hAnsi="Cambria Math"/>
                          </w:rPr>
                          <m:t>i</m:t>
                        </m:r>
                      </m:sub>
                    </m:sSub>
                  </m:e>
                </m:nary>
              </m:oMath>
            </m:oMathPara>
          </w:p>
        </w:tc>
        <w:tc>
          <w:tcPr>
            <w:tcW w:w="1449" w:type="dxa"/>
            <w:vAlign w:val="center"/>
          </w:tcPr>
          <w:p w:rsidR="009D15D7" w:rsidRDefault="009D15D7" w:rsidP="009D15D7">
            <w:pPr>
              <w:jc w:val="center"/>
            </w:pPr>
            <w:r>
              <w:t>(10)</w:t>
            </w:r>
          </w:p>
        </w:tc>
      </w:tr>
    </w:tbl>
    <w:p w:rsidR="00637DD4" w:rsidRPr="00637DD4" w:rsidRDefault="00637DD4" w:rsidP="003C0107">
      <w:pPr>
        <w:jc w:val="left"/>
      </w:pPr>
    </w:p>
    <w:p w:rsidR="006A3746" w:rsidRDefault="006A3746" w:rsidP="003C0107">
      <w:pPr>
        <w:pStyle w:val="berschrift1"/>
        <w:numPr>
          <w:ilvl w:val="0"/>
          <w:numId w:val="1"/>
        </w:numPr>
        <w:jc w:val="left"/>
      </w:pPr>
      <w:bookmarkStart w:id="87" w:name="_Toc475891512"/>
      <w:r>
        <w:t>Konzeption</w:t>
      </w:r>
      <w:bookmarkEnd w:id="87"/>
    </w:p>
    <w:p w:rsidR="00A64565" w:rsidRDefault="00A64565" w:rsidP="003C0107">
      <w:pPr>
        <w:pStyle w:val="berschrift2"/>
        <w:numPr>
          <w:ilvl w:val="1"/>
          <w:numId w:val="1"/>
        </w:numPr>
        <w:ind w:left="567" w:hanging="567"/>
        <w:jc w:val="left"/>
      </w:pPr>
      <w:bookmarkStart w:id="88" w:name="_Toc475891513"/>
      <w:r>
        <w:t>Zielstellung</w:t>
      </w:r>
      <w:bookmarkEnd w:id="88"/>
    </w:p>
    <w:p w:rsidR="00207400" w:rsidRDefault="00207400" w:rsidP="00FB4799">
      <w:r>
        <w:t>System entwerfen, Muster</w:t>
      </w:r>
      <w:r w:rsidR="00C04F32">
        <w:t xml:space="preserve"> erkennen, die der klassifizierung dienen</w:t>
      </w:r>
    </w:p>
    <w:p w:rsidR="00BE65E3" w:rsidRDefault="00FB4799" w:rsidP="00FB4799">
      <w:r>
        <w:t>abbilden, wie Mensch Blätter unterscheidet</w:t>
      </w:r>
      <w:r w:rsidR="00BE65E3">
        <w:t xml:space="preserve"> -&gt; </w:t>
      </w:r>
      <w:r w:rsidR="00D704D9">
        <w:t xml:space="preserve">möglichst </w:t>
      </w:r>
      <w:r w:rsidR="00BE65E3">
        <w:t>viel</w:t>
      </w:r>
      <w:r w:rsidR="00CC5E0F">
        <w:t xml:space="preserve"> prior knowledge(Vorwissen)</w:t>
      </w:r>
      <w:r w:rsidR="00BE65E3">
        <w:t xml:space="preserve"> in features packen</w:t>
      </w:r>
    </w:p>
    <w:p w:rsidR="00BB5E4D" w:rsidRDefault="00BB5E4D" w:rsidP="00FB4799">
      <w:r>
        <w:t>keine Aussage über Größe möglich</w:t>
      </w:r>
    </w:p>
    <w:p w:rsidR="00625015" w:rsidRDefault="00625015" w:rsidP="00FB4799">
      <w:r>
        <w:t>Konzentration auf Form der Blattspreite, da sehr variabel</w:t>
      </w:r>
    </w:p>
    <w:p w:rsidR="00380D4D" w:rsidRDefault="00380D4D" w:rsidP="00FB4799">
      <w:r>
        <w:t>Blätter einzeln betrachten, Anordnung fällt somit weg. Aber: zusammengesetzte Blätter auch als solche betrachten</w:t>
      </w:r>
      <w:r w:rsidR="001C6262">
        <w:t xml:space="preserve"> (nicht Blättchen</w:t>
      </w:r>
      <w:r w:rsidR="005A36FC">
        <w:t xml:space="preserve"> einzeln</w:t>
      </w:r>
      <w:r w:rsidR="001C6262">
        <w:t>)</w:t>
      </w:r>
    </w:p>
    <w:p w:rsidR="00C965C0" w:rsidRDefault="00C965C0" w:rsidP="00FB4799">
      <w:r>
        <w:t>keine Metamorphosen</w:t>
      </w:r>
    </w:p>
    <w:p w:rsidR="00E05C22" w:rsidRDefault="00E05C22" w:rsidP="00FB4799">
      <w:r>
        <w:t>Fotos einzelstehender Blätter</w:t>
      </w:r>
    </w:p>
    <w:p w:rsidR="00207400" w:rsidRDefault="00207400" w:rsidP="00FB4799">
      <w:r>
        <w:t>Ausreichend viele Features wählen, Optionen auch bei Modellen, siehe Entwurf des Systems</w:t>
      </w:r>
    </w:p>
    <w:p w:rsidR="00176E70" w:rsidRDefault="00E05C22" w:rsidP="003C0107">
      <w:pPr>
        <w:pStyle w:val="berschrift2"/>
        <w:numPr>
          <w:ilvl w:val="1"/>
          <w:numId w:val="1"/>
        </w:numPr>
        <w:ind w:left="567" w:hanging="567"/>
        <w:jc w:val="left"/>
      </w:pPr>
      <w:bookmarkStart w:id="89" w:name="_Toc475891514"/>
      <w:r>
        <w:t>Testumgebung</w:t>
      </w:r>
      <w:bookmarkEnd w:id="89"/>
    </w:p>
    <w:p w:rsidR="00E05C22" w:rsidRDefault="00F81975" w:rsidP="00E05C22">
      <w:r>
        <w:t xml:space="preserve">aus </w:t>
      </w:r>
      <w:r w:rsidR="00E05C22">
        <w:t>Oberfläche</w:t>
      </w:r>
      <w:r>
        <w:t xml:space="preserve"> heraus Segmentierung testen, Features extrahieren/kombinieren, Training starten</w:t>
      </w:r>
    </w:p>
    <w:p w:rsidR="00E05C22" w:rsidRPr="00E05C22" w:rsidRDefault="00F81975" w:rsidP="00E05C22">
      <w:r>
        <w:t>Unittests</w:t>
      </w:r>
    </w:p>
    <w:p w:rsidR="00272311" w:rsidRDefault="00272311" w:rsidP="003C0107">
      <w:pPr>
        <w:pStyle w:val="berschrift2"/>
        <w:numPr>
          <w:ilvl w:val="1"/>
          <w:numId w:val="1"/>
        </w:numPr>
        <w:ind w:left="567" w:hanging="567"/>
        <w:jc w:val="left"/>
      </w:pPr>
      <w:bookmarkStart w:id="90" w:name="_Toc475891515"/>
      <w:r>
        <w:lastRenderedPageBreak/>
        <w:t>Vorhandene</w:t>
      </w:r>
      <w:r w:rsidR="006E3786">
        <w:t xml:space="preserve"> Lösungen</w:t>
      </w:r>
      <w:r w:rsidR="00E05C22">
        <w:t xml:space="preserve"> (oder Einordnung in Konte</w:t>
      </w:r>
      <w:r w:rsidR="00EE3A81">
        <w:t>x</w:t>
      </w:r>
      <w:r w:rsidR="00E05C22">
        <w:t>t oder so)</w:t>
      </w:r>
      <w:bookmarkEnd w:id="90"/>
    </w:p>
    <w:p w:rsidR="00B56EAB" w:rsidRDefault="00B56EAB" w:rsidP="003C0107">
      <w:pPr>
        <w:pStyle w:val="berschrift3"/>
        <w:numPr>
          <w:ilvl w:val="2"/>
          <w:numId w:val="1"/>
        </w:numPr>
        <w:jc w:val="left"/>
      </w:pPr>
      <w:bookmarkStart w:id="91" w:name="_Toc475891516"/>
      <w:r>
        <w:t>Überblick</w:t>
      </w:r>
      <w:bookmarkEnd w:id="91"/>
    </w:p>
    <w:p w:rsidR="006D5946" w:rsidRDefault="00C9072C" w:rsidP="00C9072C">
      <w:r>
        <w:t>Wie in Kapitel</w:t>
      </w:r>
      <w:r w:rsidR="00E359DE">
        <w:t xml:space="preserve"> </w:t>
      </w:r>
      <w:r w:rsidR="00E359DE">
        <w:fldChar w:fldCharType="begin"/>
      </w:r>
      <w:r w:rsidR="00E359DE">
        <w:instrText xml:space="preserve"> REF _Ref471225201 \r \h </w:instrText>
      </w:r>
      <w:r w:rsidR="00E359DE">
        <w:fldChar w:fldCharType="separate"/>
      </w:r>
      <w:r w:rsidR="00472B2C">
        <w:rPr>
          <w:b/>
          <w:bCs/>
        </w:rPr>
        <w:t>Fehler! Verweisquelle konnte nicht gefunden werden.</w:t>
      </w:r>
      <w:r w:rsidR="00E359DE">
        <w:fldChar w:fldCharType="end"/>
      </w:r>
      <w:r>
        <w:t xml:space="preserve"> bereits erwähnt, sind verschiedene </w:t>
      </w:r>
      <w:r w:rsidR="00586153">
        <w:t>Arbeitsschritte notwendig, um die Ausgangsdaten für die vorzubereiten</w:t>
      </w:r>
      <w:r w:rsidR="000E29DF">
        <w:t>.</w:t>
      </w:r>
    </w:p>
    <w:p w:rsidR="006D5946" w:rsidRDefault="000E29DF" w:rsidP="00C9072C">
      <w:pPr>
        <w:rPr>
          <w:noProof/>
        </w:rPr>
      </w:pPr>
      <w:r>
        <w:t xml:space="preserve">Um die Blätter einheitlich beschreiben zu können, müssen die Deskriptoren unabhängig von Skalierung, </w:t>
      </w:r>
      <w:r w:rsidR="00C716E5">
        <w:t>Rotation und ? beschreiben.</w:t>
      </w:r>
      <w:r w:rsidR="00761B53">
        <w:t xml:space="preserve"> </w:t>
      </w:r>
      <w:r w:rsidR="00761B53">
        <w:rPr>
          <w:noProof/>
        </w:rPr>
        <w:t>Chaki, Parekh und</w:t>
      </w:r>
      <w:r w:rsidR="00761B53" w:rsidRPr="002D70F2">
        <w:rPr>
          <w:noProof/>
        </w:rPr>
        <w:t xml:space="preserve"> Bhattacharya</w:t>
      </w:r>
      <w:r w:rsidR="00761B53">
        <w:rPr>
          <w:noProof/>
        </w:rPr>
        <w:t xml:space="preserve"> (2015) schlagen vor das Blatt zuvor zu rotieren.</w:t>
      </w:r>
    </w:p>
    <w:p w:rsidR="00B12AE0" w:rsidRDefault="00B12AE0" w:rsidP="00C9072C">
      <w:r>
        <w:rPr>
          <w:noProof/>
        </w:rPr>
        <w:t>Datenbanken für Blätter</w:t>
      </w:r>
    </w:p>
    <w:p w:rsidR="00C9072C" w:rsidRPr="00C9072C" w:rsidRDefault="00C9072C" w:rsidP="00C9072C">
      <w:r>
        <w:t>Einen interessanten Ansatz bietet</w:t>
      </w:r>
    </w:p>
    <w:tbl>
      <w:tblPr>
        <w:tblStyle w:val="Tabellenraster"/>
        <w:tblW w:w="0" w:type="auto"/>
        <w:tblLayout w:type="fixed"/>
        <w:tblLook w:val="04A0" w:firstRow="1" w:lastRow="0" w:firstColumn="1" w:lastColumn="0" w:noHBand="0" w:noVBand="1"/>
      </w:tblPr>
      <w:tblGrid>
        <w:gridCol w:w="959"/>
        <w:gridCol w:w="2823"/>
        <w:gridCol w:w="2373"/>
        <w:gridCol w:w="1231"/>
        <w:gridCol w:w="1052"/>
        <w:gridCol w:w="1052"/>
      </w:tblGrid>
      <w:tr w:rsidR="001F4093" w:rsidTr="001F4093">
        <w:tc>
          <w:tcPr>
            <w:tcW w:w="959" w:type="dxa"/>
          </w:tcPr>
          <w:p w:rsidR="001F4093" w:rsidRDefault="001F4093" w:rsidP="003C0107">
            <w:pPr>
              <w:jc w:val="left"/>
            </w:pPr>
            <w:r>
              <w:t>Autoren</w:t>
            </w:r>
          </w:p>
        </w:tc>
        <w:tc>
          <w:tcPr>
            <w:tcW w:w="2823" w:type="dxa"/>
          </w:tcPr>
          <w:p w:rsidR="001F4093" w:rsidRDefault="001F4093" w:rsidP="003C0107">
            <w:pPr>
              <w:jc w:val="left"/>
            </w:pPr>
            <w:r>
              <w:t>preprocessing</w:t>
            </w:r>
          </w:p>
        </w:tc>
        <w:tc>
          <w:tcPr>
            <w:tcW w:w="2373" w:type="dxa"/>
          </w:tcPr>
          <w:p w:rsidR="001F4093" w:rsidRDefault="001F4093" w:rsidP="003C0107">
            <w:pPr>
              <w:jc w:val="left"/>
            </w:pPr>
            <w:r>
              <w:t>Deskriptoren</w:t>
            </w:r>
          </w:p>
        </w:tc>
        <w:tc>
          <w:tcPr>
            <w:tcW w:w="1231" w:type="dxa"/>
          </w:tcPr>
          <w:p w:rsidR="001F4093" w:rsidRDefault="001F4093" w:rsidP="003C0107">
            <w:pPr>
              <w:jc w:val="left"/>
            </w:pPr>
            <w:r>
              <w:t>Klassifik</w:t>
            </w:r>
            <w:r>
              <w:t>a</w:t>
            </w:r>
            <w:r>
              <w:t>toren</w:t>
            </w:r>
          </w:p>
        </w:tc>
        <w:tc>
          <w:tcPr>
            <w:tcW w:w="1052" w:type="dxa"/>
          </w:tcPr>
          <w:p w:rsidR="001F4093" w:rsidRDefault="001F4093" w:rsidP="003C0107">
            <w:pPr>
              <w:jc w:val="left"/>
            </w:pPr>
            <w:r>
              <w:t>Date</w:t>
            </w:r>
            <w:r>
              <w:t>n</w:t>
            </w:r>
            <w:r>
              <w:t>satz</w:t>
            </w:r>
          </w:p>
        </w:tc>
        <w:tc>
          <w:tcPr>
            <w:tcW w:w="1052" w:type="dxa"/>
          </w:tcPr>
          <w:p w:rsidR="001F4093" w:rsidRDefault="001F4093" w:rsidP="003C0107">
            <w:pPr>
              <w:jc w:val="left"/>
            </w:pPr>
            <w:r>
              <w:t>Schluss</w:t>
            </w:r>
          </w:p>
        </w:tc>
      </w:tr>
      <w:tr w:rsidR="001F4093" w:rsidTr="001F4093">
        <w:tc>
          <w:tcPr>
            <w:tcW w:w="959" w:type="dxa"/>
          </w:tcPr>
          <w:p w:rsidR="001F4093" w:rsidRDefault="001F4093" w:rsidP="00153C9E">
            <w:pPr>
              <w:jc w:val="left"/>
            </w:pPr>
            <w:r>
              <w:fldChar w:fldCharType="begin" w:fldLock="1"/>
            </w:r>
            <w:r w:rsidR="00153C9E">
              <w:instrText>ADDIN CSL_CITATION { "citationItems" : [ { "id" : "ITEM-1", "itemData" : { "DOI" : "10.1016/j.patrec.2015.02.010", "ISBN" : "8697103576", "ISSN" : "01678655", "abstract" : "Abstract This paper proposes a novel methodology of characterizing and recognizing plant leaves using a combination of texture and shape features. Texture of the leaf is modeled using Gabor filter and gray level co-occurrence matrix (GLCM) while shape of the leaf is captured using a set of curvelet transform coefficients together with invariant moments. Since these features are in general sensitive to the orientation and scaling of the leaf image, a pre-processing stage prior to feature extraction is applied to make corrections for varying translation, rotation and scaling factors. Efficacy of the proposed methods is studied by using two neural classifiers: a neuro-fuzzy controller (NFC) and a feed-forward back-propagation multi-layered perceptron (MLP) to discriminate between 31 classes of leaves. The features have been applied individually as well as in combination to investigate how recognition accuracies can be improved. Experimental results demonstrate that the proposed approach is effective in recognizing leaves with varying texture, shape, size and orientations to an acceptable degree.", "author" : [ { "dropping-particle" : "", "family" : "Chaki", "given" : "Jyotismita", "non-dropping-particle" : "", "parse-names" : false, "suffix" : "" }, { "dropping-particle" : "", "family" : "Parekh", "given" : "Ranjan", "non-dropping-particle" : "", "parse-names" : false, "suffix" : "" }, { "dropping-particle" : "", "family" : "Bhattacharya", "given" : "Samar", "non-dropping-particle" : "", "parse-names" : false, "suffix" : "" } ], "container-title" : "Pattern Recognition Letters", "id" : "ITEM-1", "issued" : { "date-parts" : [ [ "2015" ] ] }, "page" : "61-68", "publisher" : "Elsevier Ltd.", "title" : "Plant leaf recognition using texture and shape features with neural classifiers", "type" : "article-journal", "volume" : "58" }, "uris" : [ "http://www.mendeley.com/documents/?uuid=cf8b79c0-2b34-43f3-bb73-3575fd3c3dfe" ] } ], "mendeley" : { "formattedCitation" : "(Chaki, Parekh, &amp; Bhattacharya, 2015)", "plainTextFormattedCitation" : "(Chaki, Parekh, &amp; Bhattacharya, 2015)", "previouslyFormattedCitation" : "(Chaki, Parekh, &amp; Bhattacharya, 2015)" }, "properties" : { "noteIndex" : 0 }, "schema" : "https://github.com/citation-style-language/schema/raw/master/csl-citation.json" }</w:instrText>
            </w:r>
            <w:r>
              <w:fldChar w:fldCharType="separate"/>
            </w:r>
            <w:r w:rsidR="00153C9E" w:rsidRPr="00153C9E">
              <w:rPr>
                <w:noProof/>
              </w:rPr>
              <w:t>(Chaki, Parekh, &amp; Bhattacharya, 2015)</w:t>
            </w:r>
            <w:r>
              <w:fldChar w:fldCharType="end"/>
            </w:r>
          </w:p>
        </w:tc>
        <w:tc>
          <w:tcPr>
            <w:tcW w:w="2823" w:type="dxa"/>
          </w:tcPr>
          <w:p w:rsidR="001F4093" w:rsidRDefault="001F4093" w:rsidP="003C0107">
            <w:pPr>
              <w:jc w:val="left"/>
            </w:pPr>
            <w:r>
              <w:t>- Graustufen, Binarisierung, Kontur</w:t>
            </w:r>
          </w:p>
          <w:p w:rsidR="001F4093" w:rsidRDefault="001F4093" w:rsidP="003C0107">
            <w:pPr>
              <w:jc w:val="left"/>
            </w:pPr>
            <w:r>
              <w:t>- Blatt rotiert, so dass Hauptachse ausgerichtet zu horizontaler Achse</w:t>
            </w:r>
          </w:p>
          <w:p w:rsidR="001F4093" w:rsidRDefault="001F4093" w:rsidP="003C0107">
            <w:pPr>
              <w:jc w:val="left"/>
            </w:pPr>
            <w:r>
              <w:t>- Beschneidung auf BB-Größe, Skalierung auf einheitl. Auflösung (7 „slots“ mit max. 300 px)</w:t>
            </w:r>
          </w:p>
        </w:tc>
        <w:tc>
          <w:tcPr>
            <w:tcW w:w="2373" w:type="dxa"/>
          </w:tcPr>
          <w:p w:rsidR="001F4093" w:rsidRDefault="001F4093" w:rsidP="003C0107">
            <w:pPr>
              <w:jc w:val="left"/>
            </w:pPr>
            <w:r>
              <w:t xml:space="preserve">-Textur: Gabor-Filter, </w:t>
            </w:r>
            <w:r w:rsidRPr="00551A9C">
              <w:rPr>
                <w:color w:val="00B050"/>
              </w:rPr>
              <w:t>Gray level co-occurrencematrix</w:t>
            </w:r>
          </w:p>
          <w:p w:rsidR="001F4093" w:rsidRDefault="001F4093" w:rsidP="003C0107">
            <w:pPr>
              <w:jc w:val="left"/>
            </w:pPr>
            <w:r>
              <w:t xml:space="preserve">-Form: </w:t>
            </w:r>
            <w:r w:rsidRPr="00551A9C">
              <w:rPr>
                <w:color w:val="00B050"/>
              </w:rPr>
              <w:t>Curvelet-Transform</w:t>
            </w:r>
            <w:r>
              <w:t>, Hu-Momente</w:t>
            </w:r>
          </w:p>
          <w:p w:rsidR="001F4093" w:rsidRDefault="001F4093" w:rsidP="003C0107">
            <w:pPr>
              <w:jc w:val="left"/>
            </w:pPr>
            <w:r>
              <w:t>- komibinierter Featurevektor aus beiden</w:t>
            </w:r>
          </w:p>
        </w:tc>
        <w:tc>
          <w:tcPr>
            <w:tcW w:w="1231" w:type="dxa"/>
          </w:tcPr>
          <w:p w:rsidR="001F4093" w:rsidRDefault="001F4093" w:rsidP="003C0107">
            <w:pPr>
              <w:jc w:val="left"/>
            </w:pPr>
            <w:r>
              <w:t>-MLP</w:t>
            </w:r>
          </w:p>
          <w:p w:rsidR="001F4093" w:rsidRDefault="001F4093" w:rsidP="003C0107">
            <w:pPr>
              <w:jc w:val="left"/>
            </w:pPr>
            <w:r>
              <w:t>-neuro fuzzy classifier</w:t>
            </w:r>
          </w:p>
        </w:tc>
        <w:tc>
          <w:tcPr>
            <w:tcW w:w="1052" w:type="dxa"/>
          </w:tcPr>
          <w:p w:rsidR="001F4093" w:rsidRDefault="001F4093" w:rsidP="003C0107">
            <w:pPr>
              <w:jc w:val="left"/>
            </w:pPr>
            <w:r>
              <w:t>-Flavia</w:t>
            </w:r>
          </w:p>
        </w:tc>
        <w:tc>
          <w:tcPr>
            <w:tcW w:w="1052" w:type="dxa"/>
          </w:tcPr>
          <w:p w:rsidR="001F4093" w:rsidRDefault="001F4093" w:rsidP="003C0107">
            <w:pPr>
              <w:jc w:val="left"/>
            </w:pPr>
          </w:p>
        </w:tc>
      </w:tr>
      <w:tr w:rsidR="001F4093" w:rsidTr="001F4093">
        <w:tc>
          <w:tcPr>
            <w:tcW w:w="959" w:type="dxa"/>
          </w:tcPr>
          <w:p w:rsidR="001F4093" w:rsidRDefault="001F4093" w:rsidP="002E3B2E">
            <w:pPr>
              <w:jc w:val="left"/>
            </w:pPr>
            <w:r>
              <w:fldChar w:fldCharType="begin" w:fldLock="1"/>
            </w:r>
            <w:r w:rsidR="00BF46B9">
              <w:instrText>ADDIN CSL_CITATION { "citationItems" : [ { "id" : "ITEM-1", "itemData" : { "DOI" : "10.1016/j.amc.2006.07.072", "abstract" : "Plant has plenty use in foodstuff, medicine and industry. And it is also vitally important for environmental protection. However, it is an important and difficult task to recognize plant species on earth. Designing a convenient and automatic recognition system of plants is necessary and useful since it can facilitate fast classifying plants, and understanding and managing them. In this paper, a leaf database from different plants is firstly constructed. Then, a new classification method, referred to as move median centers (MMC) hypersphere classifier, for the leaf database based on digital morphological feature is proposed. The proposed method is more robust than the one based on contour features since those significant curvature points are hard to find. Finally, the efficiency and effectiveness of the proposed method in recognizing different plants is demonstrated by experiments.", "author" : [ { "dropping-particle" : "", "family" : "Du", "given" : "Ji-Xiang", "non-dropping-particle" : "", "parse-names" : false, "suffix" : "" }, { "dropping-particle" : "", "family" : "Wang", "given" : "Xiao-Feng", "non-dropping-particle" : "", "parse-names" : false, "suffix" : "" }, { "dropping-particle" : "", "family" : "Zhang", "given" : "Guo-Jun", "non-dropping-particle" : "", "parse-names" : false, "suffix" : "" } ], "id" : "ITEM-1", "issued" : { "date-parts" : [ [ "0" ] ] }, "title" : "Leaf shape based plant species recognition", "type" : "article-journal" }, "uris" : [ "http://www.mendeley.com/documents/?uuid=31557369-9324-3b26-af12-05e744164da5" ] } ], "mendeley" : { "formattedCitation" : "(Du, Wang, &amp; Zhang, o.\u00a0J.)", "plainTextFormattedCitation" : "(Du, Wang, &amp; Zhang, o.\u00a0J.)", "previouslyFormattedCitation" : "(Du, Wang, &amp; Zhang, o.\u00a0J.)" }, "properties" : { "noteIndex" : 0 }, "schema" : "https://github.com/citation-style-language/schema/raw/master/csl-citation.json" }</w:instrText>
            </w:r>
            <w:r>
              <w:fldChar w:fldCharType="separate"/>
            </w:r>
            <w:r w:rsidR="00BF46B9" w:rsidRPr="00BF46B9">
              <w:rPr>
                <w:noProof/>
              </w:rPr>
              <w:t>(Du, Wang, &amp; Zhang, o. J.)</w:t>
            </w:r>
            <w:r>
              <w:fldChar w:fldCharType="end"/>
            </w:r>
          </w:p>
        </w:tc>
        <w:tc>
          <w:tcPr>
            <w:tcW w:w="2823" w:type="dxa"/>
          </w:tcPr>
          <w:p w:rsidR="001F4093" w:rsidRDefault="001F4093" w:rsidP="003C0107">
            <w:pPr>
              <w:jc w:val="left"/>
            </w:pPr>
            <w:r>
              <w:t>Graustufen, Binarisierung, Kontur, Region of Interest</w:t>
            </w:r>
          </w:p>
        </w:tc>
        <w:tc>
          <w:tcPr>
            <w:tcW w:w="2373" w:type="dxa"/>
          </w:tcPr>
          <w:p w:rsidR="001F4093" w:rsidRDefault="001F4093" w:rsidP="003C0107">
            <w:pPr>
              <w:jc w:val="left"/>
            </w:pPr>
            <w:r>
              <w:t>geometrische features, invariante Features (Hu-Momente)</w:t>
            </w:r>
          </w:p>
        </w:tc>
        <w:tc>
          <w:tcPr>
            <w:tcW w:w="1231" w:type="dxa"/>
          </w:tcPr>
          <w:p w:rsidR="001F4093" w:rsidRDefault="001F4093" w:rsidP="003C0107">
            <w:pPr>
              <w:jc w:val="left"/>
            </w:pPr>
            <w:r w:rsidRPr="00551A9C">
              <w:rPr>
                <w:color w:val="00B050"/>
              </w:rPr>
              <w:t>moving median center hype</w:t>
            </w:r>
            <w:r w:rsidRPr="00551A9C">
              <w:rPr>
                <w:color w:val="00B050"/>
              </w:rPr>
              <w:t>r</w:t>
            </w:r>
            <w:r w:rsidRPr="00551A9C">
              <w:rPr>
                <w:color w:val="00B050"/>
              </w:rPr>
              <w:t xml:space="preserve">spheres (MMC), </w:t>
            </w:r>
            <w:r>
              <w:t>KNN</w:t>
            </w:r>
          </w:p>
        </w:tc>
        <w:tc>
          <w:tcPr>
            <w:tcW w:w="1052" w:type="dxa"/>
          </w:tcPr>
          <w:p w:rsidR="001F4093" w:rsidRDefault="001F4093" w:rsidP="003C0107">
            <w:pPr>
              <w:jc w:val="left"/>
            </w:pPr>
            <w:r>
              <w:t>?</w:t>
            </w:r>
          </w:p>
        </w:tc>
        <w:tc>
          <w:tcPr>
            <w:tcW w:w="1052" w:type="dxa"/>
          </w:tcPr>
          <w:p w:rsidR="001F4093" w:rsidRDefault="001F4093" w:rsidP="003C0107">
            <w:pPr>
              <w:jc w:val="left"/>
            </w:pPr>
          </w:p>
        </w:tc>
      </w:tr>
      <w:tr w:rsidR="001F4093" w:rsidTr="001F4093">
        <w:tc>
          <w:tcPr>
            <w:tcW w:w="959" w:type="dxa"/>
          </w:tcPr>
          <w:p w:rsidR="001F4093" w:rsidRDefault="001F4093" w:rsidP="002E3B2E">
            <w:pPr>
              <w:jc w:val="left"/>
            </w:pPr>
            <w:r>
              <w:fldChar w:fldCharType="begin" w:fldLock="1"/>
            </w:r>
            <w:r w:rsidR="00BF46B9">
              <w:instrText>ADDIN CSL_CITATION { "citationItems" : [ { "id" : "ITEM-1", "itemData" : { "abstract" : "This paper studies convolutional neural networks (CNN) to learn unsupervised feature representations for 44 different plant species, collected at the Royal Botanic Gardens, Kew, England. To gain intuition on the chosen features from the CNN model (opposed to a 'black box' solution), a visualisa-tion technique based on the deconvolutional networks (DN) is utilized. It is found that venations of different order have been chosen to uniquely represent each of the plant species. Experimental results using these CNN features with different classifiers show consistency and superiority compared to the state-of-the art solutions which rely on hand-crafted features.", "author" : [ { "dropping-particle" : "", "family" : "Han", "given" : "Sue", "non-dropping-particle" : "", "parse-names" : false, "suffix" : "" }, { "dropping-particle" : "", "family" : "Chee", "given" : "Lee", "non-dropping-particle" : "", "parse-names" : false, "suffix" : "" }, { "dropping-particle" : "", "family" : "Chan", "given" : "Seng", "non-dropping-particle" : "", "parse-names" : false, "suffix" : "" }, { "dropping-particle" : "", "family" : "Wilkin", "given" : "Paul", "non-dropping-particle" : "", "parse-names" : false, "suffix" : "" }, { "dropping-particle" : "", "family" : "Remagnino", "given" : "Paolo", "non-dropping-particle" : "", "parse-names" : false, "suffix" : "" } ], "id" : "ITEM-1", "issued" : { "date-parts" : [ [ "0" ] ] }, "title" : "DEEP-PLANT: PLANT IDENTIFICATION WITH CONVOLUTIONAL NEURAL NETWORKS", "type" : "article-journal" }, "uris" : [ "http://www.mendeley.com/documents/?uuid=beec2c5b-8bf2-3d37-9128-bf8e32d99bb6" ] } ], "mendeley" : { "formattedCitation" : "(Han, Chee, Chan, Wilkin, &amp; Remagnino, o.\u00a0J.)", "plainTextFormattedCitation" : "(Han, Chee, Chan, Wilkin, &amp; Remagnino, o.\u00a0J.)", "previouslyFormattedCitation" : "(Han, Chee, Chan, Wilkin, &amp; Remagnino, o.\u00a0J.)" }, "properties" : { "noteIndex" : 0 }, "schema" : "https://github.com/citation-style-language/schema/raw/master/csl-citation.json" }</w:instrText>
            </w:r>
            <w:r>
              <w:fldChar w:fldCharType="separate"/>
            </w:r>
            <w:r w:rsidR="00BF46B9" w:rsidRPr="00BF46B9">
              <w:rPr>
                <w:noProof/>
              </w:rPr>
              <w:t>(Han, Chee, Chan, Wilkin, &amp; Remagnino, o. J.)</w:t>
            </w:r>
            <w:r>
              <w:fldChar w:fldCharType="end"/>
            </w:r>
          </w:p>
        </w:tc>
        <w:tc>
          <w:tcPr>
            <w:tcW w:w="2823" w:type="dxa"/>
          </w:tcPr>
          <w:p w:rsidR="001F4093" w:rsidRDefault="001F4093" w:rsidP="00F45475">
            <w:pPr>
              <w:jc w:val="left"/>
            </w:pPr>
            <w:r>
              <w:t>?</w:t>
            </w:r>
          </w:p>
        </w:tc>
        <w:tc>
          <w:tcPr>
            <w:tcW w:w="2373" w:type="dxa"/>
          </w:tcPr>
          <w:p w:rsidR="001F4093" w:rsidRDefault="001F4093" w:rsidP="003C0107">
            <w:pPr>
              <w:jc w:val="left"/>
            </w:pPr>
            <w:r>
              <w:t xml:space="preserve">unüberwachte Features ermittelt durch </w:t>
            </w:r>
            <w:r w:rsidRPr="00CE247C">
              <w:rPr>
                <w:color w:val="00B050"/>
              </w:rPr>
              <w:t>convolutional neural networks</w:t>
            </w:r>
            <w:r>
              <w:rPr>
                <w:color w:val="00B050"/>
              </w:rPr>
              <w:t xml:space="preserve"> (CNN)</w:t>
            </w:r>
          </w:p>
        </w:tc>
        <w:tc>
          <w:tcPr>
            <w:tcW w:w="1231" w:type="dxa"/>
          </w:tcPr>
          <w:p w:rsidR="001F4093" w:rsidRDefault="001F4093" w:rsidP="003C0107">
            <w:pPr>
              <w:jc w:val="left"/>
            </w:pPr>
            <w:r>
              <w:t>multi-layered deconvol</w:t>
            </w:r>
            <w:r>
              <w:t>u</w:t>
            </w:r>
            <w:r>
              <w:t>tional network</w:t>
            </w:r>
          </w:p>
        </w:tc>
        <w:tc>
          <w:tcPr>
            <w:tcW w:w="1052" w:type="dxa"/>
          </w:tcPr>
          <w:p w:rsidR="001F4093" w:rsidRDefault="001F4093" w:rsidP="003C0107">
            <w:pPr>
              <w:jc w:val="left"/>
            </w:pPr>
            <w:r>
              <w:t>Royal Botanic Gardens Kew</w:t>
            </w:r>
          </w:p>
        </w:tc>
        <w:tc>
          <w:tcPr>
            <w:tcW w:w="1052" w:type="dxa"/>
          </w:tcPr>
          <w:p w:rsidR="001F4093" w:rsidRDefault="001F4093" w:rsidP="003C0107">
            <w:pPr>
              <w:jc w:val="left"/>
            </w:pPr>
          </w:p>
        </w:tc>
      </w:tr>
      <w:tr w:rsidR="001F4093" w:rsidTr="001F4093">
        <w:tc>
          <w:tcPr>
            <w:tcW w:w="959" w:type="dxa"/>
          </w:tcPr>
          <w:p w:rsidR="001F4093" w:rsidRDefault="001F4093" w:rsidP="00153C9E">
            <w:pPr>
              <w:jc w:val="left"/>
            </w:pPr>
            <w:r>
              <w:fldChar w:fldCharType="begin" w:fldLock="1"/>
            </w:r>
            <w:r w:rsidR="00153C9E">
              <w:instrText>ADDIN CSL_CITATION { "citationItems" : [ { "id" : "ITEM-1", "itemData" : { "DOI" : "10.1016/j.cviu.2014.11.001", "ISBN" : "1077-3142", "ISSN" : "1090235X", "abstract" : "In this paper, we propose a novel method including segmentation, a combination of new and well-known feature extraction and classification methods to classify plant leaves. The aim of the proposed features is to distinguish leaf margins, which cannot be distinguished using commonly used geometric features. Additionally, Linear Discriminant Classifier is used for classification, therefore using features that are noisy for some leaf types does not reduce the performance of the system. The proposed system outperforms the well-known geometric methods that are used for leaf classification.", "author" : [ { "dropping-particle" : "", "family" : "Kalyoncu", "given" : "Cem", "non-dropping-particle" : "", "parse-names" : false, "suffix" : "" }, { "dropping-particle" : "", "family" : "Toygar", "given" : "\u00d6nsen", "non-dropping-particle" : "", "parse-names" : false, "suffix" : "" } ], "container-title" : "Computer Vision and Image Understanding", "id" : "ITEM-1", "issued" : { "date-parts" : [ [ "2015" ] ] }, "page" : "102-109", "publisher" : "Elsevier Inc.", "title" : "Geometric leaf classification", "type" : "article-journal", "volume" : "133" }, "uris" : [ "http://www.mendeley.com/documents/?uuid=ad43602b-7f90-4669-a73e-4e733116261f" ] } ], "mendeley" : { "formattedCitation" : "(Kalyoncu &amp; Toygar, 2015)", "plainTextFormattedCitation" : "(Kalyoncu &amp; Toygar, 2015)", "previouslyFormattedCitation" : "(Kalyoncu &amp; Toygar, 2015)" }, "properties" : { "noteIndex" : 0 }, "schema" : "https://github.com/citation-style-language/schema/raw/master/csl-citation.json" }</w:instrText>
            </w:r>
            <w:r>
              <w:fldChar w:fldCharType="separate"/>
            </w:r>
            <w:r w:rsidR="00153C9E" w:rsidRPr="00153C9E">
              <w:rPr>
                <w:noProof/>
              </w:rPr>
              <w:t>(Kalyoncu &amp; Toygar, 2015)</w:t>
            </w:r>
            <w:r>
              <w:fldChar w:fldCharType="end"/>
            </w:r>
          </w:p>
        </w:tc>
        <w:tc>
          <w:tcPr>
            <w:tcW w:w="2823" w:type="dxa"/>
          </w:tcPr>
          <w:p w:rsidR="001F4093" w:rsidRDefault="001F4093" w:rsidP="003C0107">
            <w:pPr>
              <w:jc w:val="left"/>
            </w:pPr>
            <w:r>
              <w:t>Segmentierung</w:t>
            </w:r>
            <w:r w:rsidRPr="00F45475">
              <w:t xml:space="preserve">, noise reduction, </w:t>
            </w:r>
            <w:r>
              <w:t>Kontur, Glättung</w:t>
            </w:r>
            <w:r w:rsidRPr="00F45475">
              <w:t xml:space="preserve"> and corner region detection</w:t>
            </w:r>
          </w:p>
        </w:tc>
        <w:tc>
          <w:tcPr>
            <w:tcW w:w="2373" w:type="dxa"/>
          </w:tcPr>
          <w:p w:rsidR="001F4093" w:rsidRDefault="001F4093" w:rsidP="003C0107">
            <w:pPr>
              <w:jc w:val="left"/>
            </w:pPr>
            <w:r>
              <w:t xml:space="preserve">invariante Momente, </w:t>
            </w:r>
            <w:r w:rsidRPr="004100E9">
              <w:t>Multi-scale distance matrix</w:t>
            </w:r>
            <w:r>
              <w:t>, margin distance (Distanz zwischen Punkten des Original-Blattrands und des geglätteten Rands)</w:t>
            </w:r>
          </w:p>
        </w:tc>
        <w:tc>
          <w:tcPr>
            <w:tcW w:w="1231" w:type="dxa"/>
          </w:tcPr>
          <w:p w:rsidR="001F4093" w:rsidRDefault="001F4093" w:rsidP="003C0107">
            <w:pPr>
              <w:jc w:val="left"/>
            </w:pPr>
            <w:r w:rsidRPr="00507E4D">
              <w:t>Linear Discrim</w:t>
            </w:r>
            <w:r w:rsidRPr="00507E4D">
              <w:t>i</w:t>
            </w:r>
            <w:r w:rsidRPr="00507E4D">
              <w:t>nant Classifier</w:t>
            </w:r>
          </w:p>
        </w:tc>
        <w:tc>
          <w:tcPr>
            <w:tcW w:w="1052" w:type="dxa"/>
          </w:tcPr>
          <w:p w:rsidR="001F4093" w:rsidRDefault="001F4093" w:rsidP="003C0107">
            <w:pPr>
              <w:jc w:val="left"/>
            </w:pPr>
            <w:r>
              <w:t>Flavia, Leafsnap</w:t>
            </w:r>
          </w:p>
        </w:tc>
        <w:tc>
          <w:tcPr>
            <w:tcW w:w="1052" w:type="dxa"/>
          </w:tcPr>
          <w:p w:rsidR="001F4093" w:rsidRDefault="001F4093" w:rsidP="003C0107">
            <w:pPr>
              <w:jc w:val="left"/>
            </w:pPr>
          </w:p>
        </w:tc>
      </w:tr>
      <w:tr w:rsidR="001F4093" w:rsidTr="001F4093">
        <w:tc>
          <w:tcPr>
            <w:tcW w:w="959" w:type="dxa"/>
          </w:tcPr>
          <w:p w:rsidR="001F4093" w:rsidRDefault="001F4093" w:rsidP="002E3B2E">
            <w:pPr>
              <w:jc w:val="left"/>
            </w:pPr>
            <w:r>
              <w:fldChar w:fldCharType="begin" w:fldLock="1"/>
            </w:r>
            <w:r w:rsidR="00BF46B9">
              <w:instrText>ADDIN CSL_CITATION { "citationItems" : [ { "id" : "ITEM-1", "itemData" : { "abstract" : "We describe the first mobile app for identifying plant species using automatic visual recognition. The system \u2013 called Leafsnap \u2013 iden-tifies tree species from photographs of their leaves. Key to this system are computer vision components for discarding non-leaf images, segmenting the leaf from an untextured background, extracting features represent-ing the curvature of the leaf's contour over multiple scales, and iden-tifying the species from a dataset of the 184 trees in the Northeastern United States. Our system obtains state-of-the-art performance on the real-world images from the new Leafsnap Dataset \u2013 the largest of its kind. Throughout the paper, we document many of the practical steps needed to produce a computer vision system such as ours, which currently has nearly a million users.", "author" : [ { "dropping-particle" : "", "family" : "Kumar", "given" : "Neeraj", "non-dropping-particle" : "", "parse-names" : false, "suffix" : "" }, { "dropping-particle" : "", "family" : "Belhumeur", "given" : "Peter N", "non-dropping-particle" : "", "parse-names" : false, "suffix" : "" }, { "dropping-particle" : "", "family" : "Biswas", "given" : "Arijit", "non-dropping-particle" : "", "parse-names" : false, "suffix" : "" }, { "dropping-particle" : "", "family" : "Jacobs", "given" : "David W", "non-dropping-particle" : "", "parse-names" : false, "suffix" : "" }, { "dropping-particle" : "", "family" : "Kress", "given" : "W John", "non-dropping-particle" : "", "parse-names" : false, "suffix" : "" }, { "dropping-particle" : "", "family" : "Lopez", "given" : "Ida", "non-dropping-particle" : "", "parse-names" : false, "suffix" : "" }, { "dropping-particle" : "", "family" : "Soares", "given" : "Jo\u00e3o V B", "non-dropping-particle" : "", "parse-names" : false, "suffix" : "" } ], "container-title" : "Proceedings of the 12th European Conference on Computer Vision (ECCV)", "id" : "ITEM-1", "issued" : { "date-parts" : [ [ "2012" ] ] }, "title" : "Leafsnap: A Computer Vision System for Automatic Plant Species Identification", "type" : "article-journal" }, "uris" : [ "http://www.mendeley.com/documents/?uuid=784a99f4-ad04-30a6-99cb-2329359a04b8" ] } ], "mendeley" : { "formattedCitation" : "(Kumar u.\u00a0a., 2012)", "plainTextFormattedCitation" : "(Kumar u.\u00a0a., 2012)", "previouslyFormattedCitation" : "(Kumar u.\u00a0a., 2012)" }, "properties" : { "noteIndex" : 0 }, "schema" : "https://github.com/citation-style-language/schema/raw/master/csl-citation.json" }</w:instrText>
            </w:r>
            <w:r>
              <w:fldChar w:fldCharType="separate"/>
            </w:r>
            <w:r w:rsidR="00BF46B9" w:rsidRPr="00BF46B9">
              <w:rPr>
                <w:noProof/>
              </w:rPr>
              <w:t xml:space="preserve">(Kumar </w:t>
            </w:r>
            <w:r w:rsidR="00BF46B9" w:rsidRPr="00BF46B9">
              <w:rPr>
                <w:noProof/>
              </w:rPr>
              <w:lastRenderedPageBreak/>
              <w:t>u. a., 2012)</w:t>
            </w:r>
            <w:r>
              <w:fldChar w:fldCharType="end"/>
            </w:r>
          </w:p>
        </w:tc>
        <w:tc>
          <w:tcPr>
            <w:tcW w:w="2823" w:type="dxa"/>
          </w:tcPr>
          <w:p w:rsidR="001F4093" w:rsidRDefault="001F4093" w:rsidP="003C0107">
            <w:pPr>
              <w:jc w:val="left"/>
            </w:pPr>
            <w:r>
              <w:lastRenderedPageBreak/>
              <w:t>Farbbasierte Segmentierung,</w:t>
            </w:r>
          </w:p>
        </w:tc>
        <w:tc>
          <w:tcPr>
            <w:tcW w:w="2373" w:type="dxa"/>
          </w:tcPr>
          <w:p w:rsidR="001F4093" w:rsidRDefault="001F4093" w:rsidP="003C0107">
            <w:pPr>
              <w:jc w:val="left"/>
            </w:pPr>
            <w:r>
              <w:t xml:space="preserve">Curvature-based Shape </w:t>
            </w:r>
            <w:r>
              <w:lastRenderedPageBreak/>
              <w:t xml:space="preserve">Features, </w:t>
            </w:r>
          </w:p>
        </w:tc>
        <w:tc>
          <w:tcPr>
            <w:tcW w:w="1231" w:type="dxa"/>
          </w:tcPr>
          <w:p w:rsidR="001F4093" w:rsidRDefault="001F4093" w:rsidP="003C0107">
            <w:pPr>
              <w:jc w:val="left"/>
            </w:pPr>
            <w:r>
              <w:lastRenderedPageBreak/>
              <w:t xml:space="preserve">Nearest </w:t>
            </w:r>
            <w:r>
              <w:lastRenderedPageBreak/>
              <w:t>Neig</w:t>
            </w:r>
            <w:r>
              <w:t>h</w:t>
            </w:r>
            <w:r>
              <w:t>bours</w:t>
            </w:r>
          </w:p>
        </w:tc>
        <w:tc>
          <w:tcPr>
            <w:tcW w:w="1052" w:type="dxa"/>
          </w:tcPr>
          <w:p w:rsidR="001F4093" w:rsidRDefault="001F4093" w:rsidP="003C0107">
            <w:pPr>
              <w:jc w:val="left"/>
            </w:pPr>
            <w:r>
              <w:lastRenderedPageBreak/>
              <w:t>Leafsnap</w:t>
            </w:r>
          </w:p>
        </w:tc>
        <w:tc>
          <w:tcPr>
            <w:tcW w:w="1052" w:type="dxa"/>
          </w:tcPr>
          <w:p w:rsidR="001F4093" w:rsidRDefault="001F4093" w:rsidP="003C0107">
            <w:pPr>
              <w:jc w:val="left"/>
            </w:pPr>
          </w:p>
        </w:tc>
      </w:tr>
      <w:tr w:rsidR="001F4093" w:rsidTr="001F4093">
        <w:tc>
          <w:tcPr>
            <w:tcW w:w="959" w:type="dxa"/>
          </w:tcPr>
          <w:p w:rsidR="001F4093" w:rsidRDefault="001F4093" w:rsidP="002E3B2E">
            <w:pPr>
              <w:jc w:val="left"/>
            </w:pPr>
            <w:r>
              <w:lastRenderedPageBreak/>
              <w:fldChar w:fldCharType="begin" w:fldLock="1"/>
            </w:r>
            <w:r w:rsidR="00923F67">
              <w:instrText>ADDIN CSL_CITATION { "citationItems" : [ { "id" : "ITEM-1", "itemData" : { "DOI" : "10.1007/s00521-015-1904-1", "ISSN" : "09410643", "author" : [ { "dropping-particle" : "", "family" : "Wang", "given" : "Zhaobin", "non-dropping-particle" : "", "parse-names" : false, "suffix" : "" }, { "dropping-particle" : "", "family" : "Sun", "given" : "Xiaoguang", "non-dropping-particle" : "", "parse-names" : false, "suffix" : "" }, { "dropping-particle" : "", "family" : "Zhang", "given" : "Yaonan", "non-dropping-particle" : "", "parse-names" : false, "suffix" : "" }, { "dropping-particle" : "", "family" : "Ying", "given" : "Zhu", "non-dropping-particle" : "", "parse-names" : false, "suffix" : "" }, { "dropping-particle" : "", "family" : "Ma", "given" : "Yide", "non-dropping-particle" : "", "parse-names" : false, "suffix" : "" } ], "container-title" : "Neural Computing and Applications", "id" : "ITEM-1", "issued" : { "date-parts" : [ [ "2016" ] ] }, "title" : "Leaf recognition based on PCNN", "type" : "article-journal" }, "uris" : [ "http://www.mendeley.com/documents/?uuid=50bbdcc6-07c5-315d-82b6-0af7936bd4c0" ] } ], "mendeley" : { "formattedCitation" : "(Wang, Sun, Zhang, Ying, &amp; Ma, 2016)", "plainTextFormattedCitation" : "(Wang, Sun, Zhang, Ying, &amp; Ma, 2016)", "previouslyFormattedCitation" : "(Wang, Sun, Zhang, Ying, &amp; Ma, 2016)" }, "properties" : { "noteIndex" : 0 }, "schema" : "https://github.com/citation-style-language/schema/raw/master/csl-citation.json" }</w:instrText>
            </w:r>
            <w:r>
              <w:fldChar w:fldCharType="separate"/>
            </w:r>
            <w:r w:rsidR="00923F67" w:rsidRPr="00923F67">
              <w:rPr>
                <w:noProof/>
              </w:rPr>
              <w:t>(Wang, Sun, Zhang, Ying, &amp; Ma, 2016)</w:t>
            </w:r>
            <w:r>
              <w:fldChar w:fldCharType="end"/>
            </w:r>
          </w:p>
        </w:tc>
        <w:tc>
          <w:tcPr>
            <w:tcW w:w="2823" w:type="dxa"/>
          </w:tcPr>
          <w:p w:rsidR="001F4093" w:rsidRDefault="001F4093" w:rsidP="003C0107">
            <w:pPr>
              <w:jc w:val="left"/>
            </w:pPr>
            <w:r>
              <w:t>?</w:t>
            </w:r>
          </w:p>
        </w:tc>
        <w:tc>
          <w:tcPr>
            <w:tcW w:w="2373" w:type="dxa"/>
          </w:tcPr>
          <w:p w:rsidR="001F4093" w:rsidRPr="0052357A" w:rsidRDefault="001F4093" w:rsidP="003C0107">
            <w:pPr>
              <w:jc w:val="left"/>
            </w:pPr>
            <w:r w:rsidRPr="0052357A">
              <w:rPr>
                <w:color w:val="00B050"/>
              </w:rPr>
              <w:t>PCNN</w:t>
            </w:r>
            <w:r>
              <w:t>, Hu-Momente, Zernike-Momente</w:t>
            </w:r>
          </w:p>
        </w:tc>
        <w:tc>
          <w:tcPr>
            <w:tcW w:w="1231" w:type="dxa"/>
          </w:tcPr>
          <w:p w:rsidR="001F4093" w:rsidRDefault="001F4093" w:rsidP="003C0107">
            <w:pPr>
              <w:jc w:val="left"/>
            </w:pPr>
            <w:r>
              <w:t>SVM</w:t>
            </w:r>
          </w:p>
        </w:tc>
        <w:tc>
          <w:tcPr>
            <w:tcW w:w="1052" w:type="dxa"/>
          </w:tcPr>
          <w:p w:rsidR="001F4093" w:rsidRDefault="001F4093" w:rsidP="00F27DF7">
            <w:pPr>
              <w:jc w:val="left"/>
            </w:pPr>
            <w:r w:rsidRPr="00F27DF7">
              <w:t>Intell</w:t>
            </w:r>
            <w:r w:rsidRPr="00F27DF7">
              <w:t>i</w:t>
            </w:r>
            <w:r w:rsidRPr="00F27DF7">
              <w:t>gent Comp</w:t>
            </w:r>
            <w:r w:rsidRPr="00F27DF7">
              <w:t>u</w:t>
            </w:r>
            <w:r w:rsidRPr="00F27DF7">
              <w:t>ting Lab</w:t>
            </w:r>
            <w:r>
              <w:t xml:space="preserve"> </w:t>
            </w:r>
            <w:r w:rsidRPr="00F27DF7">
              <w:t>dataset</w:t>
            </w:r>
          </w:p>
        </w:tc>
        <w:tc>
          <w:tcPr>
            <w:tcW w:w="1052" w:type="dxa"/>
          </w:tcPr>
          <w:p w:rsidR="001F4093" w:rsidRPr="00F27DF7" w:rsidRDefault="001F4093" w:rsidP="00F27DF7">
            <w:pPr>
              <w:jc w:val="left"/>
            </w:pPr>
          </w:p>
        </w:tc>
      </w:tr>
      <w:tr w:rsidR="001F4093" w:rsidTr="001F4093">
        <w:tc>
          <w:tcPr>
            <w:tcW w:w="959" w:type="dxa"/>
          </w:tcPr>
          <w:p w:rsidR="001F4093" w:rsidRDefault="001F4093" w:rsidP="002E3B2E">
            <w:pPr>
              <w:jc w:val="left"/>
            </w:pPr>
            <w:r>
              <w:fldChar w:fldCharType="begin" w:fldLock="1"/>
            </w:r>
            <w:r w:rsidR="00BF46B9">
              <w:instrText>ADDIN CSL_CITATION { "citationItems" : [ { "id" : "ITEM-1", "itemData" : { "abstract" : "This paper describes the participation of the ECOUAN team in the LifeCLEF 2015 challenge. We used a deep learning approach in which the complete system was learned without hand-engineered compo-nents. We pre-trained a convolutional neural network using 1.8 million images and used a fine-tuning strategy to transfer learned recognition capabilities from general domains to the specific challenge of Plant Iden-tification task. The classification accuracy obtained by our method out-performed the best result obtained in 2014. Our group obtained the 4th position among all teams and the 10th position among 18 runs.", "author" : [ { "dropping-particle" : "", "family" : "Reyes", "given" : "Angie K", "non-dropping-particle" : "", "parse-names" : false, "suffix" : "" }, { "dropping-particle" : "", "family" : "Caicedo", "given" : "Juan C", "non-dropping-particle" : "", "parse-names" : false, "suffix" : "" }, { "dropping-particle" : "", "family" : "Camargo", "given" : "Jorge E", "non-dropping-particle" : "", "parse-names" : false, "suffix" : "" } ], "id" : "ITEM-1", "issued" : { "date-parts" : [ [ "0" ] ] }, "title" : "Fine-tuning Deep Convolutional Networks for Plant Recognition", "type" : "article-journal" }, "uris" : [ "http://www.mendeley.com/documents/?uuid=15f3fcc0-9d2c-3ae2-bc16-b05a88d01b86" ] } ], "mendeley" : { "formattedCitation" : "(Reyes, Caicedo, &amp; Camargo, o.\u00a0J.)", "plainTextFormattedCitation" : "(Reyes, Caicedo, &amp; Camargo, o.\u00a0J.)", "previouslyFormattedCitation" : "(Reyes, Caicedo, &amp; Camargo, o.\u00a0J.)" }, "properties" : { "noteIndex" : 0 }, "schema" : "https://github.com/citation-style-language/schema/raw/master/csl-citation.json" }</w:instrText>
            </w:r>
            <w:r>
              <w:fldChar w:fldCharType="separate"/>
            </w:r>
            <w:r w:rsidR="00BF46B9" w:rsidRPr="00BF46B9">
              <w:rPr>
                <w:noProof/>
              </w:rPr>
              <w:t>(Reyes, Caicedo, &amp; Camargo, o. J.)</w:t>
            </w:r>
            <w:r>
              <w:fldChar w:fldCharType="end"/>
            </w:r>
          </w:p>
        </w:tc>
        <w:tc>
          <w:tcPr>
            <w:tcW w:w="2823" w:type="dxa"/>
          </w:tcPr>
          <w:p w:rsidR="001F4093" w:rsidRDefault="001F4093" w:rsidP="003C0107">
            <w:pPr>
              <w:jc w:val="left"/>
            </w:pPr>
            <w:r>
              <w:t>?</w:t>
            </w:r>
          </w:p>
        </w:tc>
        <w:tc>
          <w:tcPr>
            <w:tcW w:w="2373" w:type="dxa"/>
          </w:tcPr>
          <w:p w:rsidR="001F4093" w:rsidRDefault="001F4093" w:rsidP="003C0107">
            <w:pPr>
              <w:jc w:val="left"/>
            </w:pPr>
            <w:r w:rsidRPr="00204E9F">
              <w:rPr>
                <w:color w:val="00B050"/>
              </w:rPr>
              <w:t xml:space="preserve">fine-tuned </w:t>
            </w:r>
            <w:r>
              <w:t>CNN</w:t>
            </w:r>
          </w:p>
        </w:tc>
        <w:tc>
          <w:tcPr>
            <w:tcW w:w="1231" w:type="dxa"/>
          </w:tcPr>
          <w:p w:rsidR="001F4093" w:rsidRDefault="001F4093" w:rsidP="003C0107">
            <w:pPr>
              <w:jc w:val="left"/>
            </w:pPr>
            <w:r>
              <w:t>CNN</w:t>
            </w:r>
          </w:p>
        </w:tc>
        <w:tc>
          <w:tcPr>
            <w:tcW w:w="1052" w:type="dxa"/>
          </w:tcPr>
          <w:p w:rsidR="001F4093" w:rsidRDefault="001F4093" w:rsidP="003C0107">
            <w:pPr>
              <w:jc w:val="left"/>
            </w:pPr>
            <w:r w:rsidRPr="00E708E1">
              <w:t>ImageCLEF</w:t>
            </w:r>
          </w:p>
        </w:tc>
        <w:tc>
          <w:tcPr>
            <w:tcW w:w="1052" w:type="dxa"/>
          </w:tcPr>
          <w:p w:rsidR="001F4093" w:rsidRPr="00E708E1" w:rsidRDefault="001F4093" w:rsidP="003C0107">
            <w:pPr>
              <w:jc w:val="left"/>
            </w:pPr>
          </w:p>
        </w:tc>
      </w:tr>
      <w:tr w:rsidR="001F4093" w:rsidTr="001F4093">
        <w:tc>
          <w:tcPr>
            <w:tcW w:w="959" w:type="dxa"/>
          </w:tcPr>
          <w:p w:rsidR="001F4093" w:rsidRDefault="00C7264C" w:rsidP="00153C9E">
            <w:pPr>
              <w:jc w:val="left"/>
            </w:pPr>
            <w:r>
              <w:fldChar w:fldCharType="begin" w:fldLock="1"/>
            </w:r>
            <w:r w:rsidR="00153C9E">
              <w:instrText>ADDIN CSL_CITATION { "citationItems" : [ { "id" : "ITEM-1", "itemData" : { "abstract" : "Plants are the backbone of all life on Earth and an essential resource for human well-being. Plant recognition is very important in agriculture for the management of plant species whereas botanists can use this application for medicinal purposes. Leaf of different plants have different characteristics which can be used to classify them. This paper presents a simple and computationally efficient method for plant identification using digital image processing and machine vision technology. The proposed approach consists of three phases: pre-processing, feature extraction and classification. Pre-processing is the technique of enhancing data images prior to computational processing. The feature extraction phase derives features based on color and shape of the leaf image. These features are used as inputs to the classifier for efficient classification and the results were tested and compared using Artificial Neural Network (ANN) and Euclidean (KNN) classifier. The network was trained with 1907 sample leaves of 33 different plant species taken form Flavia dataset. The proposed approach is 93.3 percent accurate using ANN classifier and the comparison of classifiers shows that ANN takes less average time for execution than Euclidean distance method. 1. Introduction Plants are essential to the balance of nature and in people's lives. They are the ultimate source of food and metabolic energy for nearly all animals, which cannot manufacture their own food. Thus the study of plants is vital because they are a fundamental part of life on Earth, and generate the oxygen and food that allow humans and other organisms to exist. A digital plant identification system can be used for quick characterization of plant species without requiring the expertise of botanists, thus automizing their task. This paper describes our approach for the plant identification using digital images of leaves. Leaf-based features are preferred over fruits, flowers, root, stem etc. due to the seasonal nature of the fruits &amp; flowers and inequality in root &amp; stem characteristics. There are different publicly available leaf image datasets such as Flavia dataset, Leafsnap dataset, Intelengine dataset, ImageCLEF dataset and many others. The performance of this experiment is evaluated using Flavia dataset. 2. Literature Survey Although a significant amount of research has been done studying various aspects of leaf identification in inventory systems, most of it deals with semi-automated systems. A stat\u2026", "author" : [ { "dropping-particle" : "", "family" : "Satti", "given" : "Vijay", "non-dropping-particle" : "", "parse-names" : false, "suffix" : "" }, { "dropping-particle" : "", "family" : "Satya", "given" : "Anshul", "non-dropping-particle" : "", "parse-names" : false, "suffix" : "" }, { "dropping-particle" : "", "family" : "Sharma", "given" : "Shanu", "non-dropping-particle" : "", "parse-names" : false, "suffix" : "" } ], "container-title" : "International Journal of Engineering Science and Technology", "id" : "ITEM-1", "issue" : "04", "issued" : { "date-parts" : [ [ "2013" ] ] }, "page" : "975-5462", "title" : "AN AUTOMATIC LEAF RECOGNITION SYSTEM FOR PLANT IDENTIFICATION USING MACHINE VISION TECHNOLOGY", "type" : "article-journal", "volume" : "5" }, "uris" : [ "http://www.mendeley.com/documents/?uuid=af4aaac4-17d9-391c-ade3-43c2626f562a" ] } ], "mendeley" : { "formattedCitation" : "(Satti, Satya, &amp; Sharma, 2013)", "plainTextFormattedCitation" : "(Satti, Satya, &amp; Sharma, 2013)", "previouslyFormattedCitation" : "(Satti, Satya, &amp; Sharma, 2013)" }, "properties" : { "noteIndex" : 0 }, "schema" : "https://github.com/citation-style-language/schema/raw/master/csl-citation.json" }</w:instrText>
            </w:r>
            <w:r>
              <w:fldChar w:fldCharType="separate"/>
            </w:r>
            <w:r w:rsidR="00153C9E" w:rsidRPr="00153C9E">
              <w:rPr>
                <w:noProof/>
              </w:rPr>
              <w:t>(Satti, Satya, &amp; Sharma, 2013)</w:t>
            </w:r>
            <w:r>
              <w:fldChar w:fldCharType="end"/>
            </w:r>
          </w:p>
        </w:tc>
        <w:tc>
          <w:tcPr>
            <w:tcW w:w="2823" w:type="dxa"/>
          </w:tcPr>
          <w:p w:rsidR="001F4093" w:rsidRDefault="00C7264C" w:rsidP="003C0107">
            <w:pPr>
              <w:jc w:val="left"/>
            </w:pPr>
            <w:r>
              <w:t>Binarisierung, Kontur, Glättung</w:t>
            </w:r>
          </w:p>
        </w:tc>
        <w:tc>
          <w:tcPr>
            <w:tcW w:w="2373" w:type="dxa"/>
          </w:tcPr>
          <w:p w:rsidR="001F4093" w:rsidRDefault="0026669E" w:rsidP="003C0107">
            <w:pPr>
              <w:jc w:val="left"/>
            </w:pPr>
            <w:r w:rsidRPr="0026669E">
              <w:t>Farbe</w:t>
            </w:r>
          </w:p>
          <w:p w:rsidR="0026669E" w:rsidRPr="00204E9F" w:rsidRDefault="0026669E" w:rsidP="003C0107">
            <w:pPr>
              <w:jc w:val="left"/>
              <w:rPr>
                <w:color w:val="00B050"/>
              </w:rPr>
            </w:pPr>
            <w:r>
              <w:t>Form: Geometrie, Morphologische Features</w:t>
            </w:r>
            <w:r w:rsidR="00ED7111">
              <w:t xml:space="preserve"> (Adern, Glättungsfaktor …)</w:t>
            </w:r>
            <w:r>
              <w:t>, Zahnung (über Winkel von Randpunkten)</w:t>
            </w:r>
          </w:p>
        </w:tc>
        <w:tc>
          <w:tcPr>
            <w:tcW w:w="1231" w:type="dxa"/>
          </w:tcPr>
          <w:p w:rsidR="001F4093" w:rsidRDefault="009C29C1" w:rsidP="003C0107">
            <w:pPr>
              <w:jc w:val="left"/>
            </w:pPr>
            <w:r w:rsidRPr="0026669E">
              <w:rPr>
                <w:color w:val="00B050"/>
              </w:rPr>
              <w:t xml:space="preserve">KNN, ANN </w:t>
            </w:r>
            <w:r>
              <w:t>(keine Angabe welches)</w:t>
            </w:r>
          </w:p>
        </w:tc>
        <w:tc>
          <w:tcPr>
            <w:tcW w:w="1052" w:type="dxa"/>
          </w:tcPr>
          <w:p w:rsidR="001F4093" w:rsidRPr="00E708E1" w:rsidRDefault="001F4093" w:rsidP="003C0107">
            <w:pPr>
              <w:jc w:val="left"/>
            </w:pPr>
            <w:r>
              <w:t>Flavia</w:t>
            </w:r>
          </w:p>
        </w:tc>
        <w:tc>
          <w:tcPr>
            <w:tcW w:w="1052" w:type="dxa"/>
          </w:tcPr>
          <w:p w:rsidR="001F4093" w:rsidRDefault="001F4093" w:rsidP="003C0107">
            <w:pPr>
              <w:jc w:val="left"/>
            </w:pPr>
            <w:r>
              <w:t xml:space="preserve">ANN schneller </w:t>
            </w:r>
            <w:r w:rsidR="009C29C1">
              <w:t xml:space="preserve">und genauer </w:t>
            </w:r>
            <w:r>
              <w:t>als KNN</w:t>
            </w:r>
          </w:p>
        </w:tc>
      </w:tr>
      <w:tr w:rsidR="001F4093" w:rsidTr="001F4093">
        <w:tc>
          <w:tcPr>
            <w:tcW w:w="959" w:type="dxa"/>
          </w:tcPr>
          <w:p w:rsidR="001F4093" w:rsidRDefault="002E3557" w:rsidP="00153C9E">
            <w:pPr>
              <w:jc w:val="left"/>
            </w:pPr>
            <w:r>
              <w:fldChar w:fldCharType="begin" w:fldLock="1"/>
            </w:r>
            <w:r w:rsidR="00153C9E">
              <w:instrText>ADDIN CSL_CITATION { "citationItems" : [ { "id" : "ITEM-1", "itemData" : { "DOI" : "10.1016/j.ins.2016.09.023", "ISSN" : "0020-0255", "author" : [ { "dropping-particle" : "", "family" : "Cao", "given" : "Jie", "non-dropping-particle" : "", "parse-names" : false, "suffix" : "" }, { "dropping-particle" : "", "family" : "Wang", "given" : "Bin", "non-dropping-particle" : "", "parse-names" : false, "suffix" : "" }, { "dropping-particle" : "", "family" : "Brown", "given" : "Douglas", "non-dropping-particle" : "", "parse-names" : false, "suffix" : "" } ], "container-title" : "Information Sciences", "id" : "ITEM-1", "issued" : { "date-parts" : [ [ "2016" ] ] }, "page" : "51-64", "publisher" : "Elsevier Inc.", "title" : "Similarity based leaf image retrieval using multiscale R-angle description", "type" : "article-journal", "volume" : "374" }, "uris" : [ "http://www.mendeley.com/documents/?uuid=62644576-8f25-44c2-ae46-e961c96002e2" ] } ], "mendeley" : { "formattedCitation" : "(Cao, Wang, &amp; Brown, 2016)", "plainTextFormattedCitation" : "(Cao, Wang, &amp; Brown, 2016)", "previouslyFormattedCitation" : "(Cao, Wang, &amp; Brown, 2016)" }, "properties" : { "noteIndex" : 0 }, "schema" : "https://github.com/citation-style-language/schema/raw/master/csl-citation.json" }</w:instrText>
            </w:r>
            <w:r>
              <w:fldChar w:fldCharType="separate"/>
            </w:r>
            <w:r w:rsidR="00153C9E" w:rsidRPr="00153C9E">
              <w:rPr>
                <w:noProof/>
              </w:rPr>
              <w:t>(Cao, Wang, &amp; Brown, 2016)</w:t>
            </w:r>
            <w:r>
              <w:fldChar w:fldCharType="end"/>
            </w:r>
          </w:p>
        </w:tc>
        <w:tc>
          <w:tcPr>
            <w:tcW w:w="2823" w:type="dxa"/>
          </w:tcPr>
          <w:p w:rsidR="001F4093" w:rsidRDefault="002E3557" w:rsidP="003C0107">
            <w:pPr>
              <w:jc w:val="left"/>
            </w:pPr>
            <w:r>
              <w:t>Binarisierung, Kontur, Beschreibung durch gleichmäßig verteilte Punkte</w:t>
            </w:r>
          </w:p>
        </w:tc>
        <w:tc>
          <w:tcPr>
            <w:tcW w:w="2373" w:type="dxa"/>
          </w:tcPr>
          <w:p w:rsidR="001F4093" w:rsidRPr="002E3557" w:rsidRDefault="002E3557" w:rsidP="003C0107">
            <w:pPr>
              <w:jc w:val="left"/>
            </w:pPr>
            <w:r>
              <w:rPr>
                <w:color w:val="00B050"/>
              </w:rPr>
              <w:t>R-Angles</w:t>
            </w:r>
            <w:r>
              <w:t xml:space="preserve"> (Skalierung</w:t>
            </w:r>
            <w:r w:rsidR="00D92AE8">
              <w:t>s</w:t>
            </w:r>
            <w:r w:rsidR="00534392">
              <w:t xml:space="preserve">inv. über 7 </w:t>
            </w:r>
            <w:r>
              <w:t>Stufen)</w:t>
            </w:r>
          </w:p>
        </w:tc>
        <w:tc>
          <w:tcPr>
            <w:tcW w:w="1231" w:type="dxa"/>
          </w:tcPr>
          <w:p w:rsidR="001F4093" w:rsidRDefault="00B06A1A" w:rsidP="003C0107">
            <w:pPr>
              <w:jc w:val="left"/>
            </w:pPr>
            <w:r>
              <w:t>L1-Norm, Punkt zu Punkt Dynamic Progra</w:t>
            </w:r>
            <w:r>
              <w:t>m</w:t>
            </w:r>
            <w:r>
              <w:t>ming</w:t>
            </w:r>
          </w:p>
        </w:tc>
        <w:tc>
          <w:tcPr>
            <w:tcW w:w="1052" w:type="dxa"/>
          </w:tcPr>
          <w:p w:rsidR="001F4093" w:rsidRPr="00E708E1" w:rsidRDefault="00B06A1A" w:rsidP="003C0107">
            <w:pPr>
              <w:jc w:val="left"/>
            </w:pPr>
            <w:r>
              <w:t>Flavia</w:t>
            </w:r>
          </w:p>
        </w:tc>
        <w:tc>
          <w:tcPr>
            <w:tcW w:w="1052" w:type="dxa"/>
          </w:tcPr>
          <w:p w:rsidR="001F4093" w:rsidRPr="00E708E1" w:rsidRDefault="00B06A1A" w:rsidP="003C0107">
            <w:pPr>
              <w:jc w:val="left"/>
            </w:pPr>
            <w:r>
              <w:t>hohe Gena</w:t>
            </w:r>
            <w:r>
              <w:t>u</w:t>
            </w:r>
            <w:r>
              <w:t>igkeit (speziell mit DP)</w:t>
            </w:r>
          </w:p>
        </w:tc>
      </w:tr>
      <w:tr w:rsidR="000D365B" w:rsidTr="001F4093">
        <w:tc>
          <w:tcPr>
            <w:tcW w:w="959" w:type="dxa"/>
          </w:tcPr>
          <w:p w:rsidR="000D365B" w:rsidRDefault="000D365B" w:rsidP="003C0107">
            <w:pPr>
              <w:jc w:val="left"/>
            </w:pPr>
          </w:p>
        </w:tc>
        <w:tc>
          <w:tcPr>
            <w:tcW w:w="2823" w:type="dxa"/>
          </w:tcPr>
          <w:p w:rsidR="000D365B" w:rsidRDefault="000D365B" w:rsidP="003C0107">
            <w:pPr>
              <w:jc w:val="left"/>
            </w:pPr>
          </w:p>
        </w:tc>
        <w:tc>
          <w:tcPr>
            <w:tcW w:w="2373" w:type="dxa"/>
          </w:tcPr>
          <w:p w:rsidR="000D365B" w:rsidRDefault="000D365B" w:rsidP="003C0107">
            <w:pPr>
              <w:jc w:val="left"/>
              <w:rPr>
                <w:color w:val="00B050"/>
              </w:rPr>
            </w:pPr>
          </w:p>
        </w:tc>
        <w:tc>
          <w:tcPr>
            <w:tcW w:w="1231" w:type="dxa"/>
          </w:tcPr>
          <w:p w:rsidR="000D365B" w:rsidRDefault="000D365B" w:rsidP="003C0107">
            <w:pPr>
              <w:jc w:val="left"/>
            </w:pPr>
          </w:p>
        </w:tc>
        <w:tc>
          <w:tcPr>
            <w:tcW w:w="1052" w:type="dxa"/>
          </w:tcPr>
          <w:p w:rsidR="000D365B" w:rsidRDefault="000D365B" w:rsidP="003C0107">
            <w:pPr>
              <w:jc w:val="left"/>
            </w:pPr>
          </w:p>
        </w:tc>
        <w:tc>
          <w:tcPr>
            <w:tcW w:w="1052" w:type="dxa"/>
          </w:tcPr>
          <w:p w:rsidR="000D365B" w:rsidRDefault="000D365B" w:rsidP="003C0107">
            <w:pPr>
              <w:jc w:val="left"/>
            </w:pPr>
          </w:p>
        </w:tc>
      </w:tr>
    </w:tbl>
    <w:p w:rsidR="000D7E28" w:rsidRDefault="000D7E28" w:rsidP="00272311"/>
    <w:p w:rsidR="005754A4" w:rsidRDefault="00980A41" w:rsidP="005754A4">
      <w:pPr>
        <w:pStyle w:val="berschrift3"/>
        <w:numPr>
          <w:ilvl w:val="2"/>
          <w:numId w:val="1"/>
        </w:numPr>
      </w:pPr>
      <w:bookmarkStart w:id="92" w:name="_Toc475891517"/>
      <w:r>
        <w:t>Form</w:t>
      </w:r>
      <w:bookmarkEnd w:id="92"/>
    </w:p>
    <w:p w:rsidR="005754A4" w:rsidRDefault="005754A4" w:rsidP="005754A4">
      <w:r>
        <w:t>R-Angles [</w:t>
      </w:r>
      <w:r w:rsidRPr="0035461D">
        <w:t>Similarity based leaf image retrieval using multiscale R-angle description</w:t>
      </w:r>
      <w:r>
        <w:t>]</w:t>
      </w:r>
    </w:p>
    <w:p w:rsidR="00EE7511" w:rsidRPr="0035461D" w:rsidRDefault="00EE7511" w:rsidP="005754A4">
      <w:r>
        <w:t>FFT</w:t>
      </w:r>
    </w:p>
    <w:p w:rsidR="005754A4" w:rsidRDefault="00927548" w:rsidP="005754A4">
      <w:pPr>
        <w:pStyle w:val="berschrift3"/>
        <w:numPr>
          <w:ilvl w:val="2"/>
          <w:numId w:val="1"/>
        </w:numPr>
      </w:pPr>
      <w:bookmarkStart w:id="93" w:name="_Toc475891518"/>
      <w:r>
        <w:t>Blatttextur</w:t>
      </w:r>
      <w:bookmarkEnd w:id="93"/>
      <w:r w:rsidR="005754A4">
        <w:t xml:space="preserve"> </w:t>
      </w:r>
    </w:p>
    <w:p w:rsidR="005754A4" w:rsidRDefault="005754A4" w:rsidP="005754A4">
      <w:r>
        <w:t xml:space="preserve">-zB Entropy, Kontrast etc. </w:t>
      </w:r>
      <w:r>
        <w:fldChar w:fldCharType="begin" w:fldLock="1"/>
      </w:r>
      <w:r w:rsidR="00153C9E">
        <w:instrText>ADDIN CSL_CITATION { "citationItems" : [ { "id" : "ITEM-1", "itemData" : { "DOI" : "10.5121/sipij.2011.2303", "ISSN" : "22293922", "abstract" : "Automatic leaf recognition system is a case coming to improve time-consuming and troublesome tasks which have mainly been carried out by botanists manually. This application as judged by common characteristics is popular in institutes for discovering new plant species, modernizing the management of botanical gardens and horticulture fields. In order to conduct a leaf recognition system, the features must be sufficiently distinctive to identify specific objects among many alternatives, where contain both local and global properties. So far, many researchers have represented some techniques which use local or global features only where face problems, such as many images are captured in different intensity, they are maybe sick or calamity, leaves have been damaged or cropped and so on. In this paper, a new method for leaf recognition system is proposed where both local descriptors and global features are employed, combined and finally the most discriminant features are selected by employing a linear discriminant analysis method. The experimental results show that using the feature vector containing the local features and global characteristics leads us to obtain 94.3% recognition rate.", "author" : [ { "dropping-particle" : "", "family" : "Shabanzade", "given" : "Maliheh", "non-dropping-particle" : "", "parse-names" : false, "suffix" : "" }, { "dropping-particle" : "", "family" : "Zahedi", "given" : "Morteza", "non-dropping-particle" : "", "parse-names" : false, "suffix" : "" }, { "dropping-particle" : "", "family" : "Amin Aghvami", "given" : "Seyyed", "non-dropping-particle" : "", "parse-names" : false, "suffix" : "" } ], "container-title" : "Signal &amp; Image Processing : An International Journal", "id" : "ITEM-1", "issue" : "3", "issued" : { "date-parts" : [ [ "2011" ] ] }, "page" : "23-31", "title" : "Combination of Local Descriptors and Global Features for Leaf Recognition", "type" : "article-journal", "volume" : "2" }, "uris" : [ "http://www.mendeley.com/documents/?uuid=22553959-6289-3dfd-ab02-b953abb8c0f8" ] } ], "mendeley" : { "formattedCitation" : "(Shabanzade, Zahedi, &amp; Amin Aghvami, 2011)", "plainTextFormattedCitation" : "(Shabanzade, Zahedi, &amp; Amin Aghvami, 2011)", "previouslyFormattedCitation" : "(Shabanzade, Zahedi, &amp; Amin Aghvami, 2011)" }, "properties" : { "noteIndex" : 0 }, "schema" : "https://github.com/citation-style-language/schema/raw/master/csl-citation.json" }</w:instrText>
      </w:r>
      <w:r>
        <w:fldChar w:fldCharType="separate"/>
      </w:r>
      <w:r w:rsidR="00153C9E" w:rsidRPr="00153C9E">
        <w:rPr>
          <w:noProof/>
        </w:rPr>
        <w:t>(Shabanzade, Zahedi, &amp; Amin Aghvami, 2011)</w:t>
      </w:r>
      <w:r>
        <w:fldChar w:fldCharType="end"/>
      </w:r>
      <w:r>
        <w:t xml:space="preserve"> Extraktion der Blattadern</w:t>
      </w:r>
    </w:p>
    <w:p w:rsidR="005754A4" w:rsidRDefault="005754A4" w:rsidP="005754A4">
      <w:pPr>
        <w:pStyle w:val="berschrift3"/>
        <w:numPr>
          <w:ilvl w:val="2"/>
          <w:numId w:val="1"/>
        </w:numPr>
      </w:pPr>
      <w:bookmarkStart w:id="94" w:name="_Toc475891519"/>
      <w:r>
        <w:t>Fourier-Transformation</w:t>
      </w:r>
      <w:bookmarkEnd w:id="94"/>
    </w:p>
    <w:p w:rsidR="00420623" w:rsidRDefault="004437C7" w:rsidP="00420623">
      <w:pPr>
        <w:pStyle w:val="berschrift2"/>
        <w:numPr>
          <w:ilvl w:val="1"/>
          <w:numId w:val="1"/>
        </w:numPr>
        <w:ind w:left="567" w:hanging="567"/>
      </w:pPr>
      <w:bookmarkStart w:id="95" w:name="_Toc475891520"/>
      <w:r>
        <w:t>Lösung</w:t>
      </w:r>
      <w:r w:rsidR="00B84B49">
        <w:t>sansatz</w:t>
      </w:r>
      <w:bookmarkEnd w:id="95"/>
    </w:p>
    <w:p w:rsidR="008F079B" w:rsidRDefault="008F079B" w:rsidP="00272311">
      <w:pPr>
        <w:pStyle w:val="berschrift3"/>
        <w:numPr>
          <w:ilvl w:val="2"/>
          <w:numId w:val="1"/>
        </w:numPr>
      </w:pPr>
      <w:bookmarkStart w:id="96" w:name="_Toc475891521"/>
      <w:r>
        <w:t>Datensatz</w:t>
      </w:r>
      <w:bookmarkEnd w:id="96"/>
    </w:p>
    <w:p w:rsidR="008B6D0C" w:rsidRDefault="00C707C2" w:rsidP="00C707C2">
      <w:r>
        <w:t xml:space="preserve">Es </w:t>
      </w:r>
      <w:r w:rsidR="007C256E">
        <w:t>sind</w:t>
      </w:r>
      <w:r>
        <w:t xml:space="preserve"> </w:t>
      </w:r>
      <w:r w:rsidR="0004005B">
        <w:t>Datenbanken</w:t>
      </w:r>
      <w:r w:rsidR="007C256E" w:rsidRPr="007C256E">
        <w:t xml:space="preserve"> </w:t>
      </w:r>
      <w:r w:rsidR="007C256E">
        <w:t>verfügbar</w:t>
      </w:r>
      <w:r w:rsidR="0004005B">
        <w:t xml:space="preserve">, die </w:t>
      </w:r>
      <w:r w:rsidR="0065592E">
        <w:t xml:space="preserve">unter freier Lizenz </w:t>
      </w:r>
      <w:r w:rsidR="0004005B">
        <w:t>zum Training für die automatische Bestimmung</w:t>
      </w:r>
      <w:r w:rsidR="00095ED9">
        <w:t xml:space="preserve"> </w:t>
      </w:r>
      <w:r w:rsidR="006703CF">
        <w:t>genutzt werden können</w:t>
      </w:r>
      <w:r w:rsidR="00095ED9">
        <w:t xml:space="preserve">. </w:t>
      </w:r>
      <w:r w:rsidR="0065592E">
        <w:t>Unter anderem</w:t>
      </w:r>
      <w:r w:rsidR="0065592E" w:rsidRPr="0065592E">
        <w:t xml:space="preserve"> </w:t>
      </w:r>
      <w:r w:rsidR="0065592E">
        <w:t>veröffentlichten</w:t>
      </w:r>
      <w:r w:rsidR="002E3B2E">
        <w:fldChar w:fldCharType="begin" w:fldLock="1"/>
      </w:r>
      <w:r w:rsidR="00BF46B9">
        <w:instrText>ADDIN CSL_CITATION { "citationItems" : [ { "id" : "ITEM-1", "itemData" : { "DOI" : "10.1109/ISSPIT.2007.4458016", "ISBN" : "9781424418350", "ISSN" : "978-1-4244-1835-0", "abstract" : "In this paper, we employ probabilistic neural network (PNN) with image and data processing techniques to implement a general purpose automated leaf recognition for plant classification. 12 leaf features are extracted and orthogonalized into 5 principal variables which consist the input vector of the PNN. The PNN is trained by 1800 leaves to classify 32 kinds of plants with an accuracy greater than 90%. Compared with other approaches, our algorithm is an accurate artificial intelligence approach which is fast in execution and easy in implementation.", "author" : [ { "dropping-particle" : "", "family" : "Wu", "given" : "Stephen Gang", "non-dropping-particle" : "", "parse-names" : false, "suffix" : "" }, { "dropping-particle" : "", "family" : "Bao", "given" : "Forrest Sheng", "non-dropping-particle" : "", "parse-names" : false, "suffix" : "" }, { "dropping-particle" : "", "family" : "Xu", "given" : "Eric You", "non-dropping-particle" : "", "parse-names" : false, "suffix" : "" }, { "dropping-particle" : "", "family" : "Wang", "given" : "Yu Xuan", "non-dropping-particle" : "", "parse-names" : false, "suffix" : "" }, { "dropping-particle" : "", "family" : "Chang", "given" : "Yi Fan", "non-dropping-particle" : "", "parse-names" : false, "suffix" : "" }, { "dropping-particle" : "", "family" : "Xiang", "given" : "Qiao Liang", "non-dropping-particle" : "", "parse-names" : false, "suffix" : "" } ], "container-title" : "ISSPIT 2007 - 2007 IEEE International Symposium on Signal Processing and Information Technology", "id" : "ITEM-1", "issue" : "December", "issued" : { "date-parts" : [ [ "2007" ] ] }, "page" : "11-16", "title" : "A leaf recognition algorithm for plant classification using probabilistic neural network", "type" : "article-journal" }, "uris" : [ "http://www.mendeley.com/documents/?uuid=f9813cb7-df72-46bc-8dbc-51dde8a124c6" ] } ], "mendeley" : { "formattedCitation" : "(Wu u.\u00a0a., 2007)", "manualFormatting" : " Wu, Bao, Xu, Wang, Chang und Xiang (2007)", "plainTextFormattedCitation" : "(Wu u.\u00a0a., 2007)", "previouslyFormattedCitation" : "(Wu u.\u00a0a., 2007)" }, "properties" : { "noteIndex" : 0 }, "schema" : "https://github.com/citation-style-language/schema/raw/master/csl-citation.json" }</w:instrText>
      </w:r>
      <w:r w:rsidR="002E3B2E">
        <w:fldChar w:fldCharType="separate"/>
      </w:r>
      <w:r w:rsidR="005E5831" w:rsidRPr="005E5831">
        <w:rPr>
          <w:rFonts w:ascii="Calibri" w:hAnsi="Calibri" w:cs="Times New Roman"/>
          <w:noProof/>
          <w:szCs w:val="24"/>
        </w:rPr>
        <w:t xml:space="preserve"> </w:t>
      </w:r>
      <w:r w:rsidR="005E5831">
        <w:rPr>
          <w:rFonts w:ascii="Calibri" w:hAnsi="Calibri" w:cs="Times New Roman"/>
          <w:noProof/>
          <w:szCs w:val="24"/>
        </w:rPr>
        <w:t xml:space="preserve">Wu, Bao, Xu, Wang, </w:t>
      </w:r>
      <w:r w:rsidR="005E5831">
        <w:rPr>
          <w:rFonts w:ascii="Calibri" w:hAnsi="Calibri" w:cs="Times New Roman"/>
          <w:noProof/>
          <w:szCs w:val="24"/>
        </w:rPr>
        <w:lastRenderedPageBreak/>
        <w:t>Chang und</w:t>
      </w:r>
      <w:r w:rsidR="005E5831" w:rsidRPr="002E3B2E">
        <w:rPr>
          <w:rFonts w:ascii="Calibri" w:hAnsi="Calibri" w:cs="Times New Roman"/>
          <w:noProof/>
          <w:szCs w:val="24"/>
        </w:rPr>
        <w:t xml:space="preserve"> Xiang</w:t>
      </w:r>
      <w:r w:rsidR="002E3B2E" w:rsidRPr="002E3B2E">
        <w:rPr>
          <w:noProof/>
        </w:rPr>
        <w:t xml:space="preserve"> </w:t>
      </w:r>
      <w:r w:rsidR="005E5831">
        <w:rPr>
          <w:noProof/>
        </w:rPr>
        <w:t>(</w:t>
      </w:r>
      <w:r w:rsidR="002E3B2E" w:rsidRPr="002E3B2E">
        <w:rPr>
          <w:noProof/>
        </w:rPr>
        <w:t>200</w:t>
      </w:r>
      <w:r w:rsidR="005E5831">
        <w:rPr>
          <w:noProof/>
        </w:rPr>
        <w:t>7)</w:t>
      </w:r>
      <w:r w:rsidR="002E3B2E">
        <w:fldChar w:fldCharType="end"/>
      </w:r>
      <w:r w:rsidR="005E5831">
        <w:t xml:space="preserve"> den Flavia-Datensatz, den sie </w:t>
      </w:r>
      <w:r w:rsidR="00575B7D">
        <w:t>im Rahmen der Entwicklung eines eigenen</w:t>
      </w:r>
      <w:r w:rsidR="005E5831">
        <w:t xml:space="preserve"> </w:t>
      </w:r>
      <w:r w:rsidR="00575B7D">
        <w:t>Algorithmus zur Blatterkennung erstellten</w:t>
      </w:r>
      <w:r w:rsidR="005E5831">
        <w:t>. Der Datensatz beinhaltet 1800 Bilder von Blätter</w:t>
      </w:r>
      <w:r w:rsidR="00010855">
        <w:t>n</w:t>
      </w:r>
      <w:r w:rsidR="005E5831">
        <w:t xml:space="preserve"> 32 unterschiedlicher</w:t>
      </w:r>
      <w:r w:rsidR="007E06E7">
        <w:t>, hauptsächlich</w:t>
      </w:r>
      <w:r w:rsidR="00355CDA">
        <w:t xml:space="preserve"> chinesischer</w:t>
      </w:r>
      <w:r w:rsidR="005E5831">
        <w:t xml:space="preserve"> Arten.</w:t>
      </w:r>
      <w:r w:rsidR="00DC16A7">
        <w:t xml:space="preserve"> Die Bilder liegen vorverarbe</w:t>
      </w:r>
      <w:r w:rsidR="00DC16A7">
        <w:t>i</w:t>
      </w:r>
      <w:r w:rsidR="00DC16A7">
        <w:t>tet vor. Die Blätter sind bereits freigestellt und die Blattstiele wurden entfernt</w:t>
      </w:r>
      <w:r w:rsidR="00316588">
        <w:t xml:space="preserve"> (siehe Abbi</w:t>
      </w:r>
      <w:r w:rsidR="00316588">
        <w:t>l</w:t>
      </w:r>
      <w:r w:rsidR="00316588">
        <w:t>dung 10a)</w:t>
      </w:r>
      <w:r w:rsidR="00DC16A7">
        <w:t>.</w:t>
      </w:r>
      <w:r w:rsidR="008B6D0C" w:rsidRPr="008B6D0C">
        <w:t xml:space="preserve"> </w:t>
      </w:r>
    </w:p>
    <w:p w:rsidR="008B6D0C" w:rsidRDefault="00E74271" w:rsidP="00C707C2">
      <w:r>
        <w:t xml:space="preserve">Der </w:t>
      </w:r>
      <w:r w:rsidR="007D16FD">
        <w:t xml:space="preserve">sogenannte </w:t>
      </w:r>
      <w:r>
        <w:t>Leafsnap-Datensatz</w:t>
      </w:r>
      <w:r w:rsidR="008B6D0C">
        <w:t xml:space="preserve"> en</w:t>
      </w:r>
      <w:r w:rsidR="00A61EF5">
        <w:t>t</w:t>
      </w:r>
      <w:r w:rsidR="008B6D0C">
        <w:t xml:space="preserve">stand </w:t>
      </w:r>
      <w:r w:rsidR="003869EE">
        <w:t>in</w:t>
      </w:r>
      <w:r w:rsidR="008B6D0C">
        <w:t xml:space="preserve"> Zusammenarbeit  der </w:t>
      </w:r>
      <w:r w:rsidR="008B6D0C" w:rsidRPr="008B6D0C">
        <w:t xml:space="preserve">Columbia University, </w:t>
      </w:r>
      <w:r w:rsidR="008B6D0C">
        <w:t>der</w:t>
      </w:r>
      <w:r w:rsidR="008B6D0C" w:rsidRPr="008B6D0C">
        <w:t xml:space="preserve"> University </w:t>
      </w:r>
      <w:r w:rsidR="00CC162B">
        <w:t>of</w:t>
      </w:r>
      <w:r w:rsidR="008B6D0C" w:rsidRPr="008B6D0C">
        <w:t xml:space="preserve"> Maryland </w:t>
      </w:r>
      <w:r w:rsidR="008B6D0C">
        <w:t>und de</w:t>
      </w:r>
      <w:r w:rsidR="00CC162B">
        <w:t>r</w:t>
      </w:r>
      <w:r w:rsidR="008B6D0C" w:rsidRPr="008B6D0C">
        <w:t xml:space="preserve"> Smithsonian Institut</w:t>
      </w:r>
      <w:r w:rsidR="00CC162B">
        <w:t>ion</w:t>
      </w:r>
      <w:r w:rsidR="00153C9E">
        <w:t xml:space="preserve">. </w:t>
      </w:r>
      <w:r w:rsidR="00153C9E">
        <w:fldChar w:fldCharType="begin" w:fldLock="1"/>
      </w:r>
      <w:r w:rsidR="00BF46B9">
        <w:instrText>ADDIN CSL_CITATION { "citationItems" : [ { "id" : "ITEM-1", "itemData" : { "abstract" : "We describe the first mobile app for identifying plant species using automatic visual recognition. The system \u2013 called Leafsnap \u2013 iden-tifies tree species from photographs of their leaves. Key to this system are computer vision components for discarding non-leaf images, segmenting the leaf from an untextured background, extracting features represent-ing the curvature of the leaf's contour over multiple scales, and iden-tifying the species from a dataset of the 184 trees in the Northeastern United States. Our system obtains state-of-the-art performance on the real-world images from the new Leafsnap Dataset \u2013 the largest of its kind. Throughout the paper, we document many of the practical steps needed to produce a computer vision system such as ours, which currently has nearly a million users.", "author" : [ { "dropping-particle" : "", "family" : "Kumar", "given" : "Neeraj", "non-dropping-particle" : "", "parse-names" : false, "suffix" : "" }, { "dropping-particle" : "", "family" : "Belhumeur", "given" : "Peter N", "non-dropping-particle" : "", "parse-names" : false, "suffix" : "" }, { "dropping-particle" : "", "family" : "Biswas", "given" : "Arijit", "non-dropping-particle" : "", "parse-names" : false, "suffix" : "" }, { "dropping-particle" : "", "family" : "Jacobs", "given" : "David W", "non-dropping-particle" : "", "parse-names" : false, "suffix" : "" }, { "dropping-particle" : "", "family" : "Kress", "given" : "W John", "non-dropping-particle" : "", "parse-names" : false, "suffix" : "" }, { "dropping-particle" : "", "family" : "Lopez", "given" : "Ida", "non-dropping-particle" : "", "parse-names" : false, "suffix" : "" }, { "dropping-particle" : "", "family" : "Soares", "given" : "Jo\u00e3o V B", "non-dropping-particle" : "", "parse-names" : false, "suffix" : "" } ], "container-title" : "Proceedings of the 12th European Conference on Computer Vision (ECCV)", "id" : "ITEM-1", "issued" : { "date-parts" : [ [ "2012" ] ] }, "title" : "Leafsnap: A Computer Vision System for Automatic Plant Species Identification", "type" : "article-journal" }, "uris" : [ "http://www.mendeley.com/documents/?uuid=784a99f4-ad04-30a6-99cb-2329359a04b8" ] } ], "mendeley" : { "formattedCitation" : "(Kumar u.\u00a0a., 2012)", "manualFormatting" : "Kumar, Belhumeur, Biswas, Jacobs, Kress, Lopez und Soares", "plainTextFormattedCitation" : "(Kumar u.\u00a0a., 2012)", "previouslyFormattedCitation" : "(Kumar u.\u00a0a., 2012)" }, "properties" : { "noteIndex" : 0 }, "schema" : "https://github.com/citation-style-language/schema/raw/master/csl-citation.json" }</w:instrText>
      </w:r>
      <w:r w:rsidR="00153C9E">
        <w:fldChar w:fldCharType="separate"/>
      </w:r>
      <w:r w:rsidR="006E0741">
        <w:rPr>
          <w:noProof/>
        </w:rPr>
        <w:t>Kumar</w:t>
      </w:r>
      <w:r w:rsidR="006E0741" w:rsidRPr="006E0741">
        <w:rPr>
          <w:rFonts w:ascii="Calibri" w:hAnsi="Calibri" w:cs="Times New Roman"/>
          <w:noProof/>
          <w:szCs w:val="24"/>
        </w:rPr>
        <w:t xml:space="preserve">, Belhumeur, Biswas, Jacobs, Kress, </w:t>
      </w:r>
      <w:r w:rsidR="006E0741">
        <w:rPr>
          <w:rFonts w:ascii="Calibri" w:hAnsi="Calibri" w:cs="Times New Roman"/>
          <w:noProof/>
          <w:szCs w:val="24"/>
        </w:rPr>
        <w:t>Lopez und</w:t>
      </w:r>
      <w:r w:rsidR="006E0741" w:rsidRPr="006E0741">
        <w:rPr>
          <w:rFonts w:ascii="Calibri" w:hAnsi="Calibri" w:cs="Times New Roman"/>
          <w:noProof/>
          <w:szCs w:val="24"/>
        </w:rPr>
        <w:t xml:space="preserve"> Soares</w:t>
      </w:r>
      <w:r w:rsidR="00153C9E">
        <w:fldChar w:fldCharType="end"/>
      </w:r>
      <w:r w:rsidR="00A61EF5">
        <w:t xml:space="preserve"> </w:t>
      </w:r>
      <w:r w:rsidR="006E0741">
        <w:t>(</w:t>
      </w:r>
      <w:r w:rsidR="006E0741" w:rsidRPr="006E0741">
        <w:t>2012</w:t>
      </w:r>
      <w:r w:rsidR="006E0741">
        <w:t>)</w:t>
      </w:r>
      <w:r w:rsidR="006E0741" w:rsidRPr="006E0741">
        <w:t xml:space="preserve"> </w:t>
      </w:r>
      <w:r w:rsidR="006E0741">
        <w:t xml:space="preserve">schufen die Grundlagen </w:t>
      </w:r>
      <w:r w:rsidR="00A61EF5">
        <w:t>zur</w:t>
      </w:r>
      <w:r w:rsidR="008B6D0C">
        <w:t xml:space="preserve"> Entwick</w:t>
      </w:r>
      <w:r w:rsidR="00153C9E">
        <w:t xml:space="preserve">lung eines elektronischen Feldführers für Smartphones. </w:t>
      </w:r>
      <w:r w:rsidR="006E0741">
        <w:t xml:space="preserve">Die zugrundeliegenden Trainingsdaten umfassen Fotografien </w:t>
      </w:r>
      <w:r w:rsidR="00BB49D1">
        <w:t xml:space="preserve">von </w:t>
      </w:r>
      <w:r w:rsidR="006E0741">
        <w:t>nach eigener Aussage alle</w:t>
      </w:r>
      <w:r w:rsidR="00BB49D1">
        <w:t>n</w:t>
      </w:r>
      <w:r w:rsidR="006E0741">
        <w:t xml:space="preserve"> 185 in den nordöstlichen</w:t>
      </w:r>
      <w:r w:rsidR="006E0741" w:rsidRPr="006E0741">
        <w:t xml:space="preserve"> </w:t>
      </w:r>
      <w:r w:rsidR="006E0741">
        <w:t>USA beheimateten</w:t>
      </w:r>
      <w:r w:rsidR="006E0741" w:rsidRPr="006E0741">
        <w:t xml:space="preserve"> </w:t>
      </w:r>
      <w:r w:rsidR="006E0741">
        <w:t>Baumarten.</w:t>
      </w:r>
      <w:r w:rsidR="00153C9E">
        <w:t xml:space="preserve"> Die Bilder sind sowohl in ihrer ursprünglichen Form, als auch in </w:t>
      </w:r>
      <w:r w:rsidR="00102CBE">
        <w:t>segmentierter, binarisierter</w:t>
      </w:r>
      <w:r w:rsidR="00153C9E">
        <w:t xml:space="preserve"> Form erhältlich</w:t>
      </w:r>
      <w:r w:rsidR="00102CBE">
        <w:t xml:space="preserve"> (siehe Abbildung 10b)</w:t>
      </w:r>
      <w:r w:rsidR="00153C9E">
        <w:t>.</w:t>
      </w:r>
    </w:p>
    <w:p w:rsidR="0056368F" w:rsidRPr="0056368F" w:rsidRDefault="0056368F" w:rsidP="00C707C2">
      <w:pPr>
        <w:rPr>
          <w:color w:val="FF0000"/>
        </w:rPr>
      </w:pPr>
      <w:r w:rsidRPr="0056368F">
        <w:rPr>
          <w:color w:val="FF0000"/>
        </w:rPr>
        <w:t>Warum die beiden?</w:t>
      </w:r>
    </w:p>
    <w:p w:rsidR="007D678F" w:rsidRPr="007D678F" w:rsidRDefault="007D678F" w:rsidP="007D678F">
      <w:pPr>
        <w:rPr>
          <w:color w:val="FF0000"/>
        </w:rPr>
      </w:pPr>
      <w:r w:rsidRPr="007D678F">
        <w:rPr>
          <w:color w:val="FF0000"/>
        </w:rPr>
        <w:t>Farbe, Panaschierung … (Leafnet hat Farbschema an Seite)</w:t>
      </w:r>
    </w:p>
    <w:p w:rsidR="007D678F" w:rsidRDefault="007D678F" w:rsidP="00C707C2"/>
    <w:p w:rsidR="00C707C2" w:rsidRDefault="008B6D0C" w:rsidP="00C707C2">
      <w:r>
        <w:rPr>
          <w:noProof/>
          <w:lang w:eastAsia="de-DE"/>
        </w:rPr>
        <w:drawing>
          <wp:inline distT="0" distB="0" distL="0" distR="0" wp14:anchorId="019B2CC8" wp14:editId="3911B2FF">
            <wp:extent cx="2228850" cy="1671638"/>
            <wp:effectExtent l="0" t="0" r="0" b="5080"/>
            <wp:docPr id="2" name="Grafik 2" descr="C:\Users\chris\AppData\Local\Microsoft\Windows\INetCache\Content.Word\106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hris\AppData\Local\Microsoft\Windows\INetCache\Content.Word\1064.jp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234207" cy="1675656"/>
                    </a:xfrm>
                    <a:prstGeom prst="rect">
                      <a:avLst/>
                    </a:prstGeom>
                    <a:noFill/>
                    <a:ln>
                      <a:noFill/>
                    </a:ln>
                  </pic:spPr>
                </pic:pic>
              </a:graphicData>
            </a:graphic>
          </wp:inline>
        </w:drawing>
      </w:r>
      <w:r w:rsidR="0066040A">
        <w:rPr>
          <w:noProof/>
          <w:lang w:eastAsia="de-DE"/>
        </w:rPr>
        <w:t xml:space="preserve">            </w:t>
      </w:r>
      <w:r w:rsidR="006938A2">
        <w:rPr>
          <w:noProof/>
          <w:lang w:eastAsia="de-D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7.5pt;height:130.5pt">
            <v:imagedata r:id="rId58" o:title="13291732970228"/>
          </v:shape>
        </w:pict>
      </w:r>
      <w:r w:rsidR="00435B14">
        <w:rPr>
          <w:noProof/>
          <w:lang w:eastAsia="de-DE"/>
        </w:rPr>
        <w:t xml:space="preserve">  </w:t>
      </w:r>
      <w:r w:rsidR="006938A2">
        <w:rPr>
          <w:noProof/>
          <w:lang w:eastAsia="de-DE"/>
        </w:rPr>
        <w:pict>
          <v:shape id="_x0000_i1026" type="#_x0000_t75" style="width:97.5pt;height:130.5pt">
            <v:imagedata r:id="rId59" o:title="13291732970228"/>
          </v:shape>
        </w:pict>
      </w:r>
    </w:p>
    <w:p w:rsidR="0066040A" w:rsidRDefault="008B6D0C" w:rsidP="006B3FBA">
      <w:pPr>
        <w:spacing w:after="0" w:line="240" w:lineRule="auto"/>
        <w:rPr>
          <w:sz w:val="20"/>
        </w:rPr>
      </w:pPr>
      <w:r w:rsidRPr="008B6D0C">
        <w:rPr>
          <w:sz w:val="20"/>
        </w:rPr>
        <w:t xml:space="preserve">Abb. 10a: </w:t>
      </w:r>
      <w:r>
        <w:rPr>
          <w:sz w:val="20"/>
        </w:rPr>
        <w:t>Beispielfoto</w:t>
      </w:r>
      <w:r w:rsidRPr="008B6D0C">
        <w:rPr>
          <w:sz w:val="20"/>
        </w:rPr>
        <w:t xml:space="preserve"> aus der Flavia-Datenbank</w:t>
      </w:r>
      <w:r w:rsidR="0066040A">
        <w:rPr>
          <w:sz w:val="20"/>
        </w:rPr>
        <w:t xml:space="preserve">     Abb. 10b: unbearbeitetes (links) und segmentier-</w:t>
      </w:r>
    </w:p>
    <w:p w:rsidR="001B2050" w:rsidRDefault="001B2050" w:rsidP="006B3FBA">
      <w:pPr>
        <w:spacing w:after="0" w:line="240" w:lineRule="auto"/>
        <w:rPr>
          <w:sz w:val="20"/>
        </w:rPr>
      </w:pPr>
      <w:r>
        <w:rPr>
          <w:sz w:val="20"/>
        </w:rPr>
        <w:t>(</w:t>
      </w:r>
      <w:r w:rsidRPr="001B2050">
        <w:rPr>
          <w:sz w:val="20"/>
        </w:rPr>
        <w:t>Wu, Bao, Xu, Wang</w:t>
      </w:r>
      <w:r>
        <w:rPr>
          <w:sz w:val="20"/>
        </w:rPr>
        <w:t xml:space="preserve">, Chang </w:t>
      </w:r>
      <w:r w:rsidR="00590013">
        <w:rPr>
          <w:sz w:val="20"/>
        </w:rPr>
        <w:t>&amp;</w:t>
      </w:r>
      <w:r>
        <w:rPr>
          <w:sz w:val="20"/>
        </w:rPr>
        <w:t xml:space="preserve"> Xiang, 2007)       </w:t>
      </w:r>
      <w:r w:rsidR="00E17AC5">
        <w:rPr>
          <w:sz w:val="20"/>
        </w:rPr>
        <w:t xml:space="preserve">     </w:t>
      </w:r>
      <w:r>
        <w:rPr>
          <w:sz w:val="20"/>
        </w:rPr>
        <w:t xml:space="preserve">   tes Blatt (rechts) aus dem Leafsnap-Datensatz</w:t>
      </w:r>
    </w:p>
    <w:p w:rsidR="008B6D0C" w:rsidRDefault="001B2050" w:rsidP="006B3FBA">
      <w:pPr>
        <w:spacing w:after="0" w:line="240" w:lineRule="auto"/>
        <w:ind w:left="4095"/>
        <w:rPr>
          <w:sz w:val="20"/>
        </w:rPr>
      </w:pPr>
      <w:r>
        <w:rPr>
          <w:sz w:val="20"/>
        </w:rPr>
        <w:t xml:space="preserve">(Kumar, </w:t>
      </w:r>
      <w:r w:rsidRPr="001B2050">
        <w:rPr>
          <w:sz w:val="20"/>
        </w:rPr>
        <w:t>Belhumeur, Biswas, Jacobs</w:t>
      </w:r>
      <w:r>
        <w:rPr>
          <w:sz w:val="20"/>
        </w:rPr>
        <w:t>,</w:t>
      </w:r>
      <w:r w:rsidRPr="001B2050">
        <w:rPr>
          <w:sz w:val="20"/>
        </w:rPr>
        <w:t xml:space="preserve"> </w:t>
      </w:r>
      <w:r>
        <w:rPr>
          <w:sz w:val="20"/>
        </w:rPr>
        <w:t xml:space="preserve">Kress, Lopez </w:t>
      </w:r>
      <w:r w:rsidR="00590013">
        <w:rPr>
          <w:sz w:val="20"/>
        </w:rPr>
        <w:t>&amp;</w:t>
      </w:r>
      <w:r>
        <w:rPr>
          <w:sz w:val="20"/>
        </w:rPr>
        <w:t xml:space="preserve"> Soares, </w:t>
      </w:r>
      <w:r w:rsidRPr="001B2050">
        <w:rPr>
          <w:sz w:val="20"/>
        </w:rPr>
        <w:t>2012)</w:t>
      </w:r>
      <w:r w:rsidR="00590013">
        <w:rPr>
          <w:sz w:val="20"/>
        </w:rPr>
        <w:t xml:space="preserve"> </w:t>
      </w:r>
      <w:r w:rsidR="0066040A">
        <w:rPr>
          <w:sz w:val="20"/>
        </w:rPr>
        <w:t xml:space="preserve">                                    </w:t>
      </w:r>
    </w:p>
    <w:p w:rsidR="00C707C2" w:rsidRPr="00DD52E8" w:rsidRDefault="00A22643" w:rsidP="00E2408E">
      <w:pPr>
        <w:spacing w:before="240"/>
        <w:rPr>
          <w:color w:val="FF0000"/>
        </w:rPr>
      </w:pPr>
      <w:r>
        <w:t>Den beiden</w:t>
      </w:r>
      <w:r w:rsidR="0004005B">
        <w:t xml:space="preserve"> Datensätzen ist gemein, dass </w:t>
      </w:r>
      <w:r w:rsidR="009326D9">
        <w:t>nur Fotografien von den Bla</w:t>
      </w:r>
      <w:r w:rsidR="0004005B">
        <w:t>tt</w:t>
      </w:r>
      <w:r w:rsidR="009326D9">
        <w:t>oberseiten aufgeno</w:t>
      </w:r>
      <w:r w:rsidR="009326D9">
        <w:t>m</w:t>
      </w:r>
      <w:r w:rsidR="009326D9">
        <w:t>men</w:t>
      </w:r>
      <w:r w:rsidR="00AD3782">
        <w:t xml:space="preserve"> </w:t>
      </w:r>
      <w:r w:rsidR="009326D9">
        <w:t>wurden</w:t>
      </w:r>
      <w:r w:rsidR="00204567">
        <w:t xml:space="preserve"> </w:t>
      </w:r>
      <w:r w:rsidR="00204567" w:rsidRPr="00204567">
        <w:rPr>
          <w:color w:val="FF0000"/>
        </w:rPr>
        <w:t>falsch</w:t>
      </w:r>
      <w:r w:rsidR="00204567">
        <w:t xml:space="preserve"> (</w:t>
      </w:r>
      <w:r w:rsidR="00204567" w:rsidRPr="00204567">
        <w:rPr>
          <w:color w:val="FF0000"/>
        </w:rPr>
        <w:t>ungeordnet bei Leafsnap</w:t>
      </w:r>
      <w:r w:rsidR="00204567">
        <w:t>)</w:t>
      </w:r>
      <w:r w:rsidR="00A64565">
        <w:t xml:space="preserve">. Es tauchen Bilder von Blattunterseiten zwischen denen von Blattoberseiten auf. </w:t>
      </w:r>
      <w:r w:rsidR="009326D9">
        <w:t xml:space="preserve">Es soll in dieser Arbeit </w:t>
      </w:r>
      <w:r w:rsidR="0080173B">
        <w:t xml:space="preserve">aber auch </w:t>
      </w:r>
      <w:r w:rsidR="009326D9">
        <w:t xml:space="preserve">geprüft werden, ob sich die </w:t>
      </w:r>
      <w:r w:rsidR="00CB6F1D">
        <w:t>Blattu</w:t>
      </w:r>
      <w:r w:rsidR="009326D9">
        <w:t>nterseite besser eignet</w:t>
      </w:r>
      <w:r w:rsidR="008C2F7A">
        <w:t>,</w:t>
      </w:r>
      <w:r w:rsidR="009326D9">
        <w:t xml:space="preserve"> um bestimmte Merkmale</w:t>
      </w:r>
      <w:r w:rsidR="00B07389">
        <w:t>, im Besonderen die Blat</w:t>
      </w:r>
      <w:r w:rsidR="00B07389">
        <w:t>t</w:t>
      </w:r>
      <w:r w:rsidR="00B07389">
        <w:t>adern,</w:t>
      </w:r>
      <w:r w:rsidR="009326D9">
        <w:t xml:space="preserve"> erkennen</w:t>
      </w:r>
      <w:r w:rsidR="00EB277B">
        <w:t xml:space="preserve"> und trainieren</w:t>
      </w:r>
      <w:r w:rsidR="009326D9">
        <w:t xml:space="preserve"> zu können.</w:t>
      </w:r>
      <w:r w:rsidR="00CE57AA">
        <w:t xml:space="preserve"> </w:t>
      </w:r>
      <w:r w:rsidR="00CE57AA" w:rsidRPr="00DD52E8">
        <w:rPr>
          <w:color w:val="FF0000"/>
        </w:rPr>
        <w:t>geordnet, gleiche Menge an Ober- und Unterse</w:t>
      </w:r>
      <w:r w:rsidR="00CE57AA" w:rsidRPr="00DD52E8">
        <w:rPr>
          <w:color w:val="FF0000"/>
        </w:rPr>
        <w:t>i</w:t>
      </w:r>
      <w:r w:rsidR="00CE57AA" w:rsidRPr="00DD52E8">
        <w:rPr>
          <w:color w:val="FF0000"/>
        </w:rPr>
        <w:t>ten, bessere Möglichkeit zu vergleichen</w:t>
      </w:r>
    </w:p>
    <w:p w:rsidR="00EF27D9" w:rsidRDefault="00EF27D9" w:rsidP="00C707C2">
      <w:r>
        <w:lastRenderedPageBreak/>
        <w:t xml:space="preserve">Daher wurde für die Bestimmung zusätzlich ein eigener Datensatz erstellt. Er enthält Daten  25 verschiedener Spezies mit jeweils 40 Fotografien </w:t>
      </w:r>
      <w:r w:rsidR="008C2F7A">
        <w:t>je</w:t>
      </w:r>
      <w:r>
        <w:t xml:space="preserve"> </w:t>
      </w:r>
      <w:r w:rsidR="00CB6F1D">
        <w:t>Ober- und U</w:t>
      </w:r>
      <w:r>
        <w:t>nterseite.</w:t>
      </w:r>
      <w:r w:rsidR="00AC2DB2">
        <w:t xml:space="preserve"> Bei den Arten handelt es sich hauptsächlich um in Deutschland beheimatete Pflanzen.</w:t>
      </w:r>
      <w:r w:rsidR="00A22643">
        <w:t xml:space="preserve"> In Abbildung 11 ist ein Auszug aus den Bilddaten zu sehen.</w:t>
      </w:r>
      <w:r w:rsidR="008C2F7A">
        <w:t xml:space="preserve"> </w:t>
      </w:r>
      <w:r w:rsidR="008C2F7A" w:rsidRPr="008C2F7A">
        <w:rPr>
          <w:i/>
          <w:color w:val="FF0000"/>
        </w:rPr>
        <w:t>(verweisen auf Anhang, Tabelle der Spezies)</w:t>
      </w:r>
    </w:p>
    <w:p w:rsidR="00A22643" w:rsidRDefault="006938A2" w:rsidP="00C707C2">
      <w:r>
        <w:pict>
          <v:shape id="_x0000_i1027" type="#_x0000_t75" style="width:161.25pt;height:107.25pt">
            <v:imagedata r:id="rId60" o:title="DSC_5820"/>
          </v:shape>
        </w:pict>
      </w:r>
      <w:r w:rsidR="002D0DC1">
        <w:t xml:space="preserve">      </w:t>
      </w:r>
      <w:r>
        <w:pict>
          <v:shape id="_x0000_i1028" type="#_x0000_t75" style="width:160.5pt;height:106.5pt">
            <v:imagedata r:id="rId61" o:title="DSC_5824"/>
          </v:shape>
        </w:pict>
      </w:r>
    </w:p>
    <w:p w:rsidR="002D0DC1" w:rsidRPr="002D0DC1" w:rsidRDefault="002D0DC1" w:rsidP="002D0DC1">
      <w:pPr>
        <w:spacing w:line="480" w:lineRule="auto"/>
        <w:rPr>
          <w:sz w:val="20"/>
        </w:rPr>
      </w:pPr>
      <w:r w:rsidRPr="002D0DC1">
        <w:rPr>
          <w:sz w:val="20"/>
        </w:rPr>
        <w:t>Abb. 11: Ober- (links) und Unterseite</w:t>
      </w:r>
      <w:r w:rsidR="00C04C21">
        <w:rPr>
          <w:sz w:val="20"/>
        </w:rPr>
        <w:t xml:space="preserve"> (rechts)</w:t>
      </w:r>
      <w:r w:rsidRPr="002D0DC1">
        <w:rPr>
          <w:sz w:val="20"/>
        </w:rPr>
        <w:t xml:space="preserve"> eines Klarapfels (Malus Domestica)</w:t>
      </w:r>
    </w:p>
    <w:p w:rsidR="00A22643" w:rsidRDefault="002D0DC1" w:rsidP="00C707C2">
      <w:r>
        <w:t>A</w:t>
      </w:r>
      <w:r w:rsidR="00A22643">
        <w:t xml:space="preserve">lle genannten Datensätze </w:t>
      </w:r>
      <w:r>
        <w:t xml:space="preserve">sollen </w:t>
      </w:r>
      <w:r w:rsidR="00A22643">
        <w:t>beim Training</w:t>
      </w:r>
      <w:r>
        <w:t xml:space="preserve"> des zu implementierenden Algorithmus Verwendung</w:t>
      </w:r>
      <w:r w:rsidR="00A22643">
        <w:t xml:space="preserve"> finden und die Ergebnisse</w:t>
      </w:r>
      <w:r w:rsidR="004C2A9B">
        <w:t xml:space="preserve"> der Erkennung</w:t>
      </w:r>
      <w:r w:rsidR="00A22643">
        <w:t xml:space="preserve"> verglichen werden.</w:t>
      </w:r>
    </w:p>
    <w:p w:rsidR="00261630" w:rsidRDefault="00261630" w:rsidP="00C707C2">
      <w:r>
        <w:t>AUFLÖSUNG! mehr Details</w:t>
      </w:r>
    </w:p>
    <w:p w:rsidR="00251BB7" w:rsidRDefault="00251BB7" w:rsidP="00C707C2">
      <w:r>
        <w:t>alles gestielte Blätter, netzadrige …</w:t>
      </w:r>
    </w:p>
    <w:p w:rsidR="00E674E5" w:rsidRDefault="00E674E5" w:rsidP="00C707C2">
      <w:r>
        <w:t>keine nadelförmigen Blätter von Nadelbäumen, wenig Textur-Informationen</w:t>
      </w:r>
    </w:p>
    <w:p w:rsidR="00875A7A" w:rsidRPr="00C707C2" w:rsidRDefault="00875A7A" w:rsidP="00C707C2">
      <w:r>
        <w:t>Bild mit zusammengesetzter Blattform</w:t>
      </w:r>
    </w:p>
    <w:p w:rsidR="00F467D5" w:rsidRDefault="00117CC2" w:rsidP="00E42E47">
      <w:pPr>
        <w:pStyle w:val="berschrift3"/>
        <w:numPr>
          <w:ilvl w:val="2"/>
          <w:numId w:val="1"/>
        </w:numPr>
      </w:pPr>
      <w:bookmarkStart w:id="97" w:name="_Toc475891522"/>
      <w:r>
        <w:t>Segmentierung</w:t>
      </w:r>
      <w:r w:rsidR="002B60B2">
        <w:t xml:space="preserve"> der Blätter</w:t>
      </w:r>
      <w:bookmarkEnd w:id="97"/>
    </w:p>
    <w:p w:rsidR="004748D7" w:rsidRDefault="004748D7" w:rsidP="00117CC2">
      <w:r>
        <w:t xml:space="preserve">Die Blätter </w:t>
      </w:r>
      <w:r w:rsidR="0020452B">
        <w:t xml:space="preserve">des selbsterstellten Datensatzes </w:t>
      </w:r>
      <w:r w:rsidR="00596360">
        <w:t xml:space="preserve">müssen </w:t>
      </w:r>
      <w:r w:rsidR="006C5574">
        <w:t>zunächst</w:t>
      </w:r>
      <w:r w:rsidR="00596360">
        <w:t xml:space="preserve"> vom Hintergrund freigestellt werden.</w:t>
      </w:r>
      <w:r>
        <w:t xml:space="preserve"> Auch die Bilder </w:t>
      </w:r>
      <w:r w:rsidR="008D393F">
        <w:t xml:space="preserve">des Leafsnap-Algorithmus von </w:t>
      </w:r>
      <w:r w:rsidR="008D393F">
        <w:fldChar w:fldCharType="begin" w:fldLock="1"/>
      </w:r>
      <w:r w:rsidR="00BF46B9">
        <w:instrText>ADDIN CSL_CITATION { "citationItems" : [ { "id" : "ITEM-1", "itemData" : { "abstract" : "We describe the first mobile app for identifying plant species using automatic visual recognition. The system \u2013 called Leafsnap \u2013 iden-tifies tree species from photographs of their leaves. Key to this system are computer vision components for discarding non-leaf images, segmenting the leaf from an untextured background, extracting features represent-ing the curvature of the leaf's contour over multiple scales, and iden-tifying the species from a dataset of the 184 trees in the Northeastern United States. Our system obtains state-of-the-art performance on the real-world images from the new Leafsnap Dataset \u2013 the largest of its kind. Throughout the paper, we document many of the practical steps needed to produce a computer vision system such as ours, which currently has nearly a million users.", "author" : [ { "dropping-particle" : "", "family" : "Kumar", "given" : "Neeraj", "non-dropping-particle" : "", "parse-names" : false, "suffix" : "" }, { "dropping-particle" : "", "family" : "Belhumeur", "given" : "Peter N", "non-dropping-particle" : "", "parse-names" : false, "suffix" : "" }, { "dropping-particle" : "", "family" : "Biswas", "given" : "Arijit", "non-dropping-particle" : "", "parse-names" : false, "suffix" : "" }, { "dropping-particle" : "", "family" : "Jacobs", "given" : "David W", "non-dropping-particle" : "", "parse-names" : false, "suffix" : "" }, { "dropping-particle" : "", "family" : "Kress", "given" : "W John", "non-dropping-particle" : "", "parse-names" : false, "suffix" : "" }, { "dropping-particle" : "", "family" : "Lopez", "given" : "Ida", "non-dropping-particle" : "", "parse-names" : false, "suffix" : "" }, { "dropping-particle" : "", "family" : "Soares", "given" : "Jo\u00e3o V B", "non-dropping-particle" : "", "parse-names" : false, "suffix" : "" } ], "container-title" : "Proceedings of the 12th European Conference on Computer Vision (ECCV)", "id" : "ITEM-1", "issued" : { "date-parts" : [ [ "2012" ] ] }, "title" : "Leafsnap: A Computer Vision System for Automatic Plant Species Identification", "type" : "article-journal" }, "uris" : [ "http://www.mendeley.com/documents/?uuid=784a99f4-ad04-30a6-99cb-2329359a04b8" ] } ], "mendeley" : { "formattedCitation" : "(Kumar u.\u00a0a., 2012)", "manualFormatting" : "Kumar et. al.", "plainTextFormattedCitation" : "(Kumar u.\u00a0a., 2012)", "previouslyFormattedCitation" : "(Kumar u.\u00a0a., 2012)" }, "properties" : { "noteIndex" : 0 }, "schema" : "https://github.com/citation-style-language/schema/raw/master/csl-citation.json" }</w:instrText>
      </w:r>
      <w:r w:rsidR="008D393F">
        <w:fldChar w:fldCharType="separate"/>
      </w:r>
      <w:r w:rsidR="008D393F">
        <w:rPr>
          <w:noProof/>
        </w:rPr>
        <w:t>Kuma</w:t>
      </w:r>
      <w:r w:rsidR="00FF72D9">
        <w:rPr>
          <w:noProof/>
        </w:rPr>
        <w:t>r et. al.</w:t>
      </w:r>
      <w:r w:rsidR="008D393F">
        <w:fldChar w:fldCharType="end"/>
      </w:r>
      <w:r w:rsidR="008D393F">
        <w:t xml:space="preserve"> (</w:t>
      </w:r>
      <w:r w:rsidR="008D393F" w:rsidRPr="006E0741">
        <w:t>2012</w:t>
      </w:r>
      <w:r w:rsidR="008D393F">
        <w:t xml:space="preserve">) </w:t>
      </w:r>
      <w:r w:rsidR="006C5574">
        <w:t>sollten</w:t>
      </w:r>
      <w:r>
        <w:t xml:space="preserve"> </w:t>
      </w:r>
      <w:r w:rsidR="00596360">
        <w:t xml:space="preserve">vor der weiteren Verwendung </w:t>
      </w:r>
      <w:r>
        <w:t xml:space="preserve">erneut </w:t>
      </w:r>
      <w:r w:rsidR="008D393F">
        <w:t>segmentiert</w:t>
      </w:r>
      <w:r w:rsidR="00596360">
        <w:t xml:space="preserve"> werden</w:t>
      </w:r>
      <w:r>
        <w:t xml:space="preserve">. </w:t>
      </w:r>
      <w:r w:rsidR="0020452B">
        <w:t>Neben</w:t>
      </w:r>
      <w:r w:rsidR="008D393F">
        <w:t xml:space="preserve"> den </w:t>
      </w:r>
      <w:r w:rsidR="00A96A80">
        <w:t xml:space="preserve">nicht </w:t>
      </w:r>
      <w:r w:rsidR="008D393F">
        <w:t xml:space="preserve">segmentierten Bildern </w:t>
      </w:r>
      <w:r w:rsidR="0020452B">
        <w:t xml:space="preserve">sind </w:t>
      </w:r>
      <w:r w:rsidR="008D393F">
        <w:t>lediglich binarisierte Daten vor</w:t>
      </w:r>
      <w:r w:rsidR="0020452B">
        <w:t xml:space="preserve">handen (siehe Abbildung </w:t>
      </w:r>
      <w:r w:rsidR="006B382B">
        <w:t xml:space="preserve"> </w:t>
      </w:r>
      <w:r w:rsidR="0020452B">
        <w:t>10b)</w:t>
      </w:r>
      <w:r w:rsidR="008D393F">
        <w:t>. Diesen</w:t>
      </w:r>
      <w:r>
        <w:t xml:space="preserve"> fehlen</w:t>
      </w:r>
      <w:r w:rsidR="00D62948">
        <w:t xml:space="preserve"> notwendige</w:t>
      </w:r>
      <w:r>
        <w:t xml:space="preserve"> Informationen der Blatttex</w:t>
      </w:r>
      <w:r w:rsidR="00D502D6">
        <w:t>tur</w:t>
      </w:r>
      <w:r w:rsidR="008D393F">
        <w:t>, da sich die Autoren auf die Blatt</w:t>
      </w:r>
      <w:r w:rsidR="008A16E2">
        <w:t xml:space="preserve">kontur </w:t>
      </w:r>
      <w:r w:rsidR="008D393F">
        <w:t>konzentrier</w:t>
      </w:r>
      <w:r w:rsidR="00D502D6">
        <w:t>en und die Textur</w:t>
      </w:r>
      <w:r w:rsidR="00820E81">
        <w:t xml:space="preserve"> dafür</w:t>
      </w:r>
      <w:r w:rsidR="008D393F">
        <w:t xml:space="preserve"> nicht benötigen.</w:t>
      </w:r>
    </w:p>
    <w:p w:rsidR="006C5574" w:rsidRDefault="00FF72D9" w:rsidP="00117CC2">
      <w:r>
        <w:fldChar w:fldCharType="begin" w:fldLock="1"/>
      </w:r>
      <w:r w:rsidR="00BF46B9">
        <w:instrText>ADDIN CSL_CITATION { "citationItems" : [ { "id" : "ITEM-1", "itemData" : { "abstract" : "We describe the first mobile app for identifying plant species using automatic visual recognition. The system \u2013 called Leafsnap \u2013 iden-tifies tree species from photographs of their leaves. Key to this system are computer vision components for discarding non-leaf images, segmenting the leaf from an untextured background, extracting features represent-ing the curvature of the leaf's contour over multiple scales, and iden-tifying the species from a dataset of the 184 trees in the Northeastern United States. Our system obtains state-of-the-art performance on the real-world images from the new Leafsnap Dataset \u2013 the largest of its kind. Throughout the paper, we document many of the practical steps needed to produce a computer vision system such as ours, which currently has nearly a million users.", "author" : [ { "dropping-particle" : "", "family" : "Kumar", "given" : "Neeraj", "non-dropping-particle" : "", "parse-names" : false, "suffix" : "" }, { "dropping-particle" : "", "family" : "Belhumeur", "given" : "Peter N", "non-dropping-particle" : "", "parse-names" : false, "suffix" : "" }, { "dropping-particle" : "", "family" : "Biswas", "given" : "Arijit", "non-dropping-particle" : "", "parse-names" : false, "suffix" : "" }, { "dropping-particle" : "", "family" : "Jacobs", "given" : "David W", "non-dropping-particle" : "", "parse-names" : false, "suffix" : "" }, { "dropping-particle" : "", "family" : "Kress", "given" : "W John", "non-dropping-particle" : "", "parse-names" : false, "suffix" : "" }, { "dropping-particle" : "", "family" : "Lopez", "given" : "Ida", "non-dropping-particle" : "", "parse-names" : false, "suffix" : "" }, { "dropping-particle" : "", "family" : "Soares", "given" : "Jo\u00e3o V B", "non-dropping-particle" : "", "parse-names" : false, "suffix" : "" } ], "container-title" : "Proceedings of the 12th European Conference on Computer Vision (ECCV)", "id" : "ITEM-1", "issued" : { "date-parts" : [ [ "2012" ] ] }, "title" : "Leafsnap: A Computer Vision System for Automatic Plant Species Identification", "type" : "article-journal" }, "uris" : [ "http://www.mendeley.com/documents/?uuid=784a99f4-ad04-30a6-99cb-2329359a04b8" ] } ], "mendeley" : { "formattedCitation" : "(Kumar u.\u00a0a., 2012)", "manualFormatting" : "Kumar et. al.", "plainTextFormattedCitation" : "(Kumar u.\u00a0a., 2012)", "previouslyFormattedCitation" : "(Kumar u.\u00a0a., 2012)" }, "properties" : { "noteIndex" : 0 }, "schema" : "https://github.com/citation-style-language/schema/raw/master/csl-citation.json" }</w:instrText>
      </w:r>
      <w:r>
        <w:fldChar w:fldCharType="separate"/>
      </w:r>
      <w:r>
        <w:rPr>
          <w:noProof/>
        </w:rPr>
        <w:t>Kumar et. al.</w:t>
      </w:r>
      <w:r>
        <w:fldChar w:fldCharType="end"/>
      </w:r>
      <w:r>
        <w:t xml:space="preserve"> (</w:t>
      </w:r>
      <w:r w:rsidRPr="006E0741">
        <w:t>2012</w:t>
      </w:r>
      <w:r>
        <w:t xml:space="preserve">) </w:t>
      </w:r>
      <w:r w:rsidR="006C5574">
        <w:t xml:space="preserve">benutzen in ihrer Arbeit </w:t>
      </w:r>
      <w:r w:rsidR="00235ECE">
        <w:t>eine</w:t>
      </w:r>
      <w:r w:rsidR="0027754B">
        <w:t>n eigenen Algorithmus einer</w:t>
      </w:r>
      <w:r w:rsidR="00235ECE">
        <w:t xml:space="preserve"> farbbasierte</w:t>
      </w:r>
      <w:r w:rsidR="0027754B">
        <w:t>n</w:t>
      </w:r>
      <w:r w:rsidR="00235ECE">
        <w:t xml:space="preserve"> Segmentierung. Sie führen an, dass </w:t>
      </w:r>
      <w:r w:rsidR="001513B5">
        <w:t>kanten</w:t>
      </w:r>
      <w:r w:rsidR="0079697E">
        <w:t>- und regions</w:t>
      </w:r>
      <w:r w:rsidR="001513B5">
        <w:t>basierte Verfahren gegenüber ihrem Verfahren langsamer arbeiten und Details der Blattränder verloren gehen können.</w:t>
      </w:r>
    </w:p>
    <w:p w:rsidR="00F930EB" w:rsidRDefault="00F930EB" w:rsidP="00117CC2">
      <w:pPr>
        <w:rPr>
          <w:color w:val="FF0000"/>
        </w:rPr>
      </w:pPr>
      <w:r>
        <w:t xml:space="preserve">Wie in Abbildung </w:t>
      </w:r>
      <w:r w:rsidR="005A5DDA">
        <w:t xml:space="preserve">11 </w:t>
      </w:r>
      <w:r w:rsidR="001513B5">
        <w:t xml:space="preserve">beispielhaft </w:t>
      </w:r>
      <w:r w:rsidR="00B62266">
        <w:t>zu sehen</w:t>
      </w:r>
      <w:r w:rsidR="000C1BBF">
        <w:t>, ist</w:t>
      </w:r>
      <w:r>
        <w:t xml:space="preserve"> der Hintergrund</w:t>
      </w:r>
      <w:r w:rsidR="00235ECE">
        <w:t xml:space="preserve"> im selbsterstellten Bildmaterial</w:t>
      </w:r>
      <w:r>
        <w:t xml:space="preserve"> </w:t>
      </w:r>
      <w:r w:rsidR="001513B5">
        <w:t xml:space="preserve">aber </w:t>
      </w:r>
      <w:r w:rsidR="00851402">
        <w:t>hell und</w:t>
      </w:r>
      <w:r>
        <w:t xml:space="preserve"> gleichmäßig ausgeleuch</w:t>
      </w:r>
      <w:r w:rsidR="00851402">
        <w:t xml:space="preserve">tet, so dass sich </w:t>
      </w:r>
      <w:r>
        <w:t xml:space="preserve">die Blätter </w:t>
      </w:r>
      <w:r w:rsidR="000C1BBF">
        <w:t>deutlich</w:t>
      </w:r>
      <w:r>
        <w:t xml:space="preserve"> von </w:t>
      </w:r>
      <w:r w:rsidR="000C1BBF">
        <w:t>ihm</w:t>
      </w:r>
      <w:r>
        <w:t xml:space="preserve"> ab</w:t>
      </w:r>
      <w:r w:rsidR="00851402">
        <w:t>heben</w:t>
      </w:r>
      <w:r w:rsidR="000C1BBF">
        <w:t xml:space="preserve">. </w:t>
      </w:r>
      <w:r w:rsidR="00794C9F">
        <w:t xml:space="preserve">Dies bedeutet, dass sich auch in einem umgewandelten Graustufenbild zwei </w:t>
      </w:r>
      <w:r w:rsidR="0079697E">
        <w:t>deutlich vone</w:t>
      </w:r>
      <w:r w:rsidR="0079697E">
        <w:t>i</w:t>
      </w:r>
      <w:r w:rsidR="0079697E">
        <w:t xml:space="preserve">nander </w:t>
      </w:r>
      <w:r w:rsidR="00794C9F">
        <w:t>getrennte Maxima zwischen Vo</w:t>
      </w:r>
      <w:r w:rsidR="0079697E">
        <w:t>r</w:t>
      </w:r>
      <w:r w:rsidR="00794C9F">
        <w:t xml:space="preserve">der- und Hintergrund im Histogramm </w:t>
      </w:r>
      <w:r w:rsidR="008F3DD0">
        <w:t>ergeben</w:t>
      </w:r>
      <w:r w:rsidR="00794C9F">
        <w:t xml:space="preserve">. </w:t>
      </w:r>
      <w:r w:rsidR="00235ECE">
        <w:t xml:space="preserve">Es wird </w:t>
      </w:r>
      <w:r w:rsidR="00235ECE">
        <w:lastRenderedPageBreak/>
        <w:t xml:space="preserve">angenommen, dass </w:t>
      </w:r>
      <w:r w:rsidR="00794C9F">
        <w:t xml:space="preserve">deshalb </w:t>
      </w:r>
      <w:r>
        <w:t xml:space="preserve">ein </w:t>
      </w:r>
      <w:r w:rsidR="001513B5">
        <w:t>Schwellwert-</w:t>
      </w:r>
      <w:r>
        <w:t xml:space="preserve">Algorithmus </w:t>
      </w:r>
      <w:r w:rsidR="00235ECE">
        <w:t xml:space="preserve">basierend </w:t>
      </w:r>
      <w:r>
        <w:t xml:space="preserve">auf </w:t>
      </w:r>
      <w:r w:rsidR="00794C9F">
        <w:t>den</w:t>
      </w:r>
      <w:r>
        <w:t xml:space="preserve"> Graustufen</w:t>
      </w:r>
      <w:r w:rsidR="00235ECE">
        <w:t xml:space="preserve"> genügt</w:t>
      </w:r>
      <w:r w:rsidR="001D1F32">
        <w:t xml:space="preserve">, um das Blatt freizustellen </w:t>
      </w:r>
      <w:r w:rsidR="002F4E54">
        <w:t>ohne</w:t>
      </w:r>
      <w:r w:rsidR="001D1F32">
        <w:t xml:space="preserve"> Details der Kontur zu </w:t>
      </w:r>
      <w:r w:rsidR="002F4E54">
        <w:t>verlieren</w:t>
      </w:r>
      <w:r>
        <w:t>.</w:t>
      </w:r>
      <w:r w:rsidR="001513B5">
        <w:t xml:space="preserve"> Zu diesem Zweck wird die Otsu-Methode verwendet, die mit bimodaler </w:t>
      </w:r>
      <w:r w:rsidR="0079697E">
        <w:t>Graustufenverteilung</w:t>
      </w:r>
      <w:r w:rsidR="001513B5">
        <w:t xml:space="preserve"> gute </w:t>
      </w:r>
      <w:r w:rsidR="00794C9F">
        <w:t>automatisierte Schwellwerte</w:t>
      </w:r>
      <w:r w:rsidR="001513B5">
        <w:t xml:space="preserve"> liefert </w:t>
      </w:r>
      <w:r w:rsidR="00E16855">
        <w:rPr>
          <w:i/>
          <w:color w:val="FF0000"/>
        </w:rPr>
        <w:t>(Quelle!</w:t>
      </w:r>
      <w:r w:rsidR="001513B5" w:rsidRPr="00BF09D6">
        <w:rPr>
          <w:i/>
          <w:color w:val="FF0000"/>
        </w:rPr>
        <w:t>)</w:t>
      </w:r>
      <w:r w:rsidR="001513B5" w:rsidRPr="00BF09D6">
        <w:rPr>
          <w:color w:val="FF0000"/>
        </w:rPr>
        <w:t xml:space="preserve">. </w:t>
      </w:r>
    </w:p>
    <w:p w:rsidR="000F1D3E" w:rsidRDefault="000F1D3E" w:rsidP="00117CC2">
      <w:r>
        <w:rPr>
          <w:color w:val="FF0000"/>
        </w:rPr>
        <w:t>da hintergrund heller -&gt; invers</w:t>
      </w:r>
      <w:r w:rsidR="009A0F4A">
        <w:rPr>
          <w:color w:val="FF0000"/>
        </w:rPr>
        <w:t xml:space="preserve"> (definition vorder/hintergrund)</w:t>
      </w:r>
    </w:p>
    <w:p w:rsidR="00117CC2" w:rsidRPr="00117CC2" w:rsidRDefault="006469C6" w:rsidP="00117CC2">
      <w:r>
        <w:t>Es muss allerdings getestet werden, ob diese Methode auch mit den Leafsnap-Bildern fehlerfrei arbeitet</w:t>
      </w:r>
      <w:r w:rsidR="00461826">
        <w:t xml:space="preserve">, da der Datensatz Bilder mit ungenügender Ausleuchtung und somit geringem Kontrast zwischen Vorder- und Hintergrund enthält </w:t>
      </w:r>
      <w:r w:rsidR="00461826" w:rsidRPr="00BF09D6">
        <w:rPr>
          <w:i/>
          <w:color w:val="FF0000"/>
        </w:rPr>
        <w:t>(Beispielbilder?)</w:t>
      </w:r>
      <w:r w:rsidR="00461826" w:rsidRPr="00BF09D6">
        <w:rPr>
          <w:color w:val="FF0000"/>
        </w:rPr>
        <w:t>.</w:t>
      </w:r>
    </w:p>
    <w:p w:rsidR="00E42E47" w:rsidRDefault="007A2F37" w:rsidP="00C53400">
      <w:pPr>
        <w:pStyle w:val="berschrift3"/>
        <w:numPr>
          <w:ilvl w:val="1"/>
          <w:numId w:val="1"/>
        </w:numPr>
      </w:pPr>
      <w:bookmarkStart w:id="98" w:name="_Toc475891523"/>
      <w:r>
        <w:t xml:space="preserve">Wahl und </w:t>
      </w:r>
      <w:r w:rsidR="00E42E47">
        <w:t>Extraktion der Features</w:t>
      </w:r>
      <w:bookmarkEnd w:id="98"/>
    </w:p>
    <w:p w:rsidR="00187E8D" w:rsidRDefault="00146724" w:rsidP="00E46A49">
      <w:r>
        <w:t xml:space="preserve">Wie aus den Grundlagen der Morph. von Blättern hervorgeht, sind </w:t>
      </w:r>
      <w:r w:rsidR="00187E8D">
        <w:t xml:space="preserve">Blätter sehr formenreich </w:t>
      </w:r>
    </w:p>
    <w:p w:rsidR="009963AC" w:rsidRDefault="009963AC" w:rsidP="00E46A49"/>
    <w:p w:rsidR="00E46A49" w:rsidRDefault="00FD6F8E" w:rsidP="00E46A49">
      <w:r>
        <w:t>Bezug auf Blattmerkmale, was nehmen, was nicht</w:t>
      </w:r>
    </w:p>
    <w:p w:rsidR="008446A2" w:rsidRDefault="008446A2" w:rsidP="00E46A49">
      <w:r>
        <w:t>zweidimensionale Abbildung</w:t>
      </w:r>
    </w:p>
    <w:p w:rsidR="002C7EE1" w:rsidRDefault="002C7EE1" w:rsidP="00E46A49">
      <w:r>
        <w:t xml:space="preserve">3D theoretisch möglich mit Bildserien aus verschiedenen Blickwinkeln, zu </w:t>
      </w:r>
      <w:r w:rsidR="00CB5202">
        <w:t>v</w:t>
      </w:r>
      <w:r>
        <w:t>ernachlässigende Merkmale, Rollung fällt somit weg</w:t>
      </w:r>
    </w:p>
    <w:p w:rsidR="00E46A49" w:rsidRDefault="00E46A49" w:rsidP="00E46A49">
      <w:r>
        <w:t xml:space="preserve">invariant weil? </w:t>
      </w:r>
    </w:p>
    <w:p w:rsidR="00E46A49" w:rsidRDefault="00E46A49" w:rsidP="00E46A49">
      <w:r>
        <w:t xml:space="preserve">rotation </w:t>
      </w:r>
    </w:p>
    <w:p w:rsidR="00E46A49" w:rsidRDefault="00E46A49" w:rsidP="00E46A49">
      <w:r>
        <w:t>scale - verschiedene Winkel</w:t>
      </w:r>
    </w:p>
    <w:p w:rsidR="0063146F" w:rsidRDefault="0063146F" w:rsidP="00E46A49">
      <w:r>
        <w:t>Form und Textur möglichst getrennt betrachten</w:t>
      </w:r>
    </w:p>
    <w:p w:rsidR="003D1CC5" w:rsidRDefault="003D1CC5" w:rsidP="00E46A49">
      <w:r>
        <w:t>keine Farbe, weil Blätter zumeist grün, keine Blüttenblätter, die bunt sein können und bei denen es eine wichtige Rolle spielen würde</w:t>
      </w:r>
    </w:p>
    <w:p w:rsidR="00BC71CF" w:rsidRDefault="00BC71CF" w:rsidP="00E46A49">
      <w:r>
        <w:t>mit oder ohne Blattstiel? laut Grundlagen (Anheftung) auch Aussagekraft</w:t>
      </w:r>
    </w:p>
    <w:p w:rsidR="00E50A0B" w:rsidRDefault="00E50A0B" w:rsidP="00E50A0B">
      <w:pPr>
        <w:pStyle w:val="berschrift3"/>
        <w:numPr>
          <w:ilvl w:val="2"/>
          <w:numId w:val="1"/>
        </w:numPr>
      </w:pPr>
      <w:bookmarkStart w:id="99" w:name="_Toc475891524"/>
      <w:r>
        <w:t>Blattform</w:t>
      </w:r>
      <w:bookmarkEnd w:id="99"/>
    </w:p>
    <w:p w:rsidR="005455DD" w:rsidRDefault="007A0ACB" w:rsidP="007A0ACB">
      <w:r>
        <w:t xml:space="preserve">Wie in Kapitel </w:t>
      </w:r>
      <w:r>
        <w:fldChar w:fldCharType="begin"/>
      </w:r>
      <w:r>
        <w:instrText xml:space="preserve"> REF _Ref471239884 \r \h </w:instrText>
      </w:r>
      <w:r>
        <w:fldChar w:fldCharType="separate"/>
      </w:r>
      <w:r w:rsidR="00472B2C">
        <w:t>2.1.2.2</w:t>
      </w:r>
      <w:r>
        <w:fldChar w:fldCharType="end"/>
      </w:r>
      <w:r>
        <w:t xml:space="preserve"> angeführt, ist die Form der Blätter in der Botanik ein wichtiges Unte</w:t>
      </w:r>
      <w:r>
        <w:t>r</w:t>
      </w:r>
      <w:r>
        <w:t xml:space="preserve">scheidungsmerkmal für die Bestimmung einer Pflanze. </w:t>
      </w:r>
      <w:r w:rsidR="00387084">
        <w:t xml:space="preserve">Daher soll sie </w:t>
      </w:r>
      <w:r w:rsidR="00C707C2">
        <w:t xml:space="preserve">auch </w:t>
      </w:r>
      <w:r w:rsidR="00387084">
        <w:t>bei der automat</w:t>
      </w:r>
      <w:r w:rsidR="00387084">
        <w:t>i</w:t>
      </w:r>
      <w:r w:rsidR="00387084">
        <w:t xml:space="preserve">sierten Bestimmung eine besondere Beachtung finden. </w:t>
      </w:r>
    </w:p>
    <w:p w:rsidR="00442087" w:rsidRDefault="007A0ACB" w:rsidP="00442087">
      <w:r>
        <w:t xml:space="preserve">Zur Beschreibung der </w:t>
      </w:r>
      <w:r w:rsidR="0004005B">
        <w:t xml:space="preserve">Geometrie der Blätter </w:t>
      </w:r>
      <w:r w:rsidR="005455DD">
        <w:t>eignen sich Momente</w:t>
      </w:r>
      <w:r>
        <w:t xml:space="preserve">. </w:t>
      </w:r>
      <w:r w:rsidR="005455DD">
        <w:t xml:space="preserve">Es kann nicht davon ausgegangen werden kann, dass die </w:t>
      </w:r>
      <w:r w:rsidR="00BE06BC">
        <w:t xml:space="preserve">als Ausgangsmaterial dienenden </w:t>
      </w:r>
      <w:r w:rsidR="005455DD">
        <w:t xml:space="preserve">Blätter stets aus dem gleichen Winkel mit derselben Ausrichtung und Entfernung fotografiert werden. Daher müssen </w:t>
      </w:r>
      <w:r w:rsidR="005455DD">
        <w:lastRenderedPageBreak/>
        <w:t xml:space="preserve">die beschreibenden Momente rotations-, skalierungs- und translationsinvariant gewählt werden. </w:t>
      </w:r>
      <w:r w:rsidR="001D4103">
        <w:t>Dazu</w:t>
      </w:r>
      <w:r w:rsidR="00442087">
        <w:t xml:space="preserve"> kommen die in Kapitel </w:t>
      </w:r>
      <w:r w:rsidR="00442087">
        <w:fldChar w:fldCharType="begin"/>
      </w:r>
      <w:r w:rsidR="00442087">
        <w:instrText xml:space="preserve"> REF _Ref471256776 \r \h </w:instrText>
      </w:r>
      <w:r w:rsidR="00442087">
        <w:fldChar w:fldCharType="separate"/>
      </w:r>
      <w:r w:rsidR="00472B2C">
        <w:rPr>
          <w:b/>
          <w:bCs/>
        </w:rPr>
        <w:t>Fehler! Verweisquelle konnte nicht gefunden werden.</w:t>
      </w:r>
      <w:r w:rsidR="00442087">
        <w:fldChar w:fldCharType="end"/>
      </w:r>
      <w:r w:rsidR="00442087">
        <w:t xml:space="preserve"> erwähnten Hu-Momente in Betracht. </w:t>
      </w:r>
    </w:p>
    <w:p w:rsidR="00442087" w:rsidRDefault="00442087" w:rsidP="007A0ACB">
      <w:r>
        <w:t xml:space="preserve">Daneben gibt es weitere invariante Momente, die zur Beschreibung in Frage kommen. </w:t>
      </w:r>
      <w:r>
        <w:fldChar w:fldCharType="begin" w:fldLock="1"/>
      </w:r>
      <w:r w:rsidR="00C63B2A">
        <w:instrText>ADDIN CSL_CITATION { "citationItems" : [ { "id" : "ITEM-1", "itemData" : { "author" : [ { "dropping-particle" : "", "family" : "Zulkifli", "given" : "Zalikha Bt", "non-dropping-particle" : "", "parse-names" : false, "suffix" : "" } ], "id" : "ITEM-1", "issued" : { "date-parts" : [ [ "2009" ] ] }, "publisher" : "Faculty of Computer Science and Information Systems", "title" : "PLANT LEAF IDENTIFICATION USING MOMENT INVARIANTS &amp; GENERAL REGRESSION NEURAL NETWORK", "type" : "thesis" }, "uris" : [ "http://www.mendeley.com/documents/?uuid=bb76f95c-aef8-3921-8d0a-37f5e37f0c7c" ] } ], "mendeley" : { "formattedCitation" : "(Zulkifli, 2009)", "manualFormatting" : "Zulkifli (2009)", "plainTextFormattedCitation" : "(Zulkifli, 2009)", "previouslyFormattedCitation" : "(Zulkifli, 2009)" }, "properties" : { "noteIndex" : 0 }, "schema" : "https://github.com/citation-style-language/schema/raw/master/csl-citation.json" }</w:instrText>
      </w:r>
      <w:r>
        <w:fldChar w:fldCharType="separate"/>
      </w:r>
      <w:r w:rsidRPr="00442087">
        <w:rPr>
          <w:noProof/>
        </w:rPr>
        <w:t>Zulki</w:t>
      </w:r>
      <w:r>
        <w:rPr>
          <w:noProof/>
        </w:rPr>
        <w:t>fli (</w:t>
      </w:r>
      <w:r w:rsidRPr="00442087">
        <w:rPr>
          <w:noProof/>
        </w:rPr>
        <w:t>2009)</w:t>
      </w:r>
      <w:r>
        <w:fldChar w:fldCharType="end"/>
      </w:r>
      <w:r>
        <w:t xml:space="preserve"> vergleicht</w:t>
      </w:r>
      <w:r w:rsidRPr="00442087">
        <w:t xml:space="preserve"> </w:t>
      </w:r>
      <w:r w:rsidR="00514B54">
        <w:t xml:space="preserve">in seiner Arbeit </w:t>
      </w:r>
      <w:r w:rsidRPr="00442087">
        <w:t>Zernike</w:t>
      </w:r>
      <w:r>
        <w:t>-</w:t>
      </w:r>
      <w:r w:rsidRPr="00442087">
        <w:t>Moment</w:t>
      </w:r>
      <w:r>
        <w:t>e, Legendre-</w:t>
      </w:r>
      <w:r w:rsidRPr="00442087">
        <w:t>Moment</w:t>
      </w:r>
      <w:r>
        <w:t>e</w:t>
      </w:r>
      <w:r w:rsidRPr="00442087">
        <w:t xml:space="preserve"> </w:t>
      </w:r>
      <w:r>
        <w:t>und</w:t>
      </w:r>
      <w:r w:rsidRPr="00442087">
        <w:t xml:space="preserve"> Tchebichef</w:t>
      </w:r>
      <w:r>
        <w:t>-</w:t>
      </w:r>
      <w:r w:rsidRPr="00442087">
        <w:t>Moment</w:t>
      </w:r>
      <w:r>
        <w:t>e</w:t>
      </w:r>
      <w:r w:rsidR="00C33E00">
        <w:t xml:space="preserve"> als Eingangsdaten für ein neuronales Netz</w:t>
      </w:r>
      <w:r w:rsidR="00A155B2">
        <w:t xml:space="preserve"> </w:t>
      </w:r>
      <w:r w:rsidR="00A155B2" w:rsidRPr="00BF09D6">
        <w:rPr>
          <w:i/>
          <w:color w:val="FF0000"/>
        </w:rPr>
        <w:t>(</w:t>
      </w:r>
      <w:r w:rsidR="00BF09D6" w:rsidRPr="00BF09D6">
        <w:rPr>
          <w:i/>
          <w:color w:val="FF0000"/>
        </w:rPr>
        <w:t xml:space="preserve">Spezialfall erwähnen: </w:t>
      </w:r>
      <w:r w:rsidR="00A155B2" w:rsidRPr="00BF09D6">
        <w:rPr>
          <w:i/>
          <w:color w:val="FF0000"/>
        </w:rPr>
        <w:t>GENERAL REGRE</w:t>
      </w:r>
      <w:r w:rsidR="00A155B2" w:rsidRPr="00BF09D6">
        <w:rPr>
          <w:i/>
          <w:color w:val="FF0000"/>
        </w:rPr>
        <w:t>S</w:t>
      </w:r>
      <w:r w:rsidR="00A155B2" w:rsidRPr="00BF09D6">
        <w:rPr>
          <w:i/>
          <w:color w:val="FF0000"/>
        </w:rPr>
        <w:t>SION NEURAL NETWORK</w:t>
      </w:r>
      <w:r w:rsidR="00A155B2" w:rsidRPr="00BF09D6">
        <w:rPr>
          <w:color w:val="FF0000"/>
        </w:rPr>
        <w:t>)</w:t>
      </w:r>
      <w:r w:rsidRPr="00442087">
        <w:rPr>
          <w:i/>
        </w:rPr>
        <w:t>.</w:t>
      </w:r>
      <w:r w:rsidRPr="00442087">
        <w:t xml:space="preserve"> </w:t>
      </w:r>
      <w:r w:rsidR="001D4103">
        <w:t xml:space="preserve">Er kommt zu dem Schluss, dass </w:t>
      </w:r>
      <w:r w:rsidR="00BF09D6">
        <w:t>von den drei Verfahren die Tch</w:t>
      </w:r>
      <w:r w:rsidR="00BF09D6">
        <w:t>e</w:t>
      </w:r>
      <w:r w:rsidR="00BF09D6">
        <w:t>bichef-Momente die geringste Fehlerrate bei der Erkennung aufweisen</w:t>
      </w:r>
      <w:r w:rsidR="00B07389">
        <w:t>.</w:t>
      </w:r>
    </w:p>
    <w:p w:rsidR="001D4103" w:rsidRDefault="00BF09D6" w:rsidP="007A0ACB">
      <w:r>
        <w:t xml:space="preserve">Aus diesem Grund </w:t>
      </w:r>
      <w:r w:rsidR="00B07389">
        <w:t>werden</w:t>
      </w:r>
      <w:r>
        <w:t xml:space="preserve"> sowohl Hu-Momente, als auch Tchebichef-Momente zum Einsatz kommen und deren Erkennungsgenauigkeit verglichen werden.</w:t>
      </w:r>
    </w:p>
    <w:p w:rsidR="00442087" w:rsidRDefault="00442087" w:rsidP="007A0ACB">
      <w:pPr>
        <w:rPr>
          <w:color w:val="FF0000"/>
        </w:rPr>
      </w:pPr>
      <w:r w:rsidRPr="00365815">
        <w:rPr>
          <w:i/>
          <w:color w:val="FF0000"/>
        </w:rPr>
        <w:t>… (Kontur</w:t>
      </w:r>
      <w:r w:rsidR="00B07389" w:rsidRPr="00365815">
        <w:rPr>
          <w:i/>
          <w:color w:val="FF0000"/>
        </w:rPr>
        <w:t>?</w:t>
      </w:r>
      <w:r w:rsidRPr="00365815">
        <w:rPr>
          <w:i/>
          <w:color w:val="FF0000"/>
        </w:rPr>
        <w:t>)</w:t>
      </w:r>
    </w:p>
    <w:p w:rsidR="00A05A0A" w:rsidRDefault="00A05A0A" w:rsidP="00A05A0A">
      <w:pPr>
        <w:pStyle w:val="berschrift4"/>
        <w:numPr>
          <w:ilvl w:val="3"/>
          <w:numId w:val="1"/>
        </w:numPr>
        <w:ind w:left="851" w:hanging="851"/>
        <w:jc w:val="left"/>
      </w:pPr>
      <w:bookmarkStart w:id="100" w:name="_Toc475891525"/>
      <w:r>
        <w:t>Momente</w:t>
      </w:r>
      <w:bookmarkEnd w:id="100"/>
    </w:p>
    <w:p w:rsidR="00422C34" w:rsidRDefault="00422C34" w:rsidP="00422C34">
      <w:r>
        <w:t>Hu, Zernike</w:t>
      </w:r>
    </w:p>
    <w:p w:rsidR="00025E8D" w:rsidRPr="00422C34" w:rsidRDefault="00025E8D" w:rsidP="00422C34">
      <w:r w:rsidRPr="00025E8D">
        <w:t>Zernike moments are not a texture feature, but rather a global measure of how the mass is distributed</w:t>
      </w:r>
    </w:p>
    <w:p w:rsidR="00422C34" w:rsidRDefault="00422C34" w:rsidP="00422C34">
      <w:pPr>
        <w:pStyle w:val="berschrift4"/>
        <w:numPr>
          <w:ilvl w:val="3"/>
          <w:numId w:val="1"/>
        </w:numPr>
        <w:ind w:left="851" w:hanging="851"/>
        <w:jc w:val="left"/>
      </w:pPr>
      <w:bookmarkStart w:id="101" w:name="_Toc475891526"/>
      <w:r>
        <w:t>Shape Context</w:t>
      </w:r>
      <w:bookmarkEnd w:id="101"/>
    </w:p>
    <w:p w:rsidR="00422C34" w:rsidRPr="00422C34" w:rsidRDefault="00422C34" w:rsidP="00422C34"/>
    <w:p w:rsidR="00422C34" w:rsidRPr="00422C34" w:rsidRDefault="00422C34" w:rsidP="00422C34"/>
    <w:p w:rsidR="00A05A0A" w:rsidRPr="00A05A0A" w:rsidRDefault="00A05A0A" w:rsidP="007A0ACB">
      <w:pPr>
        <w:rPr>
          <w:color w:val="FF0000"/>
        </w:rPr>
      </w:pPr>
    </w:p>
    <w:p w:rsidR="00E50A0B" w:rsidRDefault="00E50A0B" w:rsidP="00E50A0B">
      <w:pPr>
        <w:pStyle w:val="berschrift4"/>
        <w:numPr>
          <w:ilvl w:val="3"/>
          <w:numId w:val="1"/>
        </w:numPr>
        <w:ind w:left="851" w:hanging="851"/>
        <w:jc w:val="left"/>
      </w:pPr>
      <w:bookmarkStart w:id="102" w:name="_Toc475891527"/>
      <w:r>
        <w:t>Blattadern</w:t>
      </w:r>
      <w:bookmarkEnd w:id="102"/>
    </w:p>
    <w:p w:rsidR="004E342F" w:rsidRDefault="004E342F" w:rsidP="004E342F">
      <w:pPr>
        <w:pStyle w:val="berschrift3"/>
        <w:numPr>
          <w:ilvl w:val="2"/>
          <w:numId w:val="1"/>
        </w:numPr>
      </w:pPr>
      <w:bookmarkStart w:id="103" w:name="_Toc475891528"/>
      <w:r>
        <w:t>Blattadern</w:t>
      </w:r>
      <w:bookmarkEnd w:id="103"/>
    </w:p>
    <w:p w:rsidR="00E50A0B" w:rsidRDefault="004E342F" w:rsidP="007A0ACB">
      <w:r>
        <w:t>Texturbeschreibung</w:t>
      </w:r>
    </w:p>
    <w:p w:rsidR="004E342F" w:rsidRDefault="004E342F" w:rsidP="004E342F">
      <w:pPr>
        <w:pStyle w:val="berschrift4"/>
        <w:numPr>
          <w:ilvl w:val="3"/>
          <w:numId w:val="1"/>
        </w:numPr>
        <w:ind w:left="851" w:hanging="851"/>
        <w:jc w:val="left"/>
      </w:pPr>
      <w:bookmarkStart w:id="104" w:name="_Toc475891529"/>
      <w:r>
        <w:t>Local binary pattern</w:t>
      </w:r>
      <w:bookmarkEnd w:id="104"/>
    </w:p>
    <w:p w:rsidR="004E342F" w:rsidRPr="004E342F" w:rsidRDefault="004E342F" w:rsidP="007A0ACB"/>
    <w:p w:rsidR="00833031" w:rsidRDefault="00833031" w:rsidP="00E50A0B">
      <w:pPr>
        <w:pStyle w:val="berschrift4"/>
        <w:numPr>
          <w:ilvl w:val="2"/>
          <w:numId w:val="1"/>
        </w:numPr>
        <w:jc w:val="left"/>
      </w:pPr>
      <w:bookmarkStart w:id="105" w:name="_Toc475891530"/>
      <w:r>
        <w:t>Blattadern</w:t>
      </w:r>
      <w:bookmarkEnd w:id="105"/>
    </w:p>
    <w:p w:rsidR="00C63B2A" w:rsidRDefault="00E940FC" w:rsidP="00F467D5">
      <w:r>
        <w:t>Als Schwerpunkt dieser Arbeit</w:t>
      </w:r>
      <w:r w:rsidR="00BD7C4F">
        <w:t xml:space="preserve"> </w:t>
      </w:r>
      <w:r w:rsidR="00B07389">
        <w:t xml:space="preserve">soll </w:t>
      </w:r>
      <w:r w:rsidR="00BD7C4F">
        <w:t>die</w:t>
      </w:r>
      <w:r w:rsidR="00B07389">
        <w:t xml:space="preserve"> Eignung der Struktur der Blattadern</w:t>
      </w:r>
      <w:r>
        <w:t xml:space="preserve"> zur Erkennung der Pflanzens</w:t>
      </w:r>
      <w:r w:rsidR="00BD7C4F">
        <w:t>pezies</w:t>
      </w:r>
      <w:r w:rsidR="00B07389">
        <w:t xml:space="preserve"> </w:t>
      </w:r>
      <w:r w:rsidR="00BD7C4F">
        <w:t>überprüft werden.</w:t>
      </w:r>
      <w:r w:rsidR="00B07389">
        <w:t xml:space="preserve"> </w:t>
      </w:r>
    </w:p>
    <w:p w:rsidR="00393D59" w:rsidRDefault="00923F67" w:rsidP="00F467D5">
      <w:pPr>
        <w:rPr>
          <w:rFonts w:ascii="Calibri" w:hAnsi="Calibri" w:cs="Times New Roman"/>
          <w:noProof/>
          <w:szCs w:val="24"/>
        </w:rPr>
      </w:pPr>
      <w:r>
        <w:rPr>
          <w:rFonts w:ascii="Calibri" w:hAnsi="Calibri" w:cs="Times New Roman"/>
          <w:noProof/>
          <w:szCs w:val="24"/>
        </w:rPr>
        <w:lastRenderedPageBreak/>
        <w:t>Zur Klassifikation von Leguminosen</w:t>
      </w:r>
      <w:r w:rsidRPr="00442087">
        <w:rPr>
          <w:rFonts w:ascii="Calibri" w:hAnsi="Calibri" w:cs="Times New Roman"/>
          <w:noProof/>
          <w:szCs w:val="24"/>
        </w:rPr>
        <w:t xml:space="preserve"> </w:t>
      </w:r>
      <w:r>
        <w:rPr>
          <w:rFonts w:ascii="Calibri" w:hAnsi="Calibri" w:cs="Times New Roman"/>
          <w:noProof/>
          <w:szCs w:val="24"/>
        </w:rPr>
        <w:t xml:space="preserve">nutzen </w:t>
      </w:r>
      <w:r w:rsidR="00393D59" w:rsidRPr="00442087">
        <w:rPr>
          <w:rFonts w:ascii="Calibri" w:hAnsi="Calibri" w:cs="Times New Roman"/>
          <w:noProof/>
          <w:szCs w:val="24"/>
        </w:rPr>
        <w:t>Larese, Bayá, Craviotto, Arango, Gallo</w:t>
      </w:r>
      <w:r w:rsidR="00393D59">
        <w:rPr>
          <w:rFonts w:ascii="Calibri" w:hAnsi="Calibri" w:cs="Times New Roman"/>
          <w:noProof/>
          <w:szCs w:val="24"/>
        </w:rPr>
        <w:t xml:space="preserve"> und </w:t>
      </w:r>
      <w:r w:rsidR="00393D59" w:rsidRPr="00442087">
        <w:rPr>
          <w:rFonts w:ascii="Calibri" w:hAnsi="Calibri" w:cs="Times New Roman"/>
          <w:noProof/>
          <w:szCs w:val="24"/>
        </w:rPr>
        <w:t>Granitto</w:t>
      </w:r>
      <w:r w:rsidR="00393D59">
        <w:rPr>
          <w:rFonts w:ascii="Calibri" w:hAnsi="Calibri" w:cs="Times New Roman"/>
          <w:noProof/>
          <w:szCs w:val="24"/>
        </w:rPr>
        <w:t xml:space="preserve"> (2014)</w:t>
      </w:r>
      <w:r w:rsidRPr="00923F67">
        <w:rPr>
          <w:rFonts w:ascii="Calibri" w:hAnsi="Calibri" w:cs="Times New Roman"/>
          <w:noProof/>
          <w:szCs w:val="24"/>
        </w:rPr>
        <w:t xml:space="preserve"> </w:t>
      </w:r>
      <w:r>
        <w:rPr>
          <w:rFonts w:ascii="Calibri" w:hAnsi="Calibri" w:cs="Times New Roman"/>
          <w:noProof/>
          <w:szCs w:val="24"/>
        </w:rPr>
        <w:t>in ihrer Abhandlung</w:t>
      </w:r>
      <w:r w:rsidR="00393D59">
        <w:rPr>
          <w:rFonts w:ascii="Calibri" w:hAnsi="Calibri" w:cs="Times New Roman"/>
          <w:noProof/>
          <w:szCs w:val="24"/>
        </w:rPr>
        <w:t xml:space="preserve"> </w:t>
      </w:r>
      <w:r w:rsidR="00E940FC">
        <w:rPr>
          <w:rFonts w:ascii="Calibri" w:hAnsi="Calibri" w:cs="Times New Roman"/>
          <w:noProof/>
          <w:szCs w:val="24"/>
        </w:rPr>
        <w:t>ausschliesslich</w:t>
      </w:r>
      <w:r w:rsidR="00393D59">
        <w:rPr>
          <w:rFonts w:ascii="Calibri" w:hAnsi="Calibri" w:cs="Times New Roman"/>
          <w:noProof/>
          <w:szCs w:val="24"/>
        </w:rPr>
        <w:t xml:space="preserve"> </w:t>
      </w:r>
      <w:r w:rsidR="000A5FA4">
        <w:rPr>
          <w:rFonts w:ascii="Calibri" w:hAnsi="Calibri" w:cs="Times New Roman"/>
          <w:noProof/>
          <w:szCs w:val="24"/>
        </w:rPr>
        <w:t xml:space="preserve">die </w:t>
      </w:r>
      <w:r w:rsidR="00E940FC">
        <w:rPr>
          <w:rFonts w:ascii="Calibri" w:hAnsi="Calibri" w:cs="Times New Roman"/>
          <w:noProof/>
          <w:szCs w:val="24"/>
        </w:rPr>
        <w:t xml:space="preserve">Blattadern. Als Besonderheit können sie durch ihre </w:t>
      </w:r>
      <w:r>
        <w:rPr>
          <w:rFonts w:ascii="Calibri" w:hAnsi="Calibri" w:cs="Times New Roman"/>
          <w:noProof/>
          <w:szCs w:val="24"/>
        </w:rPr>
        <w:t>angebrachte</w:t>
      </w:r>
      <w:r w:rsidR="00E940FC">
        <w:rPr>
          <w:rFonts w:ascii="Calibri" w:hAnsi="Calibri" w:cs="Times New Roman"/>
          <w:noProof/>
          <w:szCs w:val="24"/>
        </w:rPr>
        <w:t xml:space="preserve"> Methode auch verschiedene Variationen innerhalb einer Art unterscheiden. </w:t>
      </w:r>
      <w:r w:rsidR="002B60B2">
        <w:rPr>
          <w:rFonts w:ascii="Calibri" w:hAnsi="Calibri" w:cs="Times New Roman"/>
          <w:noProof/>
          <w:szCs w:val="24"/>
        </w:rPr>
        <w:t>Zur Segmentierung der Adern nutzen sie eine erweiterte Form der</w:t>
      </w:r>
      <w:r w:rsidR="00E940FC" w:rsidRPr="00E940FC">
        <w:rPr>
          <w:rFonts w:ascii="Calibri" w:hAnsi="Calibri" w:cs="Times New Roman"/>
          <w:noProof/>
          <w:szCs w:val="24"/>
        </w:rPr>
        <w:t xml:space="preserve"> Hit or Miss Transform</w:t>
      </w:r>
      <w:r w:rsidR="002B60B2">
        <w:rPr>
          <w:rFonts w:ascii="Calibri" w:hAnsi="Calibri" w:cs="Times New Roman"/>
          <w:noProof/>
          <w:szCs w:val="24"/>
        </w:rPr>
        <w:t xml:space="preserve"> </w:t>
      </w:r>
      <w:r w:rsidR="002B60B2">
        <w:rPr>
          <w:rFonts w:ascii="Calibri" w:hAnsi="Calibri" w:cs="Times New Roman"/>
          <w:i/>
          <w:noProof/>
          <w:color w:val="FF0000"/>
          <w:szCs w:val="24"/>
        </w:rPr>
        <w:t>(erklären!)</w:t>
      </w:r>
      <w:r w:rsidR="002B60B2">
        <w:rPr>
          <w:rFonts w:ascii="Calibri" w:hAnsi="Calibri" w:cs="Times New Roman"/>
          <w:noProof/>
          <w:szCs w:val="24"/>
        </w:rPr>
        <w:t xml:space="preserve"> auf den Graustufenbildern. </w:t>
      </w:r>
      <w:r w:rsidR="00A3750D">
        <w:rPr>
          <w:rFonts w:ascii="Calibri" w:hAnsi="Calibri" w:cs="Times New Roman"/>
          <w:noProof/>
          <w:szCs w:val="24"/>
        </w:rPr>
        <w:t xml:space="preserve">Sie wird für verschiedene Skalierungen durchgeführt, um eine skalierungsinvariante Beschreibung zu erhalten. Als Features dienen unter anderen die Anzahl der Kanten, Knoten und die Winkel der Kanten. </w:t>
      </w:r>
      <w:r w:rsidR="002B60B2">
        <w:rPr>
          <w:rFonts w:ascii="Calibri" w:hAnsi="Calibri" w:cs="Times New Roman"/>
          <w:noProof/>
          <w:szCs w:val="24"/>
        </w:rPr>
        <w:t xml:space="preserve">Allerdings sind </w:t>
      </w:r>
      <w:r w:rsidR="00A3750D">
        <w:rPr>
          <w:rFonts w:ascii="Calibri" w:hAnsi="Calibri" w:cs="Times New Roman"/>
          <w:noProof/>
          <w:szCs w:val="24"/>
        </w:rPr>
        <w:t>speziell die Winkel</w:t>
      </w:r>
      <w:r w:rsidR="002B60B2">
        <w:rPr>
          <w:rFonts w:ascii="Calibri" w:hAnsi="Calibri" w:cs="Times New Roman"/>
          <w:noProof/>
          <w:szCs w:val="24"/>
        </w:rPr>
        <w:t xml:space="preserve"> nicht rotationsinvariant.</w:t>
      </w:r>
      <w:r w:rsidR="00A3750D">
        <w:rPr>
          <w:rFonts w:ascii="Calibri" w:hAnsi="Calibri" w:cs="Times New Roman"/>
          <w:noProof/>
          <w:szCs w:val="24"/>
        </w:rPr>
        <w:t xml:space="preserve"> Aus diesem Grund müssen die Blätter bereits in der Vorverarbeitung entlang ihrer Längsachse gleich ausgerichtet werden.</w:t>
      </w:r>
    </w:p>
    <w:p w:rsidR="00A3750D" w:rsidRDefault="00923F67" w:rsidP="00F467D5">
      <w:pPr>
        <w:rPr>
          <w:rFonts w:ascii="Calibri" w:hAnsi="Calibri" w:cs="Times New Roman"/>
          <w:noProof/>
          <w:szCs w:val="24"/>
        </w:rPr>
      </w:pPr>
      <w:r>
        <w:rPr>
          <w:rFonts w:ascii="Calibri" w:hAnsi="Calibri" w:cs="Times New Roman"/>
          <w:noProof/>
          <w:szCs w:val="24"/>
        </w:rPr>
        <w:t xml:space="preserve">Alternativ können die Blattadern auch durch einen Gabor-Filter segmentiert werden, wie es </w:t>
      </w:r>
      <w:r>
        <w:rPr>
          <w:rFonts w:ascii="Calibri" w:hAnsi="Calibri" w:cs="Times New Roman"/>
          <w:noProof/>
          <w:szCs w:val="24"/>
        </w:rPr>
        <w:fldChar w:fldCharType="begin" w:fldLock="1"/>
      </w:r>
      <w:r w:rsidR="00A42168">
        <w:rPr>
          <w:rFonts w:ascii="Calibri" w:hAnsi="Calibri" w:cs="Times New Roman"/>
          <w:noProof/>
          <w:szCs w:val="24"/>
        </w:rPr>
        <w:instrText>ADDIN CSL_CITATION { "citationItems" : [ { "id" : "ITEM-1", "itemData" : { "abstract" : "Leaf vein forms the basis of leaf characterization and classification. Different species have different leaf vein patterns. It is seen that leaf vein segmentation will help in maintaining a record of all the leaves according to their specific pattern of veins thus provide an effective way to retrieve and store information regarding various plant species in database as well as provide an effective means to characterize plants on the basis of leaf vein structure which is unique for every species. The algorithm proposes a new way of segmentation of leaf veins with the use of Odd Gabor filters and the use of morphological operations for producing a better output. The Odd Gabor filter gives an efficient output and is robust and scalable as compared with the existing techniques as it detects the fine fiber like veins present in leaves much more efficiently.", "author" : [ { "dropping-particle" : "", "family" : "Katyal", "given" : "Vini", "non-dropping-particle" : "", "parse-names" : false, "suffix" : "" } ], "id" : "ITEM-1", "issued" : { "date-parts" : [ [ "2012" ] ] }, "number-of-pages" : "1-5", "publisher" : "Amity University Indien", "title" : "Leaf vein segmentation using Odd Gabor filters and morphological operations", "type" : "thesis" }, "uris" : [ "http://www.mendeley.com/documents/?uuid=9252ae2f-f4f5-3535-b82a-ecd9d89188a3" ] } ], "mendeley" : { "formattedCitation" : "(Katyal, 2012)", "manualFormatting" : "Katyal (2012)", "plainTextFormattedCitation" : "(Katyal, 2012)", "previouslyFormattedCitation" : "(Katyal, 2012)" }, "properties" : { "noteIndex" : 0 }, "schema" : "https://github.com/citation-style-language/schema/raw/master/csl-citation.json" }</w:instrText>
      </w:r>
      <w:r>
        <w:rPr>
          <w:rFonts w:ascii="Calibri" w:hAnsi="Calibri" w:cs="Times New Roman"/>
          <w:noProof/>
          <w:szCs w:val="24"/>
        </w:rPr>
        <w:fldChar w:fldCharType="separate"/>
      </w:r>
      <w:r>
        <w:rPr>
          <w:rFonts w:ascii="Calibri" w:hAnsi="Calibri" w:cs="Times New Roman"/>
          <w:noProof/>
          <w:szCs w:val="24"/>
        </w:rPr>
        <w:t>Katyal (</w:t>
      </w:r>
      <w:r w:rsidRPr="00923F67">
        <w:rPr>
          <w:rFonts w:ascii="Calibri" w:hAnsi="Calibri" w:cs="Times New Roman"/>
          <w:noProof/>
          <w:szCs w:val="24"/>
        </w:rPr>
        <w:t>2012)</w:t>
      </w:r>
      <w:r>
        <w:rPr>
          <w:rFonts w:ascii="Calibri" w:hAnsi="Calibri" w:cs="Times New Roman"/>
          <w:noProof/>
          <w:szCs w:val="24"/>
        </w:rPr>
        <w:fldChar w:fldCharType="end"/>
      </w:r>
      <w:r>
        <w:rPr>
          <w:rFonts w:ascii="Calibri" w:hAnsi="Calibri" w:cs="Times New Roman"/>
          <w:noProof/>
          <w:szCs w:val="24"/>
        </w:rPr>
        <w:t xml:space="preserve"> vorschlägt. </w:t>
      </w:r>
      <w:r w:rsidRPr="00923F67">
        <w:rPr>
          <w:rFonts w:ascii="Calibri" w:hAnsi="Calibri" w:cs="Times New Roman"/>
          <w:i/>
          <w:noProof/>
          <w:color w:val="FF0000"/>
          <w:szCs w:val="24"/>
        </w:rPr>
        <w:t>(mehr)</w:t>
      </w:r>
      <w:r>
        <w:rPr>
          <w:rFonts w:ascii="Calibri" w:hAnsi="Calibri" w:cs="Times New Roman"/>
          <w:noProof/>
          <w:szCs w:val="24"/>
        </w:rPr>
        <w:t xml:space="preserve"> Seine Arbeit konzentriert sich auf die Freistellung der Adern, beinhaltet aber keine </w:t>
      </w:r>
      <w:r w:rsidR="002C4040">
        <w:rPr>
          <w:rFonts w:ascii="Calibri" w:hAnsi="Calibri" w:cs="Times New Roman"/>
          <w:noProof/>
          <w:szCs w:val="24"/>
        </w:rPr>
        <w:t xml:space="preserve">Methode zur Extraktion </w:t>
      </w:r>
      <w:r w:rsidR="007170ED">
        <w:rPr>
          <w:rFonts w:ascii="Calibri" w:hAnsi="Calibri" w:cs="Times New Roman"/>
          <w:noProof/>
          <w:szCs w:val="24"/>
        </w:rPr>
        <w:t>etwaiger</w:t>
      </w:r>
      <w:r w:rsidR="002C4040">
        <w:rPr>
          <w:rFonts w:ascii="Calibri" w:hAnsi="Calibri" w:cs="Times New Roman"/>
          <w:noProof/>
          <w:szCs w:val="24"/>
        </w:rPr>
        <w:t xml:space="preserve"> Features.</w:t>
      </w:r>
    </w:p>
    <w:p w:rsidR="00EC7565" w:rsidRDefault="00EC7565" w:rsidP="00F467D5">
      <w:pPr>
        <w:rPr>
          <w:rFonts w:ascii="Calibri" w:hAnsi="Calibri" w:cs="Times New Roman"/>
          <w:noProof/>
          <w:szCs w:val="24"/>
        </w:rPr>
      </w:pPr>
      <w:r>
        <w:rPr>
          <w:rFonts w:ascii="Calibri" w:hAnsi="Calibri" w:cs="Times New Roman"/>
          <w:noProof/>
          <w:szCs w:val="24"/>
        </w:rPr>
        <w:t>Vorschlag</w:t>
      </w:r>
      <w:r w:rsidR="00844BD4">
        <w:rPr>
          <w:rFonts w:ascii="Calibri" w:hAnsi="Calibri" w:cs="Times New Roman"/>
          <w:noProof/>
          <w:szCs w:val="24"/>
        </w:rPr>
        <w:t xml:space="preserve"> für </w:t>
      </w:r>
      <w:r w:rsidR="007170ED">
        <w:rPr>
          <w:rFonts w:ascii="Calibri" w:hAnsi="Calibri" w:cs="Times New Roman"/>
          <w:noProof/>
          <w:szCs w:val="24"/>
        </w:rPr>
        <w:t>Features</w:t>
      </w:r>
      <w:r>
        <w:rPr>
          <w:rFonts w:ascii="Calibri" w:hAnsi="Calibri" w:cs="Times New Roman"/>
          <w:noProof/>
          <w:szCs w:val="24"/>
        </w:rPr>
        <w:t>:</w:t>
      </w:r>
    </w:p>
    <w:p w:rsidR="00F02939" w:rsidRDefault="00923F67" w:rsidP="00923F67">
      <w:pPr>
        <w:pStyle w:val="Listenabsatz"/>
        <w:numPr>
          <w:ilvl w:val="0"/>
          <w:numId w:val="32"/>
        </w:numPr>
      </w:pPr>
      <w:r>
        <w:t xml:space="preserve">Zahl der </w:t>
      </w:r>
      <w:r w:rsidR="003A043D">
        <w:t xml:space="preserve">starken </w:t>
      </w:r>
      <w:r w:rsidR="00F02939">
        <w:t>Kanten</w:t>
      </w:r>
      <w:r w:rsidR="00581030">
        <w:t xml:space="preserve"> (Adern mit größter Breite, wie differen</w:t>
      </w:r>
      <w:r w:rsidR="000A2045">
        <w:t>z</w:t>
      </w:r>
      <w:r w:rsidR="00581030">
        <w:t>ieren?)</w:t>
      </w:r>
    </w:p>
    <w:p w:rsidR="00A3750D" w:rsidRDefault="00F02939" w:rsidP="00923F67">
      <w:pPr>
        <w:pStyle w:val="Listenabsatz"/>
        <w:numPr>
          <w:ilvl w:val="0"/>
          <w:numId w:val="32"/>
        </w:numPr>
      </w:pPr>
      <w:r>
        <w:t>Zahl der</w:t>
      </w:r>
      <w:r w:rsidR="00923F67">
        <w:t xml:space="preserve"> Areolen</w:t>
      </w:r>
    </w:p>
    <w:p w:rsidR="004D505E" w:rsidRDefault="004D505E" w:rsidP="00923F67">
      <w:pPr>
        <w:pStyle w:val="Listenabsatz"/>
        <w:numPr>
          <w:ilvl w:val="0"/>
          <w:numId w:val="32"/>
        </w:numPr>
      </w:pPr>
      <w:r>
        <w:t>Volumen</w:t>
      </w:r>
      <w:r w:rsidR="00844BD4">
        <w:t xml:space="preserve"> der Adern</w:t>
      </w:r>
      <w:r>
        <w:t xml:space="preserve"> (</w:t>
      </w:r>
      <w:r w:rsidR="00844BD4">
        <w:t xml:space="preserve">Anzahl </w:t>
      </w:r>
      <w:r>
        <w:t>Pixel im Verhältnis Volumen Blatt?)</w:t>
      </w:r>
    </w:p>
    <w:p w:rsidR="00EC7565" w:rsidRDefault="00EC7565" w:rsidP="00923F67">
      <w:pPr>
        <w:pStyle w:val="Listenabsatz"/>
        <w:numPr>
          <w:ilvl w:val="0"/>
          <w:numId w:val="32"/>
        </w:numPr>
      </w:pPr>
      <w:r>
        <w:t>Länge (Pixel</w:t>
      </w:r>
      <w:r w:rsidR="00067028">
        <w:t>zahl</w:t>
      </w:r>
      <w:r>
        <w:t xml:space="preserve"> im Verhältnis Kontur?)</w:t>
      </w:r>
    </w:p>
    <w:p w:rsidR="00F02939" w:rsidRDefault="00F02939" w:rsidP="00923F67">
      <w:pPr>
        <w:pStyle w:val="Listenabsatz"/>
        <w:numPr>
          <w:ilvl w:val="0"/>
          <w:numId w:val="32"/>
        </w:numPr>
      </w:pPr>
      <w:r>
        <w:t>wie Winkel rotationsunabhängig beschreiben?</w:t>
      </w:r>
      <w:r w:rsidR="007A5592">
        <w:t xml:space="preserve"> im Verhältnis zur Hauptachse? (ist das nicht immer gleich?)</w:t>
      </w:r>
    </w:p>
    <w:p w:rsidR="00833031" w:rsidRPr="00136274" w:rsidRDefault="00833031" w:rsidP="00833031">
      <w:pPr>
        <w:rPr>
          <w:u w:val="single"/>
        </w:rPr>
      </w:pPr>
      <w:r w:rsidRPr="00136274">
        <w:rPr>
          <w:u w:val="single"/>
        </w:rPr>
        <w:fldChar w:fldCharType="begin" w:fldLock="1"/>
      </w:r>
      <w:r w:rsidR="00BF46B9">
        <w:rPr>
          <w:u w:val="single"/>
        </w:rPr>
        <w:instrText>ADDIN CSL_CITATION { "citationItems" : [ { "id" : "ITEM-1", "itemData" : { "DOI" : "10.1016/j.eswa.2014.01.029", "ISBN" : "0957-4174", "ISSN" : "09574174", "abstract" : "In this work we propose an automatic low cost procedure aimed at classifying legume species and varieties based exclusively on the characterization and analysis of the leaf venation network. The identification of leaf venation patterns which are characteristic for each species or variety is not an easy task since in some situations (specially for cultivars from the same species) the vein differences are visually indistinguishable for humans. The proposed procedure takes as input leaf images acquired using a standard scanner, processes the images in order to segment the veins at different scales, and measures different traits on them. We use these features in combination with modern automatic classifiers and feature selection techniques in order to perform recognition. The process was initially applied to recognize three different legumes in order to evaluate the improvements over previous works in the literature, and then it was employed to distinguish three diverse soybean cultivars. The results show the improvements achieved by the usage of the multiscale features. The cultivar recognition is a more challenging problem, since the experts cannot distinguish evident differences in plain sight. However, we achieve acceptable classification results. We also analyze the feature relevance and identify, for each classifier, a small set of distinctive traits to differentiate the species and varieties. \u00a9 2014 Elsevier Ltd. All rights reserved.", "author" : [ { "dropping-particle" : "", "family" : "Larese", "given" : "M\u00f3nica G.", "non-dropping-particle" : "", "parse-names" : false, "suffix" : "" }, { "dropping-particle" : "", "family" : "Bay\u00e1", "given" : "Ariel E.", "non-dropping-particle" : "", "parse-names" : false, "suffix" : "" }, { "dropping-particle" : "", "family" : "Craviotto", "given" : "Roque M.", "non-dropping-particle" : "", "parse-names" : false, "suffix" : "" }, { "dropping-particle" : "", "family" : "Arango", "given" : "Miriam R.", "non-dropping-particle" : "", "parse-names" : false, "suffix" : "" }, { "dropping-particle" : "", "family" : "Gallo", "given" : "Carina", "non-dropping-particle" : "", "parse-names" : false, "suffix" : "" }, { "dropping-particle" : "", "family" : "Granitto", "given" : "Pablo M.", "non-dropping-particle" : "", "parse-names" : false, "suffix" : "" } ], "container-title" : "Expert Systems with Applications", "id" : "ITEM-1", "issue" : "10", "issued" : { "date-parts" : [ [ "2014" ] ] }, "page" : "4638-4647", "title" : "Multiscale recognition of legume varieties based on leaf venation images", "type" : "article-journal", "volume" : "41" }, "uris" : [ "http://www.mendeley.com/documents/?uuid=db7a4aa2-915b-440e-9204-dbb43251be08" ] } ], "mendeley" : { "formattedCitation" : "(Larese u.\u00a0a., 2014)", "plainTextFormattedCitation" : "(Larese u.\u00a0a., 2014)", "previouslyFormattedCitation" : "(Larese u.\u00a0a., 2014)" }, "properties" : { "noteIndex" : 0 }, "schema" : "https://github.com/citation-style-language/schema/raw/master/csl-citation.json" }</w:instrText>
      </w:r>
      <w:r w:rsidRPr="00136274">
        <w:rPr>
          <w:u w:val="single"/>
        </w:rPr>
        <w:fldChar w:fldCharType="separate"/>
      </w:r>
      <w:r w:rsidR="00BF46B9" w:rsidRPr="00BF46B9">
        <w:rPr>
          <w:noProof/>
        </w:rPr>
        <w:t>(Larese u. a., 2014)</w:t>
      </w:r>
      <w:r w:rsidRPr="00136274">
        <w:rPr>
          <w:u w:val="single"/>
        </w:rPr>
        <w:fldChar w:fldCharType="end"/>
      </w:r>
    </w:p>
    <w:p w:rsidR="00833031" w:rsidRDefault="00833031" w:rsidP="00833031">
      <w:pPr>
        <w:pStyle w:val="Listenabsatz"/>
        <w:numPr>
          <w:ilvl w:val="0"/>
          <w:numId w:val="28"/>
        </w:numPr>
      </w:pPr>
      <w:r>
        <w:t>Feature: 100 x 100 Patch für jede Skalierung (um Shape-Einfluss rauszunehmen)</w:t>
      </w:r>
    </w:p>
    <w:p w:rsidR="00923F67" w:rsidRDefault="00833031" w:rsidP="00923F67">
      <w:pPr>
        <w:pStyle w:val="Listenabsatz"/>
        <w:ind w:left="1068"/>
      </w:pPr>
      <w:r>
        <w:t xml:space="preserve">52 traits (Tabelle) </w:t>
      </w:r>
      <w:r w:rsidRPr="00AC5EB9">
        <w:rPr>
          <w:color w:val="FF0000"/>
        </w:rPr>
        <w:t>VMeO/VmO/VMO Nicht rotationsinvariant!</w:t>
      </w:r>
      <w:r w:rsidR="00923F67">
        <w:t xml:space="preserve"> </w:t>
      </w:r>
    </w:p>
    <w:p w:rsidR="00833031" w:rsidRDefault="00923F67" w:rsidP="00923F67">
      <w:pPr>
        <w:pStyle w:val="Listenabsatz"/>
        <w:numPr>
          <w:ilvl w:val="0"/>
          <w:numId w:val="28"/>
        </w:numPr>
      </w:pPr>
      <w:r>
        <w:t>s</w:t>
      </w:r>
      <w:r w:rsidR="00833031">
        <w:t>Klassifikation: Random Forests, Support Vector Machines with Gaussian kernel und Penalized Discriminant Analysis (linear nach Fisher)</w:t>
      </w:r>
    </w:p>
    <w:p w:rsidR="00833031" w:rsidRPr="00AC5EB9" w:rsidRDefault="00833031" w:rsidP="00833031">
      <w:pPr>
        <w:pStyle w:val="Listenabsatz"/>
        <w:numPr>
          <w:ilvl w:val="0"/>
          <w:numId w:val="28"/>
        </w:numPr>
      </w:pPr>
      <w:r w:rsidRPr="006E14B2">
        <w:t>Recursive Feature Elimination (RFE)</w:t>
      </w:r>
    </w:p>
    <w:p w:rsidR="00BD7C4F" w:rsidRDefault="00BD7C4F" w:rsidP="00BD7C4F">
      <w:r>
        <w:t>Röntgenbilder stehen nicht zur Verfügung</w:t>
      </w:r>
    </w:p>
    <w:p w:rsidR="00BD7C4F" w:rsidRDefault="00A3750D" w:rsidP="00BD7C4F">
      <w:pPr>
        <w:pStyle w:val="Listenabsatz"/>
        <w:numPr>
          <w:ilvl w:val="0"/>
          <w:numId w:val="29"/>
        </w:numPr>
      </w:pPr>
      <w:r>
        <w:t>Nur Farbbild, R</w:t>
      </w:r>
      <w:r w:rsidR="00BD7C4F">
        <w:t xml:space="preserve">öntgenbilder besser, </w:t>
      </w:r>
      <w:r>
        <w:t xml:space="preserve">wird </w:t>
      </w:r>
      <w:r w:rsidR="00BD7C4F">
        <w:t xml:space="preserve">auch teilweise so angewendet </w:t>
      </w:r>
      <w:r>
        <w:t>(</w:t>
      </w:r>
      <w:r w:rsidRPr="00A96A80">
        <w:rPr>
          <w:color w:val="FF0000"/>
        </w:rPr>
        <w:t>Areolenb</w:t>
      </w:r>
      <w:r w:rsidRPr="00A96A80">
        <w:rPr>
          <w:color w:val="FF0000"/>
        </w:rPr>
        <w:t>e</w:t>
      </w:r>
      <w:r w:rsidRPr="00A96A80">
        <w:rPr>
          <w:color w:val="FF0000"/>
        </w:rPr>
        <w:t>stimmung</w:t>
      </w:r>
      <w:r>
        <w:t>)</w:t>
      </w:r>
    </w:p>
    <w:p w:rsidR="002C4040" w:rsidRPr="00303DEC" w:rsidRDefault="002C4040" w:rsidP="002C4040">
      <w:pPr>
        <w:pStyle w:val="Listenabsatz"/>
      </w:pPr>
    </w:p>
    <w:p w:rsidR="004E2808" w:rsidRDefault="00194572" w:rsidP="004E2808">
      <w:pPr>
        <w:pStyle w:val="berschrift3"/>
        <w:numPr>
          <w:ilvl w:val="2"/>
          <w:numId w:val="1"/>
        </w:numPr>
      </w:pPr>
      <w:bookmarkStart w:id="106" w:name="_Toc475891531"/>
      <w:r>
        <w:t>Lernverfahren</w:t>
      </w:r>
      <w:bookmarkEnd w:id="106"/>
    </w:p>
    <w:p w:rsidR="00194572" w:rsidRDefault="00194572" w:rsidP="00194572">
      <w:r>
        <w:t>SVM, MLP</w:t>
      </w:r>
    </w:p>
    <w:p w:rsidR="00194572" w:rsidRDefault="00194572" w:rsidP="00194572">
      <w:r>
        <w:lastRenderedPageBreak/>
        <w:t xml:space="preserve">Deep Learning in letzter Zeit zwar der neueste heiße Scheiß, aber </w:t>
      </w:r>
      <w:r w:rsidR="006A5B40">
        <w:t xml:space="preserve">hier </w:t>
      </w:r>
      <w:r>
        <w:t>„Domänenwissen“ verwenden</w:t>
      </w:r>
    </w:p>
    <w:p w:rsidR="00194572" w:rsidRPr="00194572" w:rsidRDefault="00194572" w:rsidP="00194572"/>
    <w:p w:rsidR="00663876" w:rsidRDefault="00923F67" w:rsidP="00923F67">
      <w:pPr>
        <w:jc w:val="left"/>
      </w:pPr>
      <w:r>
        <w:t xml:space="preserve">pcnn - </w:t>
      </w:r>
      <w:r w:rsidRPr="001D7942">
        <w:t>pulse-coupled neural networks</w:t>
      </w:r>
      <w:r>
        <w:t xml:space="preserve"> </w:t>
      </w:r>
      <w:r>
        <w:fldChar w:fldCharType="begin" w:fldLock="1"/>
      </w:r>
      <w:r w:rsidR="00BF46B9">
        <w:instrText>ADDIN CSL_CITATION { "citationItems" : [ { "id" : "ITEM-1", "itemData" : { "DOI" : "10.1007/s00521-015-1904-1", "ISSN" : "09410643", "author" : [ { "dropping-particle" : "", "family" : "Wang", "given" : "Zhaobin", "non-dropping-particle" : "", "parse-names" : false, "suffix" : "" }, { "dropping-particle" : "", "family" : "Sun", "given" : "Xiaoguang", "non-dropping-particle" : "", "parse-names" : false, "suffix" : "" }, { "dropping-particle" : "", "family" : "Zhang", "given" : "Yaonan", "non-dropping-particle" : "", "parse-names" : false, "suffix" : "" }, { "dropping-particle" : "", "family" : "Ying", "given" : "Zhu", "non-dropping-particle" : "", "parse-names" : false, "suffix" : "" }, { "dropping-particle" : "", "family" : "Ma", "given" : "Yide", "non-dropping-particle" : "", "parse-names" : false, "suffix" : "" } ], "container-title" : "Neural Computing and Applications", "id" : "ITEM-1", "issued" : { "date-parts" : [ [ "2016" ] ] }, "title" : "Leaf recognition based on PCNN", "type" : "article-journal" }, "uris" : [ "http://www.mendeley.com/documents/?uuid=50bbdcc6-07c5-315d-82b6-0af7936bd4c0" ] } ], "mendeley" : { "formattedCitation" : "(Wang u.\u00a0a., 2016)", "plainTextFormattedCitation" : "(Wang u.\u00a0a., 2016)", "previouslyFormattedCitation" : "(Wang u.\u00a0a., 2016)" }, "properties" : { "noteIndex" : 0 }, "schema" : "https://github.com/citation-style-language/schema/raw/master/csl-citation.json" }</w:instrText>
      </w:r>
      <w:r>
        <w:fldChar w:fldCharType="separate"/>
      </w:r>
      <w:r w:rsidR="00BF46B9" w:rsidRPr="00BF46B9">
        <w:rPr>
          <w:noProof/>
        </w:rPr>
        <w:t>(Wang u. a., 2016)</w:t>
      </w:r>
      <w:r>
        <w:fldChar w:fldCharType="end"/>
      </w:r>
    </w:p>
    <w:p w:rsidR="002C4040" w:rsidRDefault="002C4040" w:rsidP="002C4040">
      <w:pPr>
        <w:pStyle w:val="Listenabsatz"/>
        <w:numPr>
          <w:ilvl w:val="0"/>
          <w:numId w:val="33"/>
        </w:numPr>
        <w:jc w:val="left"/>
      </w:pPr>
      <w:r>
        <w:t>2D-neuronales Netz basierend auf visuellem Cortex von Katzen</w:t>
      </w:r>
    </w:p>
    <w:p w:rsidR="00844BD4" w:rsidRDefault="00844BD4" w:rsidP="002C4040">
      <w:pPr>
        <w:pStyle w:val="Listenabsatz"/>
        <w:numPr>
          <w:ilvl w:val="0"/>
          <w:numId w:val="33"/>
        </w:numPr>
        <w:jc w:val="left"/>
      </w:pPr>
      <w:r>
        <w:t>selbstständiges Finden von relevanten Features</w:t>
      </w:r>
    </w:p>
    <w:p w:rsidR="002C4040" w:rsidRDefault="002C4040" w:rsidP="002C4040">
      <w:pPr>
        <w:pStyle w:val="Listenabsatz"/>
        <w:numPr>
          <w:ilvl w:val="0"/>
          <w:numId w:val="33"/>
        </w:numPr>
        <w:jc w:val="left"/>
      </w:pPr>
      <w:r>
        <w:t>jedes Neuron repräsentiert Farbinfo eines Pixels</w:t>
      </w:r>
    </w:p>
    <w:p w:rsidR="002C4040" w:rsidRDefault="002C4040" w:rsidP="002C4040">
      <w:pPr>
        <w:pStyle w:val="Listenabsatz"/>
        <w:numPr>
          <w:ilvl w:val="0"/>
          <w:numId w:val="33"/>
        </w:numPr>
        <w:jc w:val="left"/>
      </w:pPr>
      <w:r>
        <w:t>Neuronen sind mit Nachbarn verbunden</w:t>
      </w:r>
    </w:p>
    <w:p w:rsidR="002C4040" w:rsidRDefault="002C4040" w:rsidP="002C4040">
      <w:pPr>
        <w:pStyle w:val="Listenabsatz"/>
        <w:numPr>
          <w:ilvl w:val="0"/>
          <w:numId w:val="33"/>
        </w:numPr>
        <w:jc w:val="left"/>
      </w:pPr>
      <w:r>
        <w:t>Puls setzt Stimulus zurück</w:t>
      </w:r>
    </w:p>
    <w:p w:rsidR="002C4040" w:rsidRDefault="002C4040" w:rsidP="00923F67">
      <w:pPr>
        <w:jc w:val="left"/>
      </w:pPr>
    </w:p>
    <w:p w:rsidR="00923F67" w:rsidRPr="00663876" w:rsidRDefault="00923F67" w:rsidP="00923F67">
      <w:pPr>
        <w:jc w:val="left"/>
      </w:pPr>
    </w:p>
    <w:p w:rsidR="00E42E47" w:rsidRDefault="00F327EE" w:rsidP="00E42E47">
      <w:pPr>
        <w:pStyle w:val="berschrift3"/>
        <w:numPr>
          <w:ilvl w:val="2"/>
          <w:numId w:val="1"/>
        </w:numPr>
      </w:pPr>
      <w:bookmarkStart w:id="107" w:name="_Toc475891532"/>
      <w:r>
        <w:t>Wahl der Modelle</w:t>
      </w:r>
      <w:bookmarkEnd w:id="107"/>
    </w:p>
    <w:p w:rsidR="00F327EE" w:rsidRDefault="00F327EE" w:rsidP="00345DC8">
      <w:r>
        <w:t>SVM dazu, damit vergleichbar</w:t>
      </w:r>
    </w:p>
    <w:p w:rsidR="004937D1" w:rsidRDefault="00F327EE" w:rsidP="004937D1">
      <w:r>
        <w:t>gleiche Dim. wie bei MLP der Eingangsdaten mögl.</w:t>
      </w:r>
      <w:r w:rsidR="004937D1">
        <w:t xml:space="preserve"> </w:t>
      </w:r>
    </w:p>
    <w:p w:rsidR="00345DC8" w:rsidRDefault="00345DC8" w:rsidP="00345DC8">
      <w:r>
        <w:t>probabilistische</w:t>
      </w:r>
      <w:r w:rsidR="00990D8F">
        <w:t>s</w:t>
      </w:r>
      <w:r>
        <w:t xml:space="preserve"> neuronale</w:t>
      </w:r>
      <w:r w:rsidR="00990D8F">
        <w:t>s Netz</w:t>
      </w:r>
      <w:r w:rsidR="0063146F">
        <w:t xml:space="preserve"> (MLP)</w:t>
      </w:r>
    </w:p>
    <w:p w:rsidR="0063146F" w:rsidRDefault="0063146F" w:rsidP="00345DC8">
      <w:r>
        <w:t>wenn zu langsam PNN</w:t>
      </w:r>
    </w:p>
    <w:p w:rsidR="00F04EC7" w:rsidRDefault="00F04EC7" w:rsidP="00345DC8">
      <w:r>
        <w:t>wenn nicht zufriedenstellend irgendwas anderes</w:t>
      </w:r>
    </w:p>
    <w:p w:rsidR="002B60B2" w:rsidRDefault="002B60B2" w:rsidP="00345DC8">
      <w:r>
        <w:t>support vector machine</w:t>
      </w:r>
    </w:p>
    <w:p w:rsidR="004A033F" w:rsidRDefault="004A033F" w:rsidP="004A033F">
      <w:pPr>
        <w:pStyle w:val="berschrift3"/>
        <w:numPr>
          <w:ilvl w:val="2"/>
          <w:numId w:val="1"/>
        </w:numPr>
      </w:pPr>
      <w:bookmarkStart w:id="108" w:name="_Toc475891533"/>
      <w:r>
        <w:t>Metrik</w:t>
      </w:r>
      <w:r w:rsidR="00BD35AB">
        <w:t>en</w:t>
      </w:r>
      <w:r>
        <w:t xml:space="preserve"> zur Messung der Erkennungsgenauigkeit</w:t>
      </w:r>
      <w:bookmarkEnd w:id="108"/>
    </w:p>
    <w:p w:rsidR="007E3671" w:rsidRPr="00345DC8" w:rsidRDefault="007E3671" w:rsidP="00345DC8"/>
    <w:p w:rsidR="004437C7" w:rsidRDefault="004437C7" w:rsidP="004437C7">
      <w:pPr>
        <w:pStyle w:val="berschrift2"/>
        <w:numPr>
          <w:ilvl w:val="1"/>
          <w:numId w:val="1"/>
        </w:numPr>
        <w:ind w:left="567" w:hanging="567"/>
      </w:pPr>
      <w:bookmarkStart w:id="109" w:name="_Toc475891534"/>
      <w:r>
        <w:t>Systementwurf</w:t>
      </w:r>
      <w:bookmarkEnd w:id="109"/>
    </w:p>
    <w:p w:rsidR="001B2AA6" w:rsidRDefault="001B2AA6" w:rsidP="001B2AA6">
      <w:pPr>
        <w:pStyle w:val="berschrift3"/>
        <w:numPr>
          <w:ilvl w:val="2"/>
          <w:numId w:val="1"/>
        </w:numPr>
      </w:pPr>
      <w:bookmarkStart w:id="110" w:name="_Toc475891535"/>
      <w:r>
        <w:t>Systemkomponenten</w:t>
      </w:r>
      <w:bookmarkEnd w:id="110"/>
    </w:p>
    <w:p w:rsidR="004A72F0" w:rsidRPr="004A72F0" w:rsidRDefault="004A72F0" w:rsidP="004A72F0">
      <w:r>
        <w:t>keine blosse Abfolge von Skripten, sonder strukturiert, damit austauschbar</w:t>
      </w:r>
      <w:r w:rsidR="009506F6">
        <w:t>e Komponenten (Interface, abstrakte Klassen)</w:t>
      </w:r>
    </w:p>
    <w:p w:rsidR="000E5D54" w:rsidRDefault="000E5D54" w:rsidP="000E5D54">
      <w:pPr>
        <w:pStyle w:val="berschrift3"/>
        <w:numPr>
          <w:ilvl w:val="2"/>
          <w:numId w:val="1"/>
        </w:numPr>
      </w:pPr>
      <w:bookmarkStart w:id="111" w:name="_Toc475891536"/>
      <w:r>
        <w:t>Datenbank?</w:t>
      </w:r>
      <w:bookmarkEnd w:id="111"/>
    </w:p>
    <w:p w:rsidR="00355108" w:rsidRDefault="00355108" w:rsidP="00355108">
      <w:r>
        <w:t>Warum Datenbank?</w:t>
      </w:r>
    </w:p>
    <w:p w:rsidR="00355108" w:rsidRDefault="00355108" w:rsidP="00355108">
      <w:pPr>
        <w:pStyle w:val="Listenabsatz"/>
        <w:numPr>
          <w:ilvl w:val="0"/>
          <w:numId w:val="30"/>
        </w:numPr>
      </w:pPr>
      <w:r>
        <w:t>zentraler Zugriff</w:t>
      </w:r>
    </w:p>
    <w:p w:rsidR="00355108" w:rsidRDefault="00355108" w:rsidP="00355108">
      <w:pPr>
        <w:pStyle w:val="Listenabsatz"/>
        <w:numPr>
          <w:ilvl w:val="1"/>
          <w:numId w:val="30"/>
        </w:numPr>
      </w:pPr>
      <w:r>
        <w:lastRenderedPageBreak/>
        <w:t>vereinfachter Zugriff über Netzwerk</w:t>
      </w:r>
    </w:p>
    <w:p w:rsidR="00F7241C" w:rsidRDefault="00F7241C" w:rsidP="00355108">
      <w:pPr>
        <w:pStyle w:val="Listenabsatz"/>
        <w:numPr>
          <w:ilvl w:val="1"/>
          <w:numId w:val="30"/>
        </w:numPr>
      </w:pPr>
      <w:r>
        <w:t>Übersicht (besser als lauter Dateien irgendwo)</w:t>
      </w:r>
    </w:p>
    <w:p w:rsidR="00F7241C" w:rsidRDefault="00F7241C" w:rsidP="00355108">
      <w:pPr>
        <w:pStyle w:val="Listenabsatz"/>
        <w:numPr>
          <w:ilvl w:val="1"/>
          <w:numId w:val="30"/>
        </w:numPr>
      </w:pPr>
      <w:r>
        <w:t>besser als HDF5, da immer ganz gelesen wird</w:t>
      </w:r>
    </w:p>
    <w:p w:rsidR="005433B9" w:rsidRDefault="005433B9" w:rsidP="005433B9">
      <w:pPr>
        <w:pStyle w:val="Listenabsatz"/>
        <w:numPr>
          <w:ilvl w:val="0"/>
          <w:numId w:val="30"/>
        </w:numPr>
      </w:pPr>
      <w:r>
        <w:t>Option: pandas</w:t>
      </w:r>
      <w:r w:rsidR="003A38C3">
        <w:t>, LMDB</w:t>
      </w:r>
    </w:p>
    <w:p w:rsidR="00BF303F" w:rsidRDefault="00F03D11" w:rsidP="00BF303F">
      <w:r>
        <w:t>„</w:t>
      </w:r>
      <w:r w:rsidR="00BF303F">
        <w:t>Sacred</w:t>
      </w:r>
      <w:r>
        <w:t>“</w:t>
      </w:r>
      <w:r w:rsidR="00BF303F">
        <w:t xml:space="preserve"> to keep track?</w:t>
      </w:r>
      <w:r>
        <w:t xml:space="preserve"> </w:t>
      </w:r>
      <w:hyperlink r:id="rId62" w:history="1">
        <w:r w:rsidR="00141C89" w:rsidRPr="00854FBD">
          <w:rPr>
            <w:rStyle w:val="Hyperlink"/>
          </w:rPr>
          <w:t>http://sacred.readthedocs.io/</w:t>
        </w:r>
      </w:hyperlink>
    </w:p>
    <w:p w:rsidR="00141C89" w:rsidRDefault="00141C89" w:rsidP="00BF303F">
      <w:r>
        <w:t>HDF5:</w:t>
      </w:r>
    </w:p>
    <w:p w:rsidR="00141C89" w:rsidRDefault="00EB1165" w:rsidP="00141C89">
      <w:pPr>
        <w:pStyle w:val="Listenabsatz"/>
        <w:numPr>
          <w:ilvl w:val="0"/>
          <w:numId w:val="31"/>
        </w:numPr>
      </w:pPr>
      <w:r>
        <w:t>effiziente Serialisierung/Speicherung von numpy arrays</w:t>
      </w:r>
    </w:p>
    <w:p w:rsidR="00EB1165" w:rsidRDefault="00EB1165" w:rsidP="00141C89">
      <w:pPr>
        <w:pStyle w:val="Listenabsatz"/>
        <w:numPr>
          <w:ilvl w:val="0"/>
          <w:numId w:val="31"/>
        </w:numPr>
      </w:pPr>
      <w:r>
        <w:t>cross languages</w:t>
      </w:r>
    </w:p>
    <w:p w:rsidR="00C057D9" w:rsidRDefault="00C057D9" w:rsidP="00141C89">
      <w:pPr>
        <w:pStyle w:val="Listenabsatz"/>
        <w:numPr>
          <w:ilvl w:val="0"/>
          <w:numId w:val="31"/>
        </w:numPr>
      </w:pPr>
      <w:r w:rsidRPr="00C057D9">
        <w:t>common dataformat in science.</w:t>
      </w:r>
    </w:p>
    <w:p w:rsidR="005E059E" w:rsidRDefault="005E059E" w:rsidP="00141C89">
      <w:pPr>
        <w:pStyle w:val="Listenabsatz"/>
        <w:numPr>
          <w:ilvl w:val="0"/>
          <w:numId w:val="31"/>
        </w:numPr>
      </w:pPr>
      <w:r>
        <w:t>einfacher</w:t>
      </w:r>
      <w:r w:rsidR="003611A5">
        <w:t xml:space="preserve"> physischer</w:t>
      </w:r>
      <w:r>
        <w:t xml:space="preserve"> Austausch der Daten</w:t>
      </w:r>
    </w:p>
    <w:p w:rsidR="00EB1165" w:rsidRDefault="00EB1165" w:rsidP="00141C89">
      <w:pPr>
        <w:pStyle w:val="Listenabsatz"/>
        <w:numPr>
          <w:ilvl w:val="0"/>
          <w:numId w:val="31"/>
        </w:numPr>
      </w:pPr>
      <w:r>
        <w:t>Nachteil: nur Arrays(?)</w:t>
      </w:r>
    </w:p>
    <w:p w:rsidR="00141C89" w:rsidRDefault="00141C89" w:rsidP="00BF303F">
      <w:r>
        <w:t>hdf5 vs pickle (Serialisierung): - pickle kann nur aus python gelesen werden, kein zukunftss</w:t>
      </w:r>
      <w:r>
        <w:t>i</w:t>
      </w:r>
      <w:r>
        <w:t>cherer Standard(?)</w:t>
      </w:r>
      <w:r w:rsidR="007F356A">
        <w:t xml:space="preserve">, kleinere Dateien, </w:t>
      </w:r>
    </w:p>
    <w:p w:rsidR="00355108" w:rsidRDefault="00355108" w:rsidP="00355108">
      <w:r>
        <w:t>warum SQL</w:t>
      </w:r>
    </w:p>
    <w:p w:rsidR="00355108" w:rsidRDefault="00355108" w:rsidP="00355108">
      <w:pPr>
        <w:pStyle w:val="Listenabsatz"/>
        <w:numPr>
          <w:ilvl w:val="0"/>
          <w:numId w:val="30"/>
        </w:numPr>
      </w:pPr>
      <w:r>
        <w:t>strukturiert (besser für Auswertung der Ergebnisse, übersichtlicher)</w:t>
      </w:r>
    </w:p>
    <w:p w:rsidR="00355108" w:rsidRDefault="00355108" w:rsidP="00355108">
      <w:pPr>
        <w:pStyle w:val="Listenabsatz"/>
        <w:numPr>
          <w:ilvl w:val="0"/>
          <w:numId w:val="30"/>
        </w:numPr>
      </w:pPr>
      <w:r>
        <w:t>Datenmenge überschaubar (große Datenmengen -&gt; besser NOSQL)</w:t>
      </w:r>
    </w:p>
    <w:p w:rsidR="00355108" w:rsidRDefault="00355108" w:rsidP="00355108">
      <w:pPr>
        <w:pStyle w:val="Listenabsatz"/>
        <w:numPr>
          <w:ilvl w:val="0"/>
          <w:numId w:val="30"/>
        </w:numPr>
      </w:pPr>
      <w:r>
        <w:t>Daten gleichförmig?</w:t>
      </w:r>
    </w:p>
    <w:p w:rsidR="00355108" w:rsidRDefault="00355108" w:rsidP="00355108">
      <w:r>
        <w:t>NOSQL</w:t>
      </w:r>
    </w:p>
    <w:p w:rsidR="00355108" w:rsidRPr="00355108" w:rsidRDefault="00355108" w:rsidP="00355108">
      <w:pPr>
        <w:pStyle w:val="Listenabsatz"/>
        <w:numPr>
          <w:ilvl w:val="0"/>
          <w:numId w:val="30"/>
        </w:numPr>
      </w:pPr>
      <w:r>
        <w:t>Skalierbarkeit horizontal (auf Rechner verteilen)</w:t>
      </w:r>
    </w:p>
    <w:p w:rsidR="000E5D54" w:rsidRPr="000E5D54" w:rsidRDefault="000E5D54" w:rsidP="000E5D54"/>
    <w:p w:rsidR="001B2AA6" w:rsidRPr="001B2AA6" w:rsidRDefault="001B2AA6" w:rsidP="001B2AA6"/>
    <w:p w:rsidR="004437C7" w:rsidRPr="00272311" w:rsidRDefault="004437C7" w:rsidP="00272311"/>
    <w:p w:rsidR="00D732AD" w:rsidRDefault="00D732AD" w:rsidP="00D732AD">
      <w:pPr>
        <w:pStyle w:val="berschrift1"/>
        <w:numPr>
          <w:ilvl w:val="0"/>
          <w:numId w:val="1"/>
        </w:numPr>
      </w:pPr>
      <w:bookmarkStart w:id="112" w:name="_Toc475891537"/>
      <w:r>
        <w:t>Implementierung</w:t>
      </w:r>
      <w:bookmarkEnd w:id="112"/>
    </w:p>
    <w:p w:rsidR="00BF3F76" w:rsidRDefault="00BF3F76" w:rsidP="00BF3F76">
      <w:pPr>
        <w:pStyle w:val="berschrift3"/>
        <w:numPr>
          <w:ilvl w:val="1"/>
          <w:numId w:val="1"/>
        </w:numPr>
      </w:pPr>
      <w:bookmarkStart w:id="113" w:name="_Toc475891538"/>
      <w:r>
        <w:t>Verwendete Bibliotheken</w:t>
      </w:r>
      <w:bookmarkEnd w:id="113"/>
    </w:p>
    <w:p w:rsidR="00BF3F76" w:rsidRDefault="00E05C22" w:rsidP="00E05C22">
      <w:pPr>
        <w:rPr>
          <w:color w:val="FF0000"/>
        </w:rPr>
      </w:pPr>
      <w:r w:rsidRPr="00511E4F">
        <w:rPr>
          <w:color w:val="FF0000"/>
        </w:rPr>
        <w:t xml:space="preserve">in </w:t>
      </w:r>
      <w:r w:rsidR="00511E4F" w:rsidRPr="00511E4F">
        <w:rPr>
          <w:color w:val="FF0000"/>
        </w:rPr>
        <w:t xml:space="preserve">Kapitel </w:t>
      </w:r>
      <w:r w:rsidRPr="00511E4F">
        <w:rPr>
          <w:color w:val="FF0000"/>
        </w:rPr>
        <w:t>3</w:t>
      </w:r>
      <w:r w:rsidR="00511E4F" w:rsidRPr="00511E4F">
        <w:rPr>
          <w:color w:val="FF0000"/>
        </w:rPr>
        <w:t xml:space="preserve"> rein</w:t>
      </w:r>
      <w:r w:rsidRPr="00511E4F">
        <w:rPr>
          <w:color w:val="FF0000"/>
        </w:rPr>
        <w:t>!</w:t>
      </w:r>
    </w:p>
    <w:p w:rsidR="005E41E4" w:rsidRPr="005E41E4" w:rsidRDefault="005E41E4" w:rsidP="00E05C22">
      <w:r>
        <w:t>Binärbilder trotzdem in 8Bit</w:t>
      </w:r>
      <w:r w:rsidR="00095138">
        <w:t>, definition: 0 Hintergrund &gt;0 (1 oder 255) Vordergrund</w:t>
      </w:r>
      <w:r w:rsidR="00251710">
        <w:t>, opencv liefert beim thresholding 255</w:t>
      </w:r>
    </w:p>
    <w:p w:rsidR="00F67A08" w:rsidRDefault="00F67A08" w:rsidP="00F67A08">
      <w:r>
        <w:t>nicht Java sondern Pytho</w:t>
      </w:r>
      <w:r w:rsidR="00C25DC6">
        <w:t>n</w:t>
      </w:r>
    </w:p>
    <w:p w:rsidR="00BF120E" w:rsidRDefault="00BF120E" w:rsidP="00F67A08">
      <w:r>
        <w:lastRenderedPageBreak/>
        <w:t>OpenCV Konturpunkte, Binarisierung</w:t>
      </w:r>
    </w:p>
    <w:p w:rsidR="00A46869" w:rsidRDefault="00A46869" w:rsidP="00F67A08">
      <w:r>
        <w:t>skimage und opnecv, eigentlich alle benutzen numpy arrays als represäntation von Bildern</w:t>
      </w:r>
      <w:r w:rsidR="00E41D1B">
        <w:t xml:space="preserve">, </w:t>
      </w:r>
      <w:r w:rsidR="00FE1ADB">
        <w:t>benutzt:</w:t>
      </w:r>
      <w:r w:rsidR="00E41D1B">
        <w:t xml:space="preserve"> 8bit farbrepräsentation</w:t>
      </w:r>
    </w:p>
    <w:p w:rsidR="00EB49B7" w:rsidRPr="00F67A08" w:rsidRDefault="00EB49B7" w:rsidP="00F67A08">
      <w:r>
        <w:t>versuch schleifen zu vermeiden mit numpy, indizierung über mehrere Indizes</w:t>
      </w:r>
    </w:p>
    <w:p w:rsidR="00A46869" w:rsidRDefault="00A46869" w:rsidP="007C7053">
      <w:pPr>
        <w:pStyle w:val="berschrift3"/>
        <w:numPr>
          <w:ilvl w:val="1"/>
          <w:numId w:val="1"/>
        </w:numPr>
      </w:pPr>
      <w:bookmarkStart w:id="114" w:name="_Toc475891539"/>
      <w:r>
        <w:t>allgemein</w:t>
      </w:r>
      <w:bookmarkEnd w:id="114"/>
    </w:p>
    <w:p w:rsidR="00A46869" w:rsidRDefault="00A46869" w:rsidP="00A46869">
      <w:r>
        <w:t>alle Features erwarten segmentiertes Bild, alle Segmentierer liefern segmentiertes Bild (Vereinheitlichung)</w:t>
      </w:r>
    </w:p>
    <w:p w:rsidR="00F01DBB" w:rsidRDefault="00F01DBB" w:rsidP="00A46869">
      <w:r>
        <w:t>Unsupervised Feature genannt, um anzuzeigen, dass</w:t>
      </w:r>
      <w:r w:rsidR="00ED0C00">
        <w:t xml:space="preserve"> unsupervised lernverfahren folgen muss</w:t>
      </w:r>
      <w:r>
        <w:t xml:space="preserve"> clustering oder codebook nötig</w:t>
      </w:r>
    </w:p>
    <w:p w:rsidR="00A46869" w:rsidRDefault="00A46869" w:rsidP="00A46869">
      <w:r>
        <w:t>Segmentierte Bilder, Hintergrund weiß (abgeguckt von allen anderen)</w:t>
      </w:r>
    </w:p>
    <w:p w:rsidR="00A46869" w:rsidRDefault="00A46869" w:rsidP="00A46869">
      <w:r>
        <w:t>einfache Binarisierung: da Hintergrund mit weiß codiert, gleich schwarz setzen (Binärbild Codierung!) und Rest auf 1 bzw. 255</w:t>
      </w:r>
    </w:p>
    <w:p w:rsidR="00F2096F" w:rsidRDefault="00F2096F" w:rsidP="00A46869">
      <w:r>
        <w:t>Achtung: jpg macht Probleme! (irgendwo anders hier)</w:t>
      </w:r>
    </w:p>
    <w:p w:rsidR="00A46869" w:rsidRPr="00A46869" w:rsidRDefault="00A46869" w:rsidP="00A46869">
      <w:r>
        <w:t>Feature Klasse übernimmt Vorbereitung des Bildes, delegiert an Unterklassen, wo eigentliche Berechnungen stattfinden</w:t>
      </w:r>
    </w:p>
    <w:p w:rsidR="003472B6" w:rsidRDefault="003472B6" w:rsidP="007C7053">
      <w:pPr>
        <w:pStyle w:val="berschrift3"/>
        <w:numPr>
          <w:ilvl w:val="1"/>
          <w:numId w:val="1"/>
        </w:numPr>
      </w:pPr>
      <w:bookmarkStart w:id="115" w:name="_Toc475891540"/>
      <w:r>
        <w:t>Segmentierung</w:t>
      </w:r>
      <w:bookmarkEnd w:id="115"/>
    </w:p>
    <w:p w:rsidR="00054141" w:rsidRPr="00054141" w:rsidRDefault="00054141" w:rsidP="00054141">
      <w:r>
        <w:t>Ausgang immer maskiertes Bild</w:t>
      </w:r>
    </w:p>
    <w:p w:rsidR="008F6ED8" w:rsidRDefault="008F6ED8" w:rsidP="003472B6">
      <w:r>
        <w:t xml:space="preserve">Die Segmentierung mittels Otsu-Thresholding wurde mit </w:t>
      </w:r>
      <w:r w:rsidR="00FB75B5">
        <w:t xml:space="preserve">Hilfe </w:t>
      </w:r>
      <w:r>
        <w:t xml:space="preserve">der OpenCV-Bibliothek umgesetzt.  Zunächst wird das Ausgangsbild </w:t>
      </w:r>
      <w:r w:rsidR="00F718D5">
        <w:t xml:space="preserve">im RGB-Farbraum </w:t>
      </w:r>
      <w:r>
        <w:t>eingelesen und in ein Graust</w:t>
      </w:r>
      <w:r>
        <w:t>u</w:t>
      </w:r>
      <w:r>
        <w:t xml:space="preserve">fenbild umgewandelt. </w:t>
      </w:r>
      <w:r w:rsidR="00104D9E" w:rsidRPr="00104D9E">
        <w:rPr>
          <w:color w:val="FF0000"/>
        </w:rPr>
        <w:t>???</w:t>
      </w:r>
      <w:r w:rsidR="00104D9E">
        <w:t xml:space="preserve"> </w:t>
      </w:r>
      <w:r>
        <w:t xml:space="preserve">Allerdings war das Ergebnis </w:t>
      </w:r>
      <w:r w:rsidR="00144CF4">
        <w:t xml:space="preserve">entgegen der Vermutung aus </w:t>
      </w:r>
      <w:r w:rsidR="00144CF4" w:rsidRPr="00144CF4">
        <w:rPr>
          <w:color w:val="FF0000"/>
        </w:rPr>
        <w:t xml:space="preserve">Kapitel </w:t>
      </w:r>
      <w:r w:rsidR="00144CF4" w:rsidRPr="00144CF4">
        <w:t>unzureichend</w:t>
      </w:r>
      <w:r w:rsidR="00144CF4">
        <w:rPr>
          <w:color w:val="FF0000"/>
        </w:rPr>
        <w:t xml:space="preserve"> </w:t>
      </w:r>
      <w:r>
        <w:t>für eine anschließende Weiterverarbei</w:t>
      </w:r>
      <w:r w:rsidR="00144CF4">
        <w:t>tung. I</w:t>
      </w:r>
      <w:r>
        <w:t>n einigen Bildern</w:t>
      </w:r>
      <w:r w:rsidR="00144CF4">
        <w:t xml:space="preserve"> verfälschen</w:t>
      </w:r>
      <w:r>
        <w:t xml:space="preserve"> </w:t>
      </w:r>
      <w:r w:rsidR="00683470">
        <w:t>lange</w:t>
      </w:r>
      <w:r>
        <w:t xml:space="preserve"> Schatten die </w:t>
      </w:r>
      <w:r w:rsidR="00EB5836">
        <w:t>Kontur</w:t>
      </w:r>
      <w:r>
        <w:t xml:space="preserve"> des </w:t>
      </w:r>
      <w:r w:rsidR="00BF5683">
        <w:t>binarisierten Blattes</w:t>
      </w:r>
      <w:r>
        <w:t>.</w:t>
      </w:r>
      <w:r w:rsidR="00EB5836">
        <w:t xml:space="preserve"> </w:t>
      </w:r>
      <w:r w:rsidR="000E3AF4">
        <w:t xml:space="preserve">Da bei der Aufnahme des Testdatensatzes </w:t>
      </w:r>
      <w:r w:rsidR="00F718D5">
        <w:t>teilweise ein</w:t>
      </w:r>
      <w:r w:rsidR="000E3AF4">
        <w:t xml:space="preserve"> Blitzlicht verwendet wurde, sind </w:t>
      </w:r>
      <w:r w:rsidR="00EB5836">
        <w:t xml:space="preserve">die </w:t>
      </w:r>
      <w:r w:rsidR="00683470">
        <w:t xml:space="preserve">vom Blatt geworfenen </w:t>
      </w:r>
      <w:r w:rsidR="00EB5836">
        <w:t>Schatten sehr dunkel</w:t>
      </w:r>
      <w:r w:rsidR="00F864D0">
        <w:t xml:space="preserve">. </w:t>
      </w:r>
      <w:r w:rsidR="00642D8A">
        <w:t>Da auch das Blatt dunkler ist als der Hintergrund, werden die Pixel der Schatten dem Vorde</w:t>
      </w:r>
      <w:r w:rsidR="00642D8A">
        <w:t>r</w:t>
      </w:r>
      <w:r w:rsidR="00642D8A">
        <w:t>grund zugeordnet</w:t>
      </w:r>
      <w:r w:rsidR="000E3AF4">
        <w:t>.</w:t>
      </w:r>
      <w:r w:rsidR="00F864D0">
        <w:t xml:space="preserve">  </w:t>
      </w:r>
      <w:r>
        <w:t>(</w:t>
      </w:r>
      <w:r w:rsidRPr="008F6ED8">
        <w:rPr>
          <w:color w:val="FF0000"/>
        </w:rPr>
        <w:t>siehe Bilder</w:t>
      </w:r>
      <w:r>
        <w:t>)</w:t>
      </w:r>
      <w:r w:rsidR="003307B0">
        <w:t xml:space="preserve"> </w:t>
      </w:r>
    </w:p>
    <w:p w:rsidR="0033674A" w:rsidRDefault="00F718D5" w:rsidP="00F718D5">
      <w:r>
        <w:t xml:space="preserve">Da die Fotos der Blätter vor einem neutralen farbarmen Hintergrund aufgenommen wurden, </w:t>
      </w:r>
      <w:r w:rsidR="0033674A">
        <w:t xml:space="preserve">lassen sich die Blätter vor allem in der Sättigung von diesem unterscheiden, der eigentliche Farbwert ist vernachlässigbar. Somit ist </w:t>
      </w:r>
      <w:r>
        <w:t>der HSV-Farbraum, der die Helligkeit von der Farbsätt</w:t>
      </w:r>
      <w:r>
        <w:t>i</w:t>
      </w:r>
      <w:r>
        <w:t xml:space="preserve">gung und dem Farbwert trennt, für die Freistellung der </w:t>
      </w:r>
      <w:r w:rsidR="0033674A">
        <w:t xml:space="preserve">farbigen </w:t>
      </w:r>
      <w:r>
        <w:t xml:space="preserve">Blätter besser geeignet als der </w:t>
      </w:r>
      <w:r>
        <w:lastRenderedPageBreak/>
        <w:t>RGB-Farbraum</w:t>
      </w:r>
      <w:r w:rsidR="0033674A">
        <w:t xml:space="preserve"> </w:t>
      </w:r>
      <w:r w:rsidR="0033674A" w:rsidRPr="0033674A">
        <w:rPr>
          <w:color w:val="FF0000"/>
        </w:rPr>
        <w:t>(siehe Abbildung)</w:t>
      </w:r>
      <w:r w:rsidRPr="0033674A">
        <w:rPr>
          <w:color w:val="FF0000"/>
        </w:rPr>
        <w:t>.</w:t>
      </w:r>
      <w:r w:rsidR="0033674A" w:rsidRPr="0033674A">
        <w:rPr>
          <w:color w:val="FF0000"/>
        </w:rPr>
        <w:t xml:space="preserve"> </w:t>
      </w:r>
      <w:r w:rsidR="0033674A">
        <w:t xml:space="preserve">Ein Otsu-Thresholding des  Sättigungsanteils trennt in einer Vielzahl der Bilder </w:t>
      </w:r>
    </w:p>
    <w:p w:rsidR="0033674A" w:rsidRDefault="0033674A" w:rsidP="00F718D5">
      <w:r>
        <w:t>Warum kmeans?</w:t>
      </w:r>
      <w:r w:rsidR="00535197">
        <w:t xml:space="preserve"> Bilder raussuchen</w:t>
      </w:r>
      <w:r w:rsidR="007827A2">
        <w:t>, Kmeans im Farbraum, mehr informationen</w:t>
      </w:r>
    </w:p>
    <w:p w:rsidR="00F718D5" w:rsidRPr="001B497D" w:rsidRDefault="0033674A" w:rsidP="00F718D5">
      <w:pPr>
        <w:rPr>
          <w:color w:val="FF0000"/>
        </w:rPr>
      </w:pPr>
      <w:r>
        <w:t xml:space="preserve">Es ist also notwendig </w:t>
      </w:r>
    </w:p>
    <w:p w:rsidR="00642D8A" w:rsidRDefault="00642D8A" w:rsidP="003472B6">
      <w:pPr>
        <w:rPr>
          <w:color w:val="FF0000"/>
        </w:rPr>
      </w:pPr>
      <w:r w:rsidRPr="00EB5836">
        <w:rPr>
          <w:color w:val="FF0000"/>
        </w:rPr>
        <w:t>Zudem fransen die schattigen Ränder der Blätter aus.</w:t>
      </w:r>
    </w:p>
    <w:p w:rsidR="001B497D" w:rsidRDefault="00642D8A" w:rsidP="003472B6">
      <w:pPr>
        <w:rPr>
          <w:color w:val="FF0000"/>
        </w:rPr>
      </w:pPr>
      <w:r>
        <w:rPr>
          <w:color w:val="FF0000"/>
        </w:rPr>
        <w:t>Löcher schließen</w:t>
      </w:r>
      <w:r w:rsidR="00F20A99">
        <w:rPr>
          <w:color w:val="FF0000"/>
        </w:rPr>
        <w:t>, Löcher sollen Merkmal der Textur, aber nicht der Form sein</w:t>
      </w:r>
    </w:p>
    <w:p w:rsidR="00F864D0" w:rsidRDefault="00F864D0" w:rsidP="003472B6">
      <w:r>
        <w:t>Hintergrund eingefärbt vom Umgebungslicht. Einige Fotos in Dämmerung geschossen, farbiges Licht</w:t>
      </w:r>
    </w:p>
    <w:p w:rsidR="007D7FEB" w:rsidRDefault="007D7FEB" w:rsidP="003472B6">
      <w:r>
        <w:t>Auch dies ergab</w:t>
      </w:r>
    </w:p>
    <w:p w:rsidR="007D7FEB" w:rsidRDefault="007D7FEB" w:rsidP="003472B6">
      <w:r>
        <w:t>value dazu</w:t>
      </w:r>
    </w:p>
    <w:p w:rsidR="00DE5979" w:rsidRDefault="007D7FEB" w:rsidP="003472B6">
      <w:r>
        <w:t xml:space="preserve">Bestehendes Problem: farbige Schatten. </w:t>
      </w:r>
      <w:r w:rsidR="00DE5979">
        <w:t>Die Schatten sind hauptächlich grau mit einer geringen Sättigung.</w:t>
      </w:r>
      <w:r w:rsidR="00FE6F93">
        <w:t xml:space="preserve"> zwei Lichtquellen: Umgebungsbeleuchtung, Blitz</w:t>
      </w:r>
    </w:p>
    <w:p w:rsidR="00DE5979" w:rsidRDefault="00DE5979" w:rsidP="003472B6">
      <w:r>
        <w:t xml:space="preserve">Da aber auf einigen Es verbleiben dennoch farbige Schatten, </w:t>
      </w:r>
    </w:p>
    <w:p w:rsidR="00BD4CD2" w:rsidRDefault="00BD4CD2" w:rsidP="003472B6"/>
    <w:p w:rsidR="00380D0E" w:rsidRPr="00380D0E" w:rsidRDefault="00380D0E" w:rsidP="003472B6">
      <w:r>
        <w:t xml:space="preserve">Generell erfolgt vor allen Segmentierungen, bei denen Faltungen mit festen Kernelgrößen vorgenommen werden, zunächst eine Skalierung des Bildes auf eine vordefinierte Größe. So wird verhindert, dass die strukturierenden Elemente </w:t>
      </w:r>
      <w:r w:rsidRPr="00380D0E">
        <w:rPr>
          <w:color w:val="FF0000"/>
        </w:rPr>
        <w:t>unterschiedlichen Einfluss haben</w:t>
      </w:r>
      <w:r>
        <w:rPr>
          <w:color w:val="FF0000"/>
        </w:rPr>
        <w:t xml:space="preserve"> (Erosion, Dilation). </w:t>
      </w:r>
    </w:p>
    <w:p w:rsidR="003472B6" w:rsidRDefault="003472B6" w:rsidP="003472B6"/>
    <w:p w:rsidR="0037090C" w:rsidRDefault="0037090C" w:rsidP="003472B6">
      <w:r>
        <w:t>kein Gauss, damit Kontur scharf bleibt</w:t>
      </w:r>
      <w:r w:rsidR="00823223">
        <w:t xml:space="preserve"> (-&gt; Segmentation verursacht deswegen Löcher)</w:t>
      </w:r>
    </w:p>
    <w:p w:rsidR="00BD16CE" w:rsidRDefault="00BD16CE" w:rsidP="003472B6">
      <w:r w:rsidRPr="00BD16CE">
        <w:t>DSC_6982.JPG</w:t>
      </w:r>
      <w:r w:rsidR="004C2604">
        <w:t xml:space="preserve">, </w:t>
      </w:r>
      <w:r w:rsidR="004C2604" w:rsidRPr="004C2604">
        <w:t>DSC_</w:t>
      </w:r>
      <w:r w:rsidR="005A16CD" w:rsidRPr="005A16CD">
        <w:t>6813</w:t>
      </w:r>
      <w:r w:rsidR="004C2604" w:rsidRPr="004C2604">
        <w:t>.JPG</w:t>
      </w:r>
      <w:r>
        <w:t xml:space="preserve"> - Beispiel dafür, dass einfaches Otsu und k-means nicht funktionieren</w:t>
      </w:r>
    </w:p>
    <w:p w:rsidR="00B524CD" w:rsidRDefault="00B524CD" w:rsidP="003472B6">
      <w:r>
        <w:t>H - viel noise</w:t>
      </w:r>
    </w:p>
    <w:p w:rsidR="00B524CD" w:rsidRDefault="00B524CD" w:rsidP="003472B6">
      <w:r>
        <w:t xml:space="preserve">S </w:t>
      </w:r>
      <w:r w:rsidR="002C3CC0">
        <w:t xml:space="preserve">+ V </w:t>
      </w:r>
      <w:r>
        <w:t xml:space="preserve">- </w:t>
      </w:r>
      <w:r w:rsidR="002C3CC0">
        <w:t>wenig noise, bisschen harte schatten</w:t>
      </w:r>
    </w:p>
    <w:p w:rsidR="002C3CC0" w:rsidRDefault="002C3CC0" w:rsidP="003472B6">
      <w:r>
        <w:t>nur S - weniger schatten, noisy, da fragmente der schatten</w:t>
      </w:r>
    </w:p>
    <w:p w:rsidR="00CC594D" w:rsidRDefault="003D0C92" w:rsidP="003472B6">
      <w:r>
        <w:t xml:space="preserve">Schwierigkeit bei </w:t>
      </w:r>
      <w:r w:rsidR="00CC594D">
        <w:t xml:space="preserve">entfernung stiel entfernt (vielleicht bezug auf </w:t>
      </w:r>
      <w:r w:rsidR="00CC594D" w:rsidRPr="00CC594D">
        <w:t>Plant identification using leaf shapes—A pattern counting approach</w:t>
      </w:r>
      <w:r w:rsidR="00CC594D">
        <w:t>)</w:t>
      </w:r>
    </w:p>
    <w:p w:rsidR="0025792F" w:rsidRDefault="0025792F" w:rsidP="003472B6">
      <w:r>
        <w:t>Stiel wichtig (Grundlage), Details von Blattgrund und Blattspitze kann verloren gehen</w:t>
      </w:r>
    </w:p>
    <w:p w:rsidR="00286E82" w:rsidRDefault="00286E82" w:rsidP="003472B6">
      <w:r>
        <w:t>Entscheidung: Stiel bleibt dran</w:t>
      </w:r>
    </w:p>
    <w:p w:rsidR="00ED760F" w:rsidRDefault="00ED760F" w:rsidP="003472B6"/>
    <w:p w:rsidR="00756970" w:rsidRDefault="00756970" w:rsidP="003472B6">
      <w:r>
        <w:t xml:space="preserve">normalisieren, da nur erhältnis der werte zueinander entscheidend, nicht höhe der werte (wie oft taucht pattern x auf im </w:t>
      </w:r>
      <w:r w:rsidR="00FD1E13">
        <w:t>v</w:t>
      </w:r>
      <w:r>
        <w:t xml:space="preserve">erh. </w:t>
      </w:r>
      <w:r w:rsidR="00FD1E13">
        <w:t>zu allen anderen</w:t>
      </w:r>
      <w:r>
        <w:t>)</w:t>
      </w:r>
    </w:p>
    <w:p w:rsidR="004A0901" w:rsidRDefault="00644788" w:rsidP="003472B6">
      <w:r>
        <w:rPr>
          <w:noProof/>
          <w:lang w:eastAsia="de-DE"/>
        </w:rPr>
        <w:drawing>
          <wp:inline distT="0" distB="0" distL="0" distR="0" wp14:anchorId="770CBF45" wp14:editId="3F12AF2E">
            <wp:extent cx="5220970" cy="2936865"/>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stretch>
                      <a:fillRect/>
                    </a:stretch>
                  </pic:blipFill>
                  <pic:spPr>
                    <a:xfrm>
                      <a:off x="0" y="0"/>
                      <a:ext cx="5220970" cy="2936865"/>
                    </a:xfrm>
                    <a:prstGeom prst="rect">
                      <a:avLst/>
                    </a:prstGeom>
                  </pic:spPr>
                </pic:pic>
              </a:graphicData>
            </a:graphic>
          </wp:inline>
        </w:drawing>
      </w:r>
    </w:p>
    <w:p w:rsidR="004A0901" w:rsidRPr="003472B6" w:rsidRDefault="004A0901" w:rsidP="003472B6">
      <w:r>
        <w:t>Shape allgemein: immer längste kontur nehmen, falls mehrere Konturen, kleine Objekte bei Segmentierung zurückbleiben</w:t>
      </w:r>
    </w:p>
    <w:p w:rsidR="00916011" w:rsidRDefault="00916011" w:rsidP="007C7053">
      <w:pPr>
        <w:pStyle w:val="berschrift3"/>
        <w:numPr>
          <w:ilvl w:val="1"/>
          <w:numId w:val="1"/>
        </w:numPr>
      </w:pPr>
      <w:bookmarkStart w:id="116" w:name="_Toc475891541"/>
      <w:r>
        <w:t>Inner Distance Shape Context</w:t>
      </w:r>
      <w:bookmarkEnd w:id="116"/>
    </w:p>
    <w:p w:rsidR="00571693" w:rsidRPr="00571693" w:rsidRDefault="00916011" w:rsidP="00F048D0">
      <w:pPr>
        <w:rPr>
          <w:color w:val="FF0000"/>
        </w:rPr>
      </w:pPr>
      <w:r>
        <w:t xml:space="preserve">Für Python sind keine Bibliotheken verfügbar, die Methoden zur Extraktion des </w:t>
      </w:r>
      <w:r w:rsidR="00254942">
        <w:t xml:space="preserve">Inner Distance </w:t>
      </w:r>
      <w:r>
        <w:t xml:space="preserve">Shape Context bereitstellen. </w:t>
      </w:r>
      <w:r w:rsidR="00C61FB2">
        <w:t xml:space="preserve">Daher </w:t>
      </w:r>
      <w:r w:rsidR="00BF120E">
        <w:t>wird</w:t>
      </w:r>
      <w:r w:rsidR="00C61FB2">
        <w:t xml:space="preserve"> der </w:t>
      </w:r>
      <w:r w:rsidR="00E80565">
        <w:t xml:space="preserve">Algorithmus von </w:t>
      </w:r>
      <w:r w:rsidR="00E80565" w:rsidRPr="00E80565">
        <w:rPr>
          <w:color w:val="FF0000"/>
        </w:rPr>
        <w:t>???</w:t>
      </w:r>
      <w:r w:rsidR="00E80565">
        <w:t xml:space="preserve"> selbst implementiert.</w:t>
      </w:r>
    </w:p>
    <w:p w:rsidR="00ED22C7" w:rsidRDefault="00ED22C7" w:rsidP="00ED22C7">
      <w:r>
        <w:t xml:space="preserve">Ausgangspunkt für die Berechnung </w:t>
      </w:r>
      <w:r w:rsidR="00863900">
        <w:t>jedweder</w:t>
      </w:r>
      <w:r>
        <w:t xml:space="preserve"> Shape Contexts </w:t>
      </w:r>
      <w:r w:rsidR="00FF51E1">
        <w:t>ist</w:t>
      </w:r>
      <w:r>
        <w:t xml:space="preserve"> die aus einem Binärbild ermittel</w:t>
      </w:r>
      <w:r w:rsidR="00FF51E1">
        <w:t xml:space="preserve">te Kontur. </w:t>
      </w:r>
      <w:r w:rsidR="006B0BB2">
        <w:t>D</w:t>
      </w:r>
      <w:r w:rsidR="00FF51E1">
        <w:t xml:space="preserve">ieser </w:t>
      </w:r>
      <w:r w:rsidR="006B0BB2">
        <w:t>wird eine vordefinierte Anzahl an</w:t>
      </w:r>
      <w:r w:rsidR="00FF51E1">
        <w:t xml:space="preserve"> Punkte</w:t>
      </w:r>
      <w:r w:rsidR="006B0BB2">
        <w:t>n</w:t>
      </w:r>
      <w:r w:rsidR="00FF51E1">
        <w:t>, die in regelmäßigen Abständen verteilt sind, entnommen</w:t>
      </w:r>
      <w:r>
        <w:t>.</w:t>
      </w:r>
      <w:r w:rsidRPr="00FF51E1">
        <w:rPr>
          <w:color w:val="FF0000"/>
        </w:rPr>
        <w:t xml:space="preserve"> </w:t>
      </w:r>
      <w:r w:rsidR="00FF51E1" w:rsidRPr="00FF51E1">
        <w:rPr>
          <w:color w:val="FF0000"/>
        </w:rPr>
        <w:t>Keine besonderen Punkte</w:t>
      </w:r>
    </w:p>
    <w:p w:rsidR="00E80565" w:rsidRDefault="006B0BB2" w:rsidP="00916011">
      <w:r>
        <w:t xml:space="preserve">Die euklidischen Distanzen zwischen </w:t>
      </w:r>
      <w:r w:rsidR="00607189">
        <w:t>allen</w:t>
      </w:r>
      <w:r>
        <w:t xml:space="preserve"> </w:t>
      </w:r>
      <w:r w:rsidR="00607189">
        <w:t xml:space="preserve">entnommenen </w:t>
      </w:r>
      <w:r>
        <w:t xml:space="preserve">Punkten werden berechnet und </w:t>
      </w:r>
      <w:r w:rsidR="003E4F34">
        <w:t xml:space="preserve">in </w:t>
      </w:r>
      <w:r>
        <w:t xml:space="preserve">einer </w:t>
      </w:r>
      <w:r w:rsidR="004E2A78">
        <w:t xml:space="preserve">mit Nullen initialisierten </w:t>
      </w:r>
      <w:r w:rsidR="00077181">
        <w:t xml:space="preserve">Distanzmatrix </w:t>
      </w:r>
      <w:r>
        <w:t>gehalten</w:t>
      </w:r>
      <w:r w:rsidR="00077181">
        <w:t xml:space="preserve">. </w:t>
      </w:r>
      <w:r w:rsidR="0042799E">
        <w:t>A</w:t>
      </w:r>
      <w:r>
        <w:t>bweichend vom ursprünglichen Konzept des Shape Contexts</w:t>
      </w:r>
      <w:r w:rsidR="007C61F6">
        <w:t>,</w:t>
      </w:r>
      <w:r w:rsidR="0042799E">
        <w:t xml:space="preserve"> werden </w:t>
      </w:r>
      <w:r w:rsidR="007C61F6">
        <w:t>allerdings</w:t>
      </w:r>
      <w:r w:rsidR="004C261A">
        <w:t xml:space="preserve"> </w:t>
      </w:r>
      <w:r w:rsidR="0042799E">
        <w:t>nur innere Distanzen berücksichtigt.</w:t>
      </w:r>
      <w:r w:rsidR="003E4F34">
        <w:t xml:space="preserve"> Dies bedeutet, dass </w:t>
      </w:r>
      <w:r w:rsidR="00B061E5">
        <w:t>die</w:t>
      </w:r>
      <w:r w:rsidR="003E4F34">
        <w:t xml:space="preserve"> direkte Linie zwischen zwei </w:t>
      </w:r>
      <w:r w:rsidR="00284855">
        <w:t xml:space="preserve">betrachteten </w:t>
      </w:r>
      <w:r w:rsidR="003E4F34">
        <w:t>Punkten</w:t>
      </w:r>
      <w:r w:rsidR="00B061E5">
        <w:t xml:space="preserve"> komplett </w:t>
      </w:r>
      <w:r w:rsidR="003E4F34">
        <w:t xml:space="preserve">innerhalb der Form </w:t>
      </w:r>
      <w:r w:rsidR="00B061E5">
        <w:t>liegen muss</w:t>
      </w:r>
      <w:r w:rsidR="002F08E4">
        <w:t xml:space="preserve">, damit </w:t>
      </w:r>
      <w:r w:rsidR="00CD6756">
        <w:t>sie</w:t>
      </w:r>
      <w:r w:rsidR="002F08E4">
        <w:t xml:space="preserve"> innerhalb der Form als verbunden gelten können</w:t>
      </w:r>
      <w:r w:rsidR="00284855">
        <w:t xml:space="preserve"> und ihre Distanz eingetragen wird</w:t>
      </w:r>
      <w:r w:rsidR="003E4F34">
        <w:t xml:space="preserve">. </w:t>
      </w:r>
      <w:r>
        <w:t>Da der Hintergrund im Binärbild mit Null</w:t>
      </w:r>
      <w:r w:rsidR="004C261A">
        <w:t>en</w:t>
      </w:r>
      <w:r>
        <w:t xml:space="preserve"> codiert ist, </w:t>
      </w:r>
      <w:r w:rsidR="003E4F34">
        <w:t xml:space="preserve">wird </w:t>
      </w:r>
      <w:r w:rsidR="00035846">
        <w:t>dazu</w:t>
      </w:r>
      <w:r w:rsidR="003E01CA">
        <w:t xml:space="preserve"> progra</w:t>
      </w:r>
      <w:r w:rsidR="003E01CA">
        <w:t>m</w:t>
      </w:r>
      <w:r w:rsidR="003E01CA">
        <w:t>matisch</w:t>
      </w:r>
      <w:r w:rsidR="00035846">
        <w:t xml:space="preserve"> </w:t>
      </w:r>
      <w:r w:rsidR="003E4F34">
        <w:t xml:space="preserve">überprüft, </w:t>
      </w:r>
      <w:r w:rsidR="00035846">
        <w:t>ob</w:t>
      </w:r>
      <w:r>
        <w:t xml:space="preserve"> </w:t>
      </w:r>
      <w:r w:rsidR="003E01CA">
        <w:t>Zwischenp</w:t>
      </w:r>
      <w:r>
        <w:t xml:space="preserve">unkte auf </w:t>
      </w:r>
      <w:r w:rsidR="00035846">
        <w:t>dieser</w:t>
      </w:r>
      <w:r>
        <w:t xml:space="preserve"> Linie nur Werte</w:t>
      </w:r>
      <w:r w:rsidR="003E4F34">
        <w:t xml:space="preserve"> größer Null</w:t>
      </w:r>
      <w:r>
        <w:t xml:space="preserve"> annehmen.</w:t>
      </w:r>
      <w:r w:rsidR="003E4F34">
        <w:t xml:space="preserve"> Ist dies der Fall, </w:t>
      </w:r>
      <w:r w:rsidR="0081203E">
        <w:t xml:space="preserve">wird </w:t>
      </w:r>
      <w:r w:rsidR="009778F0">
        <w:t xml:space="preserve">die </w:t>
      </w:r>
      <w:r w:rsidR="0081203E">
        <w:t>Distanz eingetragen</w:t>
      </w:r>
      <w:r w:rsidR="009778F0">
        <w:t xml:space="preserve">. Die verbleibenden Nullen geben an, </w:t>
      </w:r>
      <w:r w:rsidR="0081203E">
        <w:t>dass keine Verbindung</w:t>
      </w:r>
      <w:r w:rsidR="007E7687">
        <w:t xml:space="preserve"> zwischen den </w:t>
      </w:r>
      <w:r w:rsidR="009778F0">
        <w:t>jeweilig indizierten</w:t>
      </w:r>
      <w:r w:rsidR="007E7687">
        <w:t xml:space="preserve"> Punkten</w:t>
      </w:r>
      <w:r w:rsidR="0081203E">
        <w:t xml:space="preserve"> besteht</w:t>
      </w:r>
      <w:r w:rsidR="0042799E">
        <w:t>.</w:t>
      </w:r>
    </w:p>
    <w:p w:rsidR="008F6E13" w:rsidRDefault="00DF7DB6" w:rsidP="00916011">
      <w:r>
        <w:lastRenderedPageBreak/>
        <w:t>Die</w:t>
      </w:r>
      <w:r w:rsidR="001C7C9F">
        <w:t xml:space="preserve"> Distanzmatrix</w:t>
      </w:r>
      <w:r>
        <w:t xml:space="preserve"> bildet den Eingangsgraphen für</w:t>
      </w:r>
      <w:r w:rsidR="001C7C9F">
        <w:t xml:space="preserve"> die </w:t>
      </w:r>
      <w:r>
        <w:t xml:space="preserve">Ermittlung der </w:t>
      </w:r>
      <w:r w:rsidR="00FA10B7">
        <w:t xml:space="preserve">kürzesten Wege zwischen </w:t>
      </w:r>
      <w:r w:rsidR="00ED39C2">
        <w:t>den</w:t>
      </w:r>
      <w:r w:rsidR="00FA10B7">
        <w:t xml:space="preserve"> Punkten</w:t>
      </w:r>
      <w:r w:rsidR="00ED39C2">
        <w:t xml:space="preserve"> der Kontur</w:t>
      </w:r>
      <w:r w:rsidR="00D85A97">
        <w:t>, wobei die euklidische Distanz die Kantenlänge angibt</w:t>
      </w:r>
      <w:r w:rsidR="00FA10B7">
        <w:t xml:space="preserve">. </w:t>
      </w:r>
      <w:r w:rsidR="00D85A97">
        <w:t>Über den</w:t>
      </w:r>
      <w:r w:rsidR="00FA10B7">
        <w:t xml:space="preserve"> </w:t>
      </w:r>
      <w:r w:rsidR="00ED39C2" w:rsidRPr="00ED39C2">
        <w:t>Floyd-Warshall-Algorithmus</w:t>
      </w:r>
      <w:r w:rsidR="00ED39C2">
        <w:t xml:space="preserve"> </w:t>
      </w:r>
      <w:r w:rsidR="00425856">
        <w:t xml:space="preserve">wird </w:t>
      </w:r>
      <w:r w:rsidR="00ED39C2">
        <w:t xml:space="preserve">eine Matrix erzeugt </w:t>
      </w:r>
      <w:r w:rsidR="00ED39C2" w:rsidRPr="00ED39C2">
        <w:rPr>
          <w:color w:val="FF0000"/>
        </w:rPr>
        <w:t>(scipy)</w:t>
      </w:r>
      <w:r w:rsidR="00ED39C2">
        <w:t xml:space="preserve">, </w:t>
      </w:r>
      <w:r w:rsidR="00F20A99">
        <w:t>die paarweise die kürzesten Wege enthält</w:t>
      </w:r>
      <w:r w:rsidR="00ED39C2">
        <w:t xml:space="preserve">. </w:t>
      </w:r>
      <w:r w:rsidR="00B843E3">
        <w:t xml:space="preserve">Jeder kürzeste Weg ist die </w:t>
      </w:r>
      <w:r w:rsidR="00425856">
        <w:t xml:space="preserve">minimale </w:t>
      </w:r>
      <w:r w:rsidR="00B843E3">
        <w:t xml:space="preserve">Summe der </w:t>
      </w:r>
      <w:r w:rsidR="00D85A97">
        <w:t>Länge</w:t>
      </w:r>
      <w:r w:rsidR="00B843E3">
        <w:t xml:space="preserve"> der Kanten im </w:t>
      </w:r>
      <w:r w:rsidR="00D85A97">
        <w:t>ungeric</w:t>
      </w:r>
      <w:r w:rsidR="00D85A97">
        <w:t>h</w:t>
      </w:r>
      <w:r w:rsidR="00D85A97">
        <w:t xml:space="preserve">teten </w:t>
      </w:r>
      <w:r w:rsidR="00B843E3">
        <w:t xml:space="preserve">Graph, die abgelaufen werden müssen, um den Punkt zu erreichen. </w:t>
      </w:r>
      <w:r w:rsidR="00ED39C2">
        <w:t xml:space="preserve">Gibt es keine Kante zwischen zwei Punkten, ist </w:t>
      </w:r>
      <w:r w:rsidR="00F20A99">
        <w:t>der kürzeste Weg, wie in der Distanzmatrix,</w:t>
      </w:r>
      <w:r w:rsidR="00ED39C2">
        <w:t xml:space="preserve"> gleich Null</w:t>
      </w:r>
      <w:r w:rsidR="00A2370C">
        <w:t>,</w:t>
      </w:r>
      <w:r>
        <w:t xml:space="preserve"> bezi</w:t>
      </w:r>
      <w:r>
        <w:t>e</w:t>
      </w:r>
      <w:r>
        <w:t>hungsweise unendlich</w:t>
      </w:r>
      <w:r w:rsidR="00ED39C2">
        <w:t>.</w:t>
      </w:r>
    </w:p>
    <w:p w:rsidR="009778F0" w:rsidRPr="009778F0" w:rsidRDefault="009778F0" w:rsidP="00916011">
      <w:pPr>
        <w:rPr>
          <w:color w:val="FF0000"/>
        </w:rPr>
      </w:pPr>
      <w:r w:rsidRPr="009778F0">
        <w:rPr>
          <w:color w:val="FF0000"/>
        </w:rPr>
        <w:t>Pseudocode</w:t>
      </w:r>
      <w:r w:rsidR="00B803FF">
        <w:rPr>
          <w:color w:val="FF0000"/>
        </w:rPr>
        <w:t xml:space="preserve"> hierhin</w:t>
      </w:r>
    </w:p>
    <w:p w:rsidR="00455BB7" w:rsidRDefault="00607189" w:rsidP="00455BB7">
      <w:r>
        <w:t>Für jeden aus</w:t>
      </w:r>
      <w:r w:rsidR="009778F0">
        <w:t xml:space="preserve"> der Kontur entnommenen</w:t>
      </w:r>
      <w:r>
        <w:t xml:space="preserve"> Punkt</w:t>
      </w:r>
      <w:r w:rsidR="009778F0">
        <w:t>e</w:t>
      </w:r>
      <w:r>
        <w:t xml:space="preserve"> wird anschließend </w:t>
      </w:r>
      <w:r w:rsidR="00496F73">
        <w:t>ein</w:t>
      </w:r>
      <w:r>
        <w:t xml:space="preserve"> Histo</w:t>
      </w:r>
      <w:r w:rsidR="009778F0">
        <w:t>gramm</w:t>
      </w:r>
      <w:r w:rsidR="00496F73">
        <w:t xml:space="preserve"> erstellt</w:t>
      </w:r>
      <w:r>
        <w:t>.</w:t>
      </w:r>
      <w:r w:rsidR="00496F73">
        <w:t xml:space="preserve"> Das Histogramm beschreibt das Verhältnis zu allen anderen Punkten im Hinblick auf d</w:t>
      </w:r>
      <w:r w:rsidR="00511057">
        <w:t>ie</w:t>
      </w:r>
      <w:r w:rsidR="00496F73">
        <w:t xml:space="preserve"> </w:t>
      </w:r>
      <w:r w:rsidR="00511057">
        <w:t>relative Orientierung</w:t>
      </w:r>
      <w:r w:rsidR="00496F73">
        <w:t xml:space="preserve"> und die </w:t>
      </w:r>
      <w:r w:rsidR="00511057">
        <w:t>Länge des kürzesten Weges zu ihnen</w:t>
      </w:r>
      <w:r w:rsidR="00496F73">
        <w:t>.</w:t>
      </w:r>
      <w:r w:rsidR="00796A5A">
        <w:t xml:space="preserve"> </w:t>
      </w:r>
      <w:r w:rsidR="00455BB7">
        <w:t>Die relative Orientierung wird als Winkel zwischen der an der Kontur anliegenden Tangente am betrachteten Punkt und</w:t>
      </w:r>
      <w:r w:rsidR="00C517C6">
        <w:t xml:space="preserve"> dem</w:t>
      </w:r>
      <w:r w:rsidR="00455BB7">
        <w:t xml:space="preserve"> Zielpunkt definiert.</w:t>
      </w:r>
    </w:p>
    <w:p w:rsidR="003F7ED1" w:rsidRPr="00C517C6" w:rsidRDefault="00455BB7" w:rsidP="00916011">
      <w:pPr>
        <w:rPr>
          <w:color w:val="FF0000"/>
        </w:rPr>
      </w:pPr>
      <w:r>
        <w:t>Für die Zuordnung der Punkte in das Histogramm werden Winkel  und Wegelänge</w:t>
      </w:r>
      <w:r w:rsidR="00BE0E1B">
        <w:t>n</w:t>
      </w:r>
      <w:r>
        <w:t xml:space="preserve"> </w:t>
      </w:r>
      <w:r w:rsidR="0010107F">
        <w:t>als</w:t>
      </w:r>
      <w:r w:rsidR="00E3419B">
        <w:t xml:space="preserve"> Polarkoordinaten in</w:t>
      </w:r>
      <w:r>
        <w:t xml:space="preserve"> jeweils acht Klassen unterteilt.</w:t>
      </w:r>
      <w:r w:rsidR="00797F16">
        <w:t xml:space="preserve"> </w:t>
      </w:r>
      <w:r w:rsidR="00BE0E1B">
        <w:t>Der</w:t>
      </w:r>
      <w:r w:rsidR="006A43B3">
        <w:t xml:space="preserve"> Wertebereich der</w:t>
      </w:r>
      <w:r w:rsidR="0026239F">
        <w:t xml:space="preserve"> Winkel liegt zwischen 0 und 2</w:t>
      </w:r>
      <w:r w:rsidR="006A43B3">
        <w:t>π, der der Wegelängen zwischen 0 und dem Logarithmus der maximalen Distanz.</w:t>
      </w:r>
      <w:r w:rsidR="00BE0E1B">
        <w:t xml:space="preserve"> </w:t>
      </w:r>
      <w:r w:rsidR="00797F16">
        <w:t>Als maximale Distanz wird die Diagonale des Ausgangsbildes angenommen.</w:t>
      </w:r>
      <w:r w:rsidR="00C517C6">
        <w:t xml:space="preserve"> </w:t>
      </w:r>
      <w:r w:rsidR="00C517C6" w:rsidRPr="00C517C6">
        <w:rPr>
          <w:color w:val="FF0000"/>
        </w:rPr>
        <w:t>entspricht der Vorlage</w:t>
      </w:r>
    </w:p>
    <w:p w:rsidR="006449DD" w:rsidRDefault="00796A5A" w:rsidP="006449DD">
      <w:pPr>
        <w:rPr>
          <w:color w:val="FF0000"/>
        </w:rPr>
      </w:pPr>
      <w:r>
        <w:t>Jeder nicht erreichbare Punkt</w:t>
      </w:r>
      <w:r w:rsidR="00607189">
        <w:t xml:space="preserve"> </w:t>
      </w:r>
      <w:r>
        <w:t xml:space="preserve">wird </w:t>
      </w:r>
      <w:r w:rsidR="00C517C6">
        <w:t>der Histogramm-Klasse, zugeordnet, die alle Punkte enthält, die im Hinblick auf kürzeste Wege den größten Abstand zum betrachteten Punkt haben</w:t>
      </w:r>
      <w:r>
        <w:t xml:space="preserve">. Somit </w:t>
      </w:r>
      <w:r w:rsidR="00EF379F">
        <w:t>ist</w:t>
      </w:r>
      <w:r>
        <w:t xml:space="preserve"> das Histogramm </w:t>
      </w:r>
      <w:r w:rsidR="006E0D88">
        <w:t>jedes</w:t>
      </w:r>
      <w:r w:rsidR="00EF379F">
        <w:t xml:space="preserve"> Punkte</w:t>
      </w:r>
      <w:r w:rsidR="006E0D88">
        <w:t>s</w:t>
      </w:r>
      <w:r w:rsidR="00EF379F">
        <w:t xml:space="preserve"> </w:t>
      </w:r>
      <w:r>
        <w:t>vollständig</w:t>
      </w:r>
      <w:r w:rsidR="00EF379F">
        <w:t xml:space="preserve"> beschreibend</w:t>
      </w:r>
      <w:r w:rsidR="00CC48DC">
        <w:t>,</w:t>
      </w:r>
      <w:r w:rsidR="00DB1808">
        <w:t xml:space="preserve"> </w:t>
      </w:r>
      <w:r>
        <w:t xml:space="preserve">die Summe seiner Werte entspricht </w:t>
      </w:r>
      <w:r w:rsidR="008D4219">
        <w:t xml:space="preserve">immer </w:t>
      </w:r>
      <w:r>
        <w:t>der Anzahl der entnommenen Punkte minus de</w:t>
      </w:r>
      <w:r w:rsidR="00F8630B">
        <w:t>n</w:t>
      </w:r>
      <w:r>
        <w:t xml:space="preserve"> betrachteten Punkt. </w:t>
      </w:r>
      <w:r w:rsidR="00A215ED">
        <w:t>Um den Wertebereich des Histogramms unabhängig von der Anzahl der Punkte zu halten, wird die L1-Norm, also die Summennorm, darauf angewendet.</w:t>
      </w:r>
      <w:r w:rsidR="006449DD" w:rsidRPr="006449DD">
        <w:rPr>
          <w:color w:val="FF0000"/>
        </w:rPr>
        <w:t xml:space="preserve"> </w:t>
      </w:r>
    </w:p>
    <w:p w:rsidR="006449DD" w:rsidRDefault="006449DD" w:rsidP="006449DD">
      <w:pPr>
        <w:rPr>
          <w:color w:val="FF0000"/>
        </w:rPr>
      </w:pPr>
      <w:r>
        <w:rPr>
          <w:color w:val="FF0000"/>
        </w:rPr>
        <w:t>Histogrammformel hier hin</w:t>
      </w:r>
    </w:p>
    <w:p w:rsidR="006449DD" w:rsidRPr="003459D0" w:rsidRDefault="00DE645E" w:rsidP="006449DD">
      <w:pPr>
        <w:rPr>
          <w:color w:val="FF0000"/>
        </w:rPr>
      </w:pPr>
      <w:r>
        <w:t xml:space="preserve">Um </w:t>
      </w:r>
      <w:r w:rsidR="00866242">
        <w:t xml:space="preserve">die Konturen von </w:t>
      </w:r>
      <w:r>
        <w:t>Objekte</w:t>
      </w:r>
      <w:r w:rsidR="00866242">
        <w:t>n</w:t>
      </w:r>
      <w:r>
        <w:t xml:space="preserve"> </w:t>
      </w:r>
      <w:r w:rsidR="00866242">
        <w:t>anhand ihrer ermittelten</w:t>
      </w:r>
      <w:r>
        <w:t xml:space="preserve"> Inner Distance Shape Context</w:t>
      </w:r>
      <w:r w:rsidR="00866242">
        <w:t>s</w:t>
      </w:r>
      <w:r>
        <w:t xml:space="preserve"> zu </w:t>
      </w:r>
      <w:r w:rsidR="00866242">
        <w:t>vergleichen und zu klassifizieren</w:t>
      </w:r>
      <w:r>
        <w:t>, verwenden</w:t>
      </w:r>
      <w:r w:rsidRPr="00DE645E">
        <w:rPr>
          <w:color w:val="FF0000"/>
        </w:rPr>
        <w:t xml:space="preserve"> </w:t>
      </w:r>
      <w:r>
        <w:rPr>
          <w:color w:val="FF0000"/>
        </w:rPr>
        <w:t xml:space="preserve"> </w:t>
      </w:r>
      <w:r w:rsidRPr="00DE645E">
        <w:rPr>
          <w:color w:val="FF0000"/>
        </w:rPr>
        <w:t>bla et al</w:t>
      </w:r>
      <w:r>
        <w:rPr>
          <w:color w:val="FF0000"/>
        </w:rPr>
        <w:t xml:space="preserve">, </w:t>
      </w:r>
      <w:r>
        <w:t>dynamische Programmierung</w:t>
      </w:r>
      <w:r w:rsidR="00866242">
        <w:t>.</w:t>
      </w:r>
      <w:r>
        <w:t xml:space="preserve"> </w:t>
      </w:r>
      <w:r w:rsidR="003459D0" w:rsidRPr="003459D0">
        <w:rPr>
          <w:color w:val="FF0000"/>
        </w:rPr>
        <w:t xml:space="preserve">Da die Histogramme nicht </w:t>
      </w:r>
      <w:r w:rsidR="003459D0">
        <w:rPr>
          <w:color w:val="FF0000"/>
        </w:rPr>
        <w:t xml:space="preserve">geordnet, irgendwas </w:t>
      </w:r>
      <w:r w:rsidRPr="003459D0">
        <w:rPr>
          <w:color w:val="FF0000"/>
        </w:rPr>
        <w:t xml:space="preserve">Dies eignet sich nicht für die angestrebte </w:t>
      </w:r>
      <w:r w:rsidR="00753581" w:rsidRPr="003459D0">
        <w:rPr>
          <w:color w:val="FF0000"/>
        </w:rPr>
        <w:t xml:space="preserve">Lösung, die Klassifizierung mit neuronalen Netzen </w:t>
      </w:r>
      <w:r w:rsidR="001279CB" w:rsidRPr="003459D0">
        <w:rPr>
          <w:color w:val="FF0000"/>
        </w:rPr>
        <w:t>oder</w:t>
      </w:r>
      <w:r w:rsidR="00753581" w:rsidRPr="003459D0">
        <w:rPr>
          <w:color w:val="FF0000"/>
        </w:rPr>
        <w:t xml:space="preserve"> Support Vector Machine</w:t>
      </w:r>
      <w:r w:rsidR="00517F40" w:rsidRPr="003459D0">
        <w:rPr>
          <w:color w:val="FF0000"/>
        </w:rPr>
        <w:t>s</w:t>
      </w:r>
      <w:r w:rsidR="00753581" w:rsidRPr="003459D0">
        <w:rPr>
          <w:color w:val="FF0000"/>
        </w:rPr>
        <w:t xml:space="preserve"> durchzuführen.</w:t>
      </w:r>
      <w:r w:rsidR="00866242" w:rsidRPr="003459D0">
        <w:rPr>
          <w:color w:val="FF0000"/>
        </w:rPr>
        <w:t xml:space="preserve"> </w:t>
      </w:r>
    </w:p>
    <w:p w:rsidR="00DE645E" w:rsidRPr="00DE645E" w:rsidRDefault="006449DD" w:rsidP="006449DD">
      <w:r>
        <w:t xml:space="preserve">Die erzeugten Histogramme können </w:t>
      </w:r>
      <w:r w:rsidR="00D37487">
        <w:t xml:space="preserve">aber </w:t>
      </w:r>
      <w:r>
        <w:t>als sich wiederholende Muster gleicher Dimension angenommen werden. Diese Muster</w:t>
      </w:r>
      <w:r w:rsidR="00D37487">
        <w:t xml:space="preserve"> können</w:t>
      </w:r>
      <w:r>
        <w:t xml:space="preserve"> als einzelne Fragmente für ein Bag-of-words-</w:t>
      </w:r>
      <w:r>
        <w:lastRenderedPageBreak/>
        <w:t>Modell</w:t>
      </w:r>
      <w:r w:rsidR="00D37487">
        <w:t xml:space="preserve"> dienen und</w:t>
      </w:r>
      <w:r>
        <w:t xml:space="preserve"> zu visuellen Wörtern zusammengefügt werden, die wiederum die Form beschreiben. Diese Aufgabe übernehmen die in </w:t>
      </w:r>
      <w:r w:rsidRPr="006449DD">
        <w:rPr>
          <w:color w:val="FF0000"/>
        </w:rPr>
        <w:t xml:space="preserve">Kapitel ??? </w:t>
      </w:r>
      <w:r>
        <w:t>beschriebenen Codebooks</w:t>
      </w:r>
      <w:r w:rsidR="00866242">
        <w:t>.</w:t>
      </w:r>
    </w:p>
    <w:p w:rsidR="006E0D88" w:rsidRPr="00A215ED" w:rsidRDefault="006E0D88" w:rsidP="00916011">
      <w:pPr>
        <w:rPr>
          <w:color w:val="FF0000"/>
        </w:rPr>
      </w:pPr>
      <w:r w:rsidRPr="00A215ED">
        <w:rPr>
          <w:color w:val="FF0000"/>
        </w:rPr>
        <w:t>Die einzelnen Histogramme mit einer Dimension von 8</w:t>
      </w:r>
      <w:r w:rsidR="003064D1" w:rsidRPr="00A215ED">
        <w:rPr>
          <w:color w:val="FF0000"/>
        </w:rPr>
        <w:t xml:space="preserve"> </w:t>
      </w:r>
      <w:r w:rsidRPr="00A215ED">
        <w:rPr>
          <w:color w:val="FF0000"/>
        </w:rPr>
        <w:t>x</w:t>
      </w:r>
      <w:r w:rsidR="003064D1" w:rsidRPr="00A215ED">
        <w:rPr>
          <w:color w:val="FF0000"/>
        </w:rPr>
        <w:t xml:space="preserve"> </w:t>
      </w:r>
      <w:r w:rsidRPr="00A215ED">
        <w:rPr>
          <w:color w:val="FF0000"/>
        </w:rPr>
        <w:t xml:space="preserve">8 werden </w:t>
      </w:r>
      <w:r w:rsidR="003064D1" w:rsidRPr="00A215ED">
        <w:rPr>
          <w:color w:val="FF0000"/>
        </w:rPr>
        <w:t xml:space="preserve">konkateniert, so dass das Endergebnis </w:t>
      </w:r>
      <w:r w:rsidR="001C0B7E" w:rsidRPr="00A215ED">
        <w:rPr>
          <w:color w:val="FF0000"/>
        </w:rPr>
        <w:t>der Feature-Extraktion eine Matrix</w:t>
      </w:r>
      <w:r w:rsidR="003064D1" w:rsidRPr="00A215ED">
        <w:rPr>
          <w:color w:val="FF0000"/>
        </w:rPr>
        <w:t xml:space="preserve"> der Dimension Anzahl der Punkte x 8 x 8 </w:t>
      </w:r>
      <w:r w:rsidR="001C0B7E" w:rsidRPr="00A215ED">
        <w:rPr>
          <w:color w:val="FF0000"/>
        </w:rPr>
        <w:t>ist</w:t>
      </w:r>
      <w:r w:rsidR="003064D1" w:rsidRPr="00A215ED">
        <w:rPr>
          <w:color w:val="FF0000"/>
        </w:rPr>
        <w:t>.</w:t>
      </w:r>
      <w:r w:rsidRPr="00A215ED">
        <w:rPr>
          <w:color w:val="FF0000"/>
        </w:rPr>
        <w:t xml:space="preserve"> </w:t>
      </w:r>
    </w:p>
    <w:p w:rsidR="00FE54B0" w:rsidRDefault="00A80590" w:rsidP="007C7053">
      <w:pPr>
        <w:pStyle w:val="berschrift3"/>
        <w:numPr>
          <w:ilvl w:val="1"/>
          <w:numId w:val="1"/>
        </w:numPr>
      </w:pPr>
      <w:bookmarkStart w:id="117" w:name="_Toc475891542"/>
      <w:r>
        <w:t>Multilevel</w:t>
      </w:r>
      <w:r w:rsidR="00FE54B0">
        <w:t xml:space="preserve"> Inner Distance Shape Context</w:t>
      </w:r>
      <w:bookmarkEnd w:id="117"/>
    </w:p>
    <w:p w:rsidR="00CC48DC" w:rsidRPr="00B803FF" w:rsidRDefault="00EE4102" w:rsidP="00916011">
      <w:pPr>
        <w:rPr>
          <w:color w:val="FF0000"/>
        </w:rPr>
      </w:pPr>
      <w:r>
        <w:t>Angelehnt</w:t>
      </w:r>
      <w:r w:rsidR="003337DD">
        <w:t xml:space="preserve"> an</w:t>
      </w:r>
      <w:r w:rsidR="00B26C17">
        <w:t xml:space="preserve"> </w:t>
      </w:r>
      <w:r>
        <w:t>die</w:t>
      </w:r>
      <w:r w:rsidR="00FE54B0">
        <w:t xml:space="preserve"> Idee</w:t>
      </w:r>
      <w:r w:rsidR="003337DD">
        <w:t xml:space="preserve"> des Independent Inner Distance Shape Context von </w:t>
      </w:r>
      <w:r w:rsidR="003337DD" w:rsidRPr="003337DD">
        <w:rPr>
          <w:color w:val="FF0000"/>
        </w:rPr>
        <w:t>???</w:t>
      </w:r>
      <w:r w:rsidR="003337DD">
        <w:rPr>
          <w:color w:val="FF0000"/>
        </w:rPr>
        <w:t xml:space="preserve"> </w:t>
      </w:r>
      <w:r w:rsidR="003337DD" w:rsidRPr="003337DD">
        <w:t>wurde</w:t>
      </w:r>
      <w:r w:rsidR="003337DD">
        <w:t xml:space="preserve"> der im vorigen Kapitel beschriebene Algorithmus erweitert</w:t>
      </w:r>
      <w:r w:rsidR="00A0123F">
        <w:t>,</w:t>
      </w:r>
      <w:r w:rsidR="003337DD">
        <w:t xml:space="preserve"> aus der Motivation heraus,</w:t>
      </w:r>
      <w:r w:rsidR="00B26C17">
        <w:t xml:space="preserve"> die feinen Details der </w:t>
      </w:r>
      <w:r w:rsidR="003337DD">
        <w:t xml:space="preserve">Konturen </w:t>
      </w:r>
      <w:r w:rsidR="00343C16">
        <w:t>unabhängig von der Gesamtkontur</w:t>
      </w:r>
      <w:r w:rsidR="003337DD">
        <w:t xml:space="preserve"> beschreiben zu können.</w:t>
      </w:r>
      <w:r w:rsidR="000B69A9">
        <w:t xml:space="preserve"> </w:t>
      </w:r>
      <w:r w:rsidR="000B69A9" w:rsidRPr="00B803FF">
        <w:rPr>
          <w:color w:val="FF0000"/>
        </w:rPr>
        <w:t>Anderer Name, da Umsetzung von dem vorgeschlagenen Algorithmus abweicht.</w:t>
      </w:r>
    </w:p>
    <w:p w:rsidR="00A215ED" w:rsidRDefault="00EE4102" w:rsidP="00E3067D">
      <w:r>
        <w:t>Wie auch beim Independent Inner Distance Shape Context</w:t>
      </w:r>
      <w:r w:rsidR="00902930">
        <w:t>,</w:t>
      </w:r>
      <w:r w:rsidR="00E956FE">
        <w:t xml:space="preserve"> wird zunächst </w:t>
      </w:r>
      <w:r w:rsidR="0067702F">
        <w:t xml:space="preserve">mehrere Stufen </w:t>
      </w:r>
      <w:r w:rsidR="00E956FE">
        <w:t xml:space="preserve">des binarisierten Bildes gebildet. </w:t>
      </w:r>
      <w:r w:rsidR="007E1992">
        <w:t xml:space="preserve">Auf der niedrigsten, der feinsten Stufe, bleibt das Ausgangsbild erhalten, um alle Details </w:t>
      </w:r>
      <w:r w:rsidR="00870EFD">
        <w:t xml:space="preserve">der Kontur </w:t>
      </w:r>
      <w:r w:rsidR="007E1992">
        <w:t xml:space="preserve">abzubilden. Auf den weiteren Stufen </w:t>
      </w:r>
      <w:r w:rsidR="00E956FE">
        <w:t>wird das Ausgang</w:t>
      </w:r>
      <w:r w:rsidR="00E956FE">
        <w:t>s</w:t>
      </w:r>
      <w:r w:rsidR="00E956FE">
        <w:t>bild mit einem Gauß-</w:t>
      </w:r>
      <w:r w:rsidR="00E41666">
        <w:t>Filter</w:t>
      </w:r>
      <w:r w:rsidR="00254A0B">
        <w:t xml:space="preserve"> </w:t>
      </w:r>
      <w:r w:rsidR="00DD0FA1">
        <w:rPr>
          <w:i/>
        </w:rPr>
        <w:t>G</w:t>
      </w:r>
      <w:r w:rsidR="00495ECD">
        <w:rPr>
          <w:i/>
          <w:vertAlign w:val="subscript"/>
        </w:rPr>
        <w:t>σ</w:t>
      </w:r>
      <w:r w:rsidR="004751E0" w:rsidRPr="00254A0B">
        <w:rPr>
          <w:i/>
        </w:rPr>
        <w:t>(x,y)</w:t>
      </w:r>
      <w:r w:rsidR="00093168">
        <w:t xml:space="preserve"> </w:t>
      </w:r>
      <w:r w:rsidR="002D7AB5">
        <w:t xml:space="preserve">gefaltet, und das Bild somit </w:t>
      </w:r>
      <w:r w:rsidR="00E956FE">
        <w:t>geglättet</w:t>
      </w:r>
      <w:r w:rsidR="00DD0FA1">
        <w:t xml:space="preserve"> (siehe </w:t>
      </w:r>
      <w:r w:rsidR="00DD0FA1">
        <w:fldChar w:fldCharType="begin"/>
      </w:r>
      <w:r w:rsidR="00DD0FA1">
        <w:instrText xml:space="preserve"> REF _Ref475647513 \r \h </w:instrText>
      </w:r>
      <w:r w:rsidR="00DD0FA1">
        <w:fldChar w:fldCharType="separate"/>
      </w:r>
      <w:r w:rsidR="00472B2C">
        <w:t>2.2.3.2</w:t>
      </w:r>
      <w:r w:rsidR="00DD0FA1">
        <w:fldChar w:fldCharType="end"/>
      </w:r>
      <w:r w:rsidR="00DD0FA1">
        <w:t>)</w:t>
      </w:r>
      <w:r w:rsidR="00E956FE">
        <w:t>.</w:t>
      </w:r>
      <w:r w:rsidR="00A215ED">
        <w:t xml:space="preserve"> </w:t>
      </w:r>
      <w:r w:rsidR="00093168">
        <w:t xml:space="preserve">Zwischen den Stufen steigt </w:t>
      </w:r>
      <w:r w:rsidR="00E3067D">
        <w:t xml:space="preserve">die Standardabweichung </w:t>
      </w:r>
      <w:r w:rsidR="00B20AD7" w:rsidRPr="007E1992">
        <w:rPr>
          <w:i/>
        </w:rPr>
        <w:t>σ</w:t>
      </w:r>
      <w:r w:rsidR="00093168">
        <w:rPr>
          <w:i/>
        </w:rPr>
        <w:t xml:space="preserve"> </w:t>
      </w:r>
      <w:r w:rsidR="00093168">
        <w:t xml:space="preserve">stetig an, so dass auch der Grad der Glättung stetig ansteigt und die Form </w:t>
      </w:r>
      <w:r w:rsidR="00A41F91">
        <w:t xml:space="preserve">des Objektes </w:t>
      </w:r>
      <w:r w:rsidR="00093168">
        <w:t>so an Details verliert.</w:t>
      </w:r>
      <w:r w:rsidR="00B20AD7">
        <w:t xml:space="preserve"> </w:t>
      </w:r>
      <w:r w:rsidR="00093168">
        <w:t xml:space="preserve">Konkret wird </w:t>
      </w:r>
      <w:r w:rsidR="00093168" w:rsidRPr="007E1992">
        <w:rPr>
          <w:i/>
        </w:rPr>
        <w:t>σ</w:t>
      </w:r>
      <w:r w:rsidR="00093168">
        <w:t xml:space="preserve">, </w:t>
      </w:r>
      <w:r w:rsidR="00396590">
        <w:t xml:space="preserve">beginnend mit </w:t>
      </w:r>
      <w:r w:rsidR="00396590" w:rsidRPr="007E1992">
        <w:rPr>
          <w:i/>
        </w:rPr>
        <w:t>σ</w:t>
      </w:r>
      <w:r w:rsidR="00396590">
        <w:rPr>
          <w:i/>
        </w:rPr>
        <w:t xml:space="preserve"> = 8 </w:t>
      </w:r>
      <w:r w:rsidR="00396590" w:rsidRPr="00396590">
        <w:t>auf der zweiten Stufe,</w:t>
      </w:r>
      <w:r w:rsidR="00B20AD7">
        <w:t xml:space="preserve"> von Stufe zu Stufe verachtfacht. </w:t>
      </w:r>
      <w:r w:rsidR="00D40FDE" w:rsidRPr="00D40FDE">
        <w:rPr>
          <w:color w:val="FF0000"/>
        </w:rPr>
        <w:t>Thresholding!</w:t>
      </w:r>
    </w:p>
    <w:p w:rsidR="00A215ED" w:rsidRDefault="00A215ED" w:rsidP="00916011">
      <w:pPr>
        <w:rPr>
          <w:color w:val="FF0000"/>
        </w:rPr>
      </w:pPr>
      <w:r w:rsidRPr="00A215ED">
        <w:rPr>
          <w:color w:val="FF0000"/>
        </w:rPr>
        <w:t>mean</w:t>
      </w:r>
    </w:p>
    <w:p w:rsidR="007F4442" w:rsidRDefault="007F4442" w:rsidP="00916011">
      <w:r>
        <w:t>Die maximalen Distanze</w:t>
      </w:r>
      <w:r w:rsidR="00D50233">
        <w:t>n</w:t>
      </w:r>
      <w:r w:rsidR="00A46869">
        <w:t xml:space="preserve"> bestimmen </w:t>
      </w:r>
      <w:r w:rsidR="00CF0531">
        <w:t xml:space="preserve">hier zusätzlich </w:t>
      </w:r>
      <w:r w:rsidR="00A46869">
        <w:t>die Größe der Nachbarschaft</w:t>
      </w:r>
      <w:r w:rsidR="00311E37">
        <w:t xml:space="preserve"> eines Punktes in Bezug auf die maximale Länge der kürzesten Wege.</w:t>
      </w:r>
      <w:r w:rsidR="00D50233">
        <w:t xml:space="preserve"> </w:t>
      </w:r>
      <w:r w:rsidR="00311E37">
        <w:t>Auf dem feinsten Detailgrad</w:t>
      </w:r>
      <w:r w:rsidR="003374B6">
        <w:t>, also der niedrigsten Stufe der Gauß-Pyramide,</w:t>
      </w:r>
      <w:r w:rsidR="00311E37">
        <w:t xml:space="preserve"> wird nur die unmittelbare Nachbarschaft betrachtet, die maximale Distanz muss dementsprechend klein sein. A</w:t>
      </w:r>
      <w:r w:rsidR="003374B6">
        <w:t>uf dem gröbsten Detailgrad sollen alle Punkte der Kontur als benachbart angenommen werden</w:t>
      </w:r>
      <w:r w:rsidR="00993177">
        <w:t>, die maximale Distanz ist am größten</w:t>
      </w:r>
      <w:r w:rsidR="006C57C3">
        <w:t xml:space="preserve">. </w:t>
      </w:r>
    </w:p>
    <w:p w:rsidR="00A215ED" w:rsidRPr="007F4442" w:rsidRDefault="00FC0593" w:rsidP="00916011">
      <w:r>
        <w:t>Die geglätteten Konturen der Bilder der Gauß-Pyramide dienen als Eingangspunkte des Algorithmus des</w:t>
      </w:r>
      <w:r w:rsidR="007F4442">
        <w:t xml:space="preserve"> Inner Distance Shape Context</w:t>
      </w:r>
      <w:r>
        <w:t xml:space="preserve"> </w:t>
      </w:r>
      <w:r w:rsidRPr="00FC0593">
        <w:rPr>
          <w:color w:val="FF0000"/>
        </w:rPr>
        <w:t>(Kapitel ..)</w:t>
      </w:r>
      <w:r w:rsidR="007F4442">
        <w:rPr>
          <w:color w:val="FF0000"/>
        </w:rPr>
        <w:t xml:space="preserve">. </w:t>
      </w:r>
      <w:r w:rsidR="003374B6">
        <w:t>Der Algorithmus wurde dahing</w:t>
      </w:r>
      <w:r w:rsidR="003374B6">
        <w:t>e</w:t>
      </w:r>
      <w:r w:rsidR="003374B6">
        <w:t>hend modifiziert, dass Punkte außerhalb der maximalen Distanz ignoriert werden</w:t>
      </w:r>
      <w:r w:rsidR="00E451B8">
        <w:t>, anstatt sie der letzten Histogramm-Klasse zuzuordnen</w:t>
      </w:r>
      <w:r w:rsidR="003374B6">
        <w:t>.</w:t>
      </w:r>
      <w:r w:rsidR="00E451B8">
        <w:t xml:space="preserve"> Das Histogramm ist somit nicht vollständig beschreibend, sondern beschreibt nur die Nachbarschaft der Punkte.</w:t>
      </w:r>
      <w:r w:rsidR="00A41F91">
        <w:t xml:space="preserve"> </w:t>
      </w:r>
    </w:p>
    <w:p w:rsidR="00EE4102" w:rsidRDefault="00EF0888" w:rsidP="00916011">
      <w:r>
        <w:t xml:space="preserve">Abweichend vom </w:t>
      </w:r>
      <w:r w:rsidRPr="00EF0888">
        <w:t xml:space="preserve"> </w:t>
      </w:r>
      <w:r>
        <w:t>Independent Inner Distance Shape Context</w:t>
      </w:r>
      <w:r w:rsidR="002E7E51">
        <w:t xml:space="preserve"> </w:t>
      </w:r>
      <w:r w:rsidR="002E7E51" w:rsidRPr="002E7E51">
        <w:rPr>
          <w:color w:val="FF0000"/>
        </w:rPr>
        <w:t>von …</w:t>
      </w:r>
      <w:r>
        <w:t xml:space="preserve"> werden die </w:t>
      </w:r>
      <w:r w:rsidR="002E7E51">
        <w:t xml:space="preserve">Stufen </w:t>
      </w:r>
      <w:r w:rsidR="00965F6E">
        <w:t xml:space="preserve">der </w:t>
      </w:r>
      <w:r w:rsidR="002E7E51">
        <w:t>Gauß-P</w:t>
      </w:r>
      <w:r w:rsidR="00EE4102">
        <w:t>yrami</w:t>
      </w:r>
      <w:r w:rsidR="00965F6E">
        <w:t>de</w:t>
      </w:r>
      <w:r w:rsidR="00EE4102">
        <w:t xml:space="preserve"> unabhängig voneinander </w:t>
      </w:r>
      <w:r>
        <w:t>behandelt</w:t>
      </w:r>
      <w:r w:rsidR="002E7E51">
        <w:t>.</w:t>
      </w:r>
      <w:r w:rsidR="00EE4102">
        <w:t xml:space="preserve"> </w:t>
      </w:r>
      <w:r>
        <w:t>D</w:t>
      </w:r>
      <w:r w:rsidR="00EE4102">
        <w:t xml:space="preserve">ie Konturpunkte </w:t>
      </w:r>
      <w:r w:rsidR="00A641B2">
        <w:t xml:space="preserve">zwischen den Stufen </w:t>
      </w:r>
      <w:r w:rsidR="00EE4102">
        <w:t xml:space="preserve">sind nicht </w:t>
      </w:r>
      <w:r w:rsidR="00A641B2">
        <w:t>deckungsgleich</w:t>
      </w:r>
      <w:r w:rsidR="00EE4102">
        <w:t xml:space="preserve">. </w:t>
      </w:r>
      <w:r w:rsidR="00A641B2">
        <w:t>Stattdessen werden</w:t>
      </w:r>
      <w:r w:rsidR="00965F6E">
        <w:t xml:space="preserve"> mehr Punkte betrachtet, je feiner der Detai</w:t>
      </w:r>
      <w:r w:rsidR="00965F6E">
        <w:t>l</w:t>
      </w:r>
      <w:r w:rsidR="00965F6E">
        <w:t>grad ist</w:t>
      </w:r>
      <w:r w:rsidR="00BA6FC5">
        <w:t xml:space="preserve">. Der Grund dafür ist, dass die Gesamtzahl an Konturpunkten erhöht werden muss, </w:t>
      </w:r>
      <w:r w:rsidR="00BA6FC5">
        <w:lastRenderedPageBreak/>
        <w:t xml:space="preserve">damit  für eine detaillierte Beschreibung einer kleinen Nachbarschaft genug </w:t>
      </w:r>
      <w:r w:rsidR="003E50A0">
        <w:t>Punkte in diesem Ausschnitt der Kontur</w:t>
      </w:r>
      <w:r w:rsidR="00BA6FC5">
        <w:t xml:space="preserve"> zur Verfügung stehen</w:t>
      </w:r>
      <w:r w:rsidR="00A641B2">
        <w:t>.</w:t>
      </w:r>
    </w:p>
    <w:p w:rsidR="00F9401D" w:rsidRDefault="00C3243D" w:rsidP="00916011">
      <w:r>
        <w:t xml:space="preserve">Die resultierenden Histogramme der verschiedenen </w:t>
      </w:r>
      <w:r w:rsidR="00902930">
        <w:t xml:space="preserve">Stufen </w:t>
      </w:r>
      <w:r>
        <w:t>sind</w:t>
      </w:r>
      <w:r w:rsidR="00F05DEB">
        <w:t xml:space="preserve"> als </w:t>
      </w:r>
      <w:r w:rsidR="0004000A">
        <w:t>Basiselemente</w:t>
      </w:r>
      <w:r w:rsidR="00F01867">
        <w:t>,</w:t>
      </w:r>
      <w:r w:rsidR="00A56E27">
        <w:t xml:space="preserve"> aufgrund der verschieden </w:t>
      </w:r>
      <w:r w:rsidR="00BD06DC">
        <w:t>definierten</w:t>
      </w:r>
      <w:r w:rsidR="00A56E27">
        <w:t xml:space="preserve"> Nachbarschaften, nicht </w:t>
      </w:r>
      <w:r w:rsidR="00902930">
        <w:t xml:space="preserve">direkt </w:t>
      </w:r>
      <w:r w:rsidR="00A56E27">
        <w:t xml:space="preserve">miteinander </w:t>
      </w:r>
      <w:r w:rsidR="00902930">
        <w:t>kombinierbar</w:t>
      </w:r>
      <w:r w:rsidR="00A41F91">
        <w:t>.</w:t>
      </w:r>
      <w:r>
        <w:t xml:space="preserve"> </w:t>
      </w:r>
      <w:r w:rsidR="006B001F">
        <w:t>Daher wird für jede Stufe ein eigenes Codebook benötigt.</w:t>
      </w:r>
    </w:p>
    <w:p w:rsidR="004208F5" w:rsidRDefault="004208F5" w:rsidP="004F04F0">
      <w:pPr>
        <w:pStyle w:val="berschrift3"/>
        <w:numPr>
          <w:ilvl w:val="1"/>
          <w:numId w:val="1"/>
        </w:numPr>
      </w:pPr>
      <w:bookmarkStart w:id="118" w:name="_Toc475891543"/>
      <w:r>
        <w:t>Codebooks</w:t>
      </w:r>
      <w:bookmarkEnd w:id="118"/>
    </w:p>
    <w:p w:rsidR="00F25923" w:rsidRDefault="000F32A2" w:rsidP="00776137">
      <w:pPr>
        <w:rPr>
          <w:color w:val="FF0000"/>
        </w:rPr>
      </w:pPr>
      <w:r>
        <w:t xml:space="preserve">Die Klassifizierer benötigen als Eingangsdaten </w:t>
      </w:r>
      <w:r w:rsidR="00AE0043">
        <w:t xml:space="preserve">eindimensionale </w:t>
      </w:r>
      <w:r>
        <w:t xml:space="preserve">Feature-Vektoren, die statistische Eigenschaften eines Objektes in einer festen Reihenfolge beschreiben. </w:t>
      </w:r>
      <w:r w:rsidR="00F25923">
        <w:t xml:space="preserve">Um ungeordnete Features </w:t>
      </w:r>
      <w:r w:rsidR="003E110B">
        <w:t>zu beschreiben</w:t>
      </w:r>
      <w:r w:rsidR="00F25923">
        <w:t xml:space="preserve">, </w:t>
      </w:r>
      <w:r w:rsidR="003E110B">
        <w:t>können diese als Fragmente visueller Wörter</w:t>
      </w:r>
      <w:r w:rsidR="00FF53B0">
        <w:t xml:space="preserve"> aufgefasst</w:t>
      </w:r>
      <w:r w:rsidR="003E110B">
        <w:t xml:space="preserve"> werden</w:t>
      </w:r>
      <w:r w:rsidR="00F25923">
        <w:t xml:space="preserve">. </w:t>
      </w:r>
      <w:r w:rsidR="00C766F6">
        <w:t xml:space="preserve">Über die Häufigkeit des Auftretens </w:t>
      </w:r>
      <w:r w:rsidR="00F25923">
        <w:t>der visuellen Wörter</w:t>
      </w:r>
      <w:r w:rsidR="003E110B">
        <w:t>,</w:t>
      </w:r>
      <w:r w:rsidR="00C766F6">
        <w:t xml:space="preserve"> können Histogramme gebildet werden,</w:t>
      </w:r>
      <w:r w:rsidR="003E110B">
        <w:t xml:space="preserve"> welche </w:t>
      </w:r>
      <w:r w:rsidR="00B812EE">
        <w:t xml:space="preserve">dann </w:t>
      </w:r>
      <w:r w:rsidR="003E110B">
        <w:t xml:space="preserve">wiederum als </w:t>
      </w:r>
      <w:r w:rsidR="00AE0043">
        <w:t xml:space="preserve">eindimensionale geordnete </w:t>
      </w:r>
      <w:r w:rsidR="00B812EE">
        <w:t>Feature-Vektoren nutzbar sind</w:t>
      </w:r>
      <w:r w:rsidR="003E110B">
        <w:t>.</w:t>
      </w:r>
      <w:r w:rsidR="003459D0">
        <w:t xml:space="preserve"> Die Aufgabe </w:t>
      </w:r>
      <w:r w:rsidR="00174FE0">
        <w:t xml:space="preserve">der Bestimmung geeigneter visueller Codewörter </w:t>
      </w:r>
      <w:r w:rsidR="003459D0">
        <w:t>übernehmen</w:t>
      </w:r>
      <w:r w:rsidR="00174FE0">
        <w:t xml:space="preserve"> die im Folgenden beschriebenen Codebooks.</w:t>
      </w:r>
      <w:r w:rsidR="00C9030F">
        <w:t xml:space="preserve"> </w:t>
      </w:r>
      <w:r w:rsidR="00C9030F" w:rsidRPr="00C9030F">
        <w:rPr>
          <w:color w:val="FF0000"/>
        </w:rPr>
        <w:t>(kommt in 3 rein)</w:t>
      </w:r>
    </w:p>
    <w:p w:rsidR="0087720B" w:rsidRDefault="0087720B" w:rsidP="00776137">
      <w:pPr>
        <w:rPr>
          <w:color w:val="FF0000"/>
        </w:rPr>
      </w:pPr>
      <w:r>
        <w:rPr>
          <w:color w:val="FF0000"/>
        </w:rPr>
        <w:t xml:space="preserve">Zunächst bei Extraktion der Features direkt angewendet, eigenes Feature für jeden Typ, getrennt gespeichert, </w:t>
      </w:r>
      <w:r w:rsidR="008764C9">
        <w:rPr>
          <w:color w:val="FF0000"/>
        </w:rPr>
        <w:t>on the fly codebook erstellung</w:t>
      </w:r>
    </w:p>
    <w:p w:rsidR="0087720B" w:rsidRDefault="0087720B" w:rsidP="00776137">
      <w:r>
        <w:rPr>
          <w:color w:val="FF0000"/>
        </w:rPr>
        <w:t>später getrennt, da Extraktion lange dauert und Codebooks auf die gleichen Ausgangsdaten der Features zugreifen, für bessere Vergleichbarkeit. -&gt; viel Speicherbedarf, on the fly noch nicht vollständig, da bisher keine möglichkeit, benutzten codebook typ mitzuspeichern</w:t>
      </w:r>
      <w:r w:rsidR="00AC2969">
        <w:rPr>
          <w:color w:val="FF0000"/>
        </w:rPr>
        <w:t xml:space="preserve"> (für predict wichtig)</w:t>
      </w:r>
      <w:r w:rsidR="00FA2A75">
        <w:rPr>
          <w:color w:val="FF0000"/>
        </w:rPr>
        <w:t>, achtu</w:t>
      </w:r>
      <w:r w:rsidR="00AC2969">
        <w:rPr>
          <w:color w:val="FF0000"/>
        </w:rPr>
        <w:t>n</w:t>
      </w:r>
      <w:r w:rsidR="00FA2A75">
        <w:rPr>
          <w:color w:val="FF0000"/>
        </w:rPr>
        <w:t>g: mischung vermeiden</w:t>
      </w:r>
      <w:r w:rsidR="005A1C32">
        <w:rPr>
          <w:color w:val="FF0000"/>
        </w:rPr>
        <w:t>, on the fly ist deaktiviert</w:t>
      </w:r>
    </w:p>
    <w:p w:rsidR="004F6F34" w:rsidRDefault="00281D29" w:rsidP="00281D29">
      <w:pPr>
        <w:pStyle w:val="berschrift3"/>
        <w:numPr>
          <w:ilvl w:val="2"/>
          <w:numId w:val="1"/>
        </w:numPr>
      </w:pPr>
      <w:bookmarkStart w:id="119" w:name="_Toc475891544"/>
      <w:r w:rsidRPr="00281D29">
        <w:t>Sparse dictionary learning</w:t>
      </w:r>
      <w:bookmarkEnd w:id="119"/>
    </w:p>
    <w:p w:rsidR="001B186B" w:rsidRDefault="00604BC0" w:rsidP="00776137">
      <w:r>
        <w:t xml:space="preserve">Speziell für die </w:t>
      </w:r>
      <w:r w:rsidR="00816B93">
        <w:t xml:space="preserve">Umwandlung der Histogramme des Inner Distance Shape Context wurde ein Wörterbuch </w:t>
      </w:r>
      <w:r w:rsidR="00281D29">
        <w:t>für das sogenannte „s</w:t>
      </w:r>
      <w:r w:rsidR="00281D29" w:rsidRPr="00281D29">
        <w:t>parse dictionary learning</w:t>
      </w:r>
      <w:r w:rsidR="00281D29">
        <w:t xml:space="preserve">“ </w:t>
      </w:r>
      <w:r w:rsidR="00816B93">
        <w:t xml:space="preserve">umgesetzt. </w:t>
      </w:r>
      <w:r w:rsidR="006002DE">
        <w:t>Die Aufgabe des Wörterbuchs ist es, die</w:t>
      </w:r>
      <w:r w:rsidR="001B186B">
        <w:t xml:space="preserve"> </w:t>
      </w:r>
      <w:r w:rsidR="006002DE">
        <w:t>Menge der extrahierten</w:t>
      </w:r>
      <w:r w:rsidR="001B186B">
        <w:t xml:space="preserve"> Shape-Context</w:t>
      </w:r>
      <w:r w:rsidR="00742AED">
        <w:t>-Vektoren</w:t>
      </w:r>
      <w:r w:rsidR="001B186B">
        <w:t xml:space="preserve"> </w:t>
      </w:r>
      <w:r w:rsidR="006002DE">
        <w:t xml:space="preserve">zu reduzieren, indem </w:t>
      </w:r>
      <w:r w:rsidR="00C83DD6">
        <w:t>diese</w:t>
      </w:r>
      <w:r w:rsidR="006002DE">
        <w:t xml:space="preserve"> in </w:t>
      </w:r>
      <w:r w:rsidR="005C0280">
        <w:t>ihre</w:t>
      </w:r>
      <w:r w:rsidR="006002DE">
        <w:t xml:space="preserve"> </w:t>
      </w:r>
      <w:r w:rsidR="00742AED">
        <w:t xml:space="preserve">Atome </w:t>
      </w:r>
      <w:r w:rsidR="006002DE">
        <w:t>zerlegt werden.</w:t>
      </w:r>
      <w:r w:rsidR="00742AED">
        <w:t xml:space="preserve"> Mit Atomen werden die Linearkombinationen bezeichnet, </w:t>
      </w:r>
      <w:r w:rsidR="00CA003B">
        <w:t xml:space="preserve">aus </w:t>
      </w:r>
      <w:r w:rsidR="00742AED">
        <w:t xml:space="preserve"> denen sich die Vektoren </w:t>
      </w:r>
      <w:r w:rsidR="00CA003B">
        <w:t>komponieren</w:t>
      </w:r>
      <w:r w:rsidR="00742AED">
        <w:t xml:space="preserve"> lassen.</w:t>
      </w:r>
    </w:p>
    <w:p w:rsidR="00CA003B" w:rsidRPr="00AC6E6A" w:rsidRDefault="00AC6E6A" w:rsidP="00776137">
      <w:pPr>
        <w:rPr>
          <w:color w:val="FF0000"/>
        </w:rPr>
      </w:pPr>
      <w:r w:rsidRPr="00AC6E6A">
        <w:rPr>
          <w:color w:val="FF0000"/>
        </w:rPr>
        <w:t>Löst das Problem der</w:t>
      </w:r>
      <w:r>
        <w:rPr>
          <w:color w:val="FF0000"/>
        </w:rPr>
        <w:t xml:space="preserve"> Formel</w:t>
      </w:r>
    </w:p>
    <w:p w:rsidR="00C83DD6" w:rsidRDefault="00C83DD6" w:rsidP="00776137">
      <w:r>
        <w:t>Vorteil: online dictionary (wird nicht benutzt), Dictionary kann erweitert werden</w:t>
      </w:r>
    </w:p>
    <w:p w:rsidR="00FE2137" w:rsidRDefault="00174FE0" w:rsidP="00776137">
      <w:r>
        <w:t xml:space="preserve">Angelehnt an die Arbeit von </w:t>
      </w:r>
      <w:r w:rsidR="00A42168">
        <w:fldChar w:fldCharType="begin" w:fldLock="1"/>
      </w:r>
      <w:r w:rsidR="004F04F0">
        <w:instrText>ADDIN CSL_CITATION { "citationItems" : [ { "id" : "ITEM-1", "itemData" : { "DOI" : "10.1016/j.patcog.2015.04.004", "ISSN" : "00313203", "abstract" : "Plant identification is required by all walks of life, from professionals to the general public. Nevertheless, it is not an easy job but requires specialized knowledge. In this paper, we propose a new method for plant identification using shapes of their leaves. Different from existing studies which target at simple leaves, the proposed method can accurately recognize both simple and compound leaves. In specifics, we propose a novel feature that captures global and local shape information independently so that they can be examined individually during classification. Furthermore, we advocate that when comparing two leaf individuals it is better to \u201ccount\u201d the number of certain shape patterns rather than to match the extracted shape features in a point-wise manner. The proposed counting-based shape descriptor is not only discriminative for classification but also computationally fast and storage cheap. Experiments conducted on five leaf image datasets demonstrate that our algorithm significantly outperforms the state-of-the-art methods in terms of recognition accuracy, efficiency and storage requirement.", "author" : [ { "dropping-particle" : "", "family" : "Zhao", "given" : "Cong", "non-dropping-particle" : "", "parse-names" : false, "suffix" : "" }, { "dropping-particle" : "", "family" : "Chan", "given" : "Sharon S.F.", "non-dropping-particle" : "", "parse-names" : false, "suffix" : "" }, { "dropping-particle" : "", "family" : "Cham", "given" : "Wai-Kuen", "non-dropping-particle" : "", "parse-names" : false, "suffix" : "" }, { "dropping-particle" : "", "family" : "Chu", "given" : "L.M.", "non-dropping-particle" : "", "parse-names" : false, "suffix" : "" } ], "container-title" : "Pattern Recognition", "id" : "ITEM-1", "issue" : "10", "issued" : { "date-parts" : [ [ "2015" ] ] }, "page" : "3203-3215", "publisher" : "Elsevier", "title" : "Plant identification using leaf shapes\u2014A pattern counting approach", "type" : "article-journal", "volume" : "48" }, "uris" : [ "http://www.mendeley.com/documents/?uuid=9da57c10-0a82-4d69-a806-23de166348b0" ] } ], "mendeley" : { "formattedCitation" : "(Zhao, Chan, Cham, &amp; Chu, 2015)", "manualFormatting" : "Zhao et al.", "plainTextFormattedCitation" : "(Zhao, Chan, Cham, &amp; Chu, 2015)", "previouslyFormattedCitation" : "(Zhao, Chan, Cham, &amp; Chu, 2015)" }, "properties" : { "noteIndex" : 0 }, "schema" : "https://github.com/citation-style-language/schema/raw/master/csl-citation.json" }</w:instrText>
      </w:r>
      <w:r w:rsidR="00A42168">
        <w:fldChar w:fldCharType="separate"/>
      </w:r>
      <w:r w:rsidR="00A42168" w:rsidRPr="00A42168">
        <w:rPr>
          <w:noProof/>
        </w:rPr>
        <w:t>Zha</w:t>
      </w:r>
      <w:r w:rsidR="00A42168">
        <w:rPr>
          <w:noProof/>
        </w:rPr>
        <w:t>o et al.</w:t>
      </w:r>
      <w:r w:rsidR="00A42168">
        <w:fldChar w:fldCharType="end"/>
      </w:r>
      <w:r w:rsidR="00776137">
        <w:t xml:space="preserve"> </w:t>
      </w:r>
      <w:r w:rsidR="00176F8E">
        <w:t>sind</w:t>
      </w:r>
      <w:r w:rsidR="00E218F7">
        <w:t xml:space="preserve"> die </w:t>
      </w:r>
      <w:r w:rsidR="00176F8E">
        <w:t xml:space="preserve">Kombinationen der </w:t>
      </w:r>
      <w:r w:rsidR="00005C87">
        <w:t>Atome</w:t>
      </w:r>
      <w:r w:rsidR="001F1FF6">
        <w:t xml:space="preserve"> </w:t>
      </w:r>
      <w:r w:rsidR="00176F8E">
        <w:t xml:space="preserve">des Wörterbuchs </w:t>
      </w:r>
      <w:r w:rsidR="001F1FF6">
        <w:t>sich wiederholende Muster</w:t>
      </w:r>
      <w:r w:rsidR="00176F8E">
        <w:t xml:space="preserve"> </w:t>
      </w:r>
      <w:r w:rsidR="0004000A">
        <w:t xml:space="preserve">und </w:t>
      </w:r>
      <w:r w:rsidR="00176F8E">
        <w:t>können somit</w:t>
      </w:r>
      <w:r w:rsidR="0004000A">
        <w:t xml:space="preserve"> als visuelle Wörter</w:t>
      </w:r>
      <w:r w:rsidR="00176F8E">
        <w:t xml:space="preserve"> betrachtet werden</w:t>
      </w:r>
      <w:r w:rsidR="0004000A">
        <w:t>.</w:t>
      </w:r>
      <w:r w:rsidR="001F1FF6">
        <w:t xml:space="preserve"> und </w:t>
      </w:r>
      <w:r w:rsidR="00005C87">
        <w:t xml:space="preserve">in einem Histogramm </w:t>
      </w:r>
      <w:r w:rsidR="001F1FF6">
        <w:t>gezählt</w:t>
      </w:r>
      <w:r w:rsidR="00005C87">
        <w:t>.</w:t>
      </w:r>
      <w:r w:rsidR="001F1FF6">
        <w:t xml:space="preserve"> </w:t>
      </w:r>
      <w:r w:rsidR="00005C87">
        <w:t>A</w:t>
      </w:r>
      <w:r w:rsidR="001F1FF6">
        <w:t>bweichend nicht darauf geachtet, dass nur bestimmte Zahl auftauchen darf.</w:t>
      </w:r>
    </w:p>
    <w:p w:rsidR="0004000A" w:rsidRDefault="0004000A" w:rsidP="00776137">
      <w:r>
        <w:lastRenderedPageBreak/>
        <w:t>Atom als visuelles Wort</w:t>
      </w:r>
    </w:p>
    <w:p w:rsidR="002A2463" w:rsidRDefault="002A2463" w:rsidP="00776137">
      <w:r>
        <w:t>Die Repräsentation ist übererfüllt,</w:t>
      </w:r>
    </w:p>
    <w:p w:rsidR="00FE2137" w:rsidRDefault="00FE2137" w:rsidP="00776137"/>
    <w:p w:rsidR="00776137" w:rsidRDefault="00776137" w:rsidP="00776137">
      <w:r>
        <w:t>Dictionary. KMeans zusätzlich</w:t>
      </w:r>
    </w:p>
    <w:p w:rsidR="008E11B5" w:rsidRDefault="008E11B5" w:rsidP="00776137">
      <w:r>
        <w:t>erwartete Dimension</w:t>
      </w:r>
    </w:p>
    <w:p w:rsidR="004208F5" w:rsidRPr="00916011" w:rsidRDefault="004208F5" w:rsidP="00916011"/>
    <w:p w:rsidR="00FD7CEB" w:rsidRDefault="00D16B2B" w:rsidP="004F6F34">
      <w:pPr>
        <w:pStyle w:val="berschrift3"/>
        <w:numPr>
          <w:ilvl w:val="1"/>
          <w:numId w:val="1"/>
        </w:numPr>
      </w:pPr>
      <w:bookmarkStart w:id="120" w:name="_Toc475891545"/>
      <w:r>
        <w:t>Multilayer Perceptron</w:t>
      </w:r>
      <w:bookmarkEnd w:id="120"/>
      <w:r w:rsidR="00FD7CEB" w:rsidRPr="00FD7CEB">
        <w:t xml:space="preserve"> </w:t>
      </w:r>
    </w:p>
    <w:p w:rsidR="00D16B2B" w:rsidRDefault="00FD7CEB" w:rsidP="004F6F34">
      <w:pPr>
        <w:pStyle w:val="berschrift3"/>
        <w:numPr>
          <w:ilvl w:val="1"/>
          <w:numId w:val="1"/>
        </w:numPr>
      </w:pPr>
      <w:bookmarkStart w:id="121" w:name="_Toc475891546"/>
      <w:r>
        <w:t>Support Vector Machine</w:t>
      </w:r>
      <w:bookmarkEnd w:id="121"/>
    </w:p>
    <w:p w:rsidR="00D16B2B" w:rsidRDefault="00D16B2B" w:rsidP="004F6F34">
      <w:pPr>
        <w:pStyle w:val="berschrift3"/>
        <w:numPr>
          <w:ilvl w:val="1"/>
          <w:numId w:val="1"/>
        </w:numPr>
      </w:pPr>
      <w:bookmarkStart w:id="122" w:name="_Toc475891547"/>
      <w:r>
        <w:t>Datenhaltung</w:t>
      </w:r>
      <w:bookmarkEnd w:id="122"/>
    </w:p>
    <w:p w:rsidR="006E0D88" w:rsidRPr="006E0D88" w:rsidRDefault="006E0D88" w:rsidP="006E0D88"/>
    <w:p w:rsidR="00113E0F" w:rsidRDefault="00113E0F" w:rsidP="00113E0F">
      <w:pPr>
        <w:pStyle w:val="berschrift3"/>
        <w:numPr>
          <w:ilvl w:val="1"/>
          <w:numId w:val="1"/>
        </w:numPr>
      </w:pPr>
      <w:bookmarkStart w:id="123" w:name="_Toc475891548"/>
      <w:r>
        <w:t>Evaluation</w:t>
      </w:r>
      <w:bookmarkEnd w:id="123"/>
    </w:p>
    <w:p w:rsidR="006A3746" w:rsidRPr="006A3746" w:rsidRDefault="006A3746" w:rsidP="00113E0F">
      <w:pPr>
        <w:jc w:val="left"/>
      </w:pPr>
    </w:p>
    <w:p w:rsidR="00D732AD" w:rsidRDefault="00D732AD" w:rsidP="00D732AD">
      <w:pPr>
        <w:pStyle w:val="berschrift1"/>
        <w:numPr>
          <w:ilvl w:val="0"/>
          <w:numId w:val="1"/>
        </w:numPr>
      </w:pPr>
      <w:bookmarkStart w:id="124" w:name="_Toc475891549"/>
      <w:r>
        <w:t>Ergebnis</w:t>
      </w:r>
      <w:bookmarkEnd w:id="124"/>
    </w:p>
    <w:p w:rsidR="001B497D" w:rsidRDefault="001B497D" w:rsidP="001B497D">
      <w:r>
        <w:t>local binary pattern keine Aussagekraft, auch in Kombination nicht</w:t>
      </w:r>
    </w:p>
    <w:p w:rsidR="001B497D" w:rsidRDefault="001B497D" w:rsidP="001B497D">
      <w:r>
        <w:t xml:space="preserve">weder </w:t>
      </w:r>
    </w:p>
    <w:p w:rsidR="007520DC" w:rsidRDefault="007520DC" w:rsidP="001B497D">
      <w:r>
        <w:t>Annahme: Kombination besser, da jedes für sich nicht umfassend beschreibend</w:t>
      </w:r>
    </w:p>
    <w:p w:rsidR="00DF4012" w:rsidRDefault="00DF4012" w:rsidP="004A662F">
      <w:pPr>
        <w:pStyle w:val="berschrift2"/>
        <w:numPr>
          <w:ilvl w:val="1"/>
          <w:numId w:val="1"/>
        </w:numPr>
        <w:ind w:left="567" w:hanging="567"/>
      </w:pPr>
      <w:bookmarkStart w:id="125" w:name="_Toc475891550"/>
      <w:r>
        <w:t>Genauigkeit (welche Metrik?)</w:t>
      </w:r>
      <w:bookmarkEnd w:id="125"/>
    </w:p>
    <w:p w:rsidR="00880867" w:rsidRDefault="00880867" w:rsidP="00880867">
      <w:r>
        <w:t>Vergleich verschiedene Blattformen</w:t>
      </w:r>
    </w:p>
    <w:p w:rsidR="00880867" w:rsidRDefault="00880867" w:rsidP="00880867">
      <w:r>
        <w:t>Vergleich steigende Anzahl an Klassen</w:t>
      </w:r>
    </w:p>
    <w:p w:rsidR="00880867" w:rsidRDefault="00880867" w:rsidP="00880867">
      <w:r>
        <w:t>Vergleich Vorder/Rückseite</w:t>
      </w:r>
    </w:p>
    <w:p w:rsidR="00880867" w:rsidRDefault="00880867" w:rsidP="00880867">
      <w:r>
        <w:t>Vergleich steigende Anzahl an Trainingsblättern (Erkennungsrate)</w:t>
      </w:r>
    </w:p>
    <w:p w:rsidR="00880867" w:rsidRPr="00880867" w:rsidRDefault="00880867" w:rsidP="00880867">
      <w:r>
        <w:t>Kombination der Features</w:t>
      </w:r>
    </w:p>
    <w:p w:rsidR="004A662F" w:rsidRDefault="004A662F" w:rsidP="004A662F">
      <w:pPr>
        <w:pStyle w:val="berschrift2"/>
        <w:numPr>
          <w:ilvl w:val="1"/>
          <w:numId w:val="1"/>
        </w:numPr>
        <w:ind w:left="567" w:hanging="567"/>
      </w:pPr>
      <w:bookmarkStart w:id="126" w:name="_Toc475891551"/>
      <w:r>
        <w:lastRenderedPageBreak/>
        <w:t>Aufwandsanalyse?</w:t>
      </w:r>
      <w:bookmarkEnd w:id="126"/>
    </w:p>
    <w:p w:rsidR="001753D2" w:rsidRDefault="001753D2" w:rsidP="001753D2"/>
    <w:p w:rsidR="00434228" w:rsidRDefault="00434228" w:rsidP="00434228">
      <w:pPr>
        <w:pStyle w:val="berschrift1"/>
        <w:numPr>
          <w:ilvl w:val="0"/>
          <w:numId w:val="1"/>
        </w:numPr>
      </w:pPr>
      <w:bookmarkStart w:id="127" w:name="_Toc475891552"/>
      <w:r>
        <w:t>Zusammenfassung</w:t>
      </w:r>
      <w:bookmarkEnd w:id="127"/>
    </w:p>
    <w:p w:rsidR="00F4345C" w:rsidRDefault="00F4345C" w:rsidP="00F4345C">
      <w:pPr>
        <w:pStyle w:val="berschrift2"/>
        <w:numPr>
          <w:ilvl w:val="1"/>
          <w:numId w:val="1"/>
        </w:numPr>
        <w:ind w:left="567" w:hanging="567"/>
      </w:pPr>
      <w:bookmarkStart w:id="128" w:name="_Toc475891553"/>
      <w:r>
        <w:t>Ausblick</w:t>
      </w:r>
      <w:bookmarkEnd w:id="128"/>
    </w:p>
    <w:p w:rsidR="00F4345C" w:rsidRDefault="00F4345C" w:rsidP="00F4345C">
      <w:pPr>
        <w:pStyle w:val="Listenabsatz"/>
        <w:numPr>
          <w:ilvl w:val="0"/>
          <w:numId w:val="26"/>
        </w:numPr>
      </w:pPr>
      <w:r>
        <w:t>Gleiche Spezies</w:t>
      </w:r>
      <w:r w:rsidR="00A03D23">
        <w:t xml:space="preserve"> untersuchen</w:t>
      </w:r>
      <w:r>
        <w:t xml:space="preserve"> – verschiedene Sorten (möglicherweise gleiche Blattform, aber Unterschiede in Blattadern), im Datenset nur Apfel (?)</w:t>
      </w:r>
    </w:p>
    <w:p w:rsidR="00D2719D" w:rsidRDefault="00D2719D" w:rsidP="00F4345C">
      <w:pPr>
        <w:pStyle w:val="Listenabsatz"/>
        <w:numPr>
          <w:ilvl w:val="0"/>
          <w:numId w:val="26"/>
        </w:numPr>
      </w:pPr>
      <w:r>
        <w:t>bugs</w:t>
      </w:r>
      <w:r w:rsidR="009E5670">
        <w:t>/usability</w:t>
      </w:r>
      <w:r>
        <w:t xml:space="preserve"> in Oberfläche</w:t>
      </w:r>
      <w:r w:rsidR="009E5670">
        <w:t xml:space="preserve"> (war für Zwecke hier egal9</w:t>
      </w:r>
    </w:p>
    <w:p w:rsidR="00A43171" w:rsidRDefault="001778FC" w:rsidP="00A43171">
      <w:pPr>
        <w:pStyle w:val="Listenabsatz"/>
        <w:numPr>
          <w:ilvl w:val="0"/>
          <w:numId w:val="26"/>
        </w:numPr>
      </w:pPr>
      <w:r>
        <w:t>Smartphone App</w:t>
      </w:r>
    </w:p>
    <w:p w:rsidR="00A43171" w:rsidRDefault="00A43171" w:rsidP="00A43171">
      <w:r>
        <w:t>Optimierung IDSC: Punkte auf Linie immer 10, kein check für unique Punkte(wenn 10 zuviel)</w:t>
      </w:r>
    </w:p>
    <w:p w:rsidR="0088694A" w:rsidRDefault="0088694A" w:rsidP="00A43171">
      <w:r>
        <w:t>Performance generell</w:t>
      </w:r>
      <w:r w:rsidR="009C1596">
        <w:t xml:space="preserve"> (in C schreiben, python zu langsam</w:t>
      </w:r>
      <w:r w:rsidR="009E5372">
        <w:t>, opencv interface?</w:t>
      </w:r>
      <w:r w:rsidR="009C1596">
        <w:t>)</w:t>
      </w:r>
    </w:p>
    <w:p w:rsidR="00D22B13" w:rsidRDefault="00D22B13" w:rsidP="00D22B13">
      <w:r>
        <w:t>Textur integrieren in IDSC (SPT)</w:t>
      </w:r>
    </w:p>
    <w:p w:rsidR="00132ABE" w:rsidRDefault="00132ABE" w:rsidP="00132ABE">
      <w:r>
        <w:t>Trainingsfotos: Beleuchtung, eine diffuse, unfarbige Lichtquelle</w:t>
      </w:r>
      <w:r w:rsidR="00ED760F">
        <w:t xml:space="preserve">, </w:t>
      </w:r>
      <w:r w:rsidR="00ED760F" w:rsidRPr="00ED760F">
        <w:t>DSC_5821</w:t>
      </w:r>
    </w:p>
    <w:p w:rsidR="00132ABE" w:rsidRDefault="0080358D" w:rsidP="00D22B13">
      <w:r>
        <w:t xml:space="preserve">bekannte Fehler: </w:t>
      </w:r>
      <w:r w:rsidR="001A1E95">
        <w:t xml:space="preserve">gelegentlicher </w:t>
      </w:r>
      <w:r w:rsidR="00ED3895">
        <w:t>hdf5</w:t>
      </w:r>
      <w:r>
        <w:t xml:space="preserve"> error beim Zugriff auf </w:t>
      </w:r>
      <w:r w:rsidR="00130B48">
        <w:t>Datei</w:t>
      </w:r>
      <w:r>
        <w:t xml:space="preserve"> </w:t>
      </w:r>
    </w:p>
    <w:p w:rsidR="001A1E95" w:rsidRPr="00F4345C" w:rsidRDefault="001A1E95" w:rsidP="001A1E95">
      <w:r>
        <w:t>„H5F_open - unable to open file“</w:t>
      </w:r>
    </w:p>
    <w:p w:rsidR="00434228" w:rsidRPr="001753D2" w:rsidRDefault="00434228" w:rsidP="001753D2"/>
    <w:p w:rsidR="003F18C9" w:rsidRDefault="00EE7D6A" w:rsidP="003F18C9">
      <w:pPr>
        <w:pStyle w:val="berschrift1"/>
        <w:numPr>
          <w:ilvl w:val="0"/>
          <w:numId w:val="15"/>
        </w:numPr>
        <w:ind w:left="284" w:hanging="284"/>
      </w:pPr>
      <w:r>
        <w:t xml:space="preserve"> </w:t>
      </w:r>
      <w:bookmarkStart w:id="129" w:name="_Toc475891554"/>
      <w:r w:rsidR="003F18C9">
        <w:t>Abbildungsverzeichnis</w:t>
      </w:r>
      <w:bookmarkEnd w:id="129"/>
    </w:p>
    <w:p w:rsidR="00E37657" w:rsidRDefault="001012D7">
      <w:pPr>
        <w:pStyle w:val="Abbildungsverzeichnis"/>
        <w:tabs>
          <w:tab w:val="right" w:leader="dot" w:pos="8495"/>
        </w:tabs>
        <w:rPr>
          <w:rFonts w:eastAsiaTheme="minorEastAsia"/>
          <w:noProof/>
          <w:lang w:eastAsia="de-DE"/>
        </w:rPr>
      </w:pPr>
      <w:r>
        <w:fldChar w:fldCharType="begin"/>
      </w:r>
      <w:r>
        <w:instrText xml:space="preserve"> TOC \h \z \c "Abbildung" </w:instrText>
      </w:r>
      <w:r>
        <w:fldChar w:fldCharType="separate"/>
      </w:r>
      <w:hyperlink w:anchor="_Toc475891558" w:history="1">
        <w:r w:rsidR="00E37657" w:rsidRPr="00A55A17">
          <w:rPr>
            <w:rStyle w:val="Hyperlink"/>
            <w:noProof/>
          </w:rPr>
          <w:t>Abbildung 1 - Bau des Laubblattes: Blattspreite (1),  Blattrand (2), Blattspitze (3), Blattnerv (4), Blattstiel (5), Blattgrund (6) (nach Welle, 2014, S. 27)</w:t>
        </w:r>
        <w:r w:rsidR="00E37657">
          <w:rPr>
            <w:noProof/>
            <w:webHidden/>
          </w:rPr>
          <w:tab/>
        </w:r>
        <w:r w:rsidR="00E37657">
          <w:rPr>
            <w:noProof/>
            <w:webHidden/>
          </w:rPr>
          <w:fldChar w:fldCharType="begin"/>
        </w:r>
        <w:r w:rsidR="00E37657">
          <w:rPr>
            <w:noProof/>
            <w:webHidden/>
          </w:rPr>
          <w:instrText xml:space="preserve"> PAGEREF _Toc475891558 \h </w:instrText>
        </w:r>
        <w:r w:rsidR="00E37657">
          <w:rPr>
            <w:noProof/>
            <w:webHidden/>
          </w:rPr>
        </w:r>
        <w:r w:rsidR="00E37657">
          <w:rPr>
            <w:noProof/>
            <w:webHidden/>
          </w:rPr>
          <w:fldChar w:fldCharType="separate"/>
        </w:r>
        <w:r w:rsidR="00472B2C">
          <w:rPr>
            <w:noProof/>
            <w:webHidden/>
          </w:rPr>
          <w:t>2</w:t>
        </w:r>
        <w:r w:rsidR="00E37657">
          <w:rPr>
            <w:noProof/>
            <w:webHidden/>
          </w:rPr>
          <w:fldChar w:fldCharType="end"/>
        </w:r>
      </w:hyperlink>
    </w:p>
    <w:p w:rsidR="00E37657" w:rsidRDefault="00E37657">
      <w:pPr>
        <w:pStyle w:val="Abbildungsverzeichnis"/>
        <w:tabs>
          <w:tab w:val="right" w:leader="dot" w:pos="8495"/>
        </w:tabs>
        <w:rPr>
          <w:rFonts w:eastAsiaTheme="minorEastAsia"/>
          <w:noProof/>
          <w:lang w:eastAsia="de-DE"/>
        </w:rPr>
      </w:pPr>
      <w:hyperlink w:anchor="_Toc475891559" w:history="1">
        <w:r w:rsidRPr="00A55A17">
          <w:rPr>
            <w:rStyle w:val="Hyperlink"/>
            <w:noProof/>
          </w:rPr>
          <w:t>Abbildung 2 - Beispiele möglicher Formen einfacher ungeteilter Blätter, von links nach rechts: linealisch, lanzettlich, elliptisch, eiförmig, verkehrt eiförmig, kreisrund, keilig, spatelig, rautenförmig, schildförmig, herzförmig, verkehrt herzförmig (Rothmaler, 1967, S. XV, XVI)</w:t>
        </w:r>
        <w:r>
          <w:rPr>
            <w:noProof/>
            <w:webHidden/>
          </w:rPr>
          <w:tab/>
        </w:r>
        <w:r>
          <w:rPr>
            <w:noProof/>
            <w:webHidden/>
          </w:rPr>
          <w:fldChar w:fldCharType="begin"/>
        </w:r>
        <w:r>
          <w:rPr>
            <w:noProof/>
            <w:webHidden/>
          </w:rPr>
          <w:instrText xml:space="preserve"> PAGEREF _Toc475891559 \h </w:instrText>
        </w:r>
        <w:r>
          <w:rPr>
            <w:noProof/>
            <w:webHidden/>
          </w:rPr>
        </w:r>
        <w:r>
          <w:rPr>
            <w:noProof/>
            <w:webHidden/>
          </w:rPr>
          <w:fldChar w:fldCharType="separate"/>
        </w:r>
        <w:r w:rsidR="00472B2C">
          <w:rPr>
            <w:noProof/>
            <w:webHidden/>
          </w:rPr>
          <w:t>3</w:t>
        </w:r>
        <w:r>
          <w:rPr>
            <w:noProof/>
            <w:webHidden/>
          </w:rPr>
          <w:fldChar w:fldCharType="end"/>
        </w:r>
      </w:hyperlink>
    </w:p>
    <w:p w:rsidR="00E37657" w:rsidRDefault="00E37657">
      <w:pPr>
        <w:pStyle w:val="Abbildungsverzeichnis"/>
        <w:tabs>
          <w:tab w:val="right" w:leader="dot" w:pos="8495"/>
        </w:tabs>
        <w:rPr>
          <w:rFonts w:eastAsiaTheme="minorEastAsia"/>
          <w:noProof/>
          <w:lang w:eastAsia="de-DE"/>
        </w:rPr>
      </w:pPr>
      <w:hyperlink w:anchor="_Toc475891560" w:history="1">
        <w:r w:rsidRPr="00A55A17">
          <w:rPr>
            <w:rStyle w:val="Hyperlink"/>
            <w:noProof/>
          </w:rPr>
          <w:t>Abbildung 3 - Beispiele geteilter und gespaltener Laubblätter, von links nach rechts: handförmig gespalten, fiederförmig gespalten, handförmig geteilt, fiederteilig (Rothmaler, 1967, S. XIV)</w:t>
        </w:r>
        <w:r>
          <w:rPr>
            <w:noProof/>
            <w:webHidden/>
          </w:rPr>
          <w:tab/>
        </w:r>
        <w:r>
          <w:rPr>
            <w:noProof/>
            <w:webHidden/>
          </w:rPr>
          <w:fldChar w:fldCharType="begin"/>
        </w:r>
        <w:r>
          <w:rPr>
            <w:noProof/>
            <w:webHidden/>
          </w:rPr>
          <w:instrText xml:space="preserve"> PAGEREF _Toc475891560 \h </w:instrText>
        </w:r>
        <w:r>
          <w:rPr>
            <w:noProof/>
            <w:webHidden/>
          </w:rPr>
        </w:r>
        <w:r>
          <w:rPr>
            <w:noProof/>
            <w:webHidden/>
          </w:rPr>
          <w:fldChar w:fldCharType="separate"/>
        </w:r>
        <w:r w:rsidR="00472B2C">
          <w:rPr>
            <w:noProof/>
            <w:webHidden/>
          </w:rPr>
          <w:t>3</w:t>
        </w:r>
        <w:r>
          <w:rPr>
            <w:noProof/>
            <w:webHidden/>
          </w:rPr>
          <w:fldChar w:fldCharType="end"/>
        </w:r>
      </w:hyperlink>
    </w:p>
    <w:p w:rsidR="00E37657" w:rsidRDefault="00E37657">
      <w:pPr>
        <w:pStyle w:val="Abbildungsverzeichnis"/>
        <w:tabs>
          <w:tab w:val="right" w:leader="dot" w:pos="8495"/>
        </w:tabs>
        <w:rPr>
          <w:rFonts w:eastAsiaTheme="minorEastAsia"/>
          <w:noProof/>
          <w:lang w:eastAsia="de-DE"/>
        </w:rPr>
      </w:pPr>
      <w:hyperlink w:anchor="_Toc475891561" w:history="1">
        <w:r w:rsidRPr="00A55A17">
          <w:rPr>
            <w:rStyle w:val="Hyperlink"/>
            <w:noProof/>
          </w:rPr>
          <w:t>Abbildung 4 - Beispiele zusammengesetzter Blätter, von links nach rechts: 3-zählig, 5-zählig, fußförmig, gefiedert, unpaarig gefiedert (Rothmaler, 1967, S. XIV)</w:t>
        </w:r>
        <w:r>
          <w:rPr>
            <w:noProof/>
            <w:webHidden/>
          </w:rPr>
          <w:tab/>
        </w:r>
        <w:r>
          <w:rPr>
            <w:noProof/>
            <w:webHidden/>
          </w:rPr>
          <w:fldChar w:fldCharType="begin"/>
        </w:r>
        <w:r>
          <w:rPr>
            <w:noProof/>
            <w:webHidden/>
          </w:rPr>
          <w:instrText xml:space="preserve"> PAGEREF _Toc475891561 \h </w:instrText>
        </w:r>
        <w:r>
          <w:rPr>
            <w:noProof/>
            <w:webHidden/>
          </w:rPr>
        </w:r>
        <w:r>
          <w:rPr>
            <w:noProof/>
            <w:webHidden/>
          </w:rPr>
          <w:fldChar w:fldCharType="separate"/>
        </w:r>
        <w:r w:rsidR="00472B2C">
          <w:rPr>
            <w:noProof/>
            <w:webHidden/>
          </w:rPr>
          <w:t>3</w:t>
        </w:r>
        <w:r>
          <w:rPr>
            <w:noProof/>
            <w:webHidden/>
          </w:rPr>
          <w:fldChar w:fldCharType="end"/>
        </w:r>
      </w:hyperlink>
    </w:p>
    <w:p w:rsidR="00E37657" w:rsidRDefault="00E37657">
      <w:pPr>
        <w:pStyle w:val="Abbildungsverzeichnis"/>
        <w:tabs>
          <w:tab w:val="right" w:leader="dot" w:pos="8495"/>
        </w:tabs>
        <w:rPr>
          <w:rFonts w:eastAsiaTheme="minorEastAsia"/>
          <w:noProof/>
          <w:lang w:eastAsia="de-DE"/>
        </w:rPr>
      </w:pPr>
      <w:hyperlink w:anchor="_Toc475891562" w:history="1">
        <w:r w:rsidRPr="00A55A17">
          <w:rPr>
            <w:rStyle w:val="Hyperlink"/>
            <w:noProof/>
          </w:rPr>
          <w:t>Abbildung 5 - Formen des Spreitengrundes und der Spreitenspitze, Spreitengrund (1 bis 3) von links nach rechts: gestutzt, abgerundet, keilig, | Spreitenspitze (4 bis 11) von links nach rechts: gestutzt, abgerundet, stumpf, spitz, zugespitzt, stachelspitz, bespitzt, ausgerandet (Rothmaler, 2011, S. 886)</w:t>
        </w:r>
        <w:r>
          <w:rPr>
            <w:noProof/>
            <w:webHidden/>
          </w:rPr>
          <w:tab/>
        </w:r>
        <w:r>
          <w:rPr>
            <w:noProof/>
            <w:webHidden/>
          </w:rPr>
          <w:fldChar w:fldCharType="begin"/>
        </w:r>
        <w:r>
          <w:rPr>
            <w:noProof/>
            <w:webHidden/>
          </w:rPr>
          <w:instrText xml:space="preserve"> PAGEREF _Toc475891562 \h </w:instrText>
        </w:r>
        <w:r>
          <w:rPr>
            <w:noProof/>
            <w:webHidden/>
          </w:rPr>
        </w:r>
        <w:r>
          <w:rPr>
            <w:noProof/>
            <w:webHidden/>
          </w:rPr>
          <w:fldChar w:fldCharType="separate"/>
        </w:r>
        <w:r w:rsidR="00472B2C">
          <w:rPr>
            <w:noProof/>
            <w:webHidden/>
          </w:rPr>
          <w:t>4</w:t>
        </w:r>
        <w:r>
          <w:rPr>
            <w:noProof/>
            <w:webHidden/>
          </w:rPr>
          <w:fldChar w:fldCharType="end"/>
        </w:r>
      </w:hyperlink>
    </w:p>
    <w:p w:rsidR="00E37657" w:rsidRDefault="00E37657">
      <w:pPr>
        <w:pStyle w:val="Abbildungsverzeichnis"/>
        <w:tabs>
          <w:tab w:val="right" w:leader="dot" w:pos="8495"/>
        </w:tabs>
        <w:rPr>
          <w:rFonts w:eastAsiaTheme="minorEastAsia"/>
          <w:noProof/>
          <w:lang w:eastAsia="de-DE"/>
        </w:rPr>
      </w:pPr>
      <w:hyperlink w:anchor="_Toc475891563" w:history="1">
        <w:r w:rsidRPr="00A55A17">
          <w:rPr>
            <w:rStyle w:val="Hyperlink"/>
            <w:noProof/>
          </w:rPr>
          <w:t>Abbildung 6 - Formen von Blatträndern, von links nach rechts: ganzrandig, gesägt, doppelt gesägt schrotsägeförmig, gezähnt, gekerbt, gebuchtet, geschweift</w:t>
        </w:r>
        <w:r>
          <w:rPr>
            <w:noProof/>
            <w:webHidden/>
          </w:rPr>
          <w:tab/>
        </w:r>
        <w:r>
          <w:rPr>
            <w:noProof/>
            <w:webHidden/>
          </w:rPr>
          <w:fldChar w:fldCharType="begin"/>
        </w:r>
        <w:r>
          <w:rPr>
            <w:noProof/>
            <w:webHidden/>
          </w:rPr>
          <w:instrText xml:space="preserve"> PAGEREF _Toc475891563 \h </w:instrText>
        </w:r>
        <w:r>
          <w:rPr>
            <w:noProof/>
            <w:webHidden/>
          </w:rPr>
        </w:r>
        <w:r>
          <w:rPr>
            <w:noProof/>
            <w:webHidden/>
          </w:rPr>
          <w:fldChar w:fldCharType="separate"/>
        </w:r>
        <w:r w:rsidR="00472B2C">
          <w:rPr>
            <w:noProof/>
            <w:webHidden/>
          </w:rPr>
          <w:t>4</w:t>
        </w:r>
        <w:r>
          <w:rPr>
            <w:noProof/>
            <w:webHidden/>
          </w:rPr>
          <w:fldChar w:fldCharType="end"/>
        </w:r>
      </w:hyperlink>
    </w:p>
    <w:p w:rsidR="00E37657" w:rsidRDefault="00E37657">
      <w:pPr>
        <w:pStyle w:val="Abbildungsverzeichnis"/>
        <w:tabs>
          <w:tab w:val="right" w:leader="dot" w:pos="8495"/>
        </w:tabs>
        <w:rPr>
          <w:rFonts w:eastAsiaTheme="minorEastAsia"/>
          <w:noProof/>
          <w:lang w:eastAsia="de-DE"/>
        </w:rPr>
      </w:pPr>
      <w:hyperlink w:anchor="_Toc475891564" w:history="1">
        <w:r w:rsidRPr="00A55A17">
          <w:rPr>
            <w:rStyle w:val="Hyperlink"/>
            <w:noProof/>
          </w:rPr>
          <w:t>Abbildung 7 - RGB-Farbraum (Burdick, 1997, S. 23)</w:t>
        </w:r>
        <w:r>
          <w:rPr>
            <w:noProof/>
            <w:webHidden/>
          </w:rPr>
          <w:tab/>
        </w:r>
        <w:r>
          <w:rPr>
            <w:noProof/>
            <w:webHidden/>
          </w:rPr>
          <w:fldChar w:fldCharType="begin"/>
        </w:r>
        <w:r>
          <w:rPr>
            <w:noProof/>
            <w:webHidden/>
          </w:rPr>
          <w:instrText xml:space="preserve"> PAGEREF _Toc475891564 \h </w:instrText>
        </w:r>
        <w:r>
          <w:rPr>
            <w:noProof/>
            <w:webHidden/>
          </w:rPr>
        </w:r>
        <w:r>
          <w:rPr>
            <w:noProof/>
            <w:webHidden/>
          </w:rPr>
          <w:fldChar w:fldCharType="separate"/>
        </w:r>
        <w:r w:rsidR="00472B2C">
          <w:rPr>
            <w:noProof/>
            <w:webHidden/>
          </w:rPr>
          <w:t>6</w:t>
        </w:r>
        <w:r>
          <w:rPr>
            <w:noProof/>
            <w:webHidden/>
          </w:rPr>
          <w:fldChar w:fldCharType="end"/>
        </w:r>
      </w:hyperlink>
    </w:p>
    <w:p w:rsidR="00E37657" w:rsidRDefault="00E37657">
      <w:pPr>
        <w:pStyle w:val="Abbildungsverzeichnis"/>
        <w:tabs>
          <w:tab w:val="right" w:leader="dot" w:pos="8495"/>
        </w:tabs>
        <w:rPr>
          <w:rFonts w:eastAsiaTheme="minorEastAsia"/>
          <w:noProof/>
          <w:lang w:eastAsia="de-DE"/>
        </w:rPr>
      </w:pPr>
      <w:hyperlink w:anchor="_Toc475891565" w:history="1">
        <w:r w:rsidRPr="00A55A17">
          <w:rPr>
            <w:rStyle w:val="Hyperlink"/>
            <w:noProof/>
          </w:rPr>
          <w:t>Abbildung 8 - HSV-Farbraum als Zylinder (Wikipedia, 2017)</w:t>
        </w:r>
        <w:r>
          <w:rPr>
            <w:noProof/>
            <w:webHidden/>
          </w:rPr>
          <w:tab/>
        </w:r>
        <w:r>
          <w:rPr>
            <w:noProof/>
            <w:webHidden/>
          </w:rPr>
          <w:fldChar w:fldCharType="begin"/>
        </w:r>
        <w:r>
          <w:rPr>
            <w:noProof/>
            <w:webHidden/>
          </w:rPr>
          <w:instrText xml:space="preserve"> PAGEREF _Toc475891565 \h </w:instrText>
        </w:r>
        <w:r>
          <w:rPr>
            <w:noProof/>
            <w:webHidden/>
          </w:rPr>
        </w:r>
        <w:r>
          <w:rPr>
            <w:noProof/>
            <w:webHidden/>
          </w:rPr>
          <w:fldChar w:fldCharType="separate"/>
        </w:r>
        <w:r w:rsidR="00472B2C">
          <w:rPr>
            <w:noProof/>
            <w:webHidden/>
          </w:rPr>
          <w:t>6</w:t>
        </w:r>
        <w:r>
          <w:rPr>
            <w:noProof/>
            <w:webHidden/>
          </w:rPr>
          <w:fldChar w:fldCharType="end"/>
        </w:r>
      </w:hyperlink>
    </w:p>
    <w:p w:rsidR="00E37657" w:rsidRDefault="00E37657">
      <w:pPr>
        <w:pStyle w:val="Abbildungsverzeichnis"/>
        <w:tabs>
          <w:tab w:val="right" w:leader="dot" w:pos="8495"/>
        </w:tabs>
        <w:rPr>
          <w:rFonts w:eastAsiaTheme="minorEastAsia"/>
          <w:noProof/>
          <w:lang w:eastAsia="de-DE"/>
        </w:rPr>
      </w:pPr>
      <w:hyperlink w:anchor="_Toc475891566" w:history="1">
        <w:r w:rsidRPr="00A55A17">
          <w:rPr>
            <w:rStyle w:val="Hyperlink"/>
            <w:noProof/>
          </w:rPr>
          <w:t>Abbildung 9 - Graustufenbild (links oben) mit seinem Histogramm (rechts oben), Binarisierung mit globalen Schwellwerten von 110, 147 und 185 (unten, von links nach rechts) (Jähne, 2012, S. 543)</w:t>
        </w:r>
        <w:r>
          <w:rPr>
            <w:noProof/>
            <w:webHidden/>
          </w:rPr>
          <w:tab/>
        </w:r>
        <w:r>
          <w:rPr>
            <w:noProof/>
            <w:webHidden/>
          </w:rPr>
          <w:fldChar w:fldCharType="begin"/>
        </w:r>
        <w:r>
          <w:rPr>
            <w:noProof/>
            <w:webHidden/>
          </w:rPr>
          <w:instrText xml:space="preserve"> PAGEREF _Toc475891566 \h </w:instrText>
        </w:r>
        <w:r>
          <w:rPr>
            <w:noProof/>
            <w:webHidden/>
          </w:rPr>
        </w:r>
        <w:r>
          <w:rPr>
            <w:noProof/>
            <w:webHidden/>
          </w:rPr>
          <w:fldChar w:fldCharType="separate"/>
        </w:r>
        <w:r w:rsidR="00472B2C">
          <w:rPr>
            <w:noProof/>
            <w:webHidden/>
          </w:rPr>
          <w:t>7</w:t>
        </w:r>
        <w:r>
          <w:rPr>
            <w:noProof/>
            <w:webHidden/>
          </w:rPr>
          <w:fldChar w:fldCharType="end"/>
        </w:r>
      </w:hyperlink>
    </w:p>
    <w:p w:rsidR="00E37657" w:rsidRDefault="00E37657">
      <w:pPr>
        <w:pStyle w:val="Abbildungsverzeichnis"/>
        <w:tabs>
          <w:tab w:val="right" w:leader="dot" w:pos="8495"/>
        </w:tabs>
        <w:rPr>
          <w:rFonts w:eastAsiaTheme="minorEastAsia"/>
          <w:noProof/>
          <w:lang w:eastAsia="de-DE"/>
        </w:rPr>
      </w:pPr>
      <w:hyperlink w:anchor="_Toc475891567" w:history="1">
        <w:r w:rsidRPr="00A55A17">
          <w:rPr>
            <w:rStyle w:val="Hyperlink"/>
            <w:noProof/>
          </w:rPr>
          <w:t>Abbildung 10 - Anwendung eines Filters durch zeilenweises Verschieben der Filtermaske          (Jähne, 2012, S. 303)</w:t>
        </w:r>
        <w:r>
          <w:rPr>
            <w:noProof/>
            <w:webHidden/>
          </w:rPr>
          <w:tab/>
        </w:r>
        <w:r>
          <w:rPr>
            <w:noProof/>
            <w:webHidden/>
          </w:rPr>
          <w:fldChar w:fldCharType="begin"/>
        </w:r>
        <w:r>
          <w:rPr>
            <w:noProof/>
            <w:webHidden/>
          </w:rPr>
          <w:instrText xml:space="preserve"> PAGEREF _Toc475891567 \h </w:instrText>
        </w:r>
        <w:r>
          <w:rPr>
            <w:noProof/>
            <w:webHidden/>
          </w:rPr>
        </w:r>
        <w:r>
          <w:rPr>
            <w:noProof/>
            <w:webHidden/>
          </w:rPr>
          <w:fldChar w:fldCharType="separate"/>
        </w:r>
        <w:r w:rsidR="00472B2C">
          <w:rPr>
            <w:noProof/>
            <w:webHidden/>
          </w:rPr>
          <w:t>9</w:t>
        </w:r>
        <w:r>
          <w:rPr>
            <w:noProof/>
            <w:webHidden/>
          </w:rPr>
          <w:fldChar w:fldCharType="end"/>
        </w:r>
      </w:hyperlink>
    </w:p>
    <w:p w:rsidR="00E37657" w:rsidRDefault="00E37657">
      <w:pPr>
        <w:pStyle w:val="Abbildungsverzeichnis"/>
        <w:tabs>
          <w:tab w:val="right" w:leader="dot" w:pos="8495"/>
        </w:tabs>
        <w:rPr>
          <w:rFonts w:eastAsiaTheme="minorEastAsia"/>
          <w:noProof/>
          <w:lang w:eastAsia="de-DE"/>
        </w:rPr>
      </w:pPr>
      <w:hyperlink w:anchor="_Toc475891568" w:history="1">
        <w:r w:rsidRPr="00A55A17">
          <w:rPr>
            <w:rStyle w:val="Hyperlink"/>
            <w:noProof/>
          </w:rPr>
          <w:t xml:space="preserve">Abbildung 11 - Koordinatensystem der Filtermatrix </w:t>
        </w:r>
        <w:r w:rsidRPr="00A55A17">
          <w:rPr>
            <w:rStyle w:val="Hyperlink"/>
            <w:rFonts w:asciiTheme="majorHAnsi" w:hAnsiTheme="majorHAnsi"/>
            <w:i/>
            <w:noProof/>
          </w:rPr>
          <w:t xml:space="preserve">H </w:t>
        </w:r>
        <w:r w:rsidRPr="00A55A17">
          <w:rPr>
            <w:rStyle w:val="Hyperlink"/>
            <w:noProof/>
          </w:rPr>
          <w:t>mit „Hot Spot“ genanntem Ursprung in der Mitte (Burger &amp; Burge, 2015, S. 96)</w:t>
        </w:r>
        <w:r>
          <w:rPr>
            <w:noProof/>
            <w:webHidden/>
          </w:rPr>
          <w:tab/>
        </w:r>
        <w:r>
          <w:rPr>
            <w:noProof/>
            <w:webHidden/>
          </w:rPr>
          <w:fldChar w:fldCharType="begin"/>
        </w:r>
        <w:r>
          <w:rPr>
            <w:noProof/>
            <w:webHidden/>
          </w:rPr>
          <w:instrText xml:space="preserve"> PAGEREF _Toc475891568 \h </w:instrText>
        </w:r>
        <w:r>
          <w:rPr>
            <w:noProof/>
            <w:webHidden/>
          </w:rPr>
        </w:r>
        <w:r>
          <w:rPr>
            <w:noProof/>
            <w:webHidden/>
          </w:rPr>
          <w:fldChar w:fldCharType="separate"/>
        </w:r>
        <w:r w:rsidR="00472B2C">
          <w:rPr>
            <w:noProof/>
            <w:webHidden/>
          </w:rPr>
          <w:t>9</w:t>
        </w:r>
        <w:r>
          <w:rPr>
            <w:noProof/>
            <w:webHidden/>
          </w:rPr>
          <w:fldChar w:fldCharType="end"/>
        </w:r>
      </w:hyperlink>
    </w:p>
    <w:p w:rsidR="00E37657" w:rsidRDefault="00E37657">
      <w:pPr>
        <w:pStyle w:val="Abbildungsverzeichnis"/>
        <w:tabs>
          <w:tab w:val="right" w:leader="dot" w:pos="8495"/>
        </w:tabs>
        <w:rPr>
          <w:rFonts w:eastAsiaTheme="minorEastAsia"/>
          <w:noProof/>
          <w:lang w:eastAsia="de-DE"/>
        </w:rPr>
      </w:pPr>
      <w:hyperlink w:anchor="_Toc475891569" w:history="1">
        <w:r w:rsidRPr="00A55A17">
          <w:rPr>
            <w:rStyle w:val="Hyperlink"/>
            <w:noProof/>
          </w:rPr>
          <w:t xml:space="preserve">Abbildung 12 - Beispiel für einen Gaußfilter, Darstellung der Filterfunktion </w:t>
        </w:r>
        <w:r w:rsidRPr="00A55A17">
          <w:rPr>
            <w:rStyle w:val="Hyperlink"/>
            <w:rFonts w:asciiTheme="majorHAnsi" w:hAnsiTheme="majorHAnsi"/>
            <w:i/>
            <w:noProof/>
          </w:rPr>
          <w:t>H</w:t>
        </w:r>
        <w:r w:rsidRPr="00A55A17">
          <w:rPr>
            <w:rStyle w:val="Hyperlink"/>
            <w:noProof/>
          </w:rPr>
          <w:t xml:space="preserve"> als 3D-Plot (links) und als Filtermatrix (rechts) (Burger &amp; Burge, 2015, S. 103)</w:t>
        </w:r>
        <w:r>
          <w:rPr>
            <w:noProof/>
            <w:webHidden/>
          </w:rPr>
          <w:tab/>
        </w:r>
        <w:r>
          <w:rPr>
            <w:noProof/>
            <w:webHidden/>
          </w:rPr>
          <w:fldChar w:fldCharType="begin"/>
        </w:r>
        <w:r>
          <w:rPr>
            <w:noProof/>
            <w:webHidden/>
          </w:rPr>
          <w:instrText xml:space="preserve"> PAGEREF _Toc475891569 \h </w:instrText>
        </w:r>
        <w:r>
          <w:rPr>
            <w:noProof/>
            <w:webHidden/>
          </w:rPr>
        </w:r>
        <w:r>
          <w:rPr>
            <w:noProof/>
            <w:webHidden/>
          </w:rPr>
          <w:fldChar w:fldCharType="separate"/>
        </w:r>
        <w:r w:rsidR="00472B2C">
          <w:rPr>
            <w:noProof/>
            <w:webHidden/>
          </w:rPr>
          <w:t>10</w:t>
        </w:r>
        <w:r>
          <w:rPr>
            <w:noProof/>
            <w:webHidden/>
          </w:rPr>
          <w:fldChar w:fldCharType="end"/>
        </w:r>
      </w:hyperlink>
    </w:p>
    <w:p w:rsidR="00E37657" w:rsidRDefault="00E37657">
      <w:pPr>
        <w:pStyle w:val="Abbildungsverzeichnis"/>
        <w:tabs>
          <w:tab w:val="right" w:leader="dot" w:pos="8495"/>
        </w:tabs>
        <w:rPr>
          <w:rFonts w:eastAsiaTheme="minorEastAsia"/>
          <w:noProof/>
          <w:lang w:eastAsia="de-DE"/>
        </w:rPr>
      </w:pPr>
      <w:hyperlink w:anchor="_Toc475891570" w:history="1">
        <w:r w:rsidRPr="00A55A17">
          <w:rPr>
            <w:rStyle w:val="Hyperlink"/>
            <w:noProof/>
          </w:rPr>
          <w:t xml:space="preserve">Abbildung 13 - Beispiel einer Dilation auf Binärbild </w:t>
        </w:r>
        <w:r w:rsidRPr="00A55A17">
          <w:rPr>
            <w:rStyle w:val="Hyperlink"/>
            <w:rFonts w:asciiTheme="majorHAnsi" w:hAnsiTheme="majorHAnsi"/>
            <w:i/>
            <w:noProof/>
          </w:rPr>
          <w:t>I</w:t>
        </w:r>
        <w:r w:rsidRPr="00A55A17">
          <w:rPr>
            <w:rStyle w:val="Hyperlink"/>
            <w:noProof/>
          </w:rPr>
          <w:t xml:space="preserve"> mit Strukturelement </w:t>
        </w:r>
        <w:r w:rsidRPr="00A55A17">
          <w:rPr>
            <w:rStyle w:val="Hyperlink"/>
            <w:rFonts w:asciiTheme="majorHAnsi" w:hAnsiTheme="majorHAnsi"/>
            <w:i/>
            <w:noProof/>
          </w:rPr>
          <w:t>H</w:t>
        </w:r>
        <w:r w:rsidRPr="00A55A17">
          <w:rPr>
            <w:rStyle w:val="Hyperlink"/>
            <w:noProof/>
          </w:rPr>
          <w:t xml:space="preserve"> (Mitte) und dem Ergebnisbild            </w:t>
        </w:r>
        <w:r w:rsidRPr="00A55A17">
          <w:rPr>
            <w:rStyle w:val="Hyperlink"/>
            <w:rFonts w:asciiTheme="majorHAnsi" w:hAnsiTheme="majorHAnsi"/>
            <w:i/>
            <w:noProof/>
          </w:rPr>
          <w:t xml:space="preserve">I </w:t>
        </w:r>
        <w:r w:rsidRPr="00A55A17">
          <w:rPr>
            <w:rStyle w:val="Hyperlink"/>
            <w:rFonts w:ascii="Cambria Math" w:hAnsi="Cambria Math" w:cs="Cambria Math"/>
            <w:noProof/>
            <w:shd w:val="clear" w:color="auto" w:fill="FFFFFF"/>
          </w:rPr>
          <w:t>⊕</w:t>
        </w:r>
        <w:r w:rsidRPr="00A55A17">
          <w:rPr>
            <w:rStyle w:val="Hyperlink"/>
            <w:rFonts w:asciiTheme="majorHAnsi" w:hAnsiTheme="majorHAnsi"/>
            <w:i/>
            <w:noProof/>
          </w:rPr>
          <w:t xml:space="preserve"> H</w:t>
        </w:r>
        <w:r w:rsidRPr="00A55A17">
          <w:rPr>
            <w:rStyle w:val="Hyperlink"/>
            <w:noProof/>
          </w:rPr>
          <w:t xml:space="preserve"> (rechts), Elemente mit dem Wert 1 sind mit • markiert, die Ursprünge der jeweiligen Koordinatensysteme sind rot markiert. (Burger &amp; Burge, 2015, S. 196)</w:t>
        </w:r>
        <w:r>
          <w:rPr>
            <w:noProof/>
            <w:webHidden/>
          </w:rPr>
          <w:tab/>
        </w:r>
        <w:r>
          <w:rPr>
            <w:noProof/>
            <w:webHidden/>
          </w:rPr>
          <w:fldChar w:fldCharType="begin"/>
        </w:r>
        <w:r>
          <w:rPr>
            <w:noProof/>
            <w:webHidden/>
          </w:rPr>
          <w:instrText xml:space="preserve"> PAGEREF _Toc475891570 \h </w:instrText>
        </w:r>
        <w:r>
          <w:rPr>
            <w:noProof/>
            <w:webHidden/>
          </w:rPr>
        </w:r>
        <w:r>
          <w:rPr>
            <w:noProof/>
            <w:webHidden/>
          </w:rPr>
          <w:fldChar w:fldCharType="separate"/>
        </w:r>
        <w:r w:rsidR="00472B2C">
          <w:rPr>
            <w:noProof/>
            <w:webHidden/>
          </w:rPr>
          <w:t>11</w:t>
        </w:r>
        <w:r>
          <w:rPr>
            <w:noProof/>
            <w:webHidden/>
          </w:rPr>
          <w:fldChar w:fldCharType="end"/>
        </w:r>
      </w:hyperlink>
    </w:p>
    <w:p w:rsidR="00E37657" w:rsidRDefault="00E37657">
      <w:pPr>
        <w:pStyle w:val="Abbildungsverzeichnis"/>
        <w:tabs>
          <w:tab w:val="right" w:leader="dot" w:pos="8495"/>
        </w:tabs>
        <w:rPr>
          <w:rFonts w:eastAsiaTheme="minorEastAsia"/>
          <w:noProof/>
          <w:lang w:eastAsia="de-DE"/>
        </w:rPr>
      </w:pPr>
      <w:hyperlink w:anchor="_Toc475891571" w:history="1">
        <w:r w:rsidRPr="00A55A17">
          <w:rPr>
            <w:rStyle w:val="Hyperlink"/>
            <w:noProof/>
          </w:rPr>
          <w:t>Abbildung 14 - Originalbild (links) nach Ausführung von Opening (Mitte) beziehungsweise Closing (rechts) mit Strukturelementen der Dimension 3 x 3 (nach Jähne, 2012, S. 561, 562)</w:t>
        </w:r>
        <w:r>
          <w:rPr>
            <w:noProof/>
            <w:webHidden/>
          </w:rPr>
          <w:tab/>
        </w:r>
        <w:r>
          <w:rPr>
            <w:noProof/>
            <w:webHidden/>
          </w:rPr>
          <w:fldChar w:fldCharType="begin"/>
        </w:r>
        <w:r>
          <w:rPr>
            <w:noProof/>
            <w:webHidden/>
          </w:rPr>
          <w:instrText xml:space="preserve"> PAGEREF _Toc475891571 \h </w:instrText>
        </w:r>
        <w:r>
          <w:rPr>
            <w:noProof/>
            <w:webHidden/>
          </w:rPr>
        </w:r>
        <w:r>
          <w:rPr>
            <w:noProof/>
            <w:webHidden/>
          </w:rPr>
          <w:fldChar w:fldCharType="separate"/>
        </w:r>
        <w:r w:rsidR="00472B2C">
          <w:rPr>
            <w:noProof/>
            <w:webHidden/>
          </w:rPr>
          <w:t>12</w:t>
        </w:r>
        <w:r>
          <w:rPr>
            <w:noProof/>
            <w:webHidden/>
          </w:rPr>
          <w:fldChar w:fldCharType="end"/>
        </w:r>
      </w:hyperlink>
    </w:p>
    <w:p w:rsidR="00E37657" w:rsidRDefault="00E37657">
      <w:pPr>
        <w:pStyle w:val="Abbildungsverzeichnis"/>
        <w:tabs>
          <w:tab w:val="right" w:leader="dot" w:pos="8495"/>
        </w:tabs>
        <w:rPr>
          <w:rFonts w:eastAsiaTheme="minorEastAsia"/>
          <w:noProof/>
          <w:lang w:eastAsia="de-DE"/>
        </w:rPr>
      </w:pPr>
      <w:hyperlink w:anchor="_Toc475891572" w:history="1">
        <w:r w:rsidRPr="00A55A17">
          <w:rPr>
            <w:rStyle w:val="Hyperlink"/>
            <w:noProof/>
          </w:rPr>
          <w:t>Abbildung 15 - funktionale Struktur eines Klassifikators (nach Ertel, 2016, S. 194)</w:t>
        </w:r>
        <w:r>
          <w:rPr>
            <w:noProof/>
            <w:webHidden/>
          </w:rPr>
          <w:tab/>
        </w:r>
        <w:r>
          <w:rPr>
            <w:noProof/>
            <w:webHidden/>
          </w:rPr>
          <w:fldChar w:fldCharType="begin"/>
        </w:r>
        <w:r>
          <w:rPr>
            <w:noProof/>
            <w:webHidden/>
          </w:rPr>
          <w:instrText xml:space="preserve"> PAGEREF _Toc475891572 \h </w:instrText>
        </w:r>
        <w:r>
          <w:rPr>
            <w:noProof/>
            <w:webHidden/>
          </w:rPr>
        </w:r>
        <w:r>
          <w:rPr>
            <w:noProof/>
            <w:webHidden/>
          </w:rPr>
          <w:fldChar w:fldCharType="separate"/>
        </w:r>
        <w:r w:rsidR="00472B2C">
          <w:rPr>
            <w:noProof/>
            <w:webHidden/>
          </w:rPr>
          <w:t>13</w:t>
        </w:r>
        <w:r>
          <w:rPr>
            <w:noProof/>
            <w:webHidden/>
          </w:rPr>
          <w:fldChar w:fldCharType="end"/>
        </w:r>
      </w:hyperlink>
    </w:p>
    <w:p w:rsidR="00E37657" w:rsidRDefault="00E37657">
      <w:pPr>
        <w:pStyle w:val="Abbildungsverzeichnis"/>
        <w:tabs>
          <w:tab w:val="right" w:leader="dot" w:pos="8495"/>
        </w:tabs>
        <w:rPr>
          <w:rFonts w:eastAsiaTheme="minorEastAsia"/>
          <w:noProof/>
          <w:lang w:eastAsia="de-DE"/>
        </w:rPr>
      </w:pPr>
      <w:hyperlink w:anchor="_Toc475891573" w:history="1">
        <w:r w:rsidRPr="00A55A17">
          <w:rPr>
            <w:rStyle w:val="Hyperlink"/>
            <w:noProof/>
          </w:rPr>
          <w:t>Abbildung 16 - verschieden komplexe Entscheidungsgrenzen in einem zweidimensionalen Featureraum zur Unterscheidung zwischen zwei Klassen - Lachs („salmon“, schwarze Punkte) und Wolfsbarsch („sea bass“, rote Punkte) - anhand zweier gegenübergestellter Merkmale - Breite („width“) und Helligkeit („lightness“) (nach Duda, Hart, &amp; Stork, 2001, S. 5, 6)</w:t>
        </w:r>
        <w:r>
          <w:rPr>
            <w:noProof/>
            <w:webHidden/>
          </w:rPr>
          <w:tab/>
        </w:r>
        <w:r>
          <w:rPr>
            <w:noProof/>
            <w:webHidden/>
          </w:rPr>
          <w:fldChar w:fldCharType="begin"/>
        </w:r>
        <w:r>
          <w:rPr>
            <w:noProof/>
            <w:webHidden/>
          </w:rPr>
          <w:instrText xml:space="preserve"> PAGEREF _Toc475891573 \h </w:instrText>
        </w:r>
        <w:r>
          <w:rPr>
            <w:noProof/>
            <w:webHidden/>
          </w:rPr>
        </w:r>
        <w:r>
          <w:rPr>
            <w:noProof/>
            <w:webHidden/>
          </w:rPr>
          <w:fldChar w:fldCharType="separate"/>
        </w:r>
        <w:r w:rsidR="00472B2C">
          <w:rPr>
            <w:noProof/>
            <w:webHidden/>
          </w:rPr>
          <w:t>14</w:t>
        </w:r>
        <w:r>
          <w:rPr>
            <w:noProof/>
            <w:webHidden/>
          </w:rPr>
          <w:fldChar w:fldCharType="end"/>
        </w:r>
      </w:hyperlink>
    </w:p>
    <w:p w:rsidR="00E37657" w:rsidRDefault="00E37657">
      <w:pPr>
        <w:pStyle w:val="Abbildungsverzeichnis"/>
        <w:tabs>
          <w:tab w:val="right" w:leader="dot" w:pos="8495"/>
        </w:tabs>
        <w:rPr>
          <w:rFonts w:eastAsiaTheme="minorEastAsia"/>
          <w:noProof/>
          <w:lang w:eastAsia="de-DE"/>
        </w:rPr>
      </w:pPr>
      <w:hyperlink w:anchor="_Toc475891574" w:history="1">
        <w:r w:rsidRPr="00A55A17">
          <w:rPr>
            <w:rStyle w:val="Hyperlink"/>
            <w:noProof/>
          </w:rPr>
          <w:t>Abbildung 17 - Schema des Entwerfens eines Systems zur Mustererkennung und Klassifizierung                           (nach Duda u. a., 2001, S. 14)</w:t>
        </w:r>
        <w:r>
          <w:rPr>
            <w:noProof/>
            <w:webHidden/>
          </w:rPr>
          <w:tab/>
        </w:r>
        <w:r>
          <w:rPr>
            <w:noProof/>
            <w:webHidden/>
          </w:rPr>
          <w:fldChar w:fldCharType="begin"/>
        </w:r>
        <w:r>
          <w:rPr>
            <w:noProof/>
            <w:webHidden/>
          </w:rPr>
          <w:instrText xml:space="preserve"> PAGEREF _Toc475891574 \h </w:instrText>
        </w:r>
        <w:r>
          <w:rPr>
            <w:noProof/>
            <w:webHidden/>
          </w:rPr>
        </w:r>
        <w:r>
          <w:rPr>
            <w:noProof/>
            <w:webHidden/>
          </w:rPr>
          <w:fldChar w:fldCharType="separate"/>
        </w:r>
        <w:r w:rsidR="00472B2C">
          <w:rPr>
            <w:noProof/>
            <w:webHidden/>
          </w:rPr>
          <w:t>15</w:t>
        </w:r>
        <w:r>
          <w:rPr>
            <w:noProof/>
            <w:webHidden/>
          </w:rPr>
          <w:fldChar w:fldCharType="end"/>
        </w:r>
      </w:hyperlink>
    </w:p>
    <w:p w:rsidR="00E37657" w:rsidRDefault="00E37657">
      <w:pPr>
        <w:pStyle w:val="Abbildungsverzeichnis"/>
        <w:tabs>
          <w:tab w:val="right" w:leader="dot" w:pos="8495"/>
        </w:tabs>
        <w:rPr>
          <w:rFonts w:eastAsiaTheme="minorEastAsia"/>
          <w:noProof/>
          <w:lang w:eastAsia="de-DE"/>
        </w:rPr>
      </w:pPr>
      <w:hyperlink w:anchor="_Toc475891575" w:history="1">
        <w:r w:rsidRPr="00A55A17">
          <w:rPr>
            <w:rStyle w:val="Hyperlink"/>
            <w:noProof/>
          </w:rPr>
          <w:t>Abbildung 18 - die zwei Klassen R</w:t>
        </w:r>
        <w:r w:rsidRPr="00A55A17">
          <w:rPr>
            <w:rStyle w:val="Hyperlink"/>
            <w:noProof/>
            <w:vertAlign w:val="subscript"/>
          </w:rPr>
          <w:t>1</w:t>
        </w:r>
        <w:r w:rsidRPr="00A55A17">
          <w:rPr>
            <w:rStyle w:val="Hyperlink"/>
            <w:noProof/>
          </w:rPr>
          <w:t xml:space="preserve"> und R</w:t>
        </w:r>
        <w:r w:rsidRPr="00A55A17">
          <w:rPr>
            <w:rStyle w:val="Hyperlink"/>
            <w:noProof/>
            <w:vertAlign w:val="subscript"/>
          </w:rPr>
          <w:t>2</w:t>
        </w:r>
        <w:r w:rsidRPr="00A55A17">
          <w:rPr>
            <w:rStyle w:val="Hyperlink"/>
            <w:noProof/>
          </w:rPr>
          <w:t xml:space="preserve"> trennende optimale Hyperebene („hyperplane“) mit ihren Support-Vektoren (hervorgehobene Punkte) und dem Rand (zwischen Support-Vektoren und Hyperebene)</w:t>
        </w:r>
        <w:r>
          <w:rPr>
            <w:noProof/>
            <w:webHidden/>
          </w:rPr>
          <w:tab/>
        </w:r>
        <w:r>
          <w:rPr>
            <w:noProof/>
            <w:webHidden/>
          </w:rPr>
          <w:fldChar w:fldCharType="begin"/>
        </w:r>
        <w:r>
          <w:rPr>
            <w:noProof/>
            <w:webHidden/>
          </w:rPr>
          <w:instrText xml:space="preserve"> PAGEREF _Toc475891575 \h </w:instrText>
        </w:r>
        <w:r>
          <w:rPr>
            <w:noProof/>
            <w:webHidden/>
          </w:rPr>
        </w:r>
        <w:r>
          <w:rPr>
            <w:noProof/>
            <w:webHidden/>
          </w:rPr>
          <w:fldChar w:fldCharType="separate"/>
        </w:r>
        <w:r w:rsidR="00472B2C">
          <w:rPr>
            <w:noProof/>
            <w:webHidden/>
          </w:rPr>
          <w:t>16</w:t>
        </w:r>
        <w:r>
          <w:rPr>
            <w:noProof/>
            <w:webHidden/>
          </w:rPr>
          <w:fldChar w:fldCharType="end"/>
        </w:r>
      </w:hyperlink>
    </w:p>
    <w:p w:rsidR="00E37657" w:rsidRDefault="00E37657">
      <w:pPr>
        <w:pStyle w:val="Abbildungsverzeichnis"/>
        <w:tabs>
          <w:tab w:val="right" w:leader="dot" w:pos="8495"/>
        </w:tabs>
        <w:rPr>
          <w:rFonts w:eastAsiaTheme="minorEastAsia"/>
          <w:noProof/>
          <w:lang w:eastAsia="de-DE"/>
        </w:rPr>
      </w:pPr>
      <w:hyperlink w:anchor="_Toc475891576" w:history="1">
        <w:r w:rsidRPr="00A55A17">
          <w:rPr>
            <w:rStyle w:val="Hyperlink"/>
            <w:noProof/>
          </w:rPr>
          <w:t>Abbildung 19 - schematische Darstellung von zwei biologischen Neuronen (nach Keller, Liu, &amp; Fogel, 2016, S. 8)</w:t>
        </w:r>
        <w:r>
          <w:rPr>
            <w:noProof/>
            <w:webHidden/>
          </w:rPr>
          <w:tab/>
        </w:r>
        <w:r>
          <w:rPr>
            <w:noProof/>
            <w:webHidden/>
          </w:rPr>
          <w:fldChar w:fldCharType="begin"/>
        </w:r>
        <w:r>
          <w:rPr>
            <w:noProof/>
            <w:webHidden/>
          </w:rPr>
          <w:instrText xml:space="preserve"> PAGEREF _Toc475891576 \h </w:instrText>
        </w:r>
        <w:r>
          <w:rPr>
            <w:noProof/>
            <w:webHidden/>
          </w:rPr>
        </w:r>
        <w:r>
          <w:rPr>
            <w:noProof/>
            <w:webHidden/>
          </w:rPr>
          <w:fldChar w:fldCharType="separate"/>
        </w:r>
        <w:r w:rsidR="00472B2C">
          <w:rPr>
            <w:noProof/>
            <w:webHidden/>
          </w:rPr>
          <w:t>17</w:t>
        </w:r>
        <w:r>
          <w:rPr>
            <w:noProof/>
            <w:webHidden/>
          </w:rPr>
          <w:fldChar w:fldCharType="end"/>
        </w:r>
      </w:hyperlink>
    </w:p>
    <w:p w:rsidR="00E37657" w:rsidRDefault="00E37657">
      <w:pPr>
        <w:pStyle w:val="Abbildungsverzeichnis"/>
        <w:tabs>
          <w:tab w:val="right" w:leader="dot" w:pos="8495"/>
        </w:tabs>
        <w:rPr>
          <w:rFonts w:eastAsiaTheme="minorEastAsia"/>
          <w:noProof/>
          <w:lang w:eastAsia="de-DE"/>
        </w:rPr>
      </w:pPr>
      <w:hyperlink w:anchor="_Toc475891577" w:history="1">
        <w:r w:rsidRPr="00A55A17">
          <w:rPr>
            <w:rStyle w:val="Hyperlink"/>
            <w:noProof/>
          </w:rPr>
          <w:t>Abbildung 20 - schematische Darstellung von zwei künstlichen Neuronen mit Eingabe- und Ausgabesignalen (Keller u. a., 2016, S. 8)</w:t>
        </w:r>
        <w:r>
          <w:rPr>
            <w:noProof/>
            <w:webHidden/>
          </w:rPr>
          <w:tab/>
        </w:r>
        <w:r>
          <w:rPr>
            <w:noProof/>
            <w:webHidden/>
          </w:rPr>
          <w:fldChar w:fldCharType="begin"/>
        </w:r>
        <w:r>
          <w:rPr>
            <w:noProof/>
            <w:webHidden/>
          </w:rPr>
          <w:instrText xml:space="preserve"> PAGEREF _Toc475891577 \h </w:instrText>
        </w:r>
        <w:r>
          <w:rPr>
            <w:noProof/>
            <w:webHidden/>
          </w:rPr>
        </w:r>
        <w:r>
          <w:rPr>
            <w:noProof/>
            <w:webHidden/>
          </w:rPr>
          <w:fldChar w:fldCharType="separate"/>
        </w:r>
        <w:r w:rsidR="00472B2C">
          <w:rPr>
            <w:noProof/>
            <w:webHidden/>
          </w:rPr>
          <w:t>17</w:t>
        </w:r>
        <w:r>
          <w:rPr>
            <w:noProof/>
            <w:webHidden/>
          </w:rPr>
          <w:fldChar w:fldCharType="end"/>
        </w:r>
      </w:hyperlink>
    </w:p>
    <w:p w:rsidR="00E37657" w:rsidRDefault="00E37657">
      <w:pPr>
        <w:pStyle w:val="Abbildungsverzeichnis"/>
        <w:tabs>
          <w:tab w:val="right" w:leader="dot" w:pos="8495"/>
        </w:tabs>
        <w:rPr>
          <w:rFonts w:eastAsiaTheme="minorEastAsia"/>
          <w:noProof/>
          <w:lang w:eastAsia="de-DE"/>
        </w:rPr>
      </w:pPr>
      <w:hyperlink w:anchor="_Toc475891578" w:history="1">
        <w:r w:rsidRPr="00A55A17">
          <w:rPr>
            <w:rStyle w:val="Hyperlink"/>
            <w:noProof/>
          </w:rPr>
          <w:t>Abbildung 21 - Aktivierungsfunktionen von links nach rechts: Schwellwertfunktion, logistische Funktion, hyberbolischer Tangens (nach Keller u. a., 2016, S. 28, 29, 30)</w:t>
        </w:r>
        <w:r>
          <w:rPr>
            <w:noProof/>
            <w:webHidden/>
          </w:rPr>
          <w:tab/>
        </w:r>
        <w:r>
          <w:rPr>
            <w:noProof/>
            <w:webHidden/>
          </w:rPr>
          <w:fldChar w:fldCharType="begin"/>
        </w:r>
        <w:r>
          <w:rPr>
            <w:noProof/>
            <w:webHidden/>
          </w:rPr>
          <w:instrText xml:space="preserve"> PAGEREF _Toc475891578 \h </w:instrText>
        </w:r>
        <w:r>
          <w:rPr>
            <w:noProof/>
            <w:webHidden/>
          </w:rPr>
        </w:r>
        <w:r>
          <w:rPr>
            <w:noProof/>
            <w:webHidden/>
          </w:rPr>
          <w:fldChar w:fldCharType="separate"/>
        </w:r>
        <w:r w:rsidR="00472B2C">
          <w:rPr>
            <w:noProof/>
            <w:webHidden/>
          </w:rPr>
          <w:t>18</w:t>
        </w:r>
        <w:r>
          <w:rPr>
            <w:noProof/>
            <w:webHidden/>
          </w:rPr>
          <w:fldChar w:fldCharType="end"/>
        </w:r>
      </w:hyperlink>
    </w:p>
    <w:p w:rsidR="00E37657" w:rsidRDefault="00E37657">
      <w:pPr>
        <w:pStyle w:val="Abbildungsverzeichnis"/>
        <w:tabs>
          <w:tab w:val="right" w:leader="dot" w:pos="8495"/>
        </w:tabs>
        <w:rPr>
          <w:rFonts w:eastAsiaTheme="minorEastAsia"/>
          <w:noProof/>
          <w:lang w:eastAsia="de-DE"/>
        </w:rPr>
      </w:pPr>
      <w:hyperlink w:anchor="_Toc475891579" w:history="1">
        <w:r w:rsidRPr="00A55A17">
          <w:rPr>
            <w:rStyle w:val="Hyperlink"/>
            <w:noProof/>
          </w:rPr>
          <w:t>Abbildung 22 -Schema eines Multilayer-Perceptron mit zwei versteckten Schichten („hidden layer“), der Eingabeschicht („input layer“) und der Ausgabeschicht („output layer“). Das Eingangssignal („input signal“) wird vorwärts durch das Netz propagiert, mit dem  Ausgangssignal  („output signal“) als Ergebnis (Keller u. a., 2016, S. 36)</w:t>
        </w:r>
        <w:r>
          <w:rPr>
            <w:noProof/>
            <w:webHidden/>
          </w:rPr>
          <w:tab/>
        </w:r>
        <w:r>
          <w:rPr>
            <w:noProof/>
            <w:webHidden/>
          </w:rPr>
          <w:fldChar w:fldCharType="begin"/>
        </w:r>
        <w:r>
          <w:rPr>
            <w:noProof/>
            <w:webHidden/>
          </w:rPr>
          <w:instrText xml:space="preserve"> PAGEREF _Toc475891579 \h </w:instrText>
        </w:r>
        <w:r>
          <w:rPr>
            <w:noProof/>
            <w:webHidden/>
          </w:rPr>
        </w:r>
        <w:r>
          <w:rPr>
            <w:noProof/>
            <w:webHidden/>
          </w:rPr>
          <w:fldChar w:fldCharType="separate"/>
        </w:r>
        <w:r w:rsidR="00472B2C">
          <w:rPr>
            <w:noProof/>
            <w:webHidden/>
          </w:rPr>
          <w:t>19</w:t>
        </w:r>
        <w:r>
          <w:rPr>
            <w:noProof/>
            <w:webHidden/>
          </w:rPr>
          <w:fldChar w:fldCharType="end"/>
        </w:r>
      </w:hyperlink>
    </w:p>
    <w:p w:rsidR="00E37657" w:rsidRDefault="00E37657">
      <w:pPr>
        <w:pStyle w:val="Abbildungsverzeichnis"/>
        <w:tabs>
          <w:tab w:val="right" w:leader="dot" w:pos="8495"/>
        </w:tabs>
        <w:rPr>
          <w:rFonts w:eastAsiaTheme="minorEastAsia"/>
          <w:noProof/>
          <w:lang w:eastAsia="de-DE"/>
        </w:rPr>
      </w:pPr>
      <w:hyperlink w:anchor="_Toc475891580" w:history="1">
        <w:r w:rsidRPr="00A55A17">
          <w:rPr>
            <w:rStyle w:val="Hyperlink"/>
            <w:noProof/>
          </w:rPr>
          <w:t xml:space="preserve">Abbildung 23 - k-Means mit zwei zu bildenden Clustern (hellgrau und schwarz) nach der Initialisierung (links) und nach </w:t>
        </w:r>
        <w:r w:rsidRPr="00A55A17">
          <w:rPr>
            <w:rStyle w:val="Hyperlink"/>
            <w:rFonts w:asciiTheme="majorHAnsi" w:hAnsiTheme="majorHAnsi"/>
            <w:i/>
            <w:noProof/>
          </w:rPr>
          <w:t>t</w:t>
        </w:r>
        <w:r w:rsidRPr="00A55A17">
          <w:rPr>
            <w:rStyle w:val="Hyperlink"/>
            <w:noProof/>
          </w:rPr>
          <w:t xml:space="preserve"> Iterationen (ab 2. von links). Die Zuordnung der Datenpunkte zu den Clusterzentren (Kreise) ist durch die Graustufe (hellgrau oder schwarz) codiert. (Ertel, 2016, S. 247)</w:t>
        </w:r>
        <w:r>
          <w:rPr>
            <w:noProof/>
            <w:webHidden/>
          </w:rPr>
          <w:tab/>
        </w:r>
        <w:r>
          <w:rPr>
            <w:noProof/>
            <w:webHidden/>
          </w:rPr>
          <w:fldChar w:fldCharType="begin"/>
        </w:r>
        <w:r>
          <w:rPr>
            <w:noProof/>
            <w:webHidden/>
          </w:rPr>
          <w:instrText xml:space="preserve"> PAGEREF _Toc475891580 \h </w:instrText>
        </w:r>
        <w:r>
          <w:rPr>
            <w:noProof/>
            <w:webHidden/>
          </w:rPr>
        </w:r>
        <w:r>
          <w:rPr>
            <w:noProof/>
            <w:webHidden/>
          </w:rPr>
          <w:fldChar w:fldCharType="separate"/>
        </w:r>
        <w:r w:rsidR="00472B2C">
          <w:rPr>
            <w:noProof/>
            <w:webHidden/>
          </w:rPr>
          <w:t>21</w:t>
        </w:r>
        <w:r>
          <w:rPr>
            <w:noProof/>
            <w:webHidden/>
          </w:rPr>
          <w:fldChar w:fldCharType="end"/>
        </w:r>
      </w:hyperlink>
    </w:p>
    <w:p w:rsidR="00C54E4E" w:rsidRDefault="001012D7" w:rsidP="00A41C04">
      <w:pPr>
        <w:spacing w:before="240"/>
      </w:pPr>
      <w:r>
        <w:rPr>
          <w:b/>
          <w:bCs/>
          <w:noProof/>
        </w:rPr>
        <w:fldChar w:fldCharType="end"/>
      </w:r>
    </w:p>
    <w:p w:rsidR="003F18C9" w:rsidRDefault="00862B31" w:rsidP="003F18C9">
      <w:pPr>
        <w:pStyle w:val="berschrift1"/>
        <w:numPr>
          <w:ilvl w:val="0"/>
          <w:numId w:val="15"/>
        </w:numPr>
        <w:ind w:left="284" w:hanging="284"/>
      </w:pPr>
      <w:bookmarkStart w:id="130" w:name="_Toc475891555"/>
      <w:r>
        <w:t>Tabellenverzeichnis</w:t>
      </w:r>
      <w:bookmarkEnd w:id="130"/>
    </w:p>
    <w:p w:rsidR="003F18C9" w:rsidRDefault="00C57897" w:rsidP="00A41C04">
      <w:pPr>
        <w:spacing w:before="240"/>
      </w:pPr>
      <w:r>
        <w:fldChar w:fldCharType="begin"/>
      </w:r>
      <w:r>
        <w:instrText xml:space="preserve"> TOC \h \z \c "Tabelle" </w:instrText>
      </w:r>
      <w:r>
        <w:fldChar w:fldCharType="separate"/>
      </w:r>
      <w:r w:rsidR="00472B2C">
        <w:rPr>
          <w:b/>
          <w:bCs/>
          <w:noProof/>
        </w:rPr>
        <w:t>Es konnten keine Einträge für ein Abbildungsverzeichnis gefunden werden.</w:t>
      </w:r>
      <w:r>
        <w:rPr>
          <w:b/>
          <w:bCs/>
          <w:noProof/>
        </w:rPr>
        <w:fldChar w:fldCharType="end"/>
      </w:r>
    </w:p>
    <w:p w:rsidR="00F86239" w:rsidRDefault="00F86239" w:rsidP="00F86239">
      <w:pPr>
        <w:pStyle w:val="berschrift1"/>
        <w:numPr>
          <w:ilvl w:val="0"/>
          <w:numId w:val="15"/>
        </w:numPr>
        <w:ind w:left="284" w:hanging="284"/>
      </w:pPr>
      <w:bookmarkStart w:id="131" w:name="_Toc475891556"/>
      <w:bookmarkEnd w:id="5"/>
      <w:bookmarkEnd w:id="6"/>
      <w:bookmarkEnd w:id="7"/>
      <w:r>
        <w:t>Codelistings</w:t>
      </w:r>
      <w:bookmarkEnd w:id="131"/>
    </w:p>
    <w:p w:rsidR="005674EF" w:rsidRDefault="00C57897" w:rsidP="00B07883">
      <w:pPr>
        <w:jc w:val="left"/>
        <w:rPr>
          <w:b/>
          <w:bCs/>
          <w:noProof/>
        </w:rPr>
      </w:pPr>
      <w:r>
        <w:fldChar w:fldCharType="begin"/>
      </w:r>
      <w:r>
        <w:instrText xml:space="preserve"> TOC \h \z \c "Codelisting" </w:instrText>
      </w:r>
      <w:r>
        <w:fldChar w:fldCharType="separate"/>
      </w:r>
      <w:r w:rsidR="00472B2C">
        <w:rPr>
          <w:b/>
          <w:bCs/>
          <w:noProof/>
        </w:rPr>
        <w:t>Es konnten keine Einträge für ein Abbildungsverzeichnis gefunden werden.</w:t>
      </w:r>
      <w:r>
        <w:rPr>
          <w:b/>
          <w:bCs/>
          <w:noProof/>
        </w:rPr>
        <w:fldChar w:fldCharType="end"/>
      </w: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AA143E" w:rsidRPr="006F1D98" w:rsidRDefault="00AA143E" w:rsidP="007E6470">
      <w:pPr>
        <w:pStyle w:val="Inhaltsverzeichnisberschrift"/>
        <w:numPr>
          <w:ilvl w:val="0"/>
          <w:numId w:val="15"/>
        </w:numPr>
        <w:ind w:left="426"/>
      </w:pPr>
      <w:r>
        <w:t>Literaturverzeichnis</w:t>
      </w:r>
    </w:p>
    <w:p w:rsidR="00D43DB4" w:rsidRPr="00D43DB4" w:rsidRDefault="007E6470" w:rsidP="00D43DB4">
      <w:pPr>
        <w:widowControl w:val="0"/>
        <w:autoSpaceDE w:val="0"/>
        <w:autoSpaceDN w:val="0"/>
        <w:adjustRightInd w:val="0"/>
        <w:ind w:left="480" w:hanging="480"/>
        <w:rPr>
          <w:rFonts w:ascii="Calibri" w:hAnsi="Calibri" w:cs="Times New Roman"/>
          <w:noProof/>
          <w:szCs w:val="24"/>
        </w:rPr>
      </w:pPr>
      <w:r>
        <w:rPr>
          <w:b/>
          <w:bCs/>
          <w:noProof/>
        </w:rPr>
        <w:fldChar w:fldCharType="begin" w:fldLock="1"/>
      </w:r>
      <w:r>
        <w:rPr>
          <w:b/>
          <w:bCs/>
          <w:noProof/>
        </w:rPr>
        <w:instrText xml:space="preserve">ADDIN Mendeley Bibliography CSL_BIBLIOGRAPHY </w:instrText>
      </w:r>
      <w:r>
        <w:rPr>
          <w:b/>
          <w:bCs/>
          <w:noProof/>
        </w:rPr>
        <w:fldChar w:fldCharType="separate"/>
      </w:r>
      <w:r w:rsidR="00D43DB4" w:rsidRPr="00D43DB4">
        <w:rPr>
          <w:rFonts w:ascii="Calibri" w:hAnsi="Calibri" w:cs="Times New Roman"/>
          <w:noProof/>
          <w:szCs w:val="24"/>
        </w:rPr>
        <w:t xml:space="preserve">Bishop, C. M. (2006). </w:t>
      </w:r>
      <w:r w:rsidR="00D43DB4" w:rsidRPr="00D43DB4">
        <w:rPr>
          <w:rFonts w:ascii="Calibri" w:hAnsi="Calibri" w:cs="Times New Roman"/>
          <w:i/>
          <w:iCs/>
          <w:noProof/>
          <w:szCs w:val="24"/>
        </w:rPr>
        <w:t>Pattern Recognition and Machine Learning</w:t>
      </w:r>
      <w:r w:rsidR="00D43DB4" w:rsidRPr="00D43DB4">
        <w:rPr>
          <w:rFonts w:ascii="Calibri" w:hAnsi="Calibri" w:cs="Times New Roman"/>
          <w:noProof/>
          <w:szCs w:val="24"/>
        </w:rPr>
        <w:t>. New York: Springer Science+Business Media.</w:t>
      </w:r>
    </w:p>
    <w:p w:rsidR="00D43DB4" w:rsidRPr="00D43DB4" w:rsidRDefault="00D43DB4" w:rsidP="00D43DB4">
      <w:pPr>
        <w:widowControl w:val="0"/>
        <w:autoSpaceDE w:val="0"/>
        <w:autoSpaceDN w:val="0"/>
        <w:adjustRightInd w:val="0"/>
        <w:ind w:left="480" w:hanging="480"/>
        <w:rPr>
          <w:rFonts w:ascii="Calibri" w:hAnsi="Calibri" w:cs="Times New Roman"/>
          <w:noProof/>
          <w:szCs w:val="24"/>
        </w:rPr>
      </w:pPr>
      <w:r w:rsidRPr="00D43DB4">
        <w:rPr>
          <w:rFonts w:ascii="Calibri" w:hAnsi="Calibri" w:cs="Times New Roman"/>
          <w:noProof/>
          <w:szCs w:val="24"/>
        </w:rPr>
        <w:t xml:space="preserve">Burdick, H. E. (1997). </w:t>
      </w:r>
      <w:r w:rsidRPr="00D43DB4">
        <w:rPr>
          <w:rFonts w:ascii="Calibri" w:hAnsi="Calibri" w:cs="Times New Roman"/>
          <w:i/>
          <w:iCs/>
          <w:noProof/>
          <w:szCs w:val="24"/>
        </w:rPr>
        <w:t>Digital Imaging- Theory and Applications</w:t>
      </w:r>
      <w:r w:rsidRPr="00D43DB4">
        <w:rPr>
          <w:rFonts w:ascii="Calibri" w:hAnsi="Calibri" w:cs="Times New Roman"/>
          <w:noProof/>
          <w:szCs w:val="24"/>
        </w:rPr>
        <w:t>. New York: McGraw-Hill.</w:t>
      </w:r>
    </w:p>
    <w:p w:rsidR="00D43DB4" w:rsidRPr="00D43DB4" w:rsidRDefault="00D43DB4" w:rsidP="00D43DB4">
      <w:pPr>
        <w:widowControl w:val="0"/>
        <w:autoSpaceDE w:val="0"/>
        <w:autoSpaceDN w:val="0"/>
        <w:adjustRightInd w:val="0"/>
        <w:ind w:left="480" w:hanging="480"/>
        <w:rPr>
          <w:rFonts w:ascii="Calibri" w:hAnsi="Calibri" w:cs="Times New Roman"/>
          <w:noProof/>
          <w:szCs w:val="24"/>
        </w:rPr>
      </w:pPr>
      <w:r w:rsidRPr="00D43DB4">
        <w:rPr>
          <w:rFonts w:ascii="Calibri" w:hAnsi="Calibri" w:cs="Times New Roman"/>
          <w:noProof/>
          <w:szCs w:val="24"/>
        </w:rPr>
        <w:t xml:space="preserve">Burger, W., &amp; Burge, M. J. (2015). </w:t>
      </w:r>
      <w:r w:rsidRPr="00D43DB4">
        <w:rPr>
          <w:rFonts w:ascii="Calibri" w:hAnsi="Calibri" w:cs="Times New Roman"/>
          <w:i/>
          <w:iCs/>
          <w:noProof/>
          <w:szCs w:val="24"/>
        </w:rPr>
        <w:t>Digitale Bildverarbeitung: eine algorithmische Einführung mit Java</w:t>
      </w:r>
      <w:r w:rsidRPr="00D43DB4">
        <w:rPr>
          <w:rFonts w:ascii="Calibri" w:hAnsi="Calibri" w:cs="Times New Roman"/>
          <w:noProof/>
          <w:szCs w:val="24"/>
        </w:rPr>
        <w:t xml:space="preserve"> (3. Aufl.). Berlin, Heidelberg: Springer-Verlag. https://doi.org/10.1007/978-3-642-04604-9</w:t>
      </w:r>
    </w:p>
    <w:p w:rsidR="00D43DB4" w:rsidRPr="00D43DB4" w:rsidRDefault="00D43DB4" w:rsidP="00D43DB4">
      <w:pPr>
        <w:widowControl w:val="0"/>
        <w:autoSpaceDE w:val="0"/>
        <w:autoSpaceDN w:val="0"/>
        <w:adjustRightInd w:val="0"/>
        <w:ind w:left="480" w:hanging="480"/>
        <w:rPr>
          <w:rFonts w:ascii="Calibri" w:hAnsi="Calibri" w:cs="Times New Roman"/>
          <w:noProof/>
          <w:szCs w:val="24"/>
        </w:rPr>
      </w:pPr>
      <w:r w:rsidRPr="00D43DB4">
        <w:rPr>
          <w:rFonts w:ascii="Calibri" w:hAnsi="Calibri" w:cs="Times New Roman"/>
          <w:noProof/>
          <w:szCs w:val="24"/>
        </w:rPr>
        <w:t xml:space="preserve">Cao, J., Wang, B., &amp; Brown, D. (2016). Similarity based leaf image retrieval using multiscale R-angle description. </w:t>
      </w:r>
      <w:r w:rsidRPr="00D43DB4">
        <w:rPr>
          <w:rFonts w:ascii="Calibri" w:hAnsi="Calibri" w:cs="Times New Roman"/>
          <w:i/>
          <w:iCs/>
          <w:noProof/>
          <w:szCs w:val="24"/>
        </w:rPr>
        <w:t>Information Sciences</w:t>
      </w:r>
      <w:r w:rsidRPr="00D43DB4">
        <w:rPr>
          <w:rFonts w:ascii="Calibri" w:hAnsi="Calibri" w:cs="Times New Roman"/>
          <w:noProof/>
          <w:szCs w:val="24"/>
        </w:rPr>
        <w:t xml:space="preserve">, </w:t>
      </w:r>
      <w:r w:rsidRPr="00D43DB4">
        <w:rPr>
          <w:rFonts w:ascii="Calibri" w:hAnsi="Calibri" w:cs="Times New Roman"/>
          <w:i/>
          <w:iCs/>
          <w:noProof/>
          <w:szCs w:val="24"/>
        </w:rPr>
        <w:t>374</w:t>
      </w:r>
      <w:r w:rsidRPr="00D43DB4">
        <w:rPr>
          <w:rFonts w:ascii="Calibri" w:hAnsi="Calibri" w:cs="Times New Roman"/>
          <w:noProof/>
          <w:szCs w:val="24"/>
        </w:rPr>
        <w:t>, 51–64. https://doi.org/10.1016/j.ins.2016.09.023</w:t>
      </w:r>
    </w:p>
    <w:p w:rsidR="00D43DB4" w:rsidRPr="00D43DB4" w:rsidRDefault="00D43DB4" w:rsidP="00D43DB4">
      <w:pPr>
        <w:widowControl w:val="0"/>
        <w:autoSpaceDE w:val="0"/>
        <w:autoSpaceDN w:val="0"/>
        <w:adjustRightInd w:val="0"/>
        <w:ind w:left="480" w:hanging="480"/>
        <w:rPr>
          <w:rFonts w:ascii="Calibri" w:hAnsi="Calibri" w:cs="Times New Roman"/>
          <w:noProof/>
          <w:szCs w:val="24"/>
        </w:rPr>
      </w:pPr>
      <w:r w:rsidRPr="00D43DB4">
        <w:rPr>
          <w:rFonts w:ascii="Calibri" w:hAnsi="Calibri" w:cs="Times New Roman"/>
          <w:noProof/>
          <w:szCs w:val="24"/>
        </w:rPr>
        <w:t xml:space="preserve">Chaki, J., Parekh, R., &amp; Bhattacharya, S. (2015). Plant leaf recognition using texture and shape features with neural classifiers. </w:t>
      </w:r>
      <w:r w:rsidRPr="00D43DB4">
        <w:rPr>
          <w:rFonts w:ascii="Calibri" w:hAnsi="Calibri" w:cs="Times New Roman"/>
          <w:i/>
          <w:iCs/>
          <w:noProof/>
          <w:szCs w:val="24"/>
        </w:rPr>
        <w:t>Pattern Recognition Letters</w:t>
      </w:r>
      <w:r w:rsidRPr="00D43DB4">
        <w:rPr>
          <w:rFonts w:ascii="Calibri" w:hAnsi="Calibri" w:cs="Times New Roman"/>
          <w:noProof/>
          <w:szCs w:val="24"/>
        </w:rPr>
        <w:t xml:space="preserve">, </w:t>
      </w:r>
      <w:r w:rsidRPr="00D43DB4">
        <w:rPr>
          <w:rFonts w:ascii="Calibri" w:hAnsi="Calibri" w:cs="Times New Roman"/>
          <w:i/>
          <w:iCs/>
          <w:noProof/>
          <w:szCs w:val="24"/>
        </w:rPr>
        <w:t>58</w:t>
      </w:r>
      <w:r w:rsidRPr="00D43DB4">
        <w:rPr>
          <w:rFonts w:ascii="Calibri" w:hAnsi="Calibri" w:cs="Times New Roman"/>
          <w:noProof/>
          <w:szCs w:val="24"/>
        </w:rPr>
        <w:t>, 61–68. https://doi.org/10.1016/j.patrec.2015.02.010</w:t>
      </w:r>
    </w:p>
    <w:p w:rsidR="00D43DB4" w:rsidRPr="00D43DB4" w:rsidRDefault="00D43DB4" w:rsidP="00D43DB4">
      <w:pPr>
        <w:widowControl w:val="0"/>
        <w:autoSpaceDE w:val="0"/>
        <w:autoSpaceDN w:val="0"/>
        <w:adjustRightInd w:val="0"/>
        <w:ind w:left="480" w:hanging="480"/>
        <w:rPr>
          <w:rFonts w:ascii="Calibri" w:hAnsi="Calibri" w:cs="Times New Roman"/>
          <w:noProof/>
          <w:szCs w:val="24"/>
        </w:rPr>
      </w:pPr>
      <w:r w:rsidRPr="00D43DB4">
        <w:rPr>
          <w:rFonts w:ascii="Calibri" w:hAnsi="Calibri" w:cs="Times New Roman"/>
          <w:noProof/>
          <w:szCs w:val="24"/>
        </w:rPr>
        <w:t>Du, J.-X., Wang, X.-F., &amp; Zhang, G.-J. (o. J.). Leaf shape based plant species recognition. https://doi.org/10.1016/j.amc.2006.07.072</w:t>
      </w:r>
    </w:p>
    <w:p w:rsidR="00D43DB4" w:rsidRPr="00D43DB4" w:rsidRDefault="00D43DB4" w:rsidP="00D43DB4">
      <w:pPr>
        <w:widowControl w:val="0"/>
        <w:autoSpaceDE w:val="0"/>
        <w:autoSpaceDN w:val="0"/>
        <w:adjustRightInd w:val="0"/>
        <w:ind w:left="480" w:hanging="480"/>
        <w:rPr>
          <w:rFonts w:ascii="Calibri" w:hAnsi="Calibri" w:cs="Times New Roman"/>
          <w:noProof/>
          <w:szCs w:val="24"/>
        </w:rPr>
      </w:pPr>
      <w:r w:rsidRPr="00D43DB4">
        <w:rPr>
          <w:rFonts w:ascii="Calibri" w:hAnsi="Calibri" w:cs="Times New Roman"/>
          <w:noProof/>
          <w:szCs w:val="24"/>
        </w:rPr>
        <w:t xml:space="preserve">Duda, R. O., Hart, P. E., &amp; Stork, D. G. (2001). </w:t>
      </w:r>
      <w:r w:rsidRPr="00D43DB4">
        <w:rPr>
          <w:rFonts w:ascii="Calibri" w:hAnsi="Calibri" w:cs="Times New Roman"/>
          <w:i/>
          <w:iCs/>
          <w:noProof/>
          <w:szCs w:val="24"/>
        </w:rPr>
        <w:t>Pattern Classification</w:t>
      </w:r>
      <w:r w:rsidRPr="00D43DB4">
        <w:rPr>
          <w:rFonts w:ascii="Calibri" w:hAnsi="Calibri" w:cs="Times New Roman"/>
          <w:noProof/>
          <w:szCs w:val="24"/>
        </w:rPr>
        <w:t xml:space="preserve"> (2. Aufl.). New York: John Wiley &amp; Sons.</w:t>
      </w:r>
    </w:p>
    <w:p w:rsidR="00D43DB4" w:rsidRPr="00D43DB4" w:rsidRDefault="00D43DB4" w:rsidP="00D43DB4">
      <w:pPr>
        <w:widowControl w:val="0"/>
        <w:autoSpaceDE w:val="0"/>
        <w:autoSpaceDN w:val="0"/>
        <w:adjustRightInd w:val="0"/>
        <w:ind w:left="480" w:hanging="480"/>
        <w:rPr>
          <w:rFonts w:ascii="Calibri" w:hAnsi="Calibri" w:cs="Times New Roman"/>
          <w:noProof/>
          <w:szCs w:val="24"/>
        </w:rPr>
      </w:pPr>
      <w:r w:rsidRPr="00D43DB4">
        <w:rPr>
          <w:rFonts w:ascii="Calibri" w:hAnsi="Calibri" w:cs="Times New Roman"/>
          <w:noProof/>
          <w:szCs w:val="24"/>
        </w:rPr>
        <w:t xml:space="preserve">Ertel, W. (2016). </w:t>
      </w:r>
      <w:r w:rsidRPr="00D43DB4">
        <w:rPr>
          <w:rFonts w:ascii="Calibri" w:hAnsi="Calibri" w:cs="Times New Roman"/>
          <w:i/>
          <w:iCs/>
          <w:noProof/>
          <w:szCs w:val="24"/>
        </w:rPr>
        <w:t>Grundkurs Künstliche Intelligenz</w:t>
      </w:r>
      <w:r w:rsidRPr="00D43DB4">
        <w:rPr>
          <w:rFonts w:ascii="Calibri" w:hAnsi="Calibri" w:cs="Times New Roman"/>
          <w:noProof/>
          <w:szCs w:val="24"/>
        </w:rPr>
        <w:t xml:space="preserve"> (4. Aufl.). Wiesbaden: Springer Fachmedien. </w:t>
      </w:r>
      <w:r w:rsidRPr="00D43DB4">
        <w:rPr>
          <w:rFonts w:ascii="Calibri" w:hAnsi="Calibri" w:cs="Times New Roman"/>
          <w:noProof/>
          <w:szCs w:val="24"/>
        </w:rPr>
        <w:lastRenderedPageBreak/>
        <w:t>https://doi.org/10.1007/978-3-8348-9989-7</w:t>
      </w:r>
    </w:p>
    <w:p w:rsidR="00D43DB4" w:rsidRPr="00D43DB4" w:rsidRDefault="00D43DB4" w:rsidP="00D43DB4">
      <w:pPr>
        <w:widowControl w:val="0"/>
        <w:autoSpaceDE w:val="0"/>
        <w:autoSpaceDN w:val="0"/>
        <w:adjustRightInd w:val="0"/>
        <w:ind w:left="480" w:hanging="480"/>
        <w:rPr>
          <w:rFonts w:ascii="Calibri" w:hAnsi="Calibri" w:cs="Times New Roman"/>
          <w:noProof/>
          <w:szCs w:val="24"/>
        </w:rPr>
      </w:pPr>
      <w:r w:rsidRPr="00D43DB4">
        <w:rPr>
          <w:rFonts w:ascii="Calibri" w:hAnsi="Calibri" w:cs="Times New Roman"/>
          <w:noProof/>
          <w:szCs w:val="24"/>
        </w:rPr>
        <w:t>Han, S., Chee, L., Chan, S., Wilkin, P., &amp; Remagnino, P. (o. J.). DEEP-PLANT: PLANT IDENTIFICATION WITH CONVOLUTIONAL NEURAL NETWORKS.</w:t>
      </w:r>
    </w:p>
    <w:p w:rsidR="00D43DB4" w:rsidRPr="00D43DB4" w:rsidRDefault="00D43DB4" w:rsidP="00D43DB4">
      <w:pPr>
        <w:widowControl w:val="0"/>
        <w:autoSpaceDE w:val="0"/>
        <w:autoSpaceDN w:val="0"/>
        <w:adjustRightInd w:val="0"/>
        <w:ind w:left="480" w:hanging="480"/>
        <w:rPr>
          <w:rFonts w:ascii="Calibri" w:hAnsi="Calibri" w:cs="Times New Roman"/>
          <w:noProof/>
          <w:szCs w:val="24"/>
        </w:rPr>
      </w:pPr>
      <w:r w:rsidRPr="00D43DB4">
        <w:rPr>
          <w:rFonts w:ascii="Calibri" w:hAnsi="Calibri" w:cs="Times New Roman"/>
          <w:noProof/>
          <w:szCs w:val="24"/>
        </w:rPr>
        <w:t xml:space="preserve">Jähne, B. (2012). </w:t>
      </w:r>
      <w:r w:rsidRPr="00D43DB4">
        <w:rPr>
          <w:rFonts w:ascii="Calibri" w:hAnsi="Calibri" w:cs="Times New Roman"/>
          <w:i/>
          <w:iCs/>
          <w:noProof/>
          <w:szCs w:val="24"/>
        </w:rPr>
        <w:t>Digitale Bildverarbeitung: und Bildgewinnung (German Edition)</w:t>
      </w:r>
      <w:r w:rsidRPr="00D43DB4">
        <w:rPr>
          <w:rFonts w:ascii="Calibri" w:hAnsi="Calibri" w:cs="Times New Roman"/>
          <w:noProof/>
          <w:szCs w:val="24"/>
        </w:rPr>
        <w:t xml:space="preserve"> (7. Aufl.). Heidelberg: Springer Verlag.</w:t>
      </w:r>
    </w:p>
    <w:p w:rsidR="00D43DB4" w:rsidRPr="00D43DB4" w:rsidRDefault="00D43DB4" w:rsidP="00D43DB4">
      <w:pPr>
        <w:widowControl w:val="0"/>
        <w:autoSpaceDE w:val="0"/>
        <w:autoSpaceDN w:val="0"/>
        <w:adjustRightInd w:val="0"/>
        <w:ind w:left="480" w:hanging="480"/>
        <w:rPr>
          <w:rFonts w:ascii="Calibri" w:hAnsi="Calibri" w:cs="Times New Roman"/>
          <w:noProof/>
          <w:szCs w:val="24"/>
        </w:rPr>
      </w:pPr>
      <w:r w:rsidRPr="00D43DB4">
        <w:rPr>
          <w:rFonts w:ascii="Calibri" w:hAnsi="Calibri" w:cs="Times New Roman"/>
          <w:noProof/>
          <w:szCs w:val="24"/>
        </w:rPr>
        <w:t xml:space="preserve">Kalyoncu, C., &amp; Toygar, Ö. (2015). Geometric leaf classification. </w:t>
      </w:r>
      <w:r w:rsidRPr="00D43DB4">
        <w:rPr>
          <w:rFonts w:ascii="Calibri" w:hAnsi="Calibri" w:cs="Times New Roman"/>
          <w:i/>
          <w:iCs/>
          <w:noProof/>
          <w:szCs w:val="24"/>
        </w:rPr>
        <w:t>Computer Vision and Image Understanding</w:t>
      </w:r>
      <w:r w:rsidRPr="00D43DB4">
        <w:rPr>
          <w:rFonts w:ascii="Calibri" w:hAnsi="Calibri" w:cs="Times New Roman"/>
          <w:noProof/>
          <w:szCs w:val="24"/>
        </w:rPr>
        <w:t xml:space="preserve">, </w:t>
      </w:r>
      <w:r w:rsidRPr="00D43DB4">
        <w:rPr>
          <w:rFonts w:ascii="Calibri" w:hAnsi="Calibri" w:cs="Times New Roman"/>
          <w:i/>
          <w:iCs/>
          <w:noProof/>
          <w:szCs w:val="24"/>
        </w:rPr>
        <w:t>133</w:t>
      </w:r>
      <w:r w:rsidRPr="00D43DB4">
        <w:rPr>
          <w:rFonts w:ascii="Calibri" w:hAnsi="Calibri" w:cs="Times New Roman"/>
          <w:noProof/>
          <w:szCs w:val="24"/>
        </w:rPr>
        <w:t>, 102–109. https://doi.org/10.1016/j.cviu.2014.11.001</w:t>
      </w:r>
    </w:p>
    <w:p w:rsidR="00D43DB4" w:rsidRPr="00D43DB4" w:rsidRDefault="00D43DB4" w:rsidP="00D43DB4">
      <w:pPr>
        <w:widowControl w:val="0"/>
        <w:autoSpaceDE w:val="0"/>
        <w:autoSpaceDN w:val="0"/>
        <w:adjustRightInd w:val="0"/>
        <w:ind w:left="480" w:hanging="480"/>
        <w:rPr>
          <w:rFonts w:ascii="Calibri" w:hAnsi="Calibri" w:cs="Times New Roman"/>
          <w:noProof/>
          <w:szCs w:val="24"/>
        </w:rPr>
      </w:pPr>
      <w:r w:rsidRPr="00D43DB4">
        <w:rPr>
          <w:rFonts w:ascii="Calibri" w:hAnsi="Calibri" w:cs="Times New Roman"/>
          <w:noProof/>
          <w:szCs w:val="24"/>
        </w:rPr>
        <w:t xml:space="preserve">Katyal, V. (2012). </w:t>
      </w:r>
      <w:r w:rsidRPr="00D43DB4">
        <w:rPr>
          <w:rFonts w:ascii="Calibri" w:hAnsi="Calibri" w:cs="Times New Roman"/>
          <w:i/>
          <w:iCs/>
          <w:noProof/>
          <w:szCs w:val="24"/>
        </w:rPr>
        <w:t>Leaf vein segmentation using Odd Gabor filters and morphological operations</w:t>
      </w:r>
      <w:r w:rsidRPr="00D43DB4">
        <w:rPr>
          <w:rFonts w:ascii="Calibri" w:hAnsi="Calibri" w:cs="Times New Roman"/>
          <w:noProof/>
          <w:szCs w:val="24"/>
        </w:rPr>
        <w:t>. Amity University Indien.</w:t>
      </w:r>
    </w:p>
    <w:p w:rsidR="00D43DB4" w:rsidRPr="00D43DB4" w:rsidRDefault="00D43DB4" w:rsidP="00D43DB4">
      <w:pPr>
        <w:widowControl w:val="0"/>
        <w:autoSpaceDE w:val="0"/>
        <w:autoSpaceDN w:val="0"/>
        <w:adjustRightInd w:val="0"/>
        <w:ind w:left="480" w:hanging="480"/>
        <w:rPr>
          <w:rFonts w:ascii="Calibri" w:hAnsi="Calibri" w:cs="Times New Roman"/>
          <w:noProof/>
          <w:szCs w:val="24"/>
        </w:rPr>
      </w:pPr>
      <w:r w:rsidRPr="00D43DB4">
        <w:rPr>
          <w:rFonts w:ascii="Calibri" w:hAnsi="Calibri" w:cs="Times New Roman"/>
          <w:noProof/>
          <w:szCs w:val="24"/>
        </w:rPr>
        <w:t xml:space="preserve">Keller, J. M., Liu, D., &amp; Fogel, D. B. (2016). </w:t>
      </w:r>
      <w:r w:rsidRPr="00D43DB4">
        <w:rPr>
          <w:rFonts w:ascii="Calibri" w:hAnsi="Calibri" w:cs="Times New Roman"/>
          <w:i/>
          <w:iCs/>
          <w:noProof/>
          <w:szCs w:val="24"/>
        </w:rPr>
        <w:t>Fundamentals of Computational Intelligence</w:t>
      </w:r>
      <w:r w:rsidRPr="00D43DB4">
        <w:rPr>
          <w:rFonts w:ascii="Calibri" w:hAnsi="Calibri" w:cs="Times New Roman"/>
          <w:noProof/>
          <w:szCs w:val="24"/>
        </w:rPr>
        <w:t>. New Jersey: John Wiley &amp; Sons.</w:t>
      </w:r>
    </w:p>
    <w:p w:rsidR="00D43DB4" w:rsidRPr="00D43DB4" w:rsidRDefault="00D43DB4" w:rsidP="00D43DB4">
      <w:pPr>
        <w:widowControl w:val="0"/>
        <w:autoSpaceDE w:val="0"/>
        <w:autoSpaceDN w:val="0"/>
        <w:adjustRightInd w:val="0"/>
        <w:ind w:left="480" w:hanging="480"/>
        <w:rPr>
          <w:rFonts w:ascii="Calibri" w:hAnsi="Calibri" w:cs="Times New Roman"/>
          <w:noProof/>
          <w:szCs w:val="24"/>
        </w:rPr>
      </w:pPr>
      <w:r w:rsidRPr="00D43DB4">
        <w:rPr>
          <w:rFonts w:ascii="Calibri" w:hAnsi="Calibri" w:cs="Times New Roman"/>
          <w:noProof/>
          <w:szCs w:val="24"/>
        </w:rPr>
        <w:t xml:space="preserve">Kumar, N., Belhumeur, P. N., Biswas, A., Jacobs, D. W., Kress, W. J., Lopez, I., &amp; Soares, J. V. B. (2012). Leafsnap: A Computer Vision System for Automatic Plant Species Identification. </w:t>
      </w:r>
      <w:r w:rsidRPr="00D43DB4">
        <w:rPr>
          <w:rFonts w:ascii="Calibri" w:hAnsi="Calibri" w:cs="Times New Roman"/>
          <w:i/>
          <w:iCs/>
          <w:noProof/>
          <w:szCs w:val="24"/>
        </w:rPr>
        <w:t>Proceedings of the 12th European Conference on Computer Vision (ECCV)</w:t>
      </w:r>
      <w:r w:rsidRPr="00D43DB4">
        <w:rPr>
          <w:rFonts w:ascii="Calibri" w:hAnsi="Calibri" w:cs="Times New Roman"/>
          <w:noProof/>
          <w:szCs w:val="24"/>
        </w:rPr>
        <w:t>.</w:t>
      </w:r>
    </w:p>
    <w:p w:rsidR="00D43DB4" w:rsidRPr="00D43DB4" w:rsidRDefault="00D43DB4" w:rsidP="00D43DB4">
      <w:pPr>
        <w:widowControl w:val="0"/>
        <w:autoSpaceDE w:val="0"/>
        <w:autoSpaceDN w:val="0"/>
        <w:adjustRightInd w:val="0"/>
        <w:ind w:left="480" w:hanging="480"/>
        <w:rPr>
          <w:rFonts w:ascii="Calibri" w:hAnsi="Calibri" w:cs="Times New Roman"/>
          <w:noProof/>
          <w:szCs w:val="24"/>
        </w:rPr>
      </w:pPr>
      <w:r w:rsidRPr="00D43DB4">
        <w:rPr>
          <w:rFonts w:ascii="Calibri" w:hAnsi="Calibri" w:cs="Times New Roman"/>
          <w:noProof/>
          <w:szCs w:val="24"/>
        </w:rPr>
        <w:t xml:space="preserve">Larese, M. G., Bayá, A. E., Craviotto, R. M., Arango, M. R., Gallo, C., &amp; Granitto, P. M. (2014). Multiscale recognition of legume varieties based on leaf venation images. </w:t>
      </w:r>
      <w:r w:rsidRPr="00D43DB4">
        <w:rPr>
          <w:rFonts w:ascii="Calibri" w:hAnsi="Calibri" w:cs="Times New Roman"/>
          <w:i/>
          <w:iCs/>
          <w:noProof/>
          <w:szCs w:val="24"/>
        </w:rPr>
        <w:t>Expert Systems with Applications</w:t>
      </w:r>
      <w:r w:rsidRPr="00D43DB4">
        <w:rPr>
          <w:rFonts w:ascii="Calibri" w:hAnsi="Calibri" w:cs="Times New Roman"/>
          <w:noProof/>
          <w:szCs w:val="24"/>
        </w:rPr>
        <w:t xml:space="preserve">, </w:t>
      </w:r>
      <w:r w:rsidRPr="00D43DB4">
        <w:rPr>
          <w:rFonts w:ascii="Calibri" w:hAnsi="Calibri" w:cs="Times New Roman"/>
          <w:i/>
          <w:iCs/>
          <w:noProof/>
          <w:szCs w:val="24"/>
        </w:rPr>
        <w:t>41</w:t>
      </w:r>
      <w:r w:rsidRPr="00D43DB4">
        <w:rPr>
          <w:rFonts w:ascii="Calibri" w:hAnsi="Calibri" w:cs="Times New Roman"/>
          <w:noProof/>
          <w:szCs w:val="24"/>
        </w:rPr>
        <w:t>(10), 4638–4647. https://doi.org/10.1016/j.eswa.2014.01.029</w:t>
      </w:r>
    </w:p>
    <w:p w:rsidR="00D43DB4" w:rsidRPr="00D43DB4" w:rsidRDefault="00D43DB4" w:rsidP="00D43DB4">
      <w:pPr>
        <w:widowControl w:val="0"/>
        <w:autoSpaceDE w:val="0"/>
        <w:autoSpaceDN w:val="0"/>
        <w:adjustRightInd w:val="0"/>
        <w:ind w:left="480" w:hanging="480"/>
        <w:rPr>
          <w:rFonts w:ascii="Calibri" w:hAnsi="Calibri" w:cs="Times New Roman"/>
          <w:noProof/>
          <w:szCs w:val="24"/>
        </w:rPr>
      </w:pPr>
      <w:r w:rsidRPr="00D43DB4">
        <w:rPr>
          <w:rFonts w:ascii="Calibri" w:hAnsi="Calibri" w:cs="Times New Roman"/>
          <w:noProof/>
          <w:szCs w:val="24"/>
        </w:rPr>
        <w:t>Reyes, A. K., Caicedo, J. C., &amp; Camargo, J. E. (o. J.). Fine-tuning Deep Convolutional Networks for Plant Recognition.</w:t>
      </w:r>
    </w:p>
    <w:p w:rsidR="00D43DB4" w:rsidRPr="00D43DB4" w:rsidRDefault="00D43DB4" w:rsidP="00D43DB4">
      <w:pPr>
        <w:widowControl w:val="0"/>
        <w:autoSpaceDE w:val="0"/>
        <w:autoSpaceDN w:val="0"/>
        <w:adjustRightInd w:val="0"/>
        <w:ind w:left="480" w:hanging="480"/>
        <w:rPr>
          <w:rFonts w:ascii="Calibri" w:hAnsi="Calibri" w:cs="Times New Roman"/>
          <w:noProof/>
          <w:szCs w:val="24"/>
        </w:rPr>
      </w:pPr>
      <w:r w:rsidRPr="00D43DB4">
        <w:rPr>
          <w:rFonts w:ascii="Calibri" w:hAnsi="Calibri" w:cs="Times New Roman"/>
          <w:noProof/>
          <w:szCs w:val="24"/>
        </w:rPr>
        <w:t xml:space="preserve">Rothmaler, W. (1967). </w:t>
      </w:r>
      <w:r w:rsidRPr="00D43DB4">
        <w:rPr>
          <w:rFonts w:ascii="Calibri" w:hAnsi="Calibri" w:cs="Times New Roman"/>
          <w:i/>
          <w:iCs/>
          <w:noProof/>
          <w:szCs w:val="24"/>
        </w:rPr>
        <w:t>Exkursionsflora von Deutschland - Gefäßpflanzen</w:t>
      </w:r>
      <w:r w:rsidRPr="00D43DB4">
        <w:rPr>
          <w:rFonts w:ascii="Calibri" w:hAnsi="Calibri" w:cs="Times New Roman"/>
          <w:noProof/>
          <w:szCs w:val="24"/>
        </w:rPr>
        <w:t xml:space="preserve"> (6. Aufl.). Berlin: Volk und Wissen volkseigener Verlag.</w:t>
      </w:r>
    </w:p>
    <w:p w:rsidR="00D43DB4" w:rsidRPr="00D43DB4" w:rsidRDefault="00D43DB4" w:rsidP="00D43DB4">
      <w:pPr>
        <w:widowControl w:val="0"/>
        <w:autoSpaceDE w:val="0"/>
        <w:autoSpaceDN w:val="0"/>
        <w:adjustRightInd w:val="0"/>
        <w:ind w:left="480" w:hanging="480"/>
        <w:rPr>
          <w:rFonts w:ascii="Calibri" w:hAnsi="Calibri" w:cs="Times New Roman"/>
          <w:noProof/>
          <w:szCs w:val="24"/>
        </w:rPr>
      </w:pPr>
      <w:r w:rsidRPr="00D43DB4">
        <w:rPr>
          <w:rFonts w:ascii="Calibri" w:hAnsi="Calibri" w:cs="Times New Roman"/>
          <w:noProof/>
          <w:szCs w:val="24"/>
        </w:rPr>
        <w:t xml:space="preserve">Rothmaler, W. (2011). </w:t>
      </w:r>
      <w:r w:rsidRPr="00D43DB4">
        <w:rPr>
          <w:rFonts w:ascii="Calibri" w:hAnsi="Calibri" w:cs="Times New Roman"/>
          <w:i/>
          <w:iCs/>
          <w:noProof/>
          <w:szCs w:val="24"/>
        </w:rPr>
        <w:t>Exkursionsflora von Deutschland - Gefäßpflanzen</w:t>
      </w:r>
      <w:r w:rsidRPr="00D43DB4">
        <w:rPr>
          <w:rFonts w:ascii="Calibri" w:hAnsi="Calibri" w:cs="Times New Roman"/>
          <w:noProof/>
          <w:szCs w:val="24"/>
        </w:rPr>
        <w:t xml:space="preserve"> (20. Aufl.). Heidelberg: Spektrum Akademischer Verlag.</w:t>
      </w:r>
    </w:p>
    <w:p w:rsidR="00D43DB4" w:rsidRPr="00D43DB4" w:rsidRDefault="00D43DB4" w:rsidP="00D43DB4">
      <w:pPr>
        <w:widowControl w:val="0"/>
        <w:autoSpaceDE w:val="0"/>
        <w:autoSpaceDN w:val="0"/>
        <w:adjustRightInd w:val="0"/>
        <w:ind w:left="480" w:hanging="480"/>
        <w:rPr>
          <w:rFonts w:ascii="Calibri" w:hAnsi="Calibri" w:cs="Times New Roman"/>
          <w:noProof/>
          <w:szCs w:val="24"/>
        </w:rPr>
      </w:pPr>
      <w:r w:rsidRPr="00D43DB4">
        <w:rPr>
          <w:rFonts w:ascii="Calibri" w:hAnsi="Calibri" w:cs="Times New Roman"/>
          <w:noProof/>
          <w:szCs w:val="24"/>
        </w:rPr>
        <w:t xml:space="preserve">Satti, V., Satya, A., &amp; Sharma, S. (2013). AN AUTOMATIC LEAF RECOGNITION SYSTEM FOR PLANT IDENTIFICATION USING MACHINE VISION TECHNOLOGY. </w:t>
      </w:r>
      <w:r w:rsidRPr="00D43DB4">
        <w:rPr>
          <w:rFonts w:ascii="Calibri" w:hAnsi="Calibri" w:cs="Times New Roman"/>
          <w:i/>
          <w:iCs/>
          <w:noProof/>
          <w:szCs w:val="24"/>
        </w:rPr>
        <w:t>International Journal of Engineering Science and Technology</w:t>
      </w:r>
      <w:r w:rsidRPr="00D43DB4">
        <w:rPr>
          <w:rFonts w:ascii="Calibri" w:hAnsi="Calibri" w:cs="Times New Roman"/>
          <w:noProof/>
          <w:szCs w:val="24"/>
        </w:rPr>
        <w:t xml:space="preserve">, </w:t>
      </w:r>
      <w:r w:rsidRPr="00D43DB4">
        <w:rPr>
          <w:rFonts w:ascii="Calibri" w:hAnsi="Calibri" w:cs="Times New Roman"/>
          <w:i/>
          <w:iCs/>
          <w:noProof/>
          <w:szCs w:val="24"/>
        </w:rPr>
        <w:t>5</w:t>
      </w:r>
      <w:r w:rsidRPr="00D43DB4">
        <w:rPr>
          <w:rFonts w:ascii="Calibri" w:hAnsi="Calibri" w:cs="Times New Roman"/>
          <w:noProof/>
          <w:szCs w:val="24"/>
        </w:rPr>
        <w:t>(4), 975–5462.</w:t>
      </w:r>
    </w:p>
    <w:p w:rsidR="00D43DB4" w:rsidRPr="00D43DB4" w:rsidRDefault="00D43DB4" w:rsidP="00D43DB4">
      <w:pPr>
        <w:widowControl w:val="0"/>
        <w:autoSpaceDE w:val="0"/>
        <w:autoSpaceDN w:val="0"/>
        <w:adjustRightInd w:val="0"/>
        <w:ind w:left="480" w:hanging="480"/>
        <w:rPr>
          <w:rFonts w:ascii="Calibri" w:hAnsi="Calibri" w:cs="Times New Roman"/>
          <w:noProof/>
          <w:szCs w:val="24"/>
        </w:rPr>
      </w:pPr>
      <w:r w:rsidRPr="00D43DB4">
        <w:rPr>
          <w:rFonts w:ascii="Calibri" w:hAnsi="Calibri" w:cs="Times New Roman"/>
          <w:noProof/>
          <w:szCs w:val="24"/>
        </w:rPr>
        <w:t xml:space="preserve">Shabanzade, M., Zahedi, M., &amp; Amin Aghvami, S. (2011). Combination of Local Descriptors and Global Features for Leaf Recognition. </w:t>
      </w:r>
      <w:r w:rsidRPr="00D43DB4">
        <w:rPr>
          <w:rFonts w:ascii="Calibri" w:hAnsi="Calibri" w:cs="Times New Roman"/>
          <w:i/>
          <w:iCs/>
          <w:noProof/>
          <w:szCs w:val="24"/>
        </w:rPr>
        <w:t>Signal &amp; Image Processing : An International Journal</w:t>
      </w:r>
      <w:r w:rsidRPr="00D43DB4">
        <w:rPr>
          <w:rFonts w:ascii="Calibri" w:hAnsi="Calibri" w:cs="Times New Roman"/>
          <w:noProof/>
          <w:szCs w:val="24"/>
        </w:rPr>
        <w:t xml:space="preserve">, </w:t>
      </w:r>
      <w:r w:rsidRPr="00D43DB4">
        <w:rPr>
          <w:rFonts w:ascii="Calibri" w:hAnsi="Calibri" w:cs="Times New Roman"/>
          <w:i/>
          <w:iCs/>
          <w:noProof/>
          <w:szCs w:val="24"/>
        </w:rPr>
        <w:t>2</w:t>
      </w:r>
      <w:r w:rsidRPr="00D43DB4">
        <w:rPr>
          <w:rFonts w:ascii="Calibri" w:hAnsi="Calibri" w:cs="Times New Roman"/>
          <w:noProof/>
          <w:szCs w:val="24"/>
        </w:rPr>
        <w:t>(3), 23–31. https://doi.org/10.5121/sipij.2011.2303</w:t>
      </w:r>
    </w:p>
    <w:p w:rsidR="00D43DB4" w:rsidRPr="00D43DB4" w:rsidRDefault="00D43DB4" w:rsidP="00D43DB4">
      <w:pPr>
        <w:widowControl w:val="0"/>
        <w:autoSpaceDE w:val="0"/>
        <w:autoSpaceDN w:val="0"/>
        <w:adjustRightInd w:val="0"/>
        <w:ind w:left="480" w:hanging="480"/>
        <w:rPr>
          <w:rFonts w:ascii="Calibri" w:hAnsi="Calibri" w:cs="Times New Roman"/>
          <w:noProof/>
          <w:szCs w:val="24"/>
        </w:rPr>
      </w:pPr>
      <w:r w:rsidRPr="00D43DB4">
        <w:rPr>
          <w:rFonts w:ascii="Calibri" w:hAnsi="Calibri" w:cs="Times New Roman"/>
          <w:noProof/>
          <w:szCs w:val="24"/>
        </w:rPr>
        <w:t xml:space="preserve">Wang, Z., Sun, X., Zhang, Y., Ying, Z., &amp; Ma, Y. (2016). Leaf recognition based on PCNN. </w:t>
      </w:r>
      <w:r w:rsidRPr="00D43DB4">
        <w:rPr>
          <w:rFonts w:ascii="Calibri" w:hAnsi="Calibri" w:cs="Times New Roman"/>
          <w:i/>
          <w:iCs/>
          <w:noProof/>
          <w:szCs w:val="24"/>
        </w:rPr>
        <w:t>Neural Computing and Applications</w:t>
      </w:r>
      <w:r w:rsidRPr="00D43DB4">
        <w:rPr>
          <w:rFonts w:ascii="Calibri" w:hAnsi="Calibri" w:cs="Times New Roman"/>
          <w:noProof/>
          <w:szCs w:val="24"/>
        </w:rPr>
        <w:t>. https://doi.org/10.1007/s00521-015-1904-1</w:t>
      </w:r>
    </w:p>
    <w:p w:rsidR="00D43DB4" w:rsidRPr="00D43DB4" w:rsidRDefault="00D43DB4" w:rsidP="00D43DB4">
      <w:pPr>
        <w:widowControl w:val="0"/>
        <w:autoSpaceDE w:val="0"/>
        <w:autoSpaceDN w:val="0"/>
        <w:adjustRightInd w:val="0"/>
        <w:ind w:left="480" w:hanging="480"/>
        <w:rPr>
          <w:rFonts w:ascii="Calibri" w:hAnsi="Calibri" w:cs="Times New Roman"/>
          <w:noProof/>
          <w:szCs w:val="24"/>
        </w:rPr>
      </w:pPr>
      <w:r w:rsidRPr="00D43DB4">
        <w:rPr>
          <w:rFonts w:ascii="Calibri" w:hAnsi="Calibri" w:cs="Times New Roman"/>
          <w:noProof/>
          <w:szCs w:val="24"/>
        </w:rPr>
        <w:lastRenderedPageBreak/>
        <w:t xml:space="preserve">Welle, E. F. (2014). </w:t>
      </w:r>
      <w:r w:rsidRPr="00D43DB4">
        <w:rPr>
          <w:rFonts w:ascii="Calibri" w:hAnsi="Calibri" w:cs="Times New Roman"/>
          <w:i/>
          <w:iCs/>
          <w:noProof/>
          <w:szCs w:val="24"/>
        </w:rPr>
        <w:t>Kleines Repetitorium der Botanik</w:t>
      </w:r>
      <w:r w:rsidRPr="00D43DB4">
        <w:rPr>
          <w:rFonts w:ascii="Calibri" w:hAnsi="Calibri" w:cs="Times New Roman"/>
          <w:noProof/>
          <w:szCs w:val="24"/>
        </w:rPr>
        <w:t xml:space="preserve"> (16. Aufl.). Hamburg: Verlag Dr. Felix Büchner - Handwerk und Technik.</w:t>
      </w:r>
    </w:p>
    <w:p w:rsidR="00D43DB4" w:rsidRPr="00D43DB4" w:rsidRDefault="00D43DB4" w:rsidP="00D43DB4">
      <w:pPr>
        <w:widowControl w:val="0"/>
        <w:autoSpaceDE w:val="0"/>
        <w:autoSpaceDN w:val="0"/>
        <w:adjustRightInd w:val="0"/>
        <w:ind w:left="480" w:hanging="480"/>
        <w:rPr>
          <w:rFonts w:ascii="Calibri" w:hAnsi="Calibri" w:cs="Times New Roman"/>
          <w:noProof/>
          <w:szCs w:val="24"/>
        </w:rPr>
      </w:pPr>
      <w:r w:rsidRPr="00D43DB4">
        <w:rPr>
          <w:rFonts w:ascii="Calibri" w:hAnsi="Calibri" w:cs="Times New Roman"/>
          <w:noProof/>
          <w:szCs w:val="24"/>
        </w:rPr>
        <w:t>Wikipedia, C. (2017). HSL and HSV. Abgerufen 22. Februar 2017, von https://en.wikipedia.org/w/index.php?title=HSL_and_HSV&amp;oldid=765756890</w:t>
      </w:r>
    </w:p>
    <w:p w:rsidR="00D43DB4" w:rsidRPr="00D43DB4" w:rsidRDefault="00D43DB4" w:rsidP="00D43DB4">
      <w:pPr>
        <w:widowControl w:val="0"/>
        <w:autoSpaceDE w:val="0"/>
        <w:autoSpaceDN w:val="0"/>
        <w:adjustRightInd w:val="0"/>
        <w:ind w:left="480" w:hanging="480"/>
        <w:rPr>
          <w:rFonts w:ascii="Calibri" w:hAnsi="Calibri" w:cs="Times New Roman"/>
          <w:noProof/>
          <w:szCs w:val="24"/>
        </w:rPr>
      </w:pPr>
      <w:r w:rsidRPr="00D43DB4">
        <w:rPr>
          <w:rFonts w:ascii="Calibri" w:hAnsi="Calibri" w:cs="Times New Roman"/>
          <w:noProof/>
          <w:szCs w:val="24"/>
        </w:rPr>
        <w:t xml:space="preserve">Wu, S. G., Bao, F. S., Xu, E. Y., Wang, Y. X., Chang, Y. F., &amp; Xiang, Q. L. (2007). A leaf recognition algorithm for plant classification using probabilistic neural network. </w:t>
      </w:r>
      <w:r w:rsidRPr="00D43DB4">
        <w:rPr>
          <w:rFonts w:ascii="Calibri" w:hAnsi="Calibri" w:cs="Times New Roman"/>
          <w:i/>
          <w:iCs/>
          <w:noProof/>
          <w:szCs w:val="24"/>
        </w:rPr>
        <w:t>ISSPIT 2007 - 2007 IEEE International Symposium on Signal Processing and Information Technology</w:t>
      </w:r>
      <w:r w:rsidRPr="00D43DB4">
        <w:rPr>
          <w:rFonts w:ascii="Calibri" w:hAnsi="Calibri" w:cs="Times New Roman"/>
          <w:noProof/>
          <w:szCs w:val="24"/>
        </w:rPr>
        <w:t>, (December), 11–16. https://doi.org/10.1109/ISSPIT.2007.4458016</w:t>
      </w:r>
    </w:p>
    <w:p w:rsidR="00D43DB4" w:rsidRPr="00D43DB4" w:rsidRDefault="00D43DB4" w:rsidP="00D43DB4">
      <w:pPr>
        <w:widowControl w:val="0"/>
        <w:autoSpaceDE w:val="0"/>
        <w:autoSpaceDN w:val="0"/>
        <w:adjustRightInd w:val="0"/>
        <w:ind w:left="480" w:hanging="480"/>
        <w:rPr>
          <w:rFonts w:ascii="Calibri" w:hAnsi="Calibri" w:cs="Times New Roman"/>
          <w:noProof/>
          <w:szCs w:val="24"/>
        </w:rPr>
      </w:pPr>
      <w:r w:rsidRPr="00D43DB4">
        <w:rPr>
          <w:rFonts w:ascii="Calibri" w:hAnsi="Calibri" w:cs="Times New Roman"/>
          <w:noProof/>
          <w:szCs w:val="24"/>
        </w:rPr>
        <w:t xml:space="preserve">Zhao, C., Chan, S. S. F., Cham, W.-K., &amp; Chu, L. M. (2015). Plant identification using leaf shapes—A pattern counting approach. </w:t>
      </w:r>
      <w:r w:rsidRPr="00D43DB4">
        <w:rPr>
          <w:rFonts w:ascii="Calibri" w:hAnsi="Calibri" w:cs="Times New Roman"/>
          <w:i/>
          <w:iCs/>
          <w:noProof/>
          <w:szCs w:val="24"/>
        </w:rPr>
        <w:t>Pattern Recognition</w:t>
      </w:r>
      <w:r w:rsidRPr="00D43DB4">
        <w:rPr>
          <w:rFonts w:ascii="Calibri" w:hAnsi="Calibri" w:cs="Times New Roman"/>
          <w:noProof/>
          <w:szCs w:val="24"/>
        </w:rPr>
        <w:t xml:space="preserve">, </w:t>
      </w:r>
      <w:r w:rsidRPr="00D43DB4">
        <w:rPr>
          <w:rFonts w:ascii="Calibri" w:hAnsi="Calibri" w:cs="Times New Roman"/>
          <w:i/>
          <w:iCs/>
          <w:noProof/>
          <w:szCs w:val="24"/>
        </w:rPr>
        <w:t>48</w:t>
      </w:r>
      <w:r w:rsidRPr="00D43DB4">
        <w:rPr>
          <w:rFonts w:ascii="Calibri" w:hAnsi="Calibri" w:cs="Times New Roman"/>
          <w:noProof/>
          <w:szCs w:val="24"/>
        </w:rPr>
        <w:t>(10), 3203–3215. https://doi.org/10.1016/j.patcog.2015.04.004</w:t>
      </w:r>
    </w:p>
    <w:p w:rsidR="00D43DB4" w:rsidRPr="00D43DB4" w:rsidRDefault="00D43DB4" w:rsidP="00D43DB4">
      <w:pPr>
        <w:widowControl w:val="0"/>
        <w:autoSpaceDE w:val="0"/>
        <w:autoSpaceDN w:val="0"/>
        <w:adjustRightInd w:val="0"/>
        <w:ind w:left="480" w:hanging="480"/>
        <w:rPr>
          <w:rFonts w:ascii="Calibri" w:hAnsi="Calibri"/>
          <w:noProof/>
        </w:rPr>
      </w:pPr>
      <w:r w:rsidRPr="00D43DB4">
        <w:rPr>
          <w:rFonts w:ascii="Calibri" w:hAnsi="Calibri" w:cs="Times New Roman"/>
          <w:noProof/>
          <w:szCs w:val="24"/>
        </w:rPr>
        <w:t xml:space="preserve">Zulkifli, Z. B. (2009). </w:t>
      </w:r>
      <w:r w:rsidRPr="00D43DB4">
        <w:rPr>
          <w:rFonts w:ascii="Calibri" w:hAnsi="Calibri" w:cs="Times New Roman"/>
          <w:i/>
          <w:iCs/>
          <w:noProof/>
          <w:szCs w:val="24"/>
        </w:rPr>
        <w:t>PLANT LEAF IDENTIFICATION USING MOMENT INVARIANTS &amp; GENERAL REGRESSION NEURAL NETWORK</w:t>
      </w:r>
      <w:r w:rsidRPr="00D43DB4">
        <w:rPr>
          <w:rFonts w:ascii="Calibri" w:hAnsi="Calibri" w:cs="Times New Roman"/>
          <w:noProof/>
          <w:szCs w:val="24"/>
        </w:rPr>
        <w:t>. Faculty of Computer Science and Information Systems.</w:t>
      </w:r>
    </w:p>
    <w:p w:rsidR="00AA143E" w:rsidRDefault="007E6470" w:rsidP="00D43DB4">
      <w:pPr>
        <w:widowControl w:val="0"/>
        <w:autoSpaceDE w:val="0"/>
        <w:autoSpaceDN w:val="0"/>
        <w:adjustRightInd w:val="0"/>
        <w:ind w:left="480" w:hanging="480"/>
        <w:rPr>
          <w:b/>
          <w:bCs/>
          <w:noProof/>
        </w:rPr>
      </w:pPr>
      <w:r>
        <w:rPr>
          <w:b/>
          <w:bCs/>
          <w:noProof/>
        </w:rPr>
        <w:fldChar w:fldCharType="end"/>
      </w: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6F1D98" w:rsidRPr="006F1D98" w:rsidRDefault="006F1D98" w:rsidP="00AA143E">
      <w:pPr>
        <w:pStyle w:val="Inhaltsverzeichnisberschrift"/>
        <w:numPr>
          <w:ilvl w:val="0"/>
          <w:numId w:val="15"/>
        </w:numPr>
      </w:pPr>
      <w:r>
        <w:t>Anhang</w:t>
      </w:r>
    </w:p>
    <w:p w:rsidR="00DE1F2F" w:rsidRPr="00DE1F2F" w:rsidRDefault="00DE1F2F" w:rsidP="00B67BD9">
      <w:pPr>
        <w:sectPr w:rsidR="00DE1F2F" w:rsidRPr="00DE1F2F" w:rsidSect="00BB51D0">
          <w:headerReference w:type="even" r:id="rId64"/>
          <w:headerReference w:type="default" r:id="rId65"/>
          <w:footerReference w:type="even" r:id="rId66"/>
          <w:footerReference w:type="default" r:id="rId67"/>
          <w:type w:val="continuous"/>
          <w:pgSz w:w="11906" w:h="16838"/>
          <w:pgMar w:top="1440" w:right="1416" w:bottom="1440" w:left="1985" w:header="340" w:footer="0" w:gutter="0"/>
          <w:pgNumType w:start="1"/>
          <w:cols w:space="708"/>
          <w:docGrid w:linePitch="360"/>
        </w:sectPr>
      </w:pPr>
    </w:p>
    <w:p w:rsidR="00A4501C" w:rsidRDefault="00A4501C" w:rsidP="00A4501C">
      <w:pPr>
        <w:pStyle w:val="berschrift2"/>
        <w:numPr>
          <w:ilvl w:val="1"/>
          <w:numId w:val="2"/>
        </w:numPr>
        <w:ind w:left="284" w:hanging="284"/>
      </w:pPr>
      <w:bookmarkStart w:id="132" w:name="_Toc475891557"/>
      <w:r>
        <w:lastRenderedPageBreak/>
        <w:t>Installationsanleitung</w:t>
      </w:r>
      <w:bookmarkEnd w:id="132"/>
    </w:p>
    <w:p w:rsidR="00A4501C" w:rsidRDefault="00A4501C" w:rsidP="00A4501C">
      <w:r>
        <w:t>-theano.orc (Windows: unter %USERPROFILE%):</w:t>
      </w:r>
    </w:p>
    <w:p w:rsidR="00A4501C" w:rsidRPr="00A4501C" w:rsidRDefault="00A4501C" w:rsidP="00A4501C">
      <w:pPr>
        <w:rPr>
          <w:i/>
        </w:rPr>
      </w:pPr>
      <w:r>
        <w:tab/>
        <w:t>[</w:t>
      </w:r>
      <w:r w:rsidRPr="00A4501C">
        <w:rPr>
          <w:i/>
        </w:rPr>
        <w:t>global]</w:t>
      </w:r>
    </w:p>
    <w:p w:rsidR="00A4501C" w:rsidRDefault="00A4501C" w:rsidP="00A4501C">
      <w:pPr>
        <w:ind w:firstLine="708"/>
      </w:pPr>
      <w:r w:rsidRPr="00A4501C">
        <w:rPr>
          <w:i/>
        </w:rPr>
        <w:t>device =</w:t>
      </w:r>
      <w:r>
        <w:t xml:space="preserve"> gpu</w:t>
      </w:r>
    </w:p>
    <w:p w:rsidR="001363E9" w:rsidRDefault="001363E9" w:rsidP="001363E9">
      <w:r>
        <w:t xml:space="preserve">- CUDA </w:t>
      </w:r>
      <w:r w:rsidR="0087115E">
        <w:t xml:space="preserve">Toolkit </w:t>
      </w:r>
      <w:r>
        <w:t>installieren</w:t>
      </w:r>
    </w:p>
    <w:p w:rsidR="00E42C42" w:rsidRDefault="00E42C42" w:rsidP="00FE5EFC">
      <w:r>
        <w:t xml:space="preserve">u.U in theano.orc (wenn cl.exe nicht gefunden oder </w:t>
      </w:r>
      <w:r w:rsidR="00FE5EFC" w:rsidRPr="00FE5EFC">
        <w:t>Value '2008' is not defined for option 'cl-version'</w:t>
      </w:r>
      <w:r w:rsidR="00FE5EFC">
        <w:t>)</w:t>
      </w:r>
    </w:p>
    <w:p w:rsidR="00E42C42" w:rsidRPr="00E42C42" w:rsidRDefault="00E42C42" w:rsidP="00E42C42">
      <w:pPr>
        <w:ind w:firstLine="708"/>
        <w:rPr>
          <w:i/>
        </w:rPr>
      </w:pPr>
      <w:r>
        <w:t>[</w:t>
      </w:r>
      <w:r w:rsidRPr="00E42C42">
        <w:rPr>
          <w:i/>
        </w:rPr>
        <w:t>nvcc]</w:t>
      </w:r>
    </w:p>
    <w:p w:rsidR="00E42C42" w:rsidRDefault="00E42C42" w:rsidP="00E42C42">
      <w:pPr>
        <w:ind w:firstLine="708"/>
        <w:rPr>
          <w:i/>
        </w:rPr>
      </w:pPr>
      <w:r w:rsidRPr="00E42C42">
        <w:rPr>
          <w:i/>
        </w:rPr>
        <w:t>compiler_bindir=E:\Programme\Microsoft Visual Studio 12.0\VC\bin</w:t>
      </w:r>
    </w:p>
    <w:p w:rsidR="009A784E" w:rsidRDefault="009A784E" w:rsidP="00E42C42">
      <w:pPr>
        <w:ind w:firstLine="708"/>
        <w:rPr>
          <w:i/>
        </w:rPr>
      </w:pPr>
    </w:p>
    <w:p w:rsidR="009A784E" w:rsidRDefault="009A784E" w:rsidP="009A784E">
      <w:r>
        <w:t>utf-8 not supported: in theano.compat</w:t>
      </w:r>
      <w:r w:rsidR="00011255">
        <w:t xml:space="preserve"> ändern (fett)</w:t>
      </w:r>
      <w:r>
        <w:t>:</w:t>
      </w:r>
    </w:p>
    <w:p w:rsidR="009A784E" w:rsidRDefault="009A784E" w:rsidP="009A784E">
      <w:r>
        <w:t xml:space="preserve">    def decode_iter(itr):</w:t>
      </w:r>
    </w:p>
    <w:p w:rsidR="009A784E" w:rsidRDefault="009A784E" w:rsidP="009A784E">
      <w:r>
        <w:t xml:space="preserve">        for x in itr:</w:t>
      </w:r>
    </w:p>
    <w:p w:rsidR="009A784E" w:rsidRDefault="009A784E" w:rsidP="009A784E">
      <w:r>
        <w:t xml:space="preserve">            yield x.decode(</w:t>
      </w:r>
      <w:r w:rsidRPr="009A784E">
        <w:rPr>
          <w:b/>
        </w:rPr>
        <w:t>'gbk'</w:t>
      </w:r>
      <w:r>
        <w:t>)</w:t>
      </w:r>
    </w:p>
    <w:p w:rsidR="00D309D2" w:rsidRDefault="00D309D2" w:rsidP="009A784E">
      <w:r>
        <w:t>header</w:t>
      </w:r>
      <w:r w:rsidR="000F21FA">
        <w:t>-Datei</w:t>
      </w:r>
      <w:r>
        <w:t xml:space="preserve"> fehlt:</w:t>
      </w:r>
      <w:r w:rsidR="000F21FA">
        <w:t xml:space="preserve"> in das angegebene Verzeichnis kopieren</w:t>
      </w:r>
    </w:p>
    <w:p w:rsidR="00011255" w:rsidRPr="009A784E" w:rsidRDefault="00011255" w:rsidP="009A784E"/>
    <w:p w:rsidR="004962B7" w:rsidRDefault="004962B7" w:rsidP="00DE1F2F"/>
    <w:sectPr w:rsidR="004962B7" w:rsidSect="000F7F6D">
      <w:headerReference w:type="even" r:id="rId68"/>
      <w:headerReference w:type="default" r:id="rId69"/>
      <w:footerReference w:type="even" r:id="rId70"/>
      <w:footerReference w:type="default" r:id="rId71"/>
      <w:type w:val="continuous"/>
      <w:pgSz w:w="11906" w:h="16838"/>
      <w:pgMar w:top="1440" w:right="1418" w:bottom="1440" w:left="2268" w:header="340" w:footer="0"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049E2" w:rsidRDefault="00F049E2">
      <w:pPr>
        <w:spacing w:after="0" w:line="240" w:lineRule="auto"/>
      </w:pPr>
      <w:r>
        <w:separator/>
      </w:r>
    </w:p>
  </w:endnote>
  <w:endnote w:type="continuationSeparator" w:id="0">
    <w:p w:rsidR="00F049E2" w:rsidRDefault="00F049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URWPalladioL-Roma">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Times">
    <w:panose1 w:val="02020603050405020304"/>
    <w:charset w:val="00"/>
    <w:family w:val="roman"/>
    <w:pitch w:val="variable"/>
    <w:sig w:usb0="20002A87" w:usb1="00000000" w:usb2="00000000" w:usb3="00000000" w:csb0="0000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D249D" w:rsidRDefault="006D249D">
    <w:pPr>
      <w:pStyle w:val="Fuzeile"/>
    </w:pPr>
  </w:p>
  <w:p w:rsidR="006D249D" w:rsidRDefault="006D249D">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70972337"/>
      <w:docPartObj>
        <w:docPartGallery w:val="Page Numbers (Bottom of Page)"/>
        <w:docPartUnique/>
      </w:docPartObj>
    </w:sdtPr>
    <w:sdtContent>
      <w:p w:rsidR="006D249D" w:rsidRDefault="006D249D">
        <w:pPr>
          <w:pStyle w:val="Fuzeile"/>
          <w:jc w:val="right"/>
        </w:pPr>
      </w:p>
      <w:p w:rsidR="006D249D" w:rsidRDefault="006D249D">
        <w:pPr>
          <w:pStyle w:val="Fuzeile"/>
          <w:jc w:val="right"/>
        </w:pPr>
      </w:p>
    </w:sdtContent>
  </w:sdt>
  <w:p w:rsidR="006D249D" w:rsidRDefault="006D249D">
    <w:pPr>
      <w:pStyle w:val="Fuzeil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2502923"/>
      <w:docPartObj>
        <w:docPartGallery w:val="Page Numbers (Bottom of Page)"/>
        <w:docPartUnique/>
      </w:docPartObj>
    </w:sdtPr>
    <w:sdtContent>
      <w:p w:rsidR="006D249D" w:rsidRDefault="006D249D" w:rsidP="00B205F0">
        <w:pPr>
          <w:pStyle w:val="IntensivesZitat"/>
          <w:tabs>
            <w:tab w:val="left" w:pos="0"/>
            <w:tab w:val="left" w:pos="142"/>
          </w:tabs>
          <w:ind w:left="-1418" w:right="8220"/>
          <w:jc w:val="right"/>
        </w:pPr>
        <w:r w:rsidRPr="00EC3083">
          <w:rPr>
            <w:b/>
          </w:rPr>
          <w:fldChar w:fldCharType="begin"/>
        </w:r>
        <w:r w:rsidRPr="00EC3083">
          <w:rPr>
            <w:b/>
          </w:rPr>
          <w:instrText>PAGE   \* MERGEFORMAT</w:instrText>
        </w:r>
        <w:r w:rsidRPr="00EC3083">
          <w:rPr>
            <w:b/>
          </w:rPr>
          <w:fldChar w:fldCharType="separate"/>
        </w:r>
        <w:r w:rsidR="00472B2C">
          <w:rPr>
            <w:b/>
            <w:noProof/>
          </w:rPr>
          <w:t>4</w:t>
        </w:r>
        <w:r w:rsidRPr="00EC3083">
          <w:rPr>
            <w:b/>
          </w:rPr>
          <w:fldChar w:fldCharType="end"/>
        </w:r>
      </w:p>
    </w:sdtContent>
  </w:sdt>
  <w:p w:rsidR="006D249D" w:rsidRDefault="006D249D">
    <w:pPr>
      <w:pStyle w:val="Fuzeile"/>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38194691"/>
      <w:docPartObj>
        <w:docPartGallery w:val="Page Numbers (Bottom of Page)"/>
        <w:docPartUnique/>
      </w:docPartObj>
    </w:sdtPr>
    <w:sdtContent>
      <w:p w:rsidR="006D249D" w:rsidRDefault="006D249D" w:rsidP="00B205F0">
        <w:pPr>
          <w:pStyle w:val="IntensivesZitat"/>
          <w:ind w:left="8222" w:right="-1418"/>
          <w:jc w:val="left"/>
        </w:pPr>
        <w:r w:rsidRPr="00E33701">
          <w:rPr>
            <w:b/>
          </w:rPr>
          <w:fldChar w:fldCharType="begin"/>
        </w:r>
        <w:r w:rsidRPr="00E33701">
          <w:rPr>
            <w:b/>
          </w:rPr>
          <w:instrText>PAGE   \* MERGEFORMAT</w:instrText>
        </w:r>
        <w:r w:rsidRPr="00E33701">
          <w:rPr>
            <w:b/>
          </w:rPr>
          <w:fldChar w:fldCharType="separate"/>
        </w:r>
        <w:r w:rsidR="00472B2C">
          <w:rPr>
            <w:b/>
            <w:noProof/>
          </w:rPr>
          <w:t>5</w:t>
        </w:r>
        <w:r w:rsidRPr="00E33701">
          <w:rPr>
            <w:b/>
          </w:rPr>
          <w:fldChar w:fldCharType="end"/>
        </w:r>
      </w:p>
    </w:sdtContent>
  </w:sdt>
  <w:p w:rsidR="006D249D" w:rsidRDefault="006D249D">
    <w:pPr>
      <w:pStyle w:val="Fuzeile"/>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D249D" w:rsidRDefault="006D249D">
    <w:pPr>
      <w:pStyle w:val="Fuzeile"/>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D249D" w:rsidRDefault="006D249D">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049E2" w:rsidRDefault="00F049E2">
      <w:pPr>
        <w:spacing w:after="0" w:line="240" w:lineRule="auto"/>
      </w:pPr>
      <w:r>
        <w:separator/>
      </w:r>
    </w:p>
  </w:footnote>
  <w:footnote w:type="continuationSeparator" w:id="0">
    <w:p w:rsidR="00F049E2" w:rsidRDefault="00F049E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D249D" w:rsidRDefault="006D249D" w:rsidP="00BE1FC8">
    <w:pPr>
      <w:pStyle w:val="Kopfzeile"/>
      <w:jc w:val="cent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D249D" w:rsidRDefault="006D249D" w:rsidP="002C2E71">
    <w:pPr>
      <w:pStyle w:val="Untertitel"/>
      <w:tabs>
        <w:tab w:val="left" w:pos="9072"/>
      </w:tabs>
      <w:ind w:left="7371" w:right="-1986"/>
      <w:jc w:val="left"/>
    </w:pPr>
    <w:fldSimple w:instr=" STYLEREF  &quot;Überschrift 1&quot;  \* MERGEFORMAT ">
      <w:r w:rsidR="00472B2C">
        <w:rPr>
          <w:noProof/>
        </w:rPr>
        <w:t>Grundlagen</w:t>
      </w:r>
    </w:fldSimple>
  </w:p>
  <w:p w:rsidR="006D249D" w:rsidRPr="00393785" w:rsidRDefault="006D249D" w:rsidP="002C2E71">
    <w:pPr>
      <w:pStyle w:val="Kopfzeile"/>
      <w:ind w:left="7371" w:right="-1703"/>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D249D" w:rsidRDefault="006D249D" w:rsidP="00872339">
    <w:pPr>
      <w:pStyle w:val="Untertitel"/>
      <w:tabs>
        <w:tab w:val="left" w:pos="9072"/>
      </w:tabs>
      <w:ind w:left="-1985" w:right="7369"/>
      <w:jc w:val="right"/>
    </w:pPr>
    <w:fldSimple w:instr=" STYLEREF  &quot;Überschrift 1&quot;  \* MERGEFORMAT ">
      <w:r w:rsidR="00472B2C">
        <w:rPr>
          <w:noProof/>
        </w:rPr>
        <w:t>Grundlagen</w:t>
      </w:r>
    </w:fldSimple>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D249D" w:rsidRPr="00393785" w:rsidRDefault="006D249D" w:rsidP="002C2E71">
    <w:pPr>
      <w:pStyle w:val="Kopfzeile"/>
      <w:ind w:left="7371" w:right="-1703"/>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D249D" w:rsidRPr="000E09EA" w:rsidRDefault="006D249D" w:rsidP="000E09EA">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C5224DAC"/>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12340F5"/>
    <w:multiLevelType w:val="hybridMultilevel"/>
    <w:tmpl w:val="F9283C9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01955DDF"/>
    <w:multiLevelType w:val="hybridMultilevel"/>
    <w:tmpl w:val="E85A53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050B35C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064821EB"/>
    <w:multiLevelType w:val="hybridMultilevel"/>
    <w:tmpl w:val="173240E6"/>
    <w:lvl w:ilvl="0" w:tplc="14A8C37A">
      <w:start w:val="52"/>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0AD07F6F"/>
    <w:multiLevelType w:val="hybridMultilevel"/>
    <w:tmpl w:val="1F2415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0F6A1360"/>
    <w:multiLevelType w:val="hybridMultilevel"/>
    <w:tmpl w:val="A9443B7C"/>
    <w:lvl w:ilvl="0" w:tplc="04070013">
      <w:start w:val="1"/>
      <w:numFmt w:val="upperRoman"/>
      <w:lvlText w:val="%1."/>
      <w:lvlJc w:val="right"/>
      <w:pPr>
        <w:ind w:left="1429" w:hanging="360"/>
      </w:pPr>
    </w:lvl>
    <w:lvl w:ilvl="1" w:tplc="04070019" w:tentative="1">
      <w:start w:val="1"/>
      <w:numFmt w:val="lowerLetter"/>
      <w:lvlText w:val="%2."/>
      <w:lvlJc w:val="left"/>
      <w:pPr>
        <w:ind w:left="2149" w:hanging="360"/>
      </w:pPr>
    </w:lvl>
    <w:lvl w:ilvl="2" w:tplc="0407001B" w:tentative="1">
      <w:start w:val="1"/>
      <w:numFmt w:val="lowerRoman"/>
      <w:lvlText w:val="%3."/>
      <w:lvlJc w:val="right"/>
      <w:pPr>
        <w:ind w:left="2869" w:hanging="180"/>
      </w:pPr>
    </w:lvl>
    <w:lvl w:ilvl="3" w:tplc="0407000F" w:tentative="1">
      <w:start w:val="1"/>
      <w:numFmt w:val="decimal"/>
      <w:lvlText w:val="%4."/>
      <w:lvlJc w:val="left"/>
      <w:pPr>
        <w:ind w:left="3589" w:hanging="360"/>
      </w:pPr>
    </w:lvl>
    <w:lvl w:ilvl="4" w:tplc="04070019" w:tentative="1">
      <w:start w:val="1"/>
      <w:numFmt w:val="lowerLetter"/>
      <w:lvlText w:val="%5."/>
      <w:lvlJc w:val="left"/>
      <w:pPr>
        <w:ind w:left="4309" w:hanging="360"/>
      </w:pPr>
    </w:lvl>
    <w:lvl w:ilvl="5" w:tplc="0407001B" w:tentative="1">
      <w:start w:val="1"/>
      <w:numFmt w:val="lowerRoman"/>
      <w:lvlText w:val="%6."/>
      <w:lvlJc w:val="right"/>
      <w:pPr>
        <w:ind w:left="5029" w:hanging="180"/>
      </w:pPr>
    </w:lvl>
    <w:lvl w:ilvl="6" w:tplc="0407000F" w:tentative="1">
      <w:start w:val="1"/>
      <w:numFmt w:val="decimal"/>
      <w:lvlText w:val="%7."/>
      <w:lvlJc w:val="left"/>
      <w:pPr>
        <w:ind w:left="5749" w:hanging="360"/>
      </w:pPr>
    </w:lvl>
    <w:lvl w:ilvl="7" w:tplc="04070019" w:tentative="1">
      <w:start w:val="1"/>
      <w:numFmt w:val="lowerLetter"/>
      <w:lvlText w:val="%8."/>
      <w:lvlJc w:val="left"/>
      <w:pPr>
        <w:ind w:left="6469" w:hanging="360"/>
      </w:pPr>
    </w:lvl>
    <w:lvl w:ilvl="8" w:tplc="0407001B" w:tentative="1">
      <w:start w:val="1"/>
      <w:numFmt w:val="lowerRoman"/>
      <w:lvlText w:val="%9."/>
      <w:lvlJc w:val="right"/>
      <w:pPr>
        <w:ind w:left="7189" w:hanging="180"/>
      </w:pPr>
    </w:lvl>
  </w:abstractNum>
  <w:abstractNum w:abstractNumId="7">
    <w:nsid w:val="101362AB"/>
    <w:multiLevelType w:val="hybridMultilevel"/>
    <w:tmpl w:val="03C4DA5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1BD86565"/>
    <w:multiLevelType w:val="hybridMultilevel"/>
    <w:tmpl w:val="585C3D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1DF90CDA"/>
    <w:multiLevelType w:val="hybridMultilevel"/>
    <w:tmpl w:val="4E72BA84"/>
    <w:lvl w:ilvl="0" w:tplc="04070001">
      <w:start w:val="1"/>
      <w:numFmt w:val="bullet"/>
      <w:lvlText w:val=""/>
      <w:lvlJc w:val="left"/>
      <w:pPr>
        <w:ind w:left="1788" w:hanging="360"/>
      </w:pPr>
      <w:rPr>
        <w:rFonts w:ascii="Symbol" w:hAnsi="Symbol" w:hint="default"/>
      </w:rPr>
    </w:lvl>
    <w:lvl w:ilvl="1" w:tplc="04070003" w:tentative="1">
      <w:start w:val="1"/>
      <w:numFmt w:val="bullet"/>
      <w:lvlText w:val="o"/>
      <w:lvlJc w:val="left"/>
      <w:pPr>
        <w:ind w:left="2508" w:hanging="360"/>
      </w:pPr>
      <w:rPr>
        <w:rFonts w:ascii="Courier New" w:hAnsi="Courier New" w:cs="Courier New" w:hint="default"/>
      </w:rPr>
    </w:lvl>
    <w:lvl w:ilvl="2" w:tplc="04070005" w:tentative="1">
      <w:start w:val="1"/>
      <w:numFmt w:val="bullet"/>
      <w:lvlText w:val=""/>
      <w:lvlJc w:val="left"/>
      <w:pPr>
        <w:ind w:left="3228" w:hanging="360"/>
      </w:pPr>
      <w:rPr>
        <w:rFonts w:ascii="Wingdings" w:hAnsi="Wingdings" w:hint="default"/>
      </w:rPr>
    </w:lvl>
    <w:lvl w:ilvl="3" w:tplc="04070001" w:tentative="1">
      <w:start w:val="1"/>
      <w:numFmt w:val="bullet"/>
      <w:lvlText w:val=""/>
      <w:lvlJc w:val="left"/>
      <w:pPr>
        <w:ind w:left="3948" w:hanging="360"/>
      </w:pPr>
      <w:rPr>
        <w:rFonts w:ascii="Symbol" w:hAnsi="Symbol" w:hint="default"/>
      </w:rPr>
    </w:lvl>
    <w:lvl w:ilvl="4" w:tplc="04070003" w:tentative="1">
      <w:start w:val="1"/>
      <w:numFmt w:val="bullet"/>
      <w:lvlText w:val="o"/>
      <w:lvlJc w:val="left"/>
      <w:pPr>
        <w:ind w:left="4668" w:hanging="360"/>
      </w:pPr>
      <w:rPr>
        <w:rFonts w:ascii="Courier New" w:hAnsi="Courier New" w:cs="Courier New" w:hint="default"/>
      </w:rPr>
    </w:lvl>
    <w:lvl w:ilvl="5" w:tplc="04070005" w:tentative="1">
      <w:start w:val="1"/>
      <w:numFmt w:val="bullet"/>
      <w:lvlText w:val=""/>
      <w:lvlJc w:val="left"/>
      <w:pPr>
        <w:ind w:left="5388" w:hanging="360"/>
      </w:pPr>
      <w:rPr>
        <w:rFonts w:ascii="Wingdings" w:hAnsi="Wingdings" w:hint="default"/>
      </w:rPr>
    </w:lvl>
    <w:lvl w:ilvl="6" w:tplc="04070001" w:tentative="1">
      <w:start w:val="1"/>
      <w:numFmt w:val="bullet"/>
      <w:lvlText w:val=""/>
      <w:lvlJc w:val="left"/>
      <w:pPr>
        <w:ind w:left="6108" w:hanging="360"/>
      </w:pPr>
      <w:rPr>
        <w:rFonts w:ascii="Symbol" w:hAnsi="Symbol" w:hint="default"/>
      </w:rPr>
    </w:lvl>
    <w:lvl w:ilvl="7" w:tplc="04070003" w:tentative="1">
      <w:start w:val="1"/>
      <w:numFmt w:val="bullet"/>
      <w:lvlText w:val="o"/>
      <w:lvlJc w:val="left"/>
      <w:pPr>
        <w:ind w:left="6828" w:hanging="360"/>
      </w:pPr>
      <w:rPr>
        <w:rFonts w:ascii="Courier New" w:hAnsi="Courier New" w:cs="Courier New" w:hint="default"/>
      </w:rPr>
    </w:lvl>
    <w:lvl w:ilvl="8" w:tplc="04070005" w:tentative="1">
      <w:start w:val="1"/>
      <w:numFmt w:val="bullet"/>
      <w:lvlText w:val=""/>
      <w:lvlJc w:val="left"/>
      <w:pPr>
        <w:ind w:left="7548" w:hanging="360"/>
      </w:pPr>
      <w:rPr>
        <w:rFonts w:ascii="Wingdings" w:hAnsi="Wingdings" w:hint="default"/>
      </w:rPr>
    </w:lvl>
  </w:abstractNum>
  <w:abstractNum w:abstractNumId="10">
    <w:nsid w:val="1F537ACD"/>
    <w:multiLevelType w:val="hybridMultilevel"/>
    <w:tmpl w:val="996C669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279A0703"/>
    <w:multiLevelType w:val="hybridMultilevel"/>
    <w:tmpl w:val="7E5E3B0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31A955F0"/>
    <w:multiLevelType w:val="hybridMultilevel"/>
    <w:tmpl w:val="234A242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32202438"/>
    <w:multiLevelType w:val="hybridMultilevel"/>
    <w:tmpl w:val="6F7447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33515E79"/>
    <w:multiLevelType w:val="hybridMultilevel"/>
    <w:tmpl w:val="272E950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338F40A3"/>
    <w:multiLevelType w:val="hybridMultilevel"/>
    <w:tmpl w:val="CCCA021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34CD678C"/>
    <w:multiLevelType w:val="hybridMultilevel"/>
    <w:tmpl w:val="750025C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36617308"/>
    <w:multiLevelType w:val="hybridMultilevel"/>
    <w:tmpl w:val="89563DF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3A0512BC"/>
    <w:multiLevelType w:val="multilevel"/>
    <w:tmpl w:val="AA88AA32"/>
    <w:lvl w:ilvl="0">
      <w:start w:val="1"/>
      <w:numFmt w:val="decimal"/>
      <w:lvlText w:val="%1."/>
      <w:lvlJc w:val="left"/>
      <w:pPr>
        <w:ind w:left="357" w:hanging="357"/>
      </w:pPr>
      <w:rPr>
        <w:rFonts w:ascii="Tahoma" w:hAnsi="Tahoma" w:cs="Tahoma" w:hint="default"/>
        <w:b w:val="0"/>
        <w:color w:val="auto"/>
        <w:sz w:val="32"/>
      </w:rPr>
    </w:lvl>
    <w:lvl w:ilvl="1">
      <w:start w:val="1"/>
      <w:numFmt w:val="decimal"/>
      <w:lvlText w:val="%1.%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19">
    <w:nsid w:val="3C7933C8"/>
    <w:multiLevelType w:val="hybridMultilevel"/>
    <w:tmpl w:val="6D0E154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nsid w:val="42B54AB8"/>
    <w:multiLevelType w:val="hybridMultilevel"/>
    <w:tmpl w:val="788607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nsid w:val="49AB6853"/>
    <w:multiLevelType w:val="multilevel"/>
    <w:tmpl w:val="0C043A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nsid w:val="4A142E79"/>
    <w:multiLevelType w:val="hybridMultilevel"/>
    <w:tmpl w:val="4C20E39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nsid w:val="4A957949"/>
    <w:multiLevelType w:val="hybridMultilevel"/>
    <w:tmpl w:val="81620A5C"/>
    <w:lvl w:ilvl="0" w:tplc="0407001B">
      <w:start w:val="1"/>
      <w:numFmt w:val="lowerRoman"/>
      <w:lvlText w:val="%1."/>
      <w:lvlJc w:val="right"/>
      <w:pPr>
        <w:ind w:left="2340" w:hanging="360"/>
      </w:pPr>
    </w:lvl>
    <w:lvl w:ilvl="1" w:tplc="04070019" w:tentative="1">
      <w:start w:val="1"/>
      <w:numFmt w:val="lowerLetter"/>
      <w:lvlText w:val="%2."/>
      <w:lvlJc w:val="left"/>
      <w:pPr>
        <w:ind w:left="3060" w:hanging="360"/>
      </w:pPr>
    </w:lvl>
    <w:lvl w:ilvl="2" w:tplc="0407001B" w:tentative="1">
      <w:start w:val="1"/>
      <w:numFmt w:val="lowerRoman"/>
      <w:lvlText w:val="%3."/>
      <w:lvlJc w:val="right"/>
      <w:pPr>
        <w:ind w:left="3780" w:hanging="180"/>
      </w:pPr>
    </w:lvl>
    <w:lvl w:ilvl="3" w:tplc="0407000F" w:tentative="1">
      <w:start w:val="1"/>
      <w:numFmt w:val="decimal"/>
      <w:lvlText w:val="%4."/>
      <w:lvlJc w:val="left"/>
      <w:pPr>
        <w:ind w:left="4500" w:hanging="360"/>
      </w:pPr>
    </w:lvl>
    <w:lvl w:ilvl="4" w:tplc="04070019" w:tentative="1">
      <w:start w:val="1"/>
      <w:numFmt w:val="lowerLetter"/>
      <w:lvlText w:val="%5."/>
      <w:lvlJc w:val="left"/>
      <w:pPr>
        <w:ind w:left="5220" w:hanging="360"/>
      </w:pPr>
    </w:lvl>
    <w:lvl w:ilvl="5" w:tplc="0407001B" w:tentative="1">
      <w:start w:val="1"/>
      <w:numFmt w:val="lowerRoman"/>
      <w:lvlText w:val="%6."/>
      <w:lvlJc w:val="right"/>
      <w:pPr>
        <w:ind w:left="5940" w:hanging="180"/>
      </w:pPr>
    </w:lvl>
    <w:lvl w:ilvl="6" w:tplc="0407000F" w:tentative="1">
      <w:start w:val="1"/>
      <w:numFmt w:val="decimal"/>
      <w:lvlText w:val="%7."/>
      <w:lvlJc w:val="left"/>
      <w:pPr>
        <w:ind w:left="6660" w:hanging="360"/>
      </w:pPr>
    </w:lvl>
    <w:lvl w:ilvl="7" w:tplc="04070019" w:tentative="1">
      <w:start w:val="1"/>
      <w:numFmt w:val="lowerLetter"/>
      <w:lvlText w:val="%8."/>
      <w:lvlJc w:val="left"/>
      <w:pPr>
        <w:ind w:left="7380" w:hanging="360"/>
      </w:pPr>
    </w:lvl>
    <w:lvl w:ilvl="8" w:tplc="0407001B" w:tentative="1">
      <w:start w:val="1"/>
      <w:numFmt w:val="lowerRoman"/>
      <w:lvlText w:val="%9."/>
      <w:lvlJc w:val="right"/>
      <w:pPr>
        <w:ind w:left="8100" w:hanging="180"/>
      </w:pPr>
    </w:lvl>
  </w:abstractNum>
  <w:abstractNum w:abstractNumId="24">
    <w:nsid w:val="4CB02F08"/>
    <w:multiLevelType w:val="hybridMultilevel"/>
    <w:tmpl w:val="02B6553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nsid w:val="4E821DA0"/>
    <w:multiLevelType w:val="hybridMultilevel"/>
    <w:tmpl w:val="74B477A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nsid w:val="4ED1741F"/>
    <w:multiLevelType w:val="hybridMultilevel"/>
    <w:tmpl w:val="1AC208B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nsid w:val="50DA0219"/>
    <w:multiLevelType w:val="hybridMultilevel"/>
    <w:tmpl w:val="34FAB1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nsid w:val="52623EB3"/>
    <w:multiLevelType w:val="hybridMultilevel"/>
    <w:tmpl w:val="3462F2B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nsid w:val="54AA53E2"/>
    <w:multiLevelType w:val="hybridMultilevel"/>
    <w:tmpl w:val="8DA2E78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nsid w:val="551A1D83"/>
    <w:multiLevelType w:val="hybridMultilevel"/>
    <w:tmpl w:val="B7887FD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nsid w:val="578E2E4B"/>
    <w:multiLevelType w:val="hybridMultilevel"/>
    <w:tmpl w:val="59DE084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nsid w:val="5ACB71EF"/>
    <w:multiLevelType w:val="hybridMultilevel"/>
    <w:tmpl w:val="B32E713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nsid w:val="60A43BD9"/>
    <w:multiLevelType w:val="hybridMultilevel"/>
    <w:tmpl w:val="653885A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nsid w:val="64F134C2"/>
    <w:multiLevelType w:val="hybridMultilevel"/>
    <w:tmpl w:val="B17A2BC6"/>
    <w:lvl w:ilvl="0" w:tplc="14A8C37A">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nsid w:val="654A0529"/>
    <w:multiLevelType w:val="hybridMultilevel"/>
    <w:tmpl w:val="49BC114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nsid w:val="69B91A0D"/>
    <w:multiLevelType w:val="hybridMultilevel"/>
    <w:tmpl w:val="C85E562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nsid w:val="6C31598A"/>
    <w:multiLevelType w:val="hybridMultilevel"/>
    <w:tmpl w:val="BA248BA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nsid w:val="752017DA"/>
    <w:multiLevelType w:val="hybridMultilevel"/>
    <w:tmpl w:val="82F209B8"/>
    <w:lvl w:ilvl="0" w:tplc="04070001">
      <w:start w:val="1"/>
      <w:numFmt w:val="bullet"/>
      <w:lvlText w:val=""/>
      <w:lvlJc w:val="left"/>
      <w:pPr>
        <w:ind w:left="2136" w:hanging="360"/>
      </w:pPr>
      <w:rPr>
        <w:rFonts w:ascii="Symbol" w:hAnsi="Symbol" w:hint="default"/>
      </w:rPr>
    </w:lvl>
    <w:lvl w:ilvl="1" w:tplc="04070003">
      <w:start w:val="1"/>
      <w:numFmt w:val="bullet"/>
      <w:lvlText w:val="o"/>
      <w:lvlJc w:val="left"/>
      <w:pPr>
        <w:ind w:left="2856" w:hanging="360"/>
      </w:pPr>
      <w:rPr>
        <w:rFonts w:ascii="Courier New" w:hAnsi="Courier New" w:cs="Courier New" w:hint="default"/>
      </w:rPr>
    </w:lvl>
    <w:lvl w:ilvl="2" w:tplc="04070005" w:tentative="1">
      <w:start w:val="1"/>
      <w:numFmt w:val="bullet"/>
      <w:lvlText w:val=""/>
      <w:lvlJc w:val="left"/>
      <w:pPr>
        <w:ind w:left="3576" w:hanging="360"/>
      </w:pPr>
      <w:rPr>
        <w:rFonts w:ascii="Wingdings" w:hAnsi="Wingdings" w:hint="default"/>
      </w:rPr>
    </w:lvl>
    <w:lvl w:ilvl="3" w:tplc="04070001" w:tentative="1">
      <w:start w:val="1"/>
      <w:numFmt w:val="bullet"/>
      <w:lvlText w:val=""/>
      <w:lvlJc w:val="left"/>
      <w:pPr>
        <w:ind w:left="4296" w:hanging="360"/>
      </w:pPr>
      <w:rPr>
        <w:rFonts w:ascii="Symbol" w:hAnsi="Symbol" w:hint="default"/>
      </w:rPr>
    </w:lvl>
    <w:lvl w:ilvl="4" w:tplc="04070003" w:tentative="1">
      <w:start w:val="1"/>
      <w:numFmt w:val="bullet"/>
      <w:lvlText w:val="o"/>
      <w:lvlJc w:val="left"/>
      <w:pPr>
        <w:ind w:left="5016" w:hanging="360"/>
      </w:pPr>
      <w:rPr>
        <w:rFonts w:ascii="Courier New" w:hAnsi="Courier New" w:cs="Courier New" w:hint="default"/>
      </w:rPr>
    </w:lvl>
    <w:lvl w:ilvl="5" w:tplc="04070005" w:tentative="1">
      <w:start w:val="1"/>
      <w:numFmt w:val="bullet"/>
      <w:lvlText w:val=""/>
      <w:lvlJc w:val="left"/>
      <w:pPr>
        <w:ind w:left="5736" w:hanging="360"/>
      </w:pPr>
      <w:rPr>
        <w:rFonts w:ascii="Wingdings" w:hAnsi="Wingdings" w:hint="default"/>
      </w:rPr>
    </w:lvl>
    <w:lvl w:ilvl="6" w:tplc="04070001" w:tentative="1">
      <w:start w:val="1"/>
      <w:numFmt w:val="bullet"/>
      <w:lvlText w:val=""/>
      <w:lvlJc w:val="left"/>
      <w:pPr>
        <w:ind w:left="6456" w:hanging="360"/>
      </w:pPr>
      <w:rPr>
        <w:rFonts w:ascii="Symbol" w:hAnsi="Symbol" w:hint="default"/>
      </w:rPr>
    </w:lvl>
    <w:lvl w:ilvl="7" w:tplc="04070003" w:tentative="1">
      <w:start w:val="1"/>
      <w:numFmt w:val="bullet"/>
      <w:lvlText w:val="o"/>
      <w:lvlJc w:val="left"/>
      <w:pPr>
        <w:ind w:left="7176" w:hanging="360"/>
      </w:pPr>
      <w:rPr>
        <w:rFonts w:ascii="Courier New" w:hAnsi="Courier New" w:cs="Courier New" w:hint="default"/>
      </w:rPr>
    </w:lvl>
    <w:lvl w:ilvl="8" w:tplc="04070005" w:tentative="1">
      <w:start w:val="1"/>
      <w:numFmt w:val="bullet"/>
      <w:lvlText w:val=""/>
      <w:lvlJc w:val="left"/>
      <w:pPr>
        <w:ind w:left="7896" w:hanging="360"/>
      </w:pPr>
      <w:rPr>
        <w:rFonts w:ascii="Wingdings" w:hAnsi="Wingdings" w:hint="default"/>
      </w:rPr>
    </w:lvl>
  </w:abstractNum>
  <w:abstractNum w:abstractNumId="39">
    <w:nsid w:val="771E08EA"/>
    <w:multiLevelType w:val="hybridMultilevel"/>
    <w:tmpl w:val="702CE876"/>
    <w:lvl w:ilvl="0" w:tplc="04070001">
      <w:start w:val="1"/>
      <w:numFmt w:val="bullet"/>
      <w:lvlText w:val=""/>
      <w:lvlJc w:val="left"/>
      <w:pPr>
        <w:ind w:left="1068" w:hanging="360"/>
      </w:pPr>
      <w:rPr>
        <w:rFonts w:ascii="Symbol" w:hAnsi="Symbol"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40">
    <w:nsid w:val="7AEC7CE5"/>
    <w:multiLevelType w:val="hybridMultilevel"/>
    <w:tmpl w:val="5C5005D6"/>
    <w:lvl w:ilvl="0" w:tplc="04070013">
      <w:start w:val="1"/>
      <w:numFmt w:val="upperRoman"/>
      <w:lvlText w:val="%1."/>
      <w:lvlJc w:val="right"/>
      <w:pPr>
        <w:ind w:left="1429" w:hanging="360"/>
      </w:pPr>
    </w:lvl>
    <w:lvl w:ilvl="1" w:tplc="04070019" w:tentative="1">
      <w:start w:val="1"/>
      <w:numFmt w:val="lowerLetter"/>
      <w:lvlText w:val="%2."/>
      <w:lvlJc w:val="left"/>
      <w:pPr>
        <w:ind w:left="2149" w:hanging="360"/>
      </w:pPr>
    </w:lvl>
    <w:lvl w:ilvl="2" w:tplc="0407001B" w:tentative="1">
      <w:start w:val="1"/>
      <w:numFmt w:val="lowerRoman"/>
      <w:lvlText w:val="%3."/>
      <w:lvlJc w:val="right"/>
      <w:pPr>
        <w:ind w:left="2869" w:hanging="180"/>
      </w:pPr>
    </w:lvl>
    <w:lvl w:ilvl="3" w:tplc="0407000F" w:tentative="1">
      <w:start w:val="1"/>
      <w:numFmt w:val="decimal"/>
      <w:lvlText w:val="%4."/>
      <w:lvlJc w:val="left"/>
      <w:pPr>
        <w:ind w:left="3589" w:hanging="360"/>
      </w:pPr>
    </w:lvl>
    <w:lvl w:ilvl="4" w:tplc="04070019" w:tentative="1">
      <w:start w:val="1"/>
      <w:numFmt w:val="lowerLetter"/>
      <w:lvlText w:val="%5."/>
      <w:lvlJc w:val="left"/>
      <w:pPr>
        <w:ind w:left="4309" w:hanging="360"/>
      </w:pPr>
    </w:lvl>
    <w:lvl w:ilvl="5" w:tplc="0407001B" w:tentative="1">
      <w:start w:val="1"/>
      <w:numFmt w:val="lowerRoman"/>
      <w:lvlText w:val="%6."/>
      <w:lvlJc w:val="right"/>
      <w:pPr>
        <w:ind w:left="5029" w:hanging="180"/>
      </w:pPr>
    </w:lvl>
    <w:lvl w:ilvl="6" w:tplc="0407000F" w:tentative="1">
      <w:start w:val="1"/>
      <w:numFmt w:val="decimal"/>
      <w:lvlText w:val="%7."/>
      <w:lvlJc w:val="left"/>
      <w:pPr>
        <w:ind w:left="5749" w:hanging="360"/>
      </w:pPr>
    </w:lvl>
    <w:lvl w:ilvl="7" w:tplc="04070019" w:tentative="1">
      <w:start w:val="1"/>
      <w:numFmt w:val="lowerLetter"/>
      <w:lvlText w:val="%8."/>
      <w:lvlJc w:val="left"/>
      <w:pPr>
        <w:ind w:left="6469" w:hanging="360"/>
      </w:pPr>
    </w:lvl>
    <w:lvl w:ilvl="8" w:tplc="0407001B" w:tentative="1">
      <w:start w:val="1"/>
      <w:numFmt w:val="lowerRoman"/>
      <w:lvlText w:val="%9."/>
      <w:lvlJc w:val="right"/>
      <w:pPr>
        <w:ind w:left="7189" w:hanging="180"/>
      </w:pPr>
    </w:lvl>
  </w:abstractNum>
  <w:abstractNum w:abstractNumId="41">
    <w:nsid w:val="7DEF08DD"/>
    <w:multiLevelType w:val="hybridMultilevel"/>
    <w:tmpl w:val="8760EA9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nsid w:val="7DF85F30"/>
    <w:multiLevelType w:val="hybridMultilevel"/>
    <w:tmpl w:val="7CA8B720"/>
    <w:lvl w:ilvl="0" w:tplc="04070013">
      <w:start w:val="1"/>
      <w:numFmt w:val="upperRoman"/>
      <w:lvlText w:val="%1."/>
      <w:lvlJc w:val="righ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8"/>
  </w:num>
  <w:num w:numId="2">
    <w:abstractNumId w:val="42"/>
  </w:num>
  <w:num w:numId="3">
    <w:abstractNumId w:val="30"/>
  </w:num>
  <w:num w:numId="4">
    <w:abstractNumId w:val="9"/>
  </w:num>
  <w:num w:numId="5">
    <w:abstractNumId w:val="7"/>
  </w:num>
  <w:num w:numId="6">
    <w:abstractNumId w:val="5"/>
  </w:num>
  <w:num w:numId="7">
    <w:abstractNumId w:val="2"/>
  </w:num>
  <w:num w:numId="8">
    <w:abstractNumId w:val="15"/>
  </w:num>
  <w:num w:numId="9">
    <w:abstractNumId w:val="38"/>
  </w:num>
  <w:num w:numId="10">
    <w:abstractNumId w:val="3"/>
  </w:num>
  <w:num w:numId="11">
    <w:abstractNumId w:val="12"/>
  </w:num>
  <w:num w:numId="12">
    <w:abstractNumId w:val="19"/>
  </w:num>
  <w:num w:numId="13">
    <w:abstractNumId w:val="11"/>
  </w:num>
  <w:num w:numId="14">
    <w:abstractNumId w:val="1"/>
  </w:num>
  <w:num w:numId="15">
    <w:abstractNumId w:val="6"/>
  </w:num>
  <w:num w:numId="16">
    <w:abstractNumId w:val="16"/>
  </w:num>
  <w:num w:numId="17">
    <w:abstractNumId w:val="0"/>
  </w:num>
  <w:num w:numId="18">
    <w:abstractNumId w:val="10"/>
  </w:num>
  <w:num w:numId="19">
    <w:abstractNumId w:val="23"/>
  </w:num>
  <w:num w:numId="20">
    <w:abstractNumId w:val="36"/>
  </w:num>
  <w:num w:numId="21">
    <w:abstractNumId w:val="29"/>
  </w:num>
  <w:num w:numId="22">
    <w:abstractNumId w:val="28"/>
  </w:num>
  <w:num w:numId="23">
    <w:abstractNumId w:val="14"/>
  </w:num>
  <w:num w:numId="24">
    <w:abstractNumId w:val="40"/>
  </w:num>
  <w:num w:numId="25">
    <w:abstractNumId w:val="20"/>
  </w:num>
  <w:num w:numId="26">
    <w:abstractNumId w:val="34"/>
  </w:num>
  <w:num w:numId="27">
    <w:abstractNumId w:val="24"/>
  </w:num>
  <w:num w:numId="28">
    <w:abstractNumId w:val="39"/>
  </w:num>
  <w:num w:numId="29">
    <w:abstractNumId w:val="4"/>
  </w:num>
  <w:num w:numId="30">
    <w:abstractNumId w:val="32"/>
  </w:num>
  <w:num w:numId="31">
    <w:abstractNumId w:val="26"/>
  </w:num>
  <w:num w:numId="32">
    <w:abstractNumId w:val="8"/>
  </w:num>
  <w:num w:numId="33">
    <w:abstractNumId w:val="37"/>
  </w:num>
  <w:num w:numId="34">
    <w:abstractNumId w:val="41"/>
  </w:num>
  <w:num w:numId="35">
    <w:abstractNumId w:val="27"/>
  </w:num>
  <w:num w:numId="36">
    <w:abstractNumId w:val="33"/>
  </w:num>
  <w:num w:numId="37">
    <w:abstractNumId w:val="17"/>
  </w:num>
  <w:num w:numId="38">
    <w:abstractNumId w:val="13"/>
  </w:num>
  <w:num w:numId="39">
    <w:abstractNumId w:val="31"/>
  </w:num>
  <w:num w:numId="40">
    <w:abstractNumId w:val="22"/>
  </w:num>
  <w:num w:numId="41">
    <w:abstractNumId w:val="21"/>
  </w:num>
  <w:num w:numId="42">
    <w:abstractNumId w:val="35"/>
  </w:num>
  <w:num w:numId="43">
    <w:abstractNumId w:val="25"/>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defaultTabStop w:val="708"/>
  <w:autoHyphenation/>
  <w:hyphenationZone w:val="851"/>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507DE"/>
    <w:rsid w:val="000003A3"/>
    <w:rsid w:val="00000502"/>
    <w:rsid w:val="00000517"/>
    <w:rsid w:val="00000C24"/>
    <w:rsid w:val="00001DC1"/>
    <w:rsid w:val="00001F24"/>
    <w:rsid w:val="00002C51"/>
    <w:rsid w:val="00002FB5"/>
    <w:rsid w:val="0000343D"/>
    <w:rsid w:val="00003750"/>
    <w:rsid w:val="00004438"/>
    <w:rsid w:val="000048D1"/>
    <w:rsid w:val="0000493F"/>
    <w:rsid w:val="00004E9C"/>
    <w:rsid w:val="00005440"/>
    <w:rsid w:val="0000544F"/>
    <w:rsid w:val="00005792"/>
    <w:rsid w:val="00005C87"/>
    <w:rsid w:val="00005E0E"/>
    <w:rsid w:val="00005FDE"/>
    <w:rsid w:val="00005FFF"/>
    <w:rsid w:val="00006966"/>
    <w:rsid w:val="00006D17"/>
    <w:rsid w:val="00006EFE"/>
    <w:rsid w:val="0000733F"/>
    <w:rsid w:val="00007915"/>
    <w:rsid w:val="00010614"/>
    <w:rsid w:val="0001081D"/>
    <w:rsid w:val="00010855"/>
    <w:rsid w:val="00010BBE"/>
    <w:rsid w:val="00011255"/>
    <w:rsid w:val="000113D9"/>
    <w:rsid w:val="000114BA"/>
    <w:rsid w:val="000117A7"/>
    <w:rsid w:val="00011B9C"/>
    <w:rsid w:val="00011D17"/>
    <w:rsid w:val="000127F4"/>
    <w:rsid w:val="00012BA4"/>
    <w:rsid w:val="00012BF2"/>
    <w:rsid w:val="00012D32"/>
    <w:rsid w:val="00012DB9"/>
    <w:rsid w:val="00013652"/>
    <w:rsid w:val="00013AF2"/>
    <w:rsid w:val="000146F6"/>
    <w:rsid w:val="0001472F"/>
    <w:rsid w:val="00014B9D"/>
    <w:rsid w:val="00014CCE"/>
    <w:rsid w:val="00015178"/>
    <w:rsid w:val="0001621F"/>
    <w:rsid w:val="000172B5"/>
    <w:rsid w:val="000200DA"/>
    <w:rsid w:val="00020B5E"/>
    <w:rsid w:val="00020C7F"/>
    <w:rsid w:val="000213FF"/>
    <w:rsid w:val="00021411"/>
    <w:rsid w:val="00021660"/>
    <w:rsid w:val="000222C0"/>
    <w:rsid w:val="000227B3"/>
    <w:rsid w:val="00022843"/>
    <w:rsid w:val="0002298A"/>
    <w:rsid w:val="000237C3"/>
    <w:rsid w:val="00023AFD"/>
    <w:rsid w:val="00024013"/>
    <w:rsid w:val="00024541"/>
    <w:rsid w:val="000250B9"/>
    <w:rsid w:val="0002517A"/>
    <w:rsid w:val="0002543F"/>
    <w:rsid w:val="0002595A"/>
    <w:rsid w:val="00025C25"/>
    <w:rsid w:val="00025E8D"/>
    <w:rsid w:val="00026A58"/>
    <w:rsid w:val="00026C89"/>
    <w:rsid w:val="00026CF3"/>
    <w:rsid w:val="00030F5A"/>
    <w:rsid w:val="0003141B"/>
    <w:rsid w:val="00031B8D"/>
    <w:rsid w:val="00032488"/>
    <w:rsid w:val="0003281C"/>
    <w:rsid w:val="00032B3F"/>
    <w:rsid w:val="00032BC8"/>
    <w:rsid w:val="0003386D"/>
    <w:rsid w:val="00033AD3"/>
    <w:rsid w:val="00033D50"/>
    <w:rsid w:val="00033E17"/>
    <w:rsid w:val="0003492C"/>
    <w:rsid w:val="00034B08"/>
    <w:rsid w:val="00034DB6"/>
    <w:rsid w:val="00035029"/>
    <w:rsid w:val="000354A5"/>
    <w:rsid w:val="00035510"/>
    <w:rsid w:val="000356A1"/>
    <w:rsid w:val="00035846"/>
    <w:rsid w:val="00035D6E"/>
    <w:rsid w:val="00035E6F"/>
    <w:rsid w:val="00035EAF"/>
    <w:rsid w:val="00036028"/>
    <w:rsid w:val="00036A1B"/>
    <w:rsid w:val="00036D1B"/>
    <w:rsid w:val="00037051"/>
    <w:rsid w:val="000377D0"/>
    <w:rsid w:val="00037FA1"/>
    <w:rsid w:val="0004000A"/>
    <w:rsid w:val="0004005B"/>
    <w:rsid w:val="000403A0"/>
    <w:rsid w:val="000409A4"/>
    <w:rsid w:val="00040ABE"/>
    <w:rsid w:val="00040E42"/>
    <w:rsid w:val="000410D5"/>
    <w:rsid w:val="000425C1"/>
    <w:rsid w:val="000425FA"/>
    <w:rsid w:val="000428DF"/>
    <w:rsid w:val="000432A1"/>
    <w:rsid w:val="0004349B"/>
    <w:rsid w:val="00043A01"/>
    <w:rsid w:val="00043D72"/>
    <w:rsid w:val="00044848"/>
    <w:rsid w:val="00044A75"/>
    <w:rsid w:val="00044DC0"/>
    <w:rsid w:val="00045464"/>
    <w:rsid w:val="00045A33"/>
    <w:rsid w:val="000463E9"/>
    <w:rsid w:val="00046B89"/>
    <w:rsid w:val="00046BE7"/>
    <w:rsid w:val="00046CB7"/>
    <w:rsid w:val="00046E08"/>
    <w:rsid w:val="00046E75"/>
    <w:rsid w:val="00047608"/>
    <w:rsid w:val="0004773B"/>
    <w:rsid w:val="0004788C"/>
    <w:rsid w:val="00047D81"/>
    <w:rsid w:val="000504AD"/>
    <w:rsid w:val="000507C0"/>
    <w:rsid w:val="000509DB"/>
    <w:rsid w:val="00050B89"/>
    <w:rsid w:val="00050B8C"/>
    <w:rsid w:val="0005129A"/>
    <w:rsid w:val="000513BA"/>
    <w:rsid w:val="0005188B"/>
    <w:rsid w:val="00051B57"/>
    <w:rsid w:val="000521A8"/>
    <w:rsid w:val="00052220"/>
    <w:rsid w:val="00052692"/>
    <w:rsid w:val="00052DD0"/>
    <w:rsid w:val="0005304D"/>
    <w:rsid w:val="00053AF4"/>
    <w:rsid w:val="00054141"/>
    <w:rsid w:val="00054183"/>
    <w:rsid w:val="00054A8F"/>
    <w:rsid w:val="00054CBB"/>
    <w:rsid w:val="000558EB"/>
    <w:rsid w:val="00055D2C"/>
    <w:rsid w:val="000574AC"/>
    <w:rsid w:val="0006004A"/>
    <w:rsid w:val="00060442"/>
    <w:rsid w:val="0006098B"/>
    <w:rsid w:val="00060BAC"/>
    <w:rsid w:val="00060E7E"/>
    <w:rsid w:val="00061823"/>
    <w:rsid w:val="00061C87"/>
    <w:rsid w:val="00062006"/>
    <w:rsid w:val="000621B0"/>
    <w:rsid w:val="00062949"/>
    <w:rsid w:val="0006321C"/>
    <w:rsid w:val="000634C8"/>
    <w:rsid w:val="00063DB3"/>
    <w:rsid w:val="00063FAA"/>
    <w:rsid w:val="00064034"/>
    <w:rsid w:val="00064037"/>
    <w:rsid w:val="0006406D"/>
    <w:rsid w:val="0006418A"/>
    <w:rsid w:val="000648CB"/>
    <w:rsid w:val="00064CD5"/>
    <w:rsid w:val="000660C6"/>
    <w:rsid w:val="00066149"/>
    <w:rsid w:val="0006656D"/>
    <w:rsid w:val="00066B11"/>
    <w:rsid w:val="00067028"/>
    <w:rsid w:val="00067D65"/>
    <w:rsid w:val="000707AF"/>
    <w:rsid w:val="00070920"/>
    <w:rsid w:val="00070DDF"/>
    <w:rsid w:val="000718ED"/>
    <w:rsid w:val="00071EF1"/>
    <w:rsid w:val="0007249B"/>
    <w:rsid w:val="00072911"/>
    <w:rsid w:val="00072D73"/>
    <w:rsid w:val="00073683"/>
    <w:rsid w:val="00073DD9"/>
    <w:rsid w:val="00073E34"/>
    <w:rsid w:val="00074491"/>
    <w:rsid w:val="0007450E"/>
    <w:rsid w:val="0007471A"/>
    <w:rsid w:val="00074AA6"/>
    <w:rsid w:val="00074B12"/>
    <w:rsid w:val="0007586D"/>
    <w:rsid w:val="00076262"/>
    <w:rsid w:val="00076397"/>
    <w:rsid w:val="00076B86"/>
    <w:rsid w:val="00076CE5"/>
    <w:rsid w:val="00076D52"/>
    <w:rsid w:val="00077141"/>
    <w:rsid w:val="00077163"/>
    <w:rsid w:val="00077181"/>
    <w:rsid w:val="00077580"/>
    <w:rsid w:val="00077BF8"/>
    <w:rsid w:val="000805C7"/>
    <w:rsid w:val="000807EC"/>
    <w:rsid w:val="00080AE0"/>
    <w:rsid w:val="000810BD"/>
    <w:rsid w:val="000811BA"/>
    <w:rsid w:val="00081287"/>
    <w:rsid w:val="00081789"/>
    <w:rsid w:val="00081B63"/>
    <w:rsid w:val="0008222D"/>
    <w:rsid w:val="00082C6C"/>
    <w:rsid w:val="00083292"/>
    <w:rsid w:val="000834F5"/>
    <w:rsid w:val="00083A1F"/>
    <w:rsid w:val="00083D3A"/>
    <w:rsid w:val="00084176"/>
    <w:rsid w:val="000844C3"/>
    <w:rsid w:val="000852EB"/>
    <w:rsid w:val="000854B1"/>
    <w:rsid w:val="00085BA5"/>
    <w:rsid w:val="000860CA"/>
    <w:rsid w:val="0008644D"/>
    <w:rsid w:val="00087236"/>
    <w:rsid w:val="00087402"/>
    <w:rsid w:val="00087591"/>
    <w:rsid w:val="000878BC"/>
    <w:rsid w:val="00087B27"/>
    <w:rsid w:val="00090304"/>
    <w:rsid w:val="00090A64"/>
    <w:rsid w:val="00092017"/>
    <w:rsid w:val="000921B0"/>
    <w:rsid w:val="00093168"/>
    <w:rsid w:val="000932F1"/>
    <w:rsid w:val="000938DA"/>
    <w:rsid w:val="000940D1"/>
    <w:rsid w:val="000941B8"/>
    <w:rsid w:val="00094A33"/>
    <w:rsid w:val="00094AB7"/>
    <w:rsid w:val="00095138"/>
    <w:rsid w:val="00095C5C"/>
    <w:rsid w:val="00095EBA"/>
    <w:rsid w:val="00095ED9"/>
    <w:rsid w:val="000969D7"/>
    <w:rsid w:val="00096B86"/>
    <w:rsid w:val="00097771"/>
    <w:rsid w:val="00097B57"/>
    <w:rsid w:val="00097F3C"/>
    <w:rsid w:val="000A00F1"/>
    <w:rsid w:val="000A0559"/>
    <w:rsid w:val="000A071B"/>
    <w:rsid w:val="000A07C0"/>
    <w:rsid w:val="000A0BE0"/>
    <w:rsid w:val="000A0BE5"/>
    <w:rsid w:val="000A0F82"/>
    <w:rsid w:val="000A1AB3"/>
    <w:rsid w:val="000A2045"/>
    <w:rsid w:val="000A20FB"/>
    <w:rsid w:val="000A27C1"/>
    <w:rsid w:val="000A28DC"/>
    <w:rsid w:val="000A3304"/>
    <w:rsid w:val="000A3514"/>
    <w:rsid w:val="000A35A4"/>
    <w:rsid w:val="000A3CB9"/>
    <w:rsid w:val="000A5587"/>
    <w:rsid w:val="000A5FA4"/>
    <w:rsid w:val="000A66B3"/>
    <w:rsid w:val="000A7007"/>
    <w:rsid w:val="000A7221"/>
    <w:rsid w:val="000A75CF"/>
    <w:rsid w:val="000A7A1D"/>
    <w:rsid w:val="000B0962"/>
    <w:rsid w:val="000B11A2"/>
    <w:rsid w:val="000B151B"/>
    <w:rsid w:val="000B1588"/>
    <w:rsid w:val="000B2264"/>
    <w:rsid w:val="000B2583"/>
    <w:rsid w:val="000B2816"/>
    <w:rsid w:val="000B282F"/>
    <w:rsid w:val="000B29BA"/>
    <w:rsid w:val="000B2C88"/>
    <w:rsid w:val="000B2C9E"/>
    <w:rsid w:val="000B3A70"/>
    <w:rsid w:val="000B4753"/>
    <w:rsid w:val="000B4C87"/>
    <w:rsid w:val="000B5B20"/>
    <w:rsid w:val="000B5D6A"/>
    <w:rsid w:val="000B5F3D"/>
    <w:rsid w:val="000B60DE"/>
    <w:rsid w:val="000B6603"/>
    <w:rsid w:val="000B681C"/>
    <w:rsid w:val="000B69A9"/>
    <w:rsid w:val="000B79A6"/>
    <w:rsid w:val="000C03CF"/>
    <w:rsid w:val="000C0415"/>
    <w:rsid w:val="000C1817"/>
    <w:rsid w:val="000C1BBF"/>
    <w:rsid w:val="000C27EA"/>
    <w:rsid w:val="000C297A"/>
    <w:rsid w:val="000C2B3A"/>
    <w:rsid w:val="000C2D22"/>
    <w:rsid w:val="000C3B1C"/>
    <w:rsid w:val="000C4BDA"/>
    <w:rsid w:val="000C5030"/>
    <w:rsid w:val="000C5168"/>
    <w:rsid w:val="000C5490"/>
    <w:rsid w:val="000C5AA1"/>
    <w:rsid w:val="000C5BA3"/>
    <w:rsid w:val="000C5DEF"/>
    <w:rsid w:val="000C5E1D"/>
    <w:rsid w:val="000C5ED0"/>
    <w:rsid w:val="000C60CE"/>
    <w:rsid w:val="000C621C"/>
    <w:rsid w:val="000C6743"/>
    <w:rsid w:val="000C68A5"/>
    <w:rsid w:val="000C7817"/>
    <w:rsid w:val="000C7E29"/>
    <w:rsid w:val="000C7EC3"/>
    <w:rsid w:val="000C7F57"/>
    <w:rsid w:val="000D01A9"/>
    <w:rsid w:val="000D03AA"/>
    <w:rsid w:val="000D06C0"/>
    <w:rsid w:val="000D0855"/>
    <w:rsid w:val="000D0918"/>
    <w:rsid w:val="000D09C3"/>
    <w:rsid w:val="000D0B3A"/>
    <w:rsid w:val="000D0CDE"/>
    <w:rsid w:val="000D107A"/>
    <w:rsid w:val="000D13CD"/>
    <w:rsid w:val="000D17A8"/>
    <w:rsid w:val="000D1D14"/>
    <w:rsid w:val="000D1D15"/>
    <w:rsid w:val="000D20B3"/>
    <w:rsid w:val="000D32DC"/>
    <w:rsid w:val="000D365B"/>
    <w:rsid w:val="000D4140"/>
    <w:rsid w:val="000D490C"/>
    <w:rsid w:val="000D4A85"/>
    <w:rsid w:val="000D4AC6"/>
    <w:rsid w:val="000D4DDF"/>
    <w:rsid w:val="000D4F50"/>
    <w:rsid w:val="000D5095"/>
    <w:rsid w:val="000D5266"/>
    <w:rsid w:val="000D54F0"/>
    <w:rsid w:val="000D5718"/>
    <w:rsid w:val="000D5875"/>
    <w:rsid w:val="000D5A6F"/>
    <w:rsid w:val="000D5E89"/>
    <w:rsid w:val="000D60F5"/>
    <w:rsid w:val="000D65C7"/>
    <w:rsid w:val="000D69C4"/>
    <w:rsid w:val="000D6C8A"/>
    <w:rsid w:val="000D6CDD"/>
    <w:rsid w:val="000D710B"/>
    <w:rsid w:val="000D7426"/>
    <w:rsid w:val="000D7612"/>
    <w:rsid w:val="000D7805"/>
    <w:rsid w:val="000D7A5C"/>
    <w:rsid w:val="000D7E28"/>
    <w:rsid w:val="000E042B"/>
    <w:rsid w:val="000E0985"/>
    <w:rsid w:val="000E09EA"/>
    <w:rsid w:val="000E1286"/>
    <w:rsid w:val="000E15DE"/>
    <w:rsid w:val="000E15EF"/>
    <w:rsid w:val="000E1829"/>
    <w:rsid w:val="000E29DF"/>
    <w:rsid w:val="000E2DE8"/>
    <w:rsid w:val="000E3031"/>
    <w:rsid w:val="000E340F"/>
    <w:rsid w:val="000E37F1"/>
    <w:rsid w:val="000E3AF4"/>
    <w:rsid w:val="000E40BC"/>
    <w:rsid w:val="000E4667"/>
    <w:rsid w:val="000E4B48"/>
    <w:rsid w:val="000E4B60"/>
    <w:rsid w:val="000E4C5A"/>
    <w:rsid w:val="000E58B4"/>
    <w:rsid w:val="000E5D54"/>
    <w:rsid w:val="000E6346"/>
    <w:rsid w:val="000E7347"/>
    <w:rsid w:val="000E769F"/>
    <w:rsid w:val="000E7849"/>
    <w:rsid w:val="000E7BF1"/>
    <w:rsid w:val="000E7C68"/>
    <w:rsid w:val="000E7C84"/>
    <w:rsid w:val="000F075B"/>
    <w:rsid w:val="000F18C7"/>
    <w:rsid w:val="000F1D3E"/>
    <w:rsid w:val="000F21FA"/>
    <w:rsid w:val="000F24EC"/>
    <w:rsid w:val="000F26A5"/>
    <w:rsid w:val="000F32A2"/>
    <w:rsid w:val="000F46B0"/>
    <w:rsid w:val="000F47F7"/>
    <w:rsid w:val="000F4A2D"/>
    <w:rsid w:val="000F4AA1"/>
    <w:rsid w:val="000F5A71"/>
    <w:rsid w:val="000F5AE2"/>
    <w:rsid w:val="000F5EDC"/>
    <w:rsid w:val="000F5EEA"/>
    <w:rsid w:val="000F6593"/>
    <w:rsid w:val="000F6B9D"/>
    <w:rsid w:val="000F6BC8"/>
    <w:rsid w:val="000F7012"/>
    <w:rsid w:val="000F7722"/>
    <w:rsid w:val="000F7DB1"/>
    <w:rsid w:val="000F7F6D"/>
    <w:rsid w:val="0010022D"/>
    <w:rsid w:val="00100678"/>
    <w:rsid w:val="001007D1"/>
    <w:rsid w:val="0010107F"/>
    <w:rsid w:val="0010126D"/>
    <w:rsid w:val="001012D7"/>
    <w:rsid w:val="00101B4D"/>
    <w:rsid w:val="0010206E"/>
    <w:rsid w:val="00102358"/>
    <w:rsid w:val="00102391"/>
    <w:rsid w:val="00102CBE"/>
    <w:rsid w:val="00102E13"/>
    <w:rsid w:val="00102E45"/>
    <w:rsid w:val="00103500"/>
    <w:rsid w:val="00103911"/>
    <w:rsid w:val="00103972"/>
    <w:rsid w:val="00104B68"/>
    <w:rsid w:val="00104D9E"/>
    <w:rsid w:val="00105397"/>
    <w:rsid w:val="0010551C"/>
    <w:rsid w:val="001058C3"/>
    <w:rsid w:val="00105B6E"/>
    <w:rsid w:val="00106114"/>
    <w:rsid w:val="00106341"/>
    <w:rsid w:val="0010665C"/>
    <w:rsid w:val="00106A7F"/>
    <w:rsid w:val="00106DD2"/>
    <w:rsid w:val="001073F9"/>
    <w:rsid w:val="00107C14"/>
    <w:rsid w:val="0011088E"/>
    <w:rsid w:val="00110B8C"/>
    <w:rsid w:val="00110CCC"/>
    <w:rsid w:val="00110F93"/>
    <w:rsid w:val="00110FE1"/>
    <w:rsid w:val="001112F7"/>
    <w:rsid w:val="00111338"/>
    <w:rsid w:val="001115A7"/>
    <w:rsid w:val="00111CA0"/>
    <w:rsid w:val="00111E7F"/>
    <w:rsid w:val="001124FE"/>
    <w:rsid w:val="00112635"/>
    <w:rsid w:val="001129BB"/>
    <w:rsid w:val="00113526"/>
    <w:rsid w:val="001136A9"/>
    <w:rsid w:val="00113A4D"/>
    <w:rsid w:val="00113E0F"/>
    <w:rsid w:val="001143E0"/>
    <w:rsid w:val="00114AD1"/>
    <w:rsid w:val="00114B34"/>
    <w:rsid w:val="00115208"/>
    <w:rsid w:val="00115466"/>
    <w:rsid w:val="0011598A"/>
    <w:rsid w:val="00115ABA"/>
    <w:rsid w:val="00115BBD"/>
    <w:rsid w:val="00115D66"/>
    <w:rsid w:val="00115F64"/>
    <w:rsid w:val="001161B7"/>
    <w:rsid w:val="0011629B"/>
    <w:rsid w:val="0011647B"/>
    <w:rsid w:val="001165A9"/>
    <w:rsid w:val="0011697E"/>
    <w:rsid w:val="00116D73"/>
    <w:rsid w:val="00116FAD"/>
    <w:rsid w:val="00117A8B"/>
    <w:rsid w:val="00117C0B"/>
    <w:rsid w:val="00117CC2"/>
    <w:rsid w:val="001201D5"/>
    <w:rsid w:val="001216F2"/>
    <w:rsid w:val="00121C0E"/>
    <w:rsid w:val="001222B7"/>
    <w:rsid w:val="0012246B"/>
    <w:rsid w:val="00122684"/>
    <w:rsid w:val="00122D0F"/>
    <w:rsid w:val="001237DE"/>
    <w:rsid w:val="0012386C"/>
    <w:rsid w:val="0012411B"/>
    <w:rsid w:val="001243A3"/>
    <w:rsid w:val="001244BE"/>
    <w:rsid w:val="001244F7"/>
    <w:rsid w:val="0012460B"/>
    <w:rsid w:val="0012463D"/>
    <w:rsid w:val="00124738"/>
    <w:rsid w:val="00125906"/>
    <w:rsid w:val="00125CB1"/>
    <w:rsid w:val="00126B97"/>
    <w:rsid w:val="00126D4B"/>
    <w:rsid w:val="00127354"/>
    <w:rsid w:val="0012754A"/>
    <w:rsid w:val="0012789D"/>
    <w:rsid w:val="001279CB"/>
    <w:rsid w:val="00127A64"/>
    <w:rsid w:val="00127D82"/>
    <w:rsid w:val="001304BC"/>
    <w:rsid w:val="001305E4"/>
    <w:rsid w:val="00130B48"/>
    <w:rsid w:val="00130B9A"/>
    <w:rsid w:val="0013116C"/>
    <w:rsid w:val="001315A3"/>
    <w:rsid w:val="001315CD"/>
    <w:rsid w:val="001319E5"/>
    <w:rsid w:val="00131EA9"/>
    <w:rsid w:val="00132592"/>
    <w:rsid w:val="0013277B"/>
    <w:rsid w:val="0013292B"/>
    <w:rsid w:val="00132A74"/>
    <w:rsid w:val="00132ABE"/>
    <w:rsid w:val="00132B6A"/>
    <w:rsid w:val="00132E8F"/>
    <w:rsid w:val="001332DC"/>
    <w:rsid w:val="00133699"/>
    <w:rsid w:val="00133C20"/>
    <w:rsid w:val="00133F30"/>
    <w:rsid w:val="00134084"/>
    <w:rsid w:val="001354D1"/>
    <w:rsid w:val="001355F6"/>
    <w:rsid w:val="00135A0A"/>
    <w:rsid w:val="00135DC8"/>
    <w:rsid w:val="001360F3"/>
    <w:rsid w:val="00136181"/>
    <w:rsid w:val="00136274"/>
    <w:rsid w:val="001363E9"/>
    <w:rsid w:val="0013665F"/>
    <w:rsid w:val="00136994"/>
    <w:rsid w:val="00136DF0"/>
    <w:rsid w:val="0013705B"/>
    <w:rsid w:val="00137332"/>
    <w:rsid w:val="001376FE"/>
    <w:rsid w:val="00137C16"/>
    <w:rsid w:val="00140053"/>
    <w:rsid w:val="00140EDC"/>
    <w:rsid w:val="00140F32"/>
    <w:rsid w:val="00140FAD"/>
    <w:rsid w:val="00141514"/>
    <w:rsid w:val="001416BE"/>
    <w:rsid w:val="0014173B"/>
    <w:rsid w:val="00141C89"/>
    <w:rsid w:val="00142624"/>
    <w:rsid w:val="00142D68"/>
    <w:rsid w:val="00142DD0"/>
    <w:rsid w:val="00142DE3"/>
    <w:rsid w:val="001435B1"/>
    <w:rsid w:val="001436D5"/>
    <w:rsid w:val="00143954"/>
    <w:rsid w:val="00143BE9"/>
    <w:rsid w:val="00143C3E"/>
    <w:rsid w:val="00144217"/>
    <w:rsid w:val="00144248"/>
    <w:rsid w:val="00144850"/>
    <w:rsid w:val="00144A5E"/>
    <w:rsid w:val="00144CF4"/>
    <w:rsid w:val="00144DEA"/>
    <w:rsid w:val="00144E32"/>
    <w:rsid w:val="00145224"/>
    <w:rsid w:val="001452AB"/>
    <w:rsid w:val="001454C0"/>
    <w:rsid w:val="0014553A"/>
    <w:rsid w:val="001455A7"/>
    <w:rsid w:val="0014592F"/>
    <w:rsid w:val="001459DA"/>
    <w:rsid w:val="00146097"/>
    <w:rsid w:val="00146168"/>
    <w:rsid w:val="00146448"/>
    <w:rsid w:val="0014644C"/>
    <w:rsid w:val="00146724"/>
    <w:rsid w:val="00146885"/>
    <w:rsid w:val="0014721D"/>
    <w:rsid w:val="001474E5"/>
    <w:rsid w:val="0014791A"/>
    <w:rsid w:val="00147EA3"/>
    <w:rsid w:val="00147F07"/>
    <w:rsid w:val="00147F8E"/>
    <w:rsid w:val="00150050"/>
    <w:rsid w:val="0015011C"/>
    <w:rsid w:val="001507E4"/>
    <w:rsid w:val="001513B5"/>
    <w:rsid w:val="001517DD"/>
    <w:rsid w:val="001523D1"/>
    <w:rsid w:val="00152532"/>
    <w:rsid w:val="001526CD"/>
    <w:rsid w:val="00152819"/>
    <w:rsid w:val="00152A43"/>
    <w:rsid w:val="00152F7F"/>
    <w:rsid w:val="001533FA"/>
    <w:rsid w:val="00153AD1"/>
    <w:rsid w:val="00153C9E"/>
    <w:rsid w:val="00153FB4"/>
    <w:rsid w:val="0015403A"/>
    <w:rsid w:val="001543E4"/>
    <w:rsid w:val="00154CE1"/>
    <w:rsid w:val="001557DA"/>
    <w:rsid w:val="0015588E"/>
    <w:rsid w:val="00155C77"/>
    <w:rsid w:val="00155C79"/>
    <w:rsid w:val="00155DCB"/>
    <w:rsid w:val="00156045"/>
    <w:rsid w:val="00156486"/>
    <w:rsid w:val="00156639"/>
    <w:rsid w:val="00156705"/>
    <w:rsid w:val="00156C25"/>
    <w:rsid w:val="00156FEF"/>
    <w:rsid w:val="00157236"/>
    <w:rsid w:val="0015724E"/>
    <w:rsid w:val="00157451"/>
    <w:rsid w:val="0016025F"/>
    <w:rsid w:val="0016046B"/>
    <w:rsid w:val="00160A5E"/>
    <w:rsid w:val="00160DEE"/>
    <w:rsid w:val="00161497"/>
    <w:rsid w:val="00161FE0"/>
    <w:rsid w:val="001623F9"/>
    <w:rsid w:val="00162BF2"/>
    <w:rsid w:val="00162CDE"/>
    <w:rsid w:val="0016386B"/>
    <w:rsid w:val="00163CD9"/>
    <w:rsid w:val="00164F86"/>
    <w:rsid w:val="001652AE"/>
    <w:rsid w:val="0016544C"/>
    <w:rsid w:val="0016579C"/>
    <w:rsid w:val="00166284"/>
    <w:rsid w:val="001663B5"/>
    <w:rsid w:val="00166765"/>
    <w:rsid w:val="00166E05"/>
    <w:rsid w:val="0016737C"/>
    <w:rsid w:val="001673A0"/>
    <w:rsid w:val="0016789A"/>
    <w:rsid w:val="0016798C"/>
    <w:rsid w:val="0017058B"/>
    <w:rsid w:val="001709BE"/>
    <w:rsid w:val="00170C2E"/>
    <w:rsid w:val="00171731"/>
    <w:rsid w:val="001723C7"/>
    <w:rsid w:val="001723DF"/>
    <w:rsid w:val="00172684"/>
    <w:rsid w:val="0017273A"/>
    <w:rsid w:val="00173533"/>
    <w:rsid w:val="00173575"/>
    <w:rsid w:val="0017379B"/>
    <w:rsid w:val="00173910"/>
    <w:rsid w:val="00173985"/>
    <w:rsid w:val="00173F5E"/>
    <w:rsid w:val="00173FBE"/>
    <w:rsid w:val="001740E9"/>
    <w:rsid w:val="00174111"/>
    <w:rsid w:val="00174FE0"/>
    <w:rsid w:val="00174FE5"/>
    <w:rsid w:val="001753D2"/>
    <w:rsid w:val="00175E9D"/>
    <w:rsid w:val="00176075"/>
    <w:rsid w:val="001762FC"/>
    <w:rsid w:val="001767BE"/>
    <w:rsid w:val="001767D7"/>
    <w:rsid w:val="00176800"/>
    <w:rsid w:val="00176E70"/>
    <w:rsid w:val="00176F80"/>
    <w:rsid w:val="00176F8E"/>
    <w:rsid w:val="00177094"/>
    <w:rsid w:val="00177130"/>
    <w:rsid w:val="00177634"/>
    <w:rsid w:val="0017784D"/>
    <w:rsid w:val="001778FC"/>
    <w:rsid w:val="00177CA9"/>
    <w:rsid w:val="0018005A"/>
    <w:rsid w:val="001802B5"/>
    <w:rsid w:val="00180C19"/>
    <w:rsid w:val="00180F32"/>
    <w:rsid w:val="00181157"/>
    <w:rsid w:val="00181845"/>
    <w:rsid w:val="00181B12"/>
    <w:rsid w:val="0018206A"/>
    <w:rsid w:val="001821AF"/>
    <w:rsid w:val="00182250"/>
    <w:rsid w:val="00182ECB"/>
    <w:rsid w:val="001835F4"/>
    <w:rsid w:val="0018387F"/>
    <w:rsid w:val="00183F47"/>
    <w:rsid w:val="00183FEF"/>
    <w:rsid w:val="001843FE"/>
    <w:rsid w:val="00184A93"/>
    <w:rsid w:val="00184D2A"/>
    <w:rsid w:val="00185015"/>
    <w:rsid w:val="0018545A"/>
    <w:rsid w:val="001854DD"/>
    <w:rsid w:val="00185782"/>
    <w:rsid w:val="001857C3"/>
    <w:rsid w:val="001862D7"/>
    <w:rsid w:val="00186DB7"/>
    <w:rsid w:val="00186FD7"/>
    <w:rsid w:val="001871C3"/>
    <w:rsid w:val="00187C04"/>
    <w:rsid w:val="00187E79"/>
    <w:rsid w:val="00187E8D"/>
    <w:rsid w:val="0019040B"/>
    <w:rsid w:val="00191812"/>
    <w:rsid w:val="00192380"/>
    <w:rsid w:val="001923FC"/>
    <w:rsid w:val="001927FE"/>
    <w:rsid w:val="0019283B"/>
    <w:rsid w:val="00192989"/>
    <w:rsid w:val="00192B06"/>
    <w:rsid w:val="00192EE3"/>
    <w:rsid w:val="00192F46"/>
    <w:rsid w:val="00193123"/>
    <w:rsid w:val="0019392C"/>
    <w:rsid w:val="00193DE2"/>
    <w:rsid w:val="00193DE9"/>
    <w:rsid w:val="00193F04"/>
    <w:rsid w:val="00193F71"/>
    <w:rsid w:val="00193F74"/>
    <w:rsid w:val="00194572"/>
    <w:rsid w:val="0019466D"/>
    <w:rsid w:val="00194CAC"/>
    <w:rsid w:val="00194F04"/>
    <w:rsid w:val="00194F41"/>
    <w:rsid w:val="00195AB7"/>
    <w:rsid w:val="00196070"/>
    <w:rsid w:val="001963F7"/>
    <w:rsid w:val="00196B8F"/>
    <w:rsid w:val="00196E0C"/>
    <w:rsid w:val="00196E2A"/>
    <w:rsid w:val="00197246"/>
    <w:rsid w:val="0019788B"/>
    <w:rsid w:val="00197904"/>
    <w:rsid w:val="00197E49"/>
    <w:rsid w:val="001A0270"/>
    <w:rsid w:val="001A05B0"/>
    <w:rsid w:val="001A071F"/>
    <w:rsid w:val="001A0D7A"/>
    <w:rsid w:val="001A15EE"/>
    <w:rsid w:val="001A19BD"/>
    <w:rsid w:val="001A1B37"/>
    <w:rsid w:val="001A1D40"/>
    <w:rsid w:val="001A1E95"/>
    <w:rsid w:val="001A2454"/>
    <w:rsid w:val="001A26D1"/>
    <w:rsid w:val="001A2842"/>
    <w:rsid w:val="001A342B"/>
    <w:rsid w:val="001A3790"/>
    <w:rsid w:val="001A4581"/>
    <w:rsid w:val="001A4C31"/>
    <w:rsid w:val="001A57E4"/>
    <w:rsid w:val="001A5922"/>
    <w:rsid w:val="001A5EC3"/>
    <w:rsid w:val="001A5F3F"/>
    <w:rsid w:val="001A6068"/>
    <w:rsid w:val="001A61FA"/>
    <w:rsid w:val="001A6249"/>
    <w:rsid w:val="001A63E5"/>
    <w:rsid w:val="001A6711"/>
    <w:rsid w:val="001A6D54"/>
    <w:rsid w:val="001A6EDC"/>
    <w:rsid w:val="001A70B8"/>
    <w:rsid w:val="001A7134"/>
    <w:rsid w:val="001A74F6"/>
    <w:rsid w:val="001A76E0"/>
    <w:rsid w:val="001B01EA"/>
    <w:rsid w:val="001B0421"/>
    <w:rsid w:val="001B05BD"/>
    <w:rsid w:val="001B0A50"/>
    <w:rsid w:val="001B0DAE"/>
    <w:rsid w:val="001B10FE"/>
    <w:rsid w:val="001B186B"/>
    <w:rsid w:val="001B2050"/>
    <w:rsid w:val="001B2059"/>
    <w:rsid w:val="001B2AA6"/>
    <w:rsid w:val="001B3BBB"/>
    <w:rsid w:val="001B3D1A"/>
    <w:rsid w:val="001B3EBF"/>
    <w:rsid w:val="001B3FB0"/>
    <w:rsid w:val="001B4318"/>
    <w:rsid w:val="001B466F"/>
    <w:rsid w:val="001B497D"/>
    <w:rsid w:val="001B4D69"/>
    <w:rsid w:val="001B4F81"/>
    <w:rsid w:val="001B55A7"/>
    <w:rsid w:val="001B579E"/>
    <w:rsid w:val="001B59AF"/>
    <w:rsid w:val="001B63A8"/>
    <w:rsid w:val="001B650A"/>
    <w:rsid w:val="001B6DAD"/>
    <w:rsid w:val="001B6FA4"/>
    <w:rsid w:val="001B7754"/>
    <w:rsid w:val="001B7987"/>
    <w:rsid w:val="001B79A7"/>
    <w:rsid w:val="001B7C59"/>
    <w:rsid w:val="001B7F12"/>
    <w:rsid w:val="001C06D7"/>
    <w:rsid w:val="001C078C"/>
    <w:rsid w:val="001C0A7C"/>
    <w:rsid w:val="001C0B7E"/>
    <w:rsid w:val="001C0E0B"/>
    <w:rsid w:val="001C1364"/>
    <w:rsid w:val="001C1A96"/>
    <w:rsid w:val="001C25C7"/>
    <w:rsid w:val="001C2997"/>
    <w:rsid w:val="001C36BC"/>
    <w:rsid w:val="001C37C8"/>
    <w:rsid w:val="001C3890"/>
    <w:rsid w:val="001C3A1D"/>
    <w:rsid w:val="001C42D2"/>
    <w:rsid w:val="001C43BC"/>
    <w:rsid w:val="001C4696"/>
    <w:rsid w:val="001C4755"/>
    <w:rsid w:val="001C47F3"/>
    <w:rsid w:val="001C4E66"/>
    <w:rsid w:val="001C5379"/>
    <w:rsid w:val="001C5E85"/>
    <w:rsid w:val="001C61A6"/>
    <w:rsid w:val="001C6262"/>
    <w:rsid w:val="001C629E"/>
    <w:rsid w:val="001C6742"/>
    <w:rsid w:val="001C675C"/>
    <w:rsid w:val="001C6CC8"/>
    <w:rsid w:val="001C6EC7"/>
    <w:rsid w:val="001C704E"/>
    <w:rsid w:val="001C728B"/>
    <w:rsid w:val="001C7883"/>
    <w:rsid w:val="001C7AED"/>
    <w:rsid w:val="001C7C9F"/>
    <w:rsid w:val="001D00EB"/>
    <w:rsid w:val="001D029B"/>
    <w:rsid w:val="001D03D3"/>
    <w:rsid w:val="001D0C5C"/>
    <w:rsid w:val="001D0FA6"/>
    <w:rsid w:val="001D175A"/>
    <w:rsid w:val="001D1AD7"/>
    <w:rsid w:val="001D1B47"/>
    <w:rsid w:val="001D1B54"/>
    <w:rsid w:val="001D1CDA"/>
    <w:rsid w:val="001D1F32"/>
    <w:rsid w:val="001D1FC4"/>
    <w:rsid w:val="001D2159"/>
    <w:rsid w:val="001D26D9"/>
    <w:rsid w:val="001D27AB"/>
    <w:rsid w:val="001D2833"/>
    <w:rsid w:val="001D2849"/>
    <w:rsid w:val="001D292B"/>
    <w:rsid w:val="001D2967"/>
    <w:rsid w:val="001D2AE1"/>
    <w:rsid w:val="001D2FB6"/>
    <w:rsid w:val="001D333B"/>
    <w:rsid w:val="001D3F52"/>
    <w:rsid w:val="001D4103"/>
    <w:rsid w:val="001D437B"/>
    <w:rsid w:val="001D4523"/>
    <w:rsid w:val="001D4A78"/>
    <w:rsid w:val="001D595A"/>
    <w:rsid w:val="001D597B"/>
    <w:rsid w:val="001D5DC2"/>
    <w:rsid w:val="001D5E4C"/>
    <w:rsid w:val="001D60C3"/>
    <w:rsid w:val="001D6574"/>
    <w:rsid w:val="001D65A8"/>
    <w:rsid w:val="001D69AA"/>
    <w:rsid w:val="001D6CAE"/>
    <w:rsid w:val="001D6CE8"/>
    <w:rsid w:val="001D71F8"/>
    <w:rsid w:val="001D736E"/>
    <w:rsid w:val="001D7435"/>
    <w:rsid w:val="001D74C8"/>
    <w:rsid w:val="001D75AE"/>
    <w:rsid w:val="001D7760"/>
    <w:rsid w:val="001D7942"/>
    <w:rsid w:val="001D7DB1"/>
    <w:rsid w:val="001D7F73"/>
    <w:rsid w:val="001E0507"/>
    <w:rsid w:val="001E0760"/>
    <w:rsid w:val="001E0F79"/>
    <w:rsid w:val="001E2017"/>
    <w:rsid w:val="001E2255"/>
    <w:rsid w:val="001E2370"/>
    <w:rsid w:val="001E25C1"/>
    <w:rsid w:val="001E28C3"/>
    <w:rsid w:val="001E2C57"/>
    <w:rsid w:val="001E2FC8"/>
    <w:rsid w:val="001E31D8"/>
    <w:rsid w:val="001E341B"/>
    <w:rsid w:val="001E351F"/>
    <w:rsid w:val="001E37BD"/>
    <w:rsid w:val="001E38AD"/>
    <w:rsid w:val="001E3C3A"/>
    <w:rsid w:val="001E43D4"/>
    <w:rsid w:val="001E45D1"/>
    <w:rsid w:val="001E46F4"/>
    <w:rsid w:val="001E4BDB"/>
    <w:rsid w:val="001E5917"/>
    <w:rsid w:val="001E5F1B"/>
    <w:rsid w:val="001E6096"/>
    <w:rsid w:val="001E6509"/>
    <w:rsid w:val="001E6E5B"/>
    <w:rsid w:val="001E732B"/>
    <w:rsid w:val="001E7D75"/>
    <w:rsid w:val="001E7DA6"/>
    <w:rsid w:val="001F03FF"/>
    <w:rsid w:val="001F0529"/>
    <w:rsid w:val="001F0715"/>
    <w:rsid w:val="001F0813"/>
    <w:rsid w:val="001F09C7"/>
    <w:rsid w:val="001F0BAA"/>
    <w:rsid w:val="001F0E95"/>
    <w:rsid w:val="001F1021"/>
    <w:rsid w:val="001F1485"/>
    <w:rsid w:val="001F1B24"/>
    <w:rsid w:val="001F1FF6"/>
    <w:rsid w:val="001F1FFB"/>
    <w:rsid w:val="001F2150"/>
    <w:rsid w:val="001F2C8F"/>
    <w:rsid w:val="001F335A"/>
    <w:rsid w:val="001F346E"/>
    <w:rsid w:val="001F3D7B"/>
    <w:rsid w:val="001F4093"/>
    <w:rsid w:val="001F4288"/>
    <w:rsid w:val="001F4437"/>
    <w:rsid w:val="001F44E1"/>
    <w:rsid w:val="001F4C8D"/>
    <w:rsid w:val="001F4D40"/>
    <w:rsid w:val="001F5656"/>
    <w:rsid w:val="001F5B6D"/>
    <w:rsid w:val="001F5C1B"/>
    <w:rsid w:val="001F63D6"/>
    <w:rsid w:val="001F6D00"/>
    <w:rsid w:val="001F7021"/>
    <w:rsid w:val="001F7B05"/>
    <w:rsid w:val="001F7B91"/>
    <w:rsid w:val="001F7C6C"/>
    <w:rsid w:val="001F7DBD"/>
    <w:rsid w:val="001F7ED3"/>
    <w:rsid w:val="002001E2"/>
    <w:rsid w:val="00200C5D"/>
    <w:rsid w:val="00200FA8"/>
    <w:rsid w:val="0020117D"/>
    <w:rsid w:val="002011B1"/>
    <w:rsid w:val="00201228"/>
    <w:rsid w:val="002018A0"/>
    <w:rsid w:val="00201CED"/>
    <w:rsid w:val="00202093"/>
    <w:rsid w:val="002021FD"/>
    <w:rsid w:val="00202263"/>
    <w:rsid w:val="00202576"/>
    <w:rsid w:val="00202E46"/>
    <w:rsid w:val="002032B1"/>
    <w:rsid w:val="002035B2"/>
    <w:rsid w:val="0020426F"/>
    <w:rsid w:val="00204402"/>
    <w:rsid w:val="0020449B"/>
    <w:rsid w:val="0020452B"/>
    <w:rsid w:val="00204567"/>
    <w:rsid w:val="0020465D"/>
    <w:rsid w:val="0020494B"/>
    <w:rsid w:val="00204C6F"/>
    <w:rsid w:val="00204E2E"/>
    <w:rsid w:val="00204E9F"/>
    <w:rsid w:val="00205181"/>
    <w:rsid w:val="002053EB"/>
    <w:rsid w:val="00205A85"/>
    <w:rsid w:val="002063A8"/>
    <w:rsid w:val="002067F1"/>
    <w:rsid w:val="00206AFE"/>
    <w:rsid w:val="00206D20"/>
    <w:rsid w:val="00207400"/>
    <w:rsid w:val="002077E3"/>
    <w:rsid w:val="00207D78"/>
    <w:rsid w:val="002106DC"/>
    <w:rsid w:val="00210736"/>
    <w:rsid w:val="002110CC"/>
    <w:rsid w:val="00211CE8"/>
    <w:rsid w:val="0021213A"/>
    <w:rsid w:val="00212F88"/>
    <w:rsid w:val="00213034"/>
    <w:rsid w:val="002133FA"/>
    <w:rsid w:val="00213E29"/>
    <w:rsid w:val="00214019"/>
    <w:rsid w:val="00214157"/>
    <w:rsid w:val="002142B6"/>
    <w:rsid w:val="002142F8"/>
    <w:rsid w:val="00214460"/>
    <w:rsid w:val="00214704"/>
    <w:rsid w:val="00214D49"/>
    <w:rsid w:val="00214FA7"/>
    <w:rsid w:val="002156DD"/>
    <w:rsid w:val="00215887"/>
    <w:rsid w:val="0021596C"/>
    <w:rsid w:val="00215CD6"/>
    <w:rsid w:val="0021658A"/>
    <w:rsid w:val="00216837"/>
    <w:rsid w:val="00216A2D"/>
    <w:rsid w:val="00216BC7"/>
    <w:rsid w:val="00216C90"/>
    <w:rsid w:val="00217188"/>
    <w:rsid w:val="00220629"/>
    <w:rsid w:val="00220A77"/>
    <w:rsid w:val="00220C42"/>
    <w:rsid w:val="00221169"/>
    <w:rsid w:val="00221684"/>
    <w:rsid w:val="00223448"/>
    <w:rsid w:val="00223582"/>
    <w:rsid w:val="00223F4F"/>
    <w:rsid w:val="0022444B"/>
    <w:rsid w:val="00224F34"/>
    <w:rsid w:val="00225407"/>
    <w:rsid w:val="0022596A"/>
    <w:rsid w:val="00225B09"/>
    <w:rsid w:val="00225CDF"/>
    <w:rsid w:val="00225FF2"/>
    <w:rsid w:val="0022610F"/>
    <w:rsid w:val="002267B3"/>
    <w:rsid w:val="00226F66"/>
    <w:rsid w:val="00230A7F"/>
    <w:rsid w:val="00230B30"/>
    <w:rsid w:val="0023148B"/>
    <w:rsid w:val="00231A9C"/>
    <w:rsid w:val="00231BBE"/>
    <w:rsid w:val="002320C0"/>
    <w:rsid w:val="002328C3"/>
    <w:rsid w:val="00232B63"/>
    <w:rsid w:val="00233043"/>
    <w:rsid w:val="00233057"/>
    <w:rsid w:val="002332B1"/>
    <w:rsid w:val="0023339F"/>
    <w:rsid w:val="002334E4"/>
    <w:rsid w:val="002335DE"/>
    <w:rsid w:val="00233AC3"/>
    <w:rsid w:val="00233FCA"/>
    <w:rsid w:val="00233FFC"/>
    <w:rsid w:val="00234754"/>
    <w:rsid w:val="00235052"/>
    <w:rsid w:val="00235ECE"/>
    <w:rsid w:val="0023665D"/>
    <w:rsid w:val="00236930"/>
    <w:rsid w:val="00237508"/>
    <w:rsid w:val="00237999"/>
    <w:rsid w:val="00240034"/>
    <w:rsid w:val="00240B47"/>
    <w:rsid w:val="00240B8C"/>
    <w:rsid w:val="00240D5B"/>
    <w:rsid w:val="00240D90"/>
    <w:rsid w:val="00240E85"/>
    <w:rsid w:val="002416E4"/>
    <w:rsid w:val="0024178A"/>
    <w:rsid w:val="00241BBE"/>
    <w:rsid w:val="002421A3"/>
    <w:rsid w:val="0024238E"/>
    <w:rsid w:val="00242897"/>
    <w:rsid w:val="00242A51"/>
    <w:rsid w:val="00243057"/>
    <w:rsid w:val="00243544"/>
    <w:rsid w:val="00243874"/>
    <w:rsid w:val="00243A9E"/>
    <w:rsid w:val="00244034"/>
    <w:rsid w:val="0024570F"/>
    <w:rsid w:val="00245F7F"/>
    <w:rsid w:val="002462F4"/>
    <w:rsid w:val="00246A09"/>
    <w:rsid w:val="00246EAE"/>
    <w:rsid w:val="002472FC"/>
    <w:rsid w:val="002477B8"/>
    <w:rsid w:val="00247BA5"/>
    <w:rsid w:val="00247F7C"/>
    <w:rsid w:val="00247FAD"/>
    <w:rsid w:val="00250207"/>
    <w:rsid w:val="0025052A"/>
    <w:rsid w:val="0025122B"/>
    <w:rsid w:val="00251546"/>
    <w:rsid w:val="002516EE"/>
    <w:rsid w:val="00251710"/>
    <w:rsid w:val="00251862"/>
    <w:rsid w:val="002518BF"/>
    <w:rsid w:val="00251961"/>
    <w:rsid w:val="00251B77"/>
    <w:rsid w:val="00251BB7"/>
    <w:rsid w:val="00251D31"/>
    <w:rsid w:val="0025205A"/>
    <w:rsid w:val="00252132"/>
    <w:rsid w:val="002523AB"/>
    <w:rsid w:val="002525A3"/>
    <w:rsid w:val="00252DC4"/>
    <w:rsid w:val="00252F2A"/>
    <w:rsid w:val="002531AB"/>
    <w:rsid w:val="002545B4"/>
    <w:rsid w:val="0025473F"/>
    <w:rsid w:val="00254942"/>
    <w:rsid w:val="00254A0B"/>
    <w:rsid w:val="002554FB"/>
    <w:rsid w:val="0025665C"/>
    <w:rsid w:val="00256D8C"/>
    <w:rsid w:val="0025702F"/>
    <w:rsid w:val="0025732C"/>
    <w:rsid w:val="00257348"/>
    <w:rsid w:val="0025792F"/>
    <w:rsid w:val="00257B43"/>
    <w:rsid w:val="00260637"/>
    <w:rsid w:val="0026085D"/>
    <w:rsid w:val="00260EB9"/>
    <w:rsid w:val="002611FD"/>
    <w:rsid w:val="00261630"/>
    <w:rsid w:val="00261B7E"/>
    <w:rsid w:val="00261D69"/>
    <w:rsid w:val="0026239F"/>
    <w:rsid w:val="002623EF"/>
    <w:rsid w:val="00263430"/>
    <w:rsid w:val="00263700"/>
    <w:rsid w:val="00264548"/>
    <w:rsid w:val="002646B4"/>
    <w:rsid w:val="0026503F"/>
    <w:rsid w:val="002656C6"/>
    <w:rsid w:val="0026589C"/>
    <w:rsid w:val="00265AE1"/>
    <w:rsid w:val="00265E5B"/>
    <w:rsid w:val="00266318"/>
    <w:rsid w:val="0026669E"/>
    <w:rsid w:val="00266A5A"/>
    <w:rsid w:val="00266A83"/>
    <w:rsid w:val="00266A96"/>
    <w:rsid w:val="0026714B"/>
    <w:rsid w:val="00267260"/>
    <w:rsid w:val="00267296"/>
    <w:rsid w:val="00267728"/>
    <w:rsid w:val="00267738"/>
    <w:rsid w:val="002678E3"/>
    <w:rsid w:val="002705B0"/>
    <w:rsid w:val="0027060A"/>
    <w:rsid w:val="002707A1"/>
    <w:rsid w:val="002709CE"/>
    <w:rsid w:val="00270C16"/>
    <w:rsid w:val="00270DD7"/>
    <w:rsid w:val="00270FE8"/>
    <w:rsid w:val="0027106F"/>
    <w:rsid w:val="002715F9"/>
    <w:rsid w:val="00271608"/>
    <w:rsid w:val="00271A9E"/>
    <w:rsid w:val="00271B05"/>
    <w:rsid w:val="00271BF2"/>
    <w:rsid w:val="00271C01"/>
    <w:rsid w:val="00271E50"/>
    <w:rsid w:val="00272311"/>
    <w:rsid w:val="00272977"/>
    <w:rsid w:val="00272BC2"/>
    <w:rsid w:val="00272E48"/>
    <w:rsid w:val="00272FB6"/>
    <w:rsid w:val="00273C2C"/>
    <w:rsid w:val="00274672"/>
    <w:rsid w:val="002746B3"/>
    <w:rsid w:val="00274732"/>
    <w:rsid w:val="00274887"/>
    <w:rsid w:val="00274C89"/>
    <w:rsid w:val="00275461"/>
    <w:rsid w:val="002758AF"/>
    <w:rsid w:val="0027754B"/>
    <w:rsid w:val="00277587"/>
    <w:rsid w:val="002775FA"/>
    <w:rsid w:val="00277750"/>
    <w:rsid w:val="00277F36"/>
    <w:rsid w:val="002803CB"/>
    <w:rsid w:val="002806AA"/>
    <w:rsid w:val="00280939"/>
    <w:rsid w:val="00280D91"/>
    <w:rsid w:val="00281237"/>
    <w:rsid w:val="002812DF"/>
    <w:rsid w:val="00281D29"/>
    <w:rsid w:val="00282442"/>
    <w:rsid w:val="0028261D"/>
    <w:rsid w:val="00282B72"/>
    <w:rsid w:val="00283138"/>
    <w:rsid w:val="002834E1"/>
    <w:rsid w:val="00283EF2"/>
    <w:rsid w:val="0028474A"/>
    <w:rsid w:val="00284855"/>
    <w:rsid w:val="00284AB7"/>
    <w:rsid w:val="00284BAE"/>
    <w:rsid w:val="00284CD7"/>
    <w:rsid w:val="00284DD3"/>
    <w:rsid w:val="002857E9"/>
    <w:rsid w:val="00285EA9"/>
    <w:rsid w:val="0028623A"/>
    <w:rsid w:val="0028678D"/>
    <w:rsid w:val="0028685A"/>
    <w:rsid w:val="00286907"/>
    <w:rsid w:val="00286B66"/>
    <w:rsid w:val="00286E15"/>
    <w:rsid w:val="00286E82"/>
    <w:rsid w:val="002875A1"/>
    <w:rsid w:val="0028785A"/>
    <w:rsid w:val="00290266"/>
    <w:rsid w:val="002908AF"/>
    <w:rsid w:val="00290CDA"/>
    <w:rsid w:val="00290CF9"/>
    <w:rsid w:val="002911CE"/>
    <w:rsid w:val="0029121E"/>
    <w:rsid w:val="002915A2"/>
    <w:rsid w:val="002915EA"/>
    <w:rsid w:val="0029296F"/>
    <w:rsid w:val="00292FA5"/>
    <w:rsid w:val="002936E5"/>
    <w:rsid w:val="00293AF5"/>
    <w:rsid w:val="00293CA2"/>
    <w:rsid w:val="00294207"/>
    <w:rsid w:val="002945B6"/>
    <w:rsid w:val="00294CB8"/>
    <w:rsid w:val="002952DD"/>
    <w:rsid w:val="00295974"/>
    <w:rsid w:val="0029604D"/>
    <w:rsid w:val="00296472"/>
    <w:rsid w:val="00296AAE"/>
    <w:rsid w:val="00296C1E"/>
    <w:rsid w:val="002974F5"/>
    <w:rsid w:val="002975B6"/>
    <w:rsid w:val="002A026C"/>
    <w:rsid w:val="002A0270"/>
    <w:rsid w:val="002A0A0C"/>
    <w:rsid w:val="002A1127"/>
    <w:rsid w:val="002A19E1"/>
    <w:rsid w:val="002A1E46"/>
    <w:rsid w:val="002A225E"/>
    <w:rsid w:val="002A23C9"/>
    <w:rsid w:val="002A2463"/>
    <w:rsid w:val="002A2607"/>
    <w:rsid w:val="002A28E7"/>
    <w:rsid w:val="002A350D"/>
    <w:rsid w:val="002A44B8"/>
    <w:rsid w:val="002A4C50"/>
    <w:rsid w:val="002A56ED"/>
    <w:rsid w:val="002A5B57"/>
    <w:rsid w:val="002A5F7F"/>
    <w:rsid w:val="002A690C"/>
    <w:rsid w:val="002A700B"/>
    <w:rsid w:val="002A76A6"/>
    <w:rsid w:val="002B02C7"/>
    <w:rsid w:val="002B09F5"/>
    <w:rsid w:val="002B0C2E"/>
    <w:rsid w:val="002B0CAF"/>
    <w:rsid w:val="002B170D"/>
    <w:rsid w:val="002B25B8"/>
    <w:rsid w:val="002B25E5"/>
    <w:rsid w:val="002B3380"/>
    <w:rsid w:val="002B3420"/>
    <w:rsid w:val="002B34E4"/>
    <w:rsid w:val="002B37AF"/>
    <w:rsid w:val="002B4717"/>
    <w:rsid w:val="002B4926"/>
    <w:rsid w:val="002B4ACD"/>
    <w:rsid w:val="002B4CEB"/>
    <w:rsid w:val="002B529F"/>
    <w:rsid w:val="002B53E7"/>
    <w:rsid w:val="002B609E"/>
    <w:rsid w:val="002B60B2"/>
    <w:rsid w:val="002B6A85"/>
    <w:rsid w:val="002B746A"/>
    <w:rsid w:val="002B7479"/>
    <w:rsid w:val="002B7605"/>
    <w:rsid w:val="002C00D6"/>
    <w:rsid w:val="002C0858"/>
    <w:rsid w:val="002C0951"/>
    <w:rsid w:val="002C0A33"/>
    <w:rsid w:val="002C0AF9"/>
    <w:rsid w:val="002C1436"/>
    <w:rsid w:val="002C23EE"/>
    <w:rsid w:val="002C26DC"/>
    <w:rsid w:val="002C2E71"/>
    <w:rsid w:val="002C2F3B"/>
    <w:rsid w:val="002C31C4"/>
    <w:rsid w:val="002C32C9"/>
    <w:rsid w:val="002C3521"/>
    <w:rsid w:val="002C35B1"/>
    <w:rsid w:val="002C3CC0"/>
    <w:rsid w:val="002C4040"/>
    <w:rsid w:val="002C478A"/>
    <w:rsid w:val="002C4AFB"/>
    <w:rsid w:val="002C4C56"/>
    <w:rsid w:val="002C4D2C"/>
    <w:rsid w:val="002C5064"/>
    <w:rsid w:val="002C5A2B"/>
    <w:rsid w:val="002C5C4E"/>
    <w:rsid w:val="002C5E8B"/>
    <w:rsid w:val="002C60CF"/>
    <w:rsid w:val="002C6582"/>
    <w:rsid w:val="002C6659"/>
    <w:rsid w:val="002C66E3"/>
    <w:rsid w:val="002C7AF3"/>
    <w:rsid w:val="002C7B3E"/>
    <w:rsid w:val="002C7B9E"/>
    <w:rsid w:val="002C7EE1"/>
    <w:rsid w:val="002C7F6B"/>
    <w:rsid w:val="002D0040"/>
    <w:rsid w:val="002D0610"/>
    <w:rsid w:val="002D0AC4"/>
    <w:rsid w:val="002D0DC1"/>
    <w:rsid w:val="002D1E23"/>
    <w:rsid w:val="002D20C8"/>
    <w:rsid w:val="002D238F"/>
    <w:rsid w:val="002D2B1C"/>
    <w:rsid w:val="002D2C9A"/>
    <w:rsid w:val="002D336F"/>
    <w:rsid w:val="002D33BB"/>
    <w:rsid w:val="002D35EF"/>
    <w:rsid w:val="002D3A0B"/>
    <w:rsid w:val="002D3A96"/>
    <w:rsid w:val="002D4914"/>
    <w:rsid w:val="002D4D13"/>
    <w:rsid w:val="002D4F1E"/>
    <w:rsid w:val="002D4F4D"/>
    <w:rsid w:val="002D53B6"/>
    <w:rsid w:val="002D53C1"/>
    <w:rsid w:val="002D5BE7"/>
    <w:rsid w:val="002D6B93"/>
    <w:rsid w:val="002D70F2"/>
    <w:rsid w:val="002D713F"/>
    <w:rsid w:val="002D72FF"/>
    <w:rsid w:val="002D7567"/>
    <w:rsid w:val="002D765D"/>
    <w:rsid w:val="002D7AB5"/>
    <w:rsid w:val="002E087F"/>
    <w:rsid w:val="002E0A88"/>
    <w:rsid w:val="002E148D"/>
    <w:rsid w:val="002E1F40"/>
    <w:rsid w:val="002E1F4C"/>
    <w:rsid w:val="002E2354"/>
    <w:rsid w:val="002E3557"/>
    <w:rsid w:val="002E3B2E"/>
    <w:rsid w:val="002E435B"/>
    <w:rsid w:val="002E49C2"/>
    <w:rsid w:val="002E4D7F"/>
    <w:rsid w:val="002E500E"/>
    <w:rsid w:val="002E51D5"/>
    <w:rsid w:val="002E5268"/>
    <w:rsid w:val="002E54D6"/>
    <w:rsid w:val="002E55D6"/>
    <w:rsid w:val="002E5653"/>
    <w:rsid w:val="002E5A5C"/>
    <w:rsid w:val="002E5B13"/>
    <w:rsid w:val="002E5B23"/>
    <w:rsid w:val="002E6D33"/>
    <w:rsid w:val="002E6D71"/>
    <w:rsid w:val="002E73D0"/>
    <w:rsid w:val="002E7ABC"/>
    <w:rsid w:val="002E7AE4"/>
    <w:rsid w:val="002E7AEC"/>
    <w:rsid w:val="002E7E51"/>
    <w:rsid w:val="002F050A"/>
    <w:rsid w:val="002F08E4"/>
    <w:rsid w:val="002F090D"/>
    <w:rsid w:val="002F0E4B"/>
    <w:rsid w:val="002F0F8A"/>
    <w:rsid w:val="002F153F"/>
    <w:rsid w:val="002F20DA"/>
    <w:rsid w:val="002F23F6"/>
    <w:rsid w:val="002F2582"/>
    <w:rsid w:val="002F2748"/>
    <w:rsid w:val="002F2904"/>
    <w:rsid w:val="002F2CD9"/>
    <w:rsid w:val="002F3475"/>
    <w:rsid w:val="002F3874"/>
    <w:rsid w:val="002F39BC"/>
    <w:rsid w:val="002F3D91"/>
    <w:rsid w:val="002F40E0"/>
    <w:rsid w:val="002F4E54"/>
    <w:rsid w:val="002F5223"/>
    <w:rsid w:val="002F5677"/>
    <w:rsid w:val="002F56F9"/>
    <w:rsid w:val="002F5786"/>
    <w:rsid w:val="002F5AA5"/>
    <w:rsid w:val="002F5E80"/>
    <w:rsid w:val="002F6414"/>
    <w:rsid w:val="002F64B8"/>
    <w:rsid w:val="002F6544"/>
    <w:rsid w:val="002F6979"/>
    <w:rsid w:val="00300576"/>
    <w:rsid w:val="0030071F"/>
    <w:rsid w:val="00300EED"/>
    <w:rsid w:val="00300FA1"/>
    <w:rsid w:val="00301276"/>
    <w:rsid w:val="00301560"/>
    <w:rsid w:val="0030158E"/>
    <w:rsid w:val="003017D6"/>
    <w:rsid w:val="00301881"/>
    <w:rsid w:val="003019D1"/>
    <w:rsid w:val="003026F8"/>
    <w:rsid w:val="0030281E"/>
    <w:rsid w:val="0030294A"/>
    <w:rsid w:val="00302DC6"/>
    <w:rsid w:val="00302E32"/>
    <w:rsid w:val="00303087"/>
    <w:rsid w:val="00303A9A"/>
    <w:rsid w:val="00303DEC"/>
    <w:rsid w:val="00304321"/>
    <w:rsid w:val="00304934"/>
    <w:rsid w:val="003055FC"/>
    <w:rsid w:val="00305F7E"/>
    <w:rsid w:val="003060FE"/>
    <w:rsid w:val="003064AB"/>
    <w:rsid w:val="003064D1"/>
    <w:rsid w:val="003068F5"/>
    <w:rsid w:val="00306EE1"/>
    <w:rsid w:val="00307661"/>
    <w:rsid w:val="00307B6A"/>
    <w:rsid w:val="00307FD1"/>
    <w:rsid w:val="00310369"/>
    <w:rsid w:val="00310822"/>
    <w:rsid w:val="00310A09"/>
    <w:rsid w:val="00310B87"/>
    <w:rsid w:val="00310E25"/>
    <w:rsid w:val="00311378"/>
    <w:rsid w:val="00311612"/>
    <w:rsid w:val="00311AEA"/>
    <w:rsid w:val="00311E37"/>
    <w:rsid w:val="00312A96"/>
    <w:rsid w:val="00312AEB"/>
    <w:rsid w:val="00312E69"/>
    <w:rsid w:val="003131F0"/>
    <w:rsid w:val="0031371A"/>
    <w:rsid w:val="0031375F"/>
    <w:rsid w:val="0031384C"/>
    <w:rsid w:val="00313AD9"/>
    <w:rsid w:val="00313C7A"/>
    <w:rsid w:val="00313E1B"/>
    <w:rsid w:val="003143FF"/>
    <w:rsid w:val="003147D5"/>
    <w:rsid w:val="00314887"/>
    <w:rsid w:val="0031494D"/>
    <w:rsid w:val="00314A0C"/>
    <w:rsid w:val="00314AB6"/>
    <w:rsid w:val="00314BE3"/>
    <w:rsid w:val="00314D5A"/>
    <w:rsid w:val="00314EC8"/>
    <w:rsid w:val="0031519E"/>
    <w:rsid w:val="00315CD2"/>
    <w:rsid w:val="00315F2F"/>
    <w:rsid w:val="00316289"/>
    <w:rsid w:val="00316588"/>
    <w:rsid w:val="003169D9"/>
    <w:rsid w:val="00316B9B"/>
    <w:rsid w:val="00316BCE"/>
    <w:rsid w:val="00316D3D"/>
    <w:rsid w:val="003173DD"/>
    <w:rsid w:val="00317528"/>
    <w:rsid w:val="003176CB"/>
    <w:rsid w:val="00317717"/>
    <w:rsid w:val="003178A2"/>
    <w:rsid w:val="00317C2F"/>
    <w:rsid w:val="00317DC4"/>
    <w:rsid w:val="0032074D"/>
    <w:rsid w:val="00320796"/>
    <w:rsid w:val="00321455"/>
    <w:rsid w:val="00321F3C"/>
    <w:rsid w:val="003221E2"/>
    <w:rsid w:val="003223B2"/>
    <w:rsid w:val="0032260B"/>
    <w:rsid w:val="0032272A"/>
    <w:rsid w:val="00323939"/>
    <w:rsid w:val="00323D81"/>
    <w:rsid w:val="00323DDE"/>
    <w:rsid w:val="00324007"/>
    <w:rsid w:val="00324AF0"/>
    <w:rsid w:val="00324B86"/>
    <w:rsid w:val="0032500D"/>
    <w:rsid w:val="0032592C"/>
    <w:rsid w:val="00325CD3"/>
    <w:rsid w:val="003263DD"/>
    <w:rsid w:val="0032691C"/>
    <w:rsid w:val="00326BE8"/>
    <w:rsid w:val="00327AB5"/>
    <w:rsid w:val="00327E7D"/>
    <w:rsid w:val="00327EC7"/>
    <w:rsid w:val="00330160"/>
    <w:rsid w:val="003306D2"/>
    <w:rsid w:val="003307B0"/>
    <w:rsid w:val="00330E19"/>
    <w:rsid w:val="00331321"/>
    <w:rsid w:val="00331550"/>
    <w:rsid w:val="00331989"/>
    <w:rsid w:val="00331C59"/>
    <w:rsid w:val="00331EB4"/>
    <w:rsid w:val="0033287E"/>
    <w:rsid w:val="00332893"/>
    <w:rsid w:val="003331D6"/>
    <w:rsid w:val="00333554"/>
    <w:rsid w:val="003335A4"/>
    <w:rsid w:val="003337DD"/>
    <w:rsid w:val="00333EB4"/>
    <w:rsid w:val="003346E6"/>
    <w:rsid w:val="00334E4E"/>
    <w:rsid w:val="00335533"/>
    <w:rsid w:val="003356F9"/>
    <w:rsid w:val="00336670"/>
    <w:rsid w:val="0033674A"/>
    <w:rsid w:val="00336EC2"/>
    <w:rsid w:val="00337266"/>
    <w:rsid w:val="00337480"/>
    <w:rsid w:val="003374B6"/>
    <w:rsid w:val="00337AE9"/>
    <w:rsid w:val="00337B5E"/>
    <w:rsid w:val="0034093E"/>
    <w:rsid w:val="00341880"/>
    <w:rsid w:val="00341D38"/>
    <w:rsid w:val="003424ED"/>
    <w:rsid w:val="00342640"/>
    <w:rsid w:val="003426F6"/>
    <w:rsid w:val="00342B64"/>
    <w:rsid w:val="00343C16"/>
    <w:rsid w:val="00343D9E"/>
    <w:rsid w:val="00343EE3"/>
    <w:rsid w:val="0034496E"/>
    <w:rsid w:val="00344CD2"/>
    <w:rsid w:val="0034501C"/>
    <w:rsid w:val="003458E1"/>
    <w:rsid w:val="003459D0"/>
    <w:rsid w:val="00345C04"/>
    <w:rsid w:val="00345DC8"/>
    <w:rsid w:val="00345EB5"/>
    <w:rsid w:val="0034620E"/>
    <w:rsid w:val="003466CC"/>
    <w:rsid w:val="003466E9"/>
    <w:rsid w:val="00346755"/>
    <w:rsid w:val="00346AC1"/>
    <w:rsid w:val="003472B6"/>
    <w:rsid w:val="003474F8"/>
    <w:rsid w:val="0034757B"/>
    <w:rsid w:val="0034779D"/>
    <w:rsid w:val="003510B4"/>
    <w:rsid w:val="0035150C"/>
    <w:rsid w:val="00351591"/>
    <w:rsid w:val="00351F23"/>
    <w:rsid w:val="00352015"/>
    <w:rsid w:val="00352634"/>
    <w:rsid w:val="003528AF"/>
    <w:rsid w:val="00352E5B"/>
    <w:rsid w:val="0035358A"/>
    <w:rsid w:val="0035426A"/>
    <w:rsid w:val="0035461D"/>
    <w:rsid w:val="003548E2"/>
    <w:rsid w:val="00354E52"/>
    <w:rsid w:val="00355108"/>
    <w:rsid w:val="00355CDA"/>
    <w:rsid w:val="00356170"/>
    <w:rsid w:val="003563A4"/>
    <w:rsid w:val="00356716"/>
    <w:rsid w:val="00356A0E"/>
    <w:rsid w:val="00357873"/>
    <w:rsid w:val="00357E94"/>
    <w:rsid w:val="003602D4"/>
    <w:rsid w:val="00360722"/>
    <w:rsid w:val="003611A5"/>
    <w:rsid w:val="00361431"/>
    <w:rsid w:val="003621A9"/>
    <w:rsid w:val="003625C9"/>
    <w:rsid w:val="00362D48"/>
    <w:rsid w:val="00363AA6"/>
    <w:rsid w:val="00363DBD"/>
    <w:rsid w:val="003645A3"/>
    <w:rsid w:val="00364F46"/>
    <w:rsid w:val="00365815"/>
    <w:rsid w:val="00365C9A"/>
    <w:rsid w:val="00366264"/>
    <w:rsid w:val="00366460"/>
    <w:rsid w:val="003666C8"/>
    <w:rsid w:val="00366904"/>
    <w:rsid w:val="00366E63"/>
    <w:rsid w:val="003676A2"/>
    <w:rsid w:val="003678C3"/>
    <w:rsid w:val="00367AC8"/>
    <w:rsid w:val="00367B64"/>
    <w:rsid w:val="0037090C"/>
    <w:rsid w:val="00371460"/>
    <w:rsid w:val="003717CA"/>
    <w:rsid w:val="00371A40"/>
    <w:rsid w:val="00371B77"/>
    <w:rsid w:val="003722DB"/>
    <w:rsid w:val="003722DE"/>
    <w:rsid w:val="00372CB1"/>
    <w:rsid w:val="00373026"/>
    <w:rsid w:val="003731BC"/>
    <w:rsid w:val="00373666"/>
    <w:rsid w:val="003743CF"/>
    <w:rsid w:val="00374E0A"/>
    <w:rsid w:val="0037501A"/>
    <w:rsid w:val="00375DE4"/>
    <w:rsid w:val="00375EF0"/>
    <w:rsid w:val="003761CF"/>
    <w:rsid w:val="0037630D"/>
    <w:rsid w:val="003771FB"/>
    <w:rsid w:val="00377252"/>
    <w:rsid w:val="003775B6"/>
    <w:rsid w:val="003776AC"/>
    <w:rsid w:val="00377757"/>
    <w:rsid w:val="00377AC9"/>
    <w:rsid w:val="00380B65"/>
    <w:rsid w:val="00380D0E"/>
    <w:rsid w:val="00380D4D"/>
    <w:rsid w:val="00380F53"/>
    <w:rsid w:val="003814E9"/>
    <w:rsid w:val="00381DFA"/>
    <w:rsid w:val="00381E64"/>
    <w:rsid w:val="0038253A"/>
    <w:rsid w:val="00382A42"/>
    <w:rsid w:val="00382A53"/>
    <w:rsid w:val="00382F1B"/>
    <w:rsid w:val="00383721"/>
    <w:rsid w:val="00383FCF"/>
    <w:rsid w:val="0038411B"/>
    <w:rsid w:val="003841BF"/>
    <w:rsid w:val="003845A1"/>
    <w:rsid w:val="003849D6"/>
    <w:rsid w:val="00384A9E"/>
    <w:rsid w:val="00384DFB"/>
    <w:rsid w:val="00385225"/>
    <w:rsid w:val="0038589A"/>
    <w:rsid w:val="00385EFD"/>
    <w:rsid w:val="0038661F"/>
    <w:rsid w:val="003868A3"/>
    <w:rsid w:val="003869EE"/>
    <w:rsid w:val="00386D07"/>
    <w:rsid w:val="00387084"/>
    <w:rsid w:val="00387182"/>
    <w:rsid w:val="00387491"/>
    <w:rsid w:val="003875C6"/>
    <w:rsid w:val="00387AD5"/>
    <w:rsid w:val="00387C18"/>
    <w:rsid w:val="003906FB"/>
    <w:rsid w:val="00390F79"/>
    <w:rsid w:val="00391081"/>
    <w:rsid w:val="003916A8"/>
    <w:rsid w:val="003916D4"/>
    <w:rsid w:val="003917F3"/>
    <w:rsid w:val="00391D6A"/>
    <w:rsid w:val="0039233B"/>
    <w:rsid w:val="00392432"/>
    <w:rsid w:val="00392597"/>
    <w:rsid w:val="003926F1"/>
    <w:rsid w:val="003933EF"/>
    <w:rsid w:val="00393785"/>
    <w:rsid w:val="00393D22"/>
    <w:rsid w:val="00393D59"/>
    <w:rsid w:val="003942CE"/>
    <w:rsid w:val="0039514A"/>
    <w:rsid w:val="003952A1"/>
    <w:rsid w:val="00395576"/>
    <w:rsid w:val="00395B4D"/>
    <w:rsid w:val="00395F8A"/>
    <w:rsid w:val="0039615C"/>
    <w:rsid w:val="0039633C"/>
    <w:rsid w:val="0039657C"/>
    <w:rsid w:val="00396590"/>
    <w:rsid w:val="00396A45"/>
    <w:rsid w:val="003970C7"/>
    <w:rsid w:val="003970F7"/>
    <w:rsid w:val="0039712B"/>
    <w:rsid w:val="00397473"/>
    <w:rsid w:val="003979C8"/>
    <w:rsid w:val="00397D53"/>
    <w:rsid w:val="00397E57"/>
    <w:rsid w:val="003A043D"/>
    <w:rsid w:val="003A071D"/>
    <w:rsid w:val="003A08CE"/>
    <w:rsid w:val="003A0BF6"/>
    <w:rsid w:val="003A108C"/>
    <w:rsid w:val="003A1DB9"/>
    <w:rsid w:val="003A2178"/>
    <w:rsid w:val="003A219B"/>
    <w:rsid w:val="003A3681"/>
    <w:rsid w:val="003A3723"/>
    <w:rsid w:val="003A37FB"/>
    <w:rsid w:val="003A38C3"/>
    <w:rsid w:val="003A3A04"/>
    <w:rsid w:val="003A4030"/>
    <w:rsid w:val="003A441A"/>
    <w:rsid w:val="003A4888"/>
    <w:rsid w:val="003A4EE6"/>
    <w:rsid w:val="003A5747"/>
    <w:rsid w:val="003A6081"/>
    <w:rsid w:val="003A6214"/>
    <w:rsid w:val="003A67FF"/>
    <w:rsid w:val="003A6A67"/>
    <w:rsid w:val="003A744B"/>
    <w:rsid w:val="003A76CD"/>
    <w:rsid w:val="003B029F"/>
    <w:rsid w:val="003B069C"/>
    <w:rsid w:val="003B0964"/>
    <w:rsid w:val="003B11AE"/>
    <w:rsid w:val="003B1712"/>
    <w:rsid w:val="003B1A8C"/>
    <w:rsid w:val="003B1D17"/>
    <w:rsid w:val="003B240D"/>
    <w:rsid w:val="003B279E"/>
    <w:rsid w:val="003B30E9"/>
    <w:rsid w:val="003B3203"/>
    <w:rsid w:val="003B3432"/>
    <w:rsid w:val="003B3732"/>
    <w:rsid w:val="003B387F"/>
    <w:rsid w:val="003B414F"/>
    <w:rsid w:val="003B4223"/>
    <w:rsid w:val="003B44A8"/>
    <w:rsid w:val="003B4CBE"/>
    <w:rsid w:val="003B4DAD"/>
    <w:rsid w:val="003B51E9"/>
    <w:rsid w:val="003B5A7D"/>
    <w:rsid w:val="003B64A7"/>
    <w:rsid w:val="003B6601"/>
    <w:rsid w:val="003B6D71"/>
    <w:rsid w:val="003B6EB0"/>
    <w:rsid w:val="003B786B"/>
    <w:rsid w:val="003C0107"/>
    <w:rsid w:val="003C061D"/>
    <w:rsid w:val="003C13C1"/>
    <w:rsid w:val="003C164D"/>
    <w:rsid w:val="003C208E"/>
    <w:rsid w:val="003C20E2"/>
    <w:rsid w:val="003C2184"/>
    <w:rsid w:val="003C21CE"/>
    <w:rsid w:val="003C24AE"/>
    <w:rsid w:val="003C2C9E"/>
    <w:rsid w:val="003C31D3"/>
    <w:rsid w:val="003C32CB"/>
    <w:rsid w:val="003C3C83"/>
    <w:rsid w:val="003C3EE0"/>
    <w:rsid w:val="003C4145"/>
    <w:rsid w:val="003C4D52"/>
    <w:rsid w:val="003C540A"/>
    <w:rsid w:val="003C55C7"/>
    <w:rsid w:val="003C5D8B"/>
    <w:rsid w:val="003C6061"/>
    <w:rsid w:val="003C67B8"/>
    <w:rsid w:val="003C6BD5"/>
    <w:rsid w:val="003C6E85"/>
    <w:rsid w:val="003C706A"/>
    <w:rsid w:val="003D012C"/>
    <w:rsid w:val="003D014A"/>
    <w:rsid w:val="003D05F0"/>
    <w:rsid w:val="003D0792"/>
    <w:rsid w:val="003D0C92"/>
    <w:rsid w:val="003D18BB"/>
    <w:rsid w:val="003D1CC5"/>
    <w:rsid w:val="003D2D2B"/>
    <w:rsid w:val="003D2E2E"/>
    <w:rsid w:val="003D32F6"/>
    <w:rsid w:val="003D33E8"/>
    <w:rsid w:val="003D35AC"/>
    <w:rsid w:val="003D35D8"/>
    <w:rsid w:val="003D3A92"/>
    <w:rsid w:val="003D3B02"/>
    <w:rsid w:val="003D421F"/>
    <w:rsid w:val="003D48D9"/>
    <w:rsid w:val="003D4E6A"/>
    <w:rsid w:val="003D5102"/>
    <w:rsid w:val="003D583E"/>
    <w:rsid w:val="003D5B4A"/>
    <w:rsid w:val="003D6600"/>
    <w:rsid w:val="003D6996"/>
    <w:rsid w:val="003D6A91"/>
    <w:rsid w:val="003D6D9C"/>
    <w:rsid w:val="003D72AF"/>
    <w:rsid w:val="003D7545"/>
    <w:rsid w:val="003D75C8"/>
    <w:rsid w:val="003D76C5"/>
    <w:rsid w:val="003D7734"/>
    <w:rsid w:val="003D78EA"/>
    <w:rsid w:val="003D79AC"/>
    <w:rsid w:val="003D7B52"/>
    <w:rsid w:val="003D7F8C"/>
    <w:rsid w:val="003E0041"/>
    <w:rsid w:val="003E01CA"/>
    <w:rsid w:val="003E0503"/>
    <w:rsid w:val="003E110B"/>
    <w:rsid w:val="003E11E6"/>
    <w:rsid w:val="003E21D2"/>
    <w:rsid w:val="003E2CA2"/>
    <w:rsid w:val="003E2D2A"/>
    <w:rsid w:val="003E2E55"/>
    <w:rsid w:val="003E3509"/>
    <w:rsid w:val="003E3742"/>
    <w:rsid w:val="003E38CC"/>
    <w:rsid w:val="003E3FAC"/>
    <w:rsid w:val="003E4261"/>
    <w:rsid w:val="003E464E"/>
    <w:rsid w:val="003E47A4"/>
    <w:rsid w:val="003E4F34"/>
    <w:rsid w:val="003E50A0"/>
    <w:rsid w:val="003E51ED"/>
    <w:rsid w:val="003E55B3"/>
    <w:rsid w:val="003E667A"/>
    <w:rsid w:val="003E6DE2"/>
    <w:rsid w:val="003E7CA3"/>
    <w:rsid w:val="003E7CE4"/>
    <w:rsid w:val="003F0641"/>
    <w:rsid w:val="003F0A14"/>
    <w:rsid w:val="003F0AFE"/>
    <w:rsid w:val="003F113F"/>
    <w:rsid w:val="003F117F"/>
    <w:rsid w:val="003F16A6"/>
    <w:rsid w:val="003F18C9"/>
    <w:rsid w:val="003F1FC3"/>
    <w:rsid w:val="003F202D"/>
    <w:rsid w:val="003F2193"/>
    <w:rsid w:val="003F2CDB"/>
    <w:rsid w:val="003F36A5"/>
    <w:rsid w:val="003F3B2D"/>
    <w:rsid w:val="003F469E"/>
    <w:rsid w:val="003F46EC"/>
    <w:rsid w:val="003F4869"/>
    <w:rsid w:val="003F4BC7"/>
    <w:rsid w:val="003F6025"/>
    <w:rsid w:val="003F60F1"/>
    <w:rsid w:val="003F634F"/>
    <w:rsid w:val="003F63B8"/>
    <w:rsid w:val="003F6506"/>
    <w:rsid w:val="003F6F7D"/>
    <w:rsid w:val="003F7005"/>
    <w:rsid w:val="003F7803"/>
    <w:rsid w:val="003F7ED1"/>
    <w:rsid w:val="004001B7"/>
    <w:rsid w:val="00400A05"/>
    <w:rsid w:val="00400C5C"/>
    <w:rsid w:val="00400CE1"/>
    <w:rsid w:val="004018FE"/>
    <w:rsid w:val="00401D81"/>
    <w:rsid w:val="00401D97"/>
    <w:rsid w:val="0040203F"/>
    <w:rsid w:val="0040230D"/>
    <w:rsid w:val="0040275F"/>
    <w:rsid w:val="004027E1"/>
    <w:rsid w:val="00402D0D"/>
    <w:rsid w:val="00402EF8"/>
    <w:rsid w:val="00403177"/>
    <w:rsid w:val="00403845"/>
    <w:rsid w:val="00405B5C"/>
    <w:rsid w:val="00406823"/>
    <w:rsid w:val="00406C55"/>
    <w:rsid w:val="0040727F"/>
    <w:rsid w:val="00407335"/>
    <w:rsid w:val="00407A63"/>
    <w:rsid w:val="00407A8C"/>
    <w:rsid w:val="00407F2C"/>
    <w:rsid w:val="00407F3B"/>
    <w:rsid w:val="004100E9"/>
    <w:rsid w:val="00410491"/>
    <w:rsid w:val="004108CA"/>
    <w:rsid w:val="00410F1A"/>
    <w:rsid w:val="004110CD"/>
    <w:rsid w:val="00411427"/>
    <w:rsid w:val="004115B1"/>
    <w:rsid w:val="004118D8"/>
    <w:rsid w:val="004119A1"/>
    <w:rsid w:val="004123CC"/>
    <w:rsid w:val="0041240E"/>
    <w:rsid w:val="0041262C"/>
    <w:rsid w:val="004128B3"/>
    <w:rsid w:val="00413316"/>
    <w:rsid w:val="0041336B"/>
    <w:rsid w:val="00413394"/>
    <w:rsid w:val="004139B2"/>
    <w:rsid w:val="00413AF8"/>
    <w:rsid w:val="00413DED"/>
    <w:rsid w:val="00413FE5"/>
    <w:rsid w:val="0041468A"/>
    <w:rsid w:val="004148FE"/>
    <w:rsid w:val="00415456"/>
    <w:rsid w:val="004157EE"/>
    <w:rsid w:val="00415A58"/>
    <w:rsid w:val="00415BF8"/>
    <w:rsid w:val="00415C4B"/>
    <w:rsid w:val="00415D5E"/>
    <w:rsid w:val="004162CB"/>
    <w:rsid w:val="004167C3"/>
    <w:rsid w:val="00417354"/>
    <w:rsid w:val="0041745E"/>
    <w:rsid w:val="00417891"/>
    <w:rsid w:val="00417D98"/>
    <w:rsid w:val="00417F0B"/>
    <w:rsid w:val="004201DB"/>
    <w:rsid w:val="00420398"/>
    <w:rsid w:val="004205F1"/>
    <w:rsid w:val="00420623"/>
    <w:rsid w:val="00420648"/>
    <w:rsid w:val="004206D4"/>
    <w:rsid w:val="004208F5"/>
    <w:rsid w:val="00420C06"/>
    <w:rsid w:val="00421950"/>
    <w:rsid w:val="00421EB0"/>
    <w:rsid w:val="0042273D"/>
    <w:rsid w:val="00422C34"/>
    <w:rsid w:val="00422E91"/>
    <w:rsid w:val="0042398D"/>
    <w:rsid w:val="00423AD8"/>
    <w:rsid w:val="00424720"/>
    <w:rsid w:val="004249B1"/>
    <w:rsid w:val="00424EA9"/>
    <w:rsid w:val="004250F4"/>
    <w:rsid w:val="00425856"/>
    <w:rsid w:val="0042637F"/>
    <w:rsid w:val="00426881"/>
    <w:rsid w:val="00426C1E"/>
    <w:rsid w:val="00427413"/>
    <w:rsid w:val="0042799E"/>
    <w:rsid w:val="00427A19"/>
    <w:rsid w:val="00427B6F"/>
    <w:rsid w:val="00427CD7"/>
    <w:rsid w:val="00430A8E"/>
    <w:rsid w:val="00431310"/>
    <w:rsid w:val="00431501"/>
    <w:rsid w:val="00431676"/>
    <w:rsid w:val="0043182A"/>
    <w:rsid w:val="00431C8E"/>
    <w:rsid w:val="00431C98"/>
    <w:rsid w:val="00432928"/>
    <w:rsid w:val="00432950"/>
    <w:rsid w:val="004336F0"/>
    <w:rsid w:val="00433BC4"/>
    <w:rsid w:val="0043417C"/>
    <w:rsid w:val="00434228"/>
    <w:rsid w:val="004346C9"/>
    <w:rsid w:val="00434C61"/>
    <w:rsid w:val="00434CEC"/>
    <w:rsid w:val="00434DD7"/>
    <w:rsid w:val="00434EFE"/>
    <w:rsid w:val="00435269"/>
    <w:rsid w:val="00435AA1"/>
    <w:rsid w:val="00435B14"/>
    <w:rsid w:val="00435DE7"/>
    <w:rsid w:val="00435E62"/>
    <w:rsid w:val="00435E93"/>
    <w:rsid w:val="00435E9E"/>
    <w:rsid w:val="00436A31"/>
    <w:rsid w:val="00436C50"/>
    <w:rsid w:val="00437632"/>
    <w:rsid w:val="004379C2"/>
    <w:rsid w:val="00437DEE"/>
    <w:rsid w:val="004401FB"/>
    <w:rsid w:val="0044060A"/>
    <w:rsid w:val="00440F6B"/>
    <w:rsid w:val="004410E0"/>
    <w:rsid w:val="00441B9A"/>
    <w:rsid w:val="00442087"/>
    <w:rsid w:val="0044222B"/>
    <w:rsid w:val="00442D6E"/>
    <w:rsid w:val="0044316D"/>
    <w:rsid w:val="00443435"/>
    <w:rsid w:val="004437C7"/>
    <w:rsid w:val="0044408C"/>
    <w:rsid w:val="00444258"/>
    <w:rsid w:val="004446CF"/>
    <w:rsid w:val="004448FE"/>
    <w:rsid w:val="00444F13"/>
    <w:rsid w:val="00445007"/>
    <w:rsid w:val="004452F0"/>
    <w:rsid w:val="004455EB"/>
    <w:rsid w:val="00445B58"/>
    <w:rsid w:val="00445DA6"/>
    <w:rsid w:val="0044684E"/>
    <w:rsid w:val="00446BFF"/>
    <w:rsid w:val="004470C5"/>
    <w:rsid w:val="004476AB"/>
    <w:rsid w:val="00447A31"/>
    <w:rsid w:val="00447ABB"/>
    <w:rsid w:val="00447CA1"/>
    <w:rsid w:val="00447FD9"/>
    <w:rsid w:val="004502EE"/>
    <w:rsid w:val="0045078E"/>
    <w:rsid w:val="004517D3"/>
    <w:rsid w:val="00451886"/>
    <w:rsid w:val="00451A1B"/>
    <w:rsid w:val="00451B72"/>
    <w:rsid w:val="004521D0"/>
    <w:rsid w:val="0045297B"/>
    <w:rsid w:val="00452E6E"/>
    <w:rsid w:val="004536FD"/>
    <w:rsid w:val="0045392C"/>
    <w:rsid w:val="0045395F"/>
    <w:rsid w:val="00453E7A"/>
    <w:rsid w:val="004544B3"/>
    <w:rsid w:val="004544D4"/>
    <w:rsid w:val="00454EDA"/>
    <w:rsid w:val="0045502C"/>
    <w:rsid w:val="00455268"/>
    <w:rsid w:val="00455292"/>
    <w:rsid w:val="004555B6"/>
    <w:rsid w:val="00455BB7"/>
    <w:rsid w:val="0045606D"/>
    <w:rsid w:val="004561D5"/>
    <w:rsid w:val="00456249"/>
    <w:rsid w:val="00456368"/>
    <w:rsid w:val="00456665"/>
    <w:rsid w:val="00456A66"/>
    <w:rsid w:val="00456B60"/>
    <w:rsid w:val="00456D71"/>
    <w:rsid w:val="004571A8"/>
    <w:rsid w:val="0045729D"/>
    <w:rsid w:val="00457BF8"/>
    <w:rsid w:val="00457DEB"/>
    <w:rsid w:val="004601F4"/>
    <w:rsid w:val="00460205"/>
    <w:rsid w:val="00460435"/>
    <w:rsid w:val="0046064C"/>
    <w:rsid w:val="00460CF3"/>
    <w:rsid w:val="00460CFE"/>
    <w:rsid w:val="0046108F"/>
    <w:rsid w:val="004616EA"/>
    <w:rsid w:val="00461826"/>
    <w:rsid w:val="0046225E"/>
    <w:rsid w:val="00462382"/>
    <w:rsid w:val="00462497"/>
    <w:rsid w:val="00462D90"/>
    <w:rsid w:val="00462DD8"/>
    <w:rsid w:val="0046356E"/>
    <w:rsid w:val="00463A26"/>
    <w:rsid w:val="00463EF0"/>
    <w:rsid w:val="0046405C"/>
    <w:rsid w:val="004642EB"/>
    <w:rsid w:val="00464CEF"/>
    <w:rsid w:val="00465137"/>
    <w:rsid w:val="004657F5"/>
    <w:rsid w:val="004668C4"/>
    <w:rsid w:val="0046690A"/>
    <w:rsid w:val="004669B2"/>
    <w:rsid w:val="00467595"/>
    <w:rsid w:val="00467700"/>
    <w:rsid w:val="00467EEB"/>
    <w:rsid w:val="004700E8"/>
    <w:rsid w:val="0047065E"/>
    <w:rsid w:val="00470B76"/>
    <w:rsid w:val="00470B7C"/>
    <w:rsid w:val="00471813"/>
    <w:rsid w:val="00471885"/>
    <w:rsid w:val="00471CD4"/>
    <w:rsid w:val="00471DE8"/>
    <w:rsid w:val="004721BC"/>
    <w:rsid w:val="00472325"/>
    <w:rsid w:val="00472B2C"/>
    <w:rsid w:val="00472CD4"/>
    <w:rsid w:val="00473CBB"/>
    <w:rsid w:val="004741DB"/>
    <w:rsid w:val="0047484C"/>
    <w:rsid w:val="004748D7"/>
    <w:rsid w:val="00474AB4"/>
    <w:rsid w:val="00474B2B"/>
    <w:rsid w:val="00474DC0"/>
    <w:rsid w:val="00474E65"/>
    <w:rsid w:val="00474E6A"/>
    <w:rsid w:val="0047519E"/>
    <w:rsid w:val="004751E0"/>
    <w:rsid w:val="00475B75"/>
    <w:rsid w:val="00475CD9"/>
    <w:rsid w:val="0047684C"/>
    <w:rsid w:val="00477655"/>
    <w:rsid w:val="00477A80"/>
    <w:rsid w:val="004801CC"/>
    <w:rsid w:val="004802C6"/>
    <w:rsid w:val="00480CEA"/>
    <w:rsid w:val="004810EA"/>
    <w:rsid w:val="0048132C"/>
    <w:rsid w:val="00481B62"/>
    <w:rsid w:val="00482D53"/>
    <w:rsid w:val="00482F15"/>
    <w:rsid w:val="0048330B"/>
    <w:rsid w:val="00483487"/>
    <w:rsid w:val="00483505"/>
    <w:rsid w:val="00483526"/>
    <w:rsid w:val="0048365E"/>
    <w:rsid w:val="00483886"/>
    <w:rsid w:val="00483D5B"/>
    <w:rsid w:val="00483F92"/>
    <w:rsid w:val="0048400E"/>
    <w:rsid w:val="004844A1"/>
    <w:rsid w:val="0048458C"/>
    <w:rsid w:val="004845F6"/>
    <w:rsid w:val="00485330"/>
    <w:rsid w:val="0048534F"/>
    <w:rsid w:val="00485AF3"/>
    <w:rsid w:val="00486197"/>
    <w:rsid w:val="00486223"/>
    <w:rsid w:val="00486354"/>
    <w:rsid w:val="00486D7B"/>
    <w:rsid w:val="0048766B"/>
    <w:rsid w:val="004879D6"/>
    <w:rsid w:val="00487C8F"/>
    <w:rsid w:val="00490563"/>
    <w:rsid w:val="00490B8A"/>
    <w:rsid w:val="00490D1F"/>
    <w:rsid w:val="00490E5C"/>
    <w:rsid w:val="00490FC9"/>
    <w:rsid w:val="004914D0"/>
    <w:rsid w:val="004916BB"/>
    <w:rsid w:val="00491A37"/>
    <w:rsid w:val="00491C53"/>
    <w:rsid w:val="00491D2D"/>
    <w:rsid w:val="0049245E"/>
    <w:rsid w:val="004927A3"/>
    <w:rsid w:val="004928C2"/>
    <w:rsid w:val="00492F77"/>
    <w:rsid w:val="004937D1"/>
    <w:rsid w:val="00493EEE"/>
    <w:rsid w:val="0049411D"/>
    <w:rsid w:val="004959C3"/>
    <w:rsid w:val="00495B83"/>
    <w:rsid w:val="00495D71"/>
    <w:rsid w:val="00495ECD"/>
    <w:rsid w:val="00495F6C"/>
    <w:rsid w:val="004962B7"/>
    <w:rsid w:val="004967BD"/>
    <w:rsid w:val="00496B8F"/>
    <w:rsid w:val="00496EE2"/>
    <w:rsid w:val="00496F73"/>
    <w:rsid w:val="004973E3"/>
    <w:rsid w:val="004973E4"/>
    <w:rsid w:val="0049770D"/>
    <w:rsid w:val="00497CA7"/>
    <w:rsid w:val="004A005D"/>
    <w:rsid w:val="004A033F"/>
    <w:rsid w:val="004A05E8"/>
    <w:rsid w:val="004A0901"/>
    <w:rsid w:val="004A0A0D"/>
    <w:rsid w:val="004A0CE1"/>
    <w:rsid w:val="004A157A"/>
    <w:rsid w:val="004A1CBB"/>
    <w:rsid w:val="004A1FE4"/>
    <w:rsid w:val="004A20C4"/>
    <w:rsid w:val="004A2282"/>
    <w:rsid w:val="004A240D"/>
    <w:rsid w:val="004A2483"/>
    <w:rsid w:val="004A2A21"/>
    <w:rsid w:val="004A2C96"/>
    <w:rsid w:val="004A3524"/>
    <w:rsid w:val="004A3673"/>
    <w:rsid w:val="004A3933"/>
    <w:rsid w:val="004A3ABE"/>
    <w:rsid w:val="004A3ACE"/>
    <w:rsid w:val="004A4609"/>
    <w:rsid w:val="004A4623"/>
    <w:rsid w:val="004A4BD4"/>
    <w:rsid w:val="004A57F2"/>
    <w:rsid w:val="004A5A61"/>
    <w:rsid w:val="004A5F3F"/>
    <w:rsid w:val="004A60F9"/>
    <w:rsid w:val="004A6335"/>
    <w:rsid w:val="004A662F"/>
    <w:rsid w:val="004A68E8"/>
    <w:rsid w:val="004A6AF3"/>
    <w:rsid w:val="004A6B6F"/>
    <w:rsid w:val="004A7011"/>
    <w:rsid w:val="004A72F0"/>
    <w:rsid w:val="004A7D55"/>
    <w:rsid w:val="004A7E50"/>
    <w:rsid w:val="004B097B"/>
    <w:rsid w:val="004B0D60"/>
    <w:rsid w:val="004B1330"/>
    <w:rsid w:val="004B1348"/>
    <w:rsid w:val="004B139F"/>
    <w:rsid w:val="004B1603"/>
    <w:rsid w:val="004B25E2"/>
    <w:rsid w:val="004B2861"/>
    <w:rsid w:val="004B2A83"/>
    <w:rsid w:val="004B2C0F"/>
    <w:rsid w:val="004B2E9C"/>
    <w:rsid w:val="004B2EC3"/>
    <w:rsid w:val="004B31F1"/>
    <w:rsid w:val="004B35DC"/>
    <w:rsid w:val="004B36B5"/>
    <w:rsid w:val="004B3B4E"/>
    <w:rsid w:val="004B4172"/>
    <w:rsid w:val="004B4A4D"/>
    <w:rsid w:val="004B4C53"/>
    <w:rsid w:val="004B5401"/>
    <w:rsid w:val="004B5EC2"/>
    <w:rsid w:val="004B622D"/>
    <w:rsid w:val="004B6894"/>
    <w:rsid w:val="004B6967"/>
    <w:rsid w:val="004B6C06"/>
    <w:rsid w:val="004B6D9F"/>
    <w:rsid w:val="004B7324"/>
    <w:rsid w:val="004B782D"/>
    <w:rsid w:val="004B7D95"/>
    <w:rsid w:val="004B7EDC"/>
    <w:rsid w:val="004C014C"/>
    <w:rsid w:val="004C056D"/>
    <w:rsid w:val="004C0657"/>
    <w:rsid w:val="004C0BF8"/>
    <w:rsid w:val="004C1084"/>
    <w:rsid w:val="004C10D6"/>
    <w:rsid w:val="004C1108"/>
    <w:rsid w:val="004C167D"/>
    <w:rsid w:val="004C17D1"/>
    <w:rsid w:val="004C2604"/>
    <w:rsid w:val="004C261A"/>
    <w:rsid w:val="004C2A9B"/>
    <w:rsid w:val="004C2AF3"/>
    <w:rsid w:val="004C3117"/>
    <w:rsid w:val="004C4488"/>
    <w:rsid w:val="004C49B5"/>
    <w:rsid w:val="004C4A88"/>
    <w:rsid w:val="004C5652"/>
    <w:rsid w:val="004C58C9"/>
    <w:rsid w:val="004C5B13"/>
    <w:rsid w:val="004C5BAB"/>
    <w:rsid w:val="004C6187"/>
    <w:rsid w:val="004C6A65"/>
    <w:rsid w:val="004C6E34"/>
    <w:rsid w:val="004C74D2"/>
    <w:rsid w:val="004C7BB5"/>
    <w:rsid w:val="004C7C59"/>
    <w:rsid w:val="004C7D8D"/>
    <w:rsid w:val="004D090A"/>
    <w:rsid w:val="004D1DEC"/>
    <w:rsid w:val="004D2083"/>
    <w:rsid w:val="004D27BD"/>
    <w:rsid w:val="004D2FAE"/>
    <w:rsid w:val="004D3241"/>
    <w:rsid w:val="004D332F"/>
    <w:rsid w:val="004D33D5"/>
    <w:rsid w:val="004D37C6"/>
    <w:rsid w:val="004D4270"/>
    <w:rsid w:val="004D45A2"/>
    <w:rsid w:val="004D4A6A"/>
    <w:rsid w:val="004D505E"/>
    <w:rsid w:val="004D50C2"/>
    <w:rsid w:val="004D54DD"/>
    <w:rsid w:val="004D56B8"/>
    <w:rsid w:val="004D5ABF"/>
    <w:rsid w:val="004D61FA"/>
    <w:rsid w:val="004D63CE"/>
    <w:rsid w:val="004D6AA8"/>
    <w:rsid w:val="004D75B4"/>
    <w:rsid w:val="004D7C8B"/>
    <w:rsid w:val="004E019F"/>
    <w:rsid w:val="004E02A1"/>
    <w:rsid w:val="004E02EC"/>
    <w:rsid w:val="004E129B"/>
    <w:rsid w:val="004E1699"/>
    <w:rsid w:val="004E22A1"/>
    <w:rsid w:val="004E2808"/>
    <w:rsid w:val="004E2A78"/>
    <w:rsid w:val="004E2AC7"/>
    <w:rsid w:val="004E303A"/>
    <w:rsid w:val="004E342F"/>
    <w:rsid w:val="004E375D"/>
    <w:rsid w:val="004E432D"/>
    <w:rsid w:val="004E4C45"/>
    <w:rsid w:val="004E4EAA"/>
    <w:rsid w:val="004E5621"/>
    <w:rsid w:val="004E5C56"/>
    <w:rsid w:val="004E5EE2"/>
    <w:rsid w:val="004E7061"/>
    <w:rsid w:val="004E70D5"/>
    <w:rsid w:val="004E73D6"/>
    <w:rsid w:val="004F04F0"/>
    <w:rsid w:val="004F0624"/>
    <w:rsid w:val="004F0AF7"/>
    <w:rsid w:val="004F133D"/>
    <w:rsid w:val="004F1B43"/>
    <w:rsid w:val="004F1CC3"/>
    <w:rsid w:val="004F1D84"/>
    <w:rsid w:val="004F1E43"/>
    <w:rsid w:val="004F2D24"/>
    <w:rsid w:val="004F2F26"/>
    <w:rsid w:val="004F3141"/>
    <w:rsid w:val="004F3AB1"/>
    <w:rsid w:val="004F519A"/>
    <w:rsid w:val="004F51F6"/>
    <w:rsid w:val="004F5EE3"/>
    <w:rsid w:val="004F650C"/>
    <w:rsid w:val="004F65A4"/>
    <w:rsid w:val="004F69C5"/>
    <w:rsid w:val="004F6F34"/>
    <w:rsid w:val="004F712F"/>
    <w:rsid w:val="004F7301"/>
    <w:rsid w:val="004F7C9A"/>
    <w:rsid w:val="005000D7"/>
    <w:rsid w:val="00500476"/>
    <w:rsid w:val="00500771"/>
    <w:rsid w:val="00500C34"/>
    <w:rsid w:val="00501116"/>
    <w:rsid w:val="00501152"/>
    <w:rsid w:val="0050154B"/>
    <w:rsid w:val="00501C87"/>
    <w:rsid w:val="0050228E"/>
    <w:rsid w:val="00502384"/>
    <w:rsid w:val="00502847"/>
    <w:rsid w:val="00503926"/>
    <w:rsid w:val="0050392C"/>
    <w:rsid w:val="00503BA9"/>
    <w:rsid w:val="00503EC6"/>
    <w:rsid w:val="0050404F"/>
    <w:rsid w:val="005044B1"/>
    <w:rsid w:val="005044C8"/>
    <w:rsid w:val="00504738"/>
    <w:rsid w:val="005047D9"/>
    <w:rsid w:val="00504D5D"/>
    <w:rsid w:val="00504F54"/>
    <w:rsid w:val="00505125"/>
    <w:rsid w:val="00505533"/>
    <w:rsid w:val="00505BAA"/>
    <w:rsid w:val="0050644E"/>
    <w:rsid w:val="00506E71"/>
    <w:rsid w:val="005076E8"/>
    <w:rsid w:val="00507C60"/>
    <w:rsid w:val="00507E4D"/>
    <w:rsid w:val="005100FE"/>
    <w:rsid w:val="0051010F"/>
    <w:rsid w:val="0051023A"/>
    <w:rsid w:val="00510928"/>
    <w:rsid w:val="00510D2D"/>
    <w:rsid w:val="00511057"/>
    <w:rsid w:val="005114D1"/>
    <w:rsid w:val="00511E4F"/>
    <w:rsid w:val="0051223B"/>
    <w:rsid w:val="0051288D"/>
    <w:rsid w:val="005128BB"/>
    <w:rsid w:val="00512CC2"/>
    <w:rsid w:val="00512E41"/>
    <w:rsid w:val="0051349E"/>
    <w:rsid w:val="005139CB"/>
    <w:rsid w:val="0051413A"/>
    <w:rsid w:val="0051422C"/>
    <w:rsid w:val="00514572"/>
    <w:rsid w:val="00514762"/>
    <w:rsid w:val="00514B54"/>
    <w:rsid w:val="00515271"/>
    <w:rsid w:val="0051544D"/>
    <w:rsid w:val="00515636"/>
    <w:rsid w:val="0051580A"/>
    <w:rsid w:val="00515D40"/>
    <w:rsid w:val="00515D75"/>
    <w:rsid w:val="005169D1"/>
    <w:rsid w:val="00516C9E"/>
    <w:rsid w:val="00516EBB"/>
    <w:rsid w:val="005176E0"/>
    <w:rsid w:val="00517719"/>
    <w:rsid w:val="00517D70"/>
    <w:rsid w:val="00517DAE"/>
    <w:rsid w:val="00517F40"/>
    <w:rsid w:val="00517F85"/>
    <w:rsid w:val="005204B5"/>
    <w:rsid w:val="00520F9A"/>
    <w:rsid w:val="00521476"/>
    <w:rsid w:val="0052160B"/>
    <w:rsid w:val="00521949"/>
    <w:rsid w:val="00522F6E"/>
    <w:rsid w:val="0052357A"/>
    <w:rsid w:val="0052358A"/>
    <w:rsid w:val="005235E1"/>
    <w:rsid w:val="00523AAE"/>
    <w:rsid w:val="00523B23"/>
    <w:rsid w:val="00524133"/>
    <w:rsid w:val="005245FD"/>
    <w:rsid w:val="00524939"/>
    <w:rsid w:val="00524B12"/>
    <w:rsid w:val="00524CB2"/>
    <w:rsid w:val="00525026"/>
    <w:rsid w:val="00526384"/>
    <w:rsid w:val="00526399"/>
    <w:rsid w:val="0052654A"/>
    <w:rsid w:val="00526595"/>
    <w:rsid w:val="005268CE"/>
    <w:rsid w:val="00527874"/>
    <w:rsid w:val="005301AF"/>
    <w:rsid w:val="005306AA"/>
    <w:rsid w:val="00530FB4"/>
    <w:rsid w:val="00531166"/>
    <w:rsid w:val="00531533"/>
    <w:rsid w:val="005318D6"/>
    <w:rsid w:val="00531B19"/>
    <w:rsid w:val="00531C3D"/>
    <w:rsid w:val="00531E2E"/>
    <w:rsid w:val="005322EA"/>
    <w:rsid w:val="00532619"/>
    <w:rsid w:val="005331B7"/>
    <w:rsid w:val="005336C9"/>
    <w:rsid w:val="00533AD2"/>
    <w:rsid w:val="00533E2F"/>
    <w:rsid w:val="00534392"/>
    <w:rsid w:val="005344E1"/>
    <w:rsid w:val="0053473A"/>
    <w:rsid w:val="00534FDC"/>
    <w:rsid w:val="00535197"/>
    <w:rsid w:val="005353F1"/>
    <w:rsid w:val="0053547A"/>
    <w:rsid w:val="00535D60"/>
    <w:rsid w:val="00536125"/>
    <w:rsid w:val="0053618C"/>
    <w:rsid w:val="0053647B"/>
    <w:rsid w:val="00536A7F"/>
    <w:rsid w:val="005371A5"/>
    <w:rsid w:val="00537566"/>
    <w:rsid w:val="00540024"/>
    <w:rsid w:val="00540063"/>
    <w:rsid w:val="00540252"/>
    <w:rsid w:val="005405FC"/>
    <w:rsid w:val="005414E2"/>
    <w:rsid w:val="005416A4"/>
    <w:rsid w:val="005417CF"/>
    <w:rsid w:val="0054189D"/>
    <w:rsid w:val="00541BD3"/>
    <w:rsid w:val="00542386"/>
    <w:rsid w:val="005424F6"/>
    <w:rsid w:val="00542BF1"/>
    <w:rsid w:val="005433B9"/>
    <w:rsid w:val="005434AF"/>
    <w:rsid w:val="0054361A"/>
    <w:rsid w:val="00543CD8"/>
    <w:rsid w:val="00544373"/>
    <w:rsid w:val="00544900"/>
    <w:rsid w:val="00544CF4"/>
    <w:rsid w:val="00545539"/>
    <w:rsid w:val="005455DD"/>
    <w:rsid w:val="0054593C"/>
    <w:rsid w:val="0054655F"/>
    <w:rsid w:val="005466FA"/>
    <w:rsid w:val="00546BCE"/>
    <w:rsid w:val="00547043"/>
    <w:rsid w:val="0054748D"/>
    <w:rsid w:val="00547C65"/>
    <w:rsid w:val="00547DE4"/>
    <w:rsid w:val="00550116"/>
    <w:rsid w:val="0055080F"/>
    <w:rsid w:val="00551A9C"/>
    <w:rsid w:val="00551C24"/>
    <w:rsid w:val="00551E76"/>
    <w:rsid w:val="00551FEA"/>
    <w:rsid w:val="005522E3"/>
    <w:rsid w:val="00552480"/>
    <w:rsid w:val="0055280E"/>
    <w:rsid w:val="00552B7F"/>
    <w:rsid w:val="005530ED"/>
    <w:rsid w:val="005536BF"/>
    <w:rsid w:val="00553711"/>
    <w:rsid w:val="00553784"/>
    <w:rsid w:val="005538A4"/>
    <w:rsid w:val="00553A67"/>
    <w:rsid w:val="00553BC4"/>
    <w:rsid w:val="00553CAE"/>
    <w:rsid w:val="00553DCF"/>
    <w:rsid w:val="00553EF7"/>
    <w:rsid w:val="00554138"/>
    <w:rsid w:val="00554266"/>
    <w:rsid w:val="00554820"/>
    <w:rsid w:val="00554C3E"/>
    <w:rsid w:val="00554C46"/>
    <w:rsid w:val="005554B1"/>
    <w:rsid w:val="00555B6B"/>
    <w:rsid w:val="00555CA0"/>
    <w:rsid w:val="00556590"/>
    <w:rsid w:val="00556E68"/>
    <w:rsid w:val="00557005"/>
    <w:rsid w:val="00557BB0"/>
    <w:rsid w:val="0056018E"/>
    <w:rsid w:val="005601A0"/>
    <w:rsid w:val="00560390"/>
    <w:rsid w:val="00560445"/>
    <w:rsid w:val="00560642"/>
    <w:rsid w:val="00560877"/>
    <w:rsid w:val="00560AFF"/>
    <w:rsid w:val="00561012"/>
    <w:rsid w:val="00561380"/>
    <w:rsid w:val="00561806"/>
    <w:rsid w:val="00561832"/>
    <w:rsid w:val="0056189A"/>
    <w:rsid w:val="00561B42"/>
    <w:rsid w:val="00562919"/>
    <w:rsid w:val="00562E43"/>
    <w:rsid w:val="00563243"/>
    <w:rsid w:val="00563290"/>
    <w:rsid w:val="005635C2"/>
    <w:rsid w:val="0056368F"/>
    <w:rsid w:val="00563A55"/>
    <w:rsid w:val="00563BAB"/>
    <w:rsid w:val="005641F4"/>
    <w:rsid w:val="0056535A"/>
    <w:rsid w:val="00565D36"/>
    <w:rsid w:val="0056682F"/>
    <w:rsid w:val="00566951"/>
    <w:rsid w:val="00566BF2"/>
    <w:rsid w:val="00566C5F"/>
    <w:rsid w:val="005674EF"/>
    <w:rsid w:val="0056764F"/>
    <w:rsid w:val="0056789E"/>
    <w:rsid w:val="005678C9"/>
    <w:rsid w:val="00567DFC"/>
    <w:rsid w:val="00567F59"/>
    <w:rsid w:val="00570396"/>
    <w:rsid w:val="00570EB9"/>
    <w:rsid w:val="00571693"/>
    <w:rsid w:val="005719F0"/>
    <w:rsid w:val="00571DE8"/>
    <w:rsid w:val="00572208"/>
    <w:rsid w:val="005725BF"/>
    <w:rsid w:val="005739E7"/>
    <w:rsid w:val="00573D49"/>
    <w:rsid w:val="005747FF"/>
    <w:rsid w:val="005754A4"/>
    <w:rsid w:val="00575686"/>
    <w:rsid w:val="005758F8"/>
    <w:rsid w:val="00575AEF"/>
    <w:rsid w:val="00575B7D"/>
    <w:rsid w:val="00575D68"/>
    <w:rsid w:val="00575DF9"/>
    <w:rsid w:val="00576024"/>
    <w:rsid w:val="005765F8"/>
    <w:rsid w:val="005769CE"/>
    <w:rsid w:val="00576C1B"/>
    <w:rsid w:val="00576D40"/>
    <w:rsid w:val="00576D47"/>
    <w:rsid w:val="005774E7"/>
    <w:rsid w:val="005775B4"/>
    <w:rsid w:val="00577D84"/>
    <w:rsid w:val="00577FC7"/>
    <w:rsid w:val="005802BD"/>
    <w:rsid w:val="005802F4"/>
    <w:rsid w:val="005808A3"/>
    <w:rsid w:val="00580E49"/>
    <w:rsid w:val="00581030"/>
    <w:rsid w:val="00581862"/>
    <w:rsid w:val="005819D1"/>
    <w:rsid w:val="00581D09"/>
    <w:rsid w:val="00581EC7"/>
    <w:rsid w:val="00582558"/>
    <w:rsid w:val="005829D3"/>
    <w:rsid w:val="00583730"/>
    <w:rsid w:val="00583826"/>
    <w:rsid w:val="00583876"/>
    <w:rsid w:val="00583A53"/>
    <w:rsid w:val="00583AF5"/>
    <w:rsid w:val="00583E82"/>
    <w:rsid w:val="00583F00"/>
    <w:rsid w:val="00584A42"/>
    <w:rsid w:val="00584A4E"/>
    <w:rsid w:val="005851A5"/>
    <w:rsid w:val="00585958"/>
    <w:rsid w:val="00585B43"/>
    <w:rsid w:val="00586153"/>
    <w:rsid w:val="005863EF"/>
    <w:rsid w:val="0058647D"/>
    <w:rsid w:val="00586C3A"/>
    <w:rsid w:val="00586FD0"/>
    <w:rsid w:val="00587141"/>
    <w:rsid w:val="00587491"/>
    <w:rsid w:val="005879E4"/>
    <w:rsid w:val="00587AAF"/>
    <w:rsid w:val="00587B4F"/>
    <w:rsid w:val="00587D6F"/>
    <w:rsid w:val="00587FEC"/>
    <w:rsid w:val="00590013"/>
    <w:rsid w:val="00590757"/>
    <w:rsid w:val="00590A75"/>
    <w:rsid w:val="00590FF2"/>
    <w:rsid w:val="00591576"/>
    <w:rsid w:val="0059197D"/>
    <w:rsid w:val="00591990"/>
    <w:rsid w:val="00591F76"/>
    <w:rsid w:val="005921B1"/>
    <w:rsid w:val="00592558"/>
    <w:rsid w:val="005925BF"/>
    <w:rsid w:val="005926F5"/>
    <w:rsid w:val="00592A42"/>
    <w:rsid w:val="00592B5E"/>
    <w:rsid w:val="00593364"/>
    <w:rsid w:val="00593383"/>
    <w:rsid w:val="005936FC"/>
    <w:rsid w:val="00593906"/>
    <w:rsid w:val="00593B15"/>
    <w:rsid w:val="00593CD0"/>
    <w:rsid w:val="00594920"/>
    <w:rsid w:val="00594F1F"/>
    <w:rsid w:val="005954ED"/>
    <w:rsid w:val="00595620"/>
    <w:rsid w:val="005957D5"/>
    <w:rsid w:val="00595B02"/>
    <w:rsid w:val="00595BBE"/>
    <w:rsid w:val="00596360"/>
    <w:rsid w:val="00596824"/>
    <w:rsid w:val="005977AA"/>
    <w:rsid w:val="00597DF3"/>
    <w:rsid w:val="005A090D"/>
    <w:rsid w:val="005A11EB"/>
    <w:rsid w:val="005A16CD"/>
    <w:rsid w:val="005A16E9"/>
    <w:rsid w:val="005A175C"/>
    <w:rsid w:val="005A1AA3"/>
    <w:rsid w:val="005A1C32"/>
    <w:rsid w:val="005A2359"/>
    <w:rsid w:val="005A27A0"/>
    <w:rsid w:val="005A28B9"/>
    <w:rsid w:val="005A2939"/>
    <w:rsid w:val="005A2A43"/>
    <w:rsid w:val="005A2EB5"/>
    <w:rsid w:val="005A32DA"/>
    <w:rsid w:val="005A3579"/>
    <w:rsid w:val="005A36FC"/>
    <w:rsid w:val="005A377C"/>
    <w:rsid w:val="005A3C1D"/>
    <w:rsid w:val="005A3E8A"/>
    <w:rsid w:val="005A3F87"/>
    <w:rsid w:val="005A4182"/>
    <w:rsid w:val="005A424B"/>
    <w:rsid w:val="005A478D"/>
    <w:rsid w:val="005A4A65"/>
    <w:rsid w:val="005A4E6F"/>
    <w:rsid w:val="005A51C7"/>
    <w:rsid w:val="005A5DDA"/>
    <w:rsid w:val="005A6028"/>
    <w:rsid w:val="005A6670"/>
    <w:rsid w:val="005A6740"/>
    <w:rsid w:val="005A6D71"/>
    <w:rsid w:val="005A6DA6"/>
    <w:rsid w:val="005A717D"/>
    <w:rsid w:val="005A7EB2"/>
    <w:rsid w:val="005B0BB2"/>
    <w:rsid w:val="005B0D20"/>
    <w:rsid w:val="005B13C3"/>
    <w:rsid w:val="005B16A8"/>
    <w:rsid w:val="005B18D4"/>
    <w:rsid w:val="005B1A43"/>
    <w:rsid w:val="005B21ED"/>
    <w:rsid w:val="005B2292"/>
    <w:rsid w:val="005B239B"/>
    <w:rsid w:val="005B27EE"/>
    <w:rsid w:val="005B2B57"/>
    <w:rsid w:val="005B2C6A"/>
    <w:rsid w:val="005B2D32"/>
    <w:rsid w:val="005B3580"/>
    <w:rsid w:val="005B40DA"/>
    <w:rsid w:val="005B4660"/>
    <w:rsid w:val="005B490C"/>
    <w:rsid w:val="005B49E9"/>
    <w:rsid w:val="005B56F6"/>
    <w:rsid w:val="005B5CCD"/>
    <w:rsid w:val="005B6C2A"/>
    <w:rsid w:val="005B6E52"/>
    <w:rsid w:val="005B6FF7"/>
    <w:rsid w:val="005B749B"/>
    <w:rsid w:val="005C015B"/>
    <w:rsid w:val="005C0168"/>
    <w:rsid w:val="005C0280"/>
    <w:rsid w:val="005C1083"/>
    <w:rsid w:val="005C12E6"/>
    <w:rsid w:val="005C2147"/>
    <w:rsid w:val="005C2A81"/>
    <w:rsid w:val="005C2D1C"/>
    <w:rsid w:val="005C2FB0"/>
    <w:rsid w:val="005C35C0"/>
    <w:rsid w:val="005C381F"/>
    <w:rsid w:val="005C3B17"/>
    <w:rsid w:val="005C43E4"/>
    <w:rsid w:val="005C451E"/>
    <w:rsid w:val="005C46CF"/>
    <w:rsid w:val="005C490F"/>
    <w:rsid w:val="005C4AE5"/>
    <w:rsid w:val="005C507B"/>
    <w:rsid w:val="005C5CDE"/>
    <w:rsid w:val="005C6348"/>
    <w:rsid w:val="005C63F4"/>
    <w:rsid w:val="005C64C1"/>
    <w:rsid w:val="005C662D"/>
    <w:rsid w:val="005C6A0E"/>
    <w:rsid w:val="005C6DED"/>
    <w:rsid w:val="005C77B6"/>
    <w:rsid w:val="005D02DC"/>
    <w:rsid w:val="005D0779"/>
    <w:rsid w:val="005D0AA0"/>
    <w:rsid w:val="005D0D62"/>
    <w:rsid w:val="005D0E10"/>
    <w:rsid w:val="005D11EF"/>
    <w:rsid w:val="005D144B"/>
    <w:rsid w:val="005D15E0"/>
    <w:rsid w:val="005D163C"/>
    <w:rsid w:val="005D1723"/>
    <w:rsid w:val="005D1D16"/>
    <w:rsid w:val="005D1EB4"/>
    <w:rsid w:val="005D26B3"/>
    <w:rsid w:val="005D320A"/>
    <w:rsid w:val="005D341F"/>
    <w:rsid w:val="005D36BF"/>
    <w:rsid w:val="005D3D35"/>
    <w:rsid w:val="005D3E3A"/>
    <w:rsid w:val="005D431C"/>
    <w:rsid w:val="005D4C3B"/>
    <w:rsid w:val="005D4E26"/>
    <w:rsid w:val="005D4F0C"/>
    <w:rsid w:val="005D5A95"/>
    <w:rsid w:val="005D5B58"/>
    <w:rsid w:val="005D5BF7"/>
    <w:rsid w:val="005D61EC"/>
    <w:rsid w:val="005D656F"/>
    <w:rsid w:val="005D70B5"/>
    <w:rsid w:val="005D714F"/>
    <w:rsid w:val="005D7292"/>
    <w:rsid w:val="005D7F4B"/>
    <w:rsid w:val="005E04FB"/>
    <w:rsid w:val="005E059E"/>
    <w:rsid w:val="005E0DAD"/>
    <w:rsid w:val="005E15CE"/>
    <w:rsid w:val="005E1821"/>
    <w:rsid w:val="005E1F32"/>
    <w:rsid w:val="005E218D"/>
    <w:rsid w:val="005E318B"/>
    <w:rsid w:val="005E3225"/>
    <w:rsid w:val="005E33DA"/>
    <w:rsid w:val="005E3480"/>
    <w:rsid w:val="005E35BD"/>
    <w:rsid w:val="005E37B9"/>
    <w:rsid w:val="005E39C4"/>
    <w:rsid w:val="005E39D0"/>
    <w:rsid w:val="005E3F83"/>
    <w:rsid w:val="005E4001"/>
    <w:rsid w:val="005E41E4"/>
    <w:rsid w:val="005E4279"/>
    <w:rsid w:val="005E4953"/>
    <w:rsid w:val="005E4BDD"/>
    <w:rsid w:val="005E4C51"/>
    <w:rsid w:val="005E5315"/>
    <w:rsid w:val="005E5831"/>
    <w:rsid w:val="005E5EA5"/>
    <w:rsid w:val="005E6381"/>
    <w:rsid w:val="005E6656"/>
    <w:rsid w:val="005E70F2"/>
    <w:rsid w:val="005E797F"/>
    <w:rsid w:val="005E7D08"/>
    <w:rsid w:val="005E7D77"/>
    <w:rsid w:val="005E7E4C"/>
    <w:rsid w:val="005F0185"/>
    <w:rsid w:val="005F02B6"/>
    <w:rsid w:val="005F119A"/>
    <w:rsid w:val="005F161C"/>
    <w:rsid w:val="005F1F9A"/>
    <w:rsid w:val="005F226B"/>
    <w:rsid w:val="005F23FB"/>
    <w:rsid w:val="005F24A4"/>
    <w:rsid w:val="005F281D"/>
    <w:rsid w:val="005F2DBC"/>
    <w:rsid w:val="005F2E53"/>
    <w:rsid w:val="005F2E5A"/>
    <w:rsid w:val="005F376B"/>
    <w:rsid w:val="005F429D"/>
    <w:rsid w:val="005F4BE0"/>
    <w:rsid w:val="005F4C36"/>
    <w:rsid w:val="005F4D1D"/>
    <w:rsid w:val="005F4E5D"/>
    <w:rsid w:val="005F513C"/>
    <w:rsid w:val="005F52CF"/>
    <w:rsid w:val="005F553B"/>
    <w:rsid w:val="005F564B"/>
    <w:rsid w:val="005F5748"/>
    <w:rsid w:val="005F5EB0"/>
    <w:rsid w:val="005F606D"/>
    <w:rsid w:val="005F625C"/>
    <w:rsid w:val="005F6C13"/>
    <w:rsid w:val="005F6F83"/>
    <w:rsid w:val="005F72E8"/>
    <w:rsid w:val="005F785F"/>
    <w:rsid w:val="005F7E10"/>
    <w:rsid w:val="005F7E42"/>
    <w:rsid w:val="006002DE"/>
    <w:rsid w:val="006005F8"/>
    <w:rsid w:val="00600891"/>
    <w:rsid w:val="006008FA"/>
    <w:rsid w:val="00600B70"/>
    <w:rsid w:val="00601158"/>
    <w:rsid w:val="00601313"/>
    <w:rsid w:val="0060176D"/>
    <w:rsid w:val="006020F5"/>
    <w:rsid w:val="00602FDF"/>
    <w:rsid w:val="00602FF6"/>
    <w:rsid w:val="006033D6"/>
    <w:rsid w:val="006037DC"/>
    <w:rsid w:val="00603F4A"/>
    <w:rsid w:val="006042F4"/>
    <w:rsid w:val="0060448D"/>
    <w:rsid w:val="006044DD"/>
    <w:rsid w:val="00604BBA"/>
    <w:rsid w:val="00604BC0"/>
    <w:rsid w:val="00605077"/>
    <w:rsid w:val="0060523E"/>
    <w:rsid w:val="00605313"/>
    <w:rsid w:val="006058CA"/>
    <w:rsid w:val="00605C3A"/>
    <w:rsid w:val="00606DD6"/>
    <w:rsid w:val="00607189"/>
    <w:rsid w:val="006073A8"/>
    <w:rsid w:val="0060790B"/>
    <w:rsid w:val="00607AD6"/>
    <w:rsid w:val="00610BB8"/>
    <w:rsid w:val="00611839"/>
    <w:rsid w:val="00611858"/>
    <w:rsid w:val="00611A03"/>
    <w:rsid w:val="00611C75"/>
    <w:rsid w:val="00611D28"/>
    <w:rsid w:val="006124EB"/>
    <w:rsid w:val="006130D1"/>
    <w:rsid w:val="00613730"/>
    <w:rsid w:val="00613C8C"/>
    <w:rsid w:val="00613F22"/>
    <w:rsid w:val="00614B73"/>
    <w:rsid w:val="00614CEE"/>
    <w:rsid w:val="006151F3"/>
    <w:rsid w:val="0061530F"/>
    <w:rsid w:val="0061531A"/>
    <w:rsid w:val="00615FFA"/>
    <w:rsid w:val="0061613C"/>
    <w:rsid w:val="00616427"/>
    <w:rsid w:val="00616550"/>
    <w:rsid w:val="006169F8"/>
    <w:rsid w:val="00617506"/>
    <w:rsid w:val="006175CD"/>
    <w:rsid w:val="006176C3"/>
    <w:rsid w:val="00617BAE"/>
    <w:rsid w:val="00617F22"/>
    <w:rsid w:val="00617FBC"/>
    <w:rsid w:val="0062036E"/>
    <w:rsid w:val="00620409"/>
    <w:rsid w:val="0062073D"/>
    <w:rsid w:val="006216C8"/>
    <w:rsid w:val="00621990"/>
    <w:rsid w:val="0062208D"/>
    <w:rsid w:val="00622104"/>
    <w:rsid w:val="00622936"/>
    <w:rsid w:val="00622B48"/>
    <w:rsid w:val="00622FA7"/>
    <w:rsid w:val="00623819"/>
    <w:rsid w:val="00623F5D"/>
    <w:rsid w:val="00623F72"/>
    <w:rsid w:val="006243AA"/>
    <w:rsid w:val="00624673"/>
    <w:rsid w:val="006248A8"/>
    <w:rsid w:val="00625015"/>
    <w:rsid w:val="00625337"/>
    <w:rsid w:val="0062538F"/>
    <w:rsid w:val="00625490"/>
    <w:rsid w:val="00625C56"/>
    <w:rsid w:val="00625EFE"/>
    <w:rsid w:val="0062713A"/>
    <w:rsid w:val="006275A5"/>
    <w:rsid w:val="00627760"/>
    <w:rsid w:val="006277CB"/>
    <w:rsid w:val="00627A47"/>
    <w:rsid w:val="00627B54"/>
    <w:rsid w:val="00627E64"/>
    <w:rsid w:val="00627FDF"/>
    <w:rsid w:val="006300F7"/>
    <w:rsid w:val="0063020E"/>
    <w:rsid w:val="0063146F"/>
    <w:rsid w:val="00631665"/>
    <w:rsid w:val="0063194C"/>
    <w:rsid w:val="00632234"/>
    <w:rsid w:val="0063238A"/>
    <w:rsid w:val="006325E2"/>
    <w:rsid w:val="0063268B"/>
    <w:rsid w:val="006327E7"/>
    <w:rsid w:val="00632C6D"/>
    <w:rsid w:val="00632DDD"/>
    <w:rsid w:val="00632F85"/>
    <w:rsid w:val="006333A5"/>
    <w:rsid w:val="00633FBE"/>
    <w:rsid w:val="00634006"/>
    <w:rsid w:val="0063429A"/>
    <w:rsid w:val="00634736"/>
    <w:rsid w:val="006347CA"/>
    <w:rsid w:val="00634E33"/>
    <w:rsid w:val="006358DD"/>
    <w:rsid w:val="0063590C"/>
    <w:rsid w:val="00635FEA"/>
    <w:rsid w:val="006361AD"/>
    <w:rsid w:val="006362CA"/>
    <w:rsid w:val="0063644D"/>
    <w:rsid w:val="00636559"/>
    <w:rsid w:val="00636A37"/>
    <w:rsid w:val="006370EC"/>
    <w:rsid w:val="006371D6"/>
    <w:rsid w:val="006376F0"/>
    <w:rsid w:val="0063777B"/>
    <w:rsid w:val="00637BFB"/>
    <w:rsid w:val="00637DD4"/>
    <w:rsid w:val="00637FC4"/>
    <w:rsid w:val="006401A6"/>
    <w:rsid w:val="00640DE6"/>
    <w:rsid w:val="00640E96"/>
    <w:rsid w:val="0064144C"/>
    <w:rsid w:val="00641E22"/>
    <w:rsid w:val="0064287E"/>
    <w:rsid w:val="00642AF2"/>
    <w:rsid w:val="00642B0F"/>
    <w:rsid w:val="00642D8A"/>
    <w:rsid w:val="00642EEB"/>
    <w:rsid w:val="00642F95"/>
    <w:rsid w:val="0064307B"/>
    <w:rsid w:val="0064350A"/>
    <w:rsid w:val="006439A2"/>
    <w:rsid w:val="00644090"/>
    <w:rsid w:val="00644245"/>
    <w:rsid w:val="0064453D"/>
    <w:rsid w:val="00644788"/>
    <w:rsid w:val="006449DD"/>
    <w:rsid w:val="00644C10"/>
    <w:rsid w:val="00644EB1"/>
    <w:rsid w:val="00644FF1"/>
    <w:rsid w:val="0064548F"/>
    <w:rsid w:val="00645EF4"/>
    <w:rsid w:val="0064630F"/>
    <w:rsid w:val="00646934"/>
    <w:rsid w:val="006469C6"/>
    <w:rsid w:val="00646CFB"/>
    <w:rsid w:val="00646FE6"/>
    <w:rsid w:val="0064715F"/>
    <w:rsid w:val="00647852"/>
    <w:rsid w:val="00650680"/>
    <w:rsid w:val="006516AA"/>
    <w:rsid w:val="00651CED"/>
    <w:rsid w:val="00651EB3"/>
    <w:rsid w:val="0065238E"/>
    <w:rsid w:val="00652395"/>
    <w:rsid w:val="006526C3"/>
    <w:rsid w:val="00652A62"/>
    <w:rsid w:val="00652A9A"/>
    <w:rsid w:val="00652FEB"/>
    <w:rsid w:val="00653866"/>
    <w:rsid w:val="006544AF"/>
    <w:rsid w:val="006547EA"/>
    <w:rsid w:val="0065492D"/>
    <w:rsid w:val="00654A17"/>
    <w:rsid w:val="00654BDE"/>
    <w:rsid w:val="00654D9C"/>
    <w:rsid w:val="00654DB1"/>
    <w:rsid w:val="00655261"/>
    <w:rsid w:val="006554A2"/>
    <w:rsid w:val="006558B2"/>
    <w:rsid w:val="0065592E"/>
    <w:rsid w:val="00656659"/>
    <w:rsid w:val="006567E0"/>
    <w:rsid w:val="00656BAA"/>
    <w:rsid w:val="00656C71"/>
    <w:rsid w:val="006572D1"/>
    <w:rsid w:val="00657D0D"/>
    <w:rsid w:val="0066040A"/>
    <w:rsid w:val="00660CD0"/>
    <w:rsid w:val="00660DC0"/>
    <w:rsid w:val="0066111F"/>
    <w:rsid w:val="0066141E"/>
    <w:rsid w:val="00661922"/>
    <w:rsid w:val="00661AC0"/>
    <w:rsid w:val="00661BA9"/>
    <w:rsid w:val="00662414"/>
    <w:rsid w:val="006627BF"/>
    <w:rsid w:val="00662B79"/>
    <w:rsid w:val="00663547"/>
    <w:rsid w:val="006636A6"/>
    <w:rsid w:val="00663876"/>
    <w:rsid w:val="006638B3"/>
    <w:rsid w:val="00663DD0"/>
    <w:rsid w:val="00663E38"/>
    <w:rsid w:val="006642E6"/>
    <w:rsid w:val="0066430F"/>
    <w:rsid w:val="0066443F"/>
    <w:rsid w:val="00664711"/>
    <w:rsid w:val="006656C4"/>
    <w:rsid w:val="00665772"/>
    <w:rsid w:val="00665CC5"/>
    <w:rsid w:val="00665E20"/>
    <w:rsid w:val="006662BA"/>
    <w:rsid w:val="0066643E"/>
    <w:rsid w:val="00666BD9"/>
    <w:rsid w:val="00666DA5"/>
    <w:rsid w:val="00666E3B"/>
    <w:rsid w:val="006676AA"/>
    <w:rsid w:val="006679D7"/>
    <w:rsid w:val="006700CA"/>
    <w:rsid w:val="006703CF"/>
    <w:rsid w:val="0067083A"/>
    <w:rsid w:val="00670AD2"/>
    <w:rsid w:val="00670D33"/>
    <w:rsid w:val="00670DD5"/>
    <w:rsid w:val="00671158"/>
    <w:rsid w:val="006715C3"/>
    <w:rsid w:val="006727F6"/>
    <w:rsid w:val="006728F6"/>
    <w:rsid w:val="006739C6"/>
    <w:rsid w:val="00673C4D"/>
    <w:rsid w:val="00673D13"/>
    <w:rsid w:val="00673D57"/>
    <w:rsid w:val="00673DC1"/>
    <w:rsid w:val="00674D42"/>
    <w:rsid w:val="00674DB6"/>
    <w:rsid w:val="00674DE2"/>
    <w:rsid w:val="00674EAE"/>
    <w:rsid w:val="00674F1B"/>
    <w:rsid w:val="00674F23"/>
    <w:rsid w:val="006750C0"/>
    <w:rsid w:val="0067590E"/>
    <w:rsid w:val="00676318"/>
    <w:rsid w:val="006768CD"/>
    <w:rsid w:val="00676AC2"/>
    <w:rsid w:val="00676EDF"/>
    <w:rsid w:val="0067702F"/>
    <w:rsid w:val="00677585"/>
    <w:rsid w:val="00677C80"/>
    <w:rsid w:val="00677D80"/>
    <w:rsid w:val="00677DE0"/>
    <w:rsid w:val="00677FC9"/>
    <w:rsid w:val="00680168"/>
    <w:rsid w:val="006805D7"/>
    <w:rsid w:val="006808CF"/>
    <w:rsid w:val="00680914"/>
    <w:rsid w:val="006811D8"/>
    <w:rsid w:val="00681444"/>
    <w:rsid w:val="00681536"/>
    <w:rsid w:val="00682684"/>
    <w:rsid w:val="00682A8B"/>
    <w:rsid w:val="00682FB4"/>
    <w:rsid w:val="00683106"/>
    <w:rsid w:val="00683470"/>
    <w:rsid w:val="00683E9D"/>
    <w:rsid w:val="00684588"/>
    <w:rsid w:val="006845B8"/>
    <w:rsid w:val="00684805"/>
    <w:rsid w:val="0068560C"/>
    <w:rsid w:val="00685772"/>
    <w:rsid w:val="00685D61"/>
    <w:rsid w:val="00685F7E"/>
    <w:rsid w:val="006862F6"/>
    <w:rsid w:val="0068637D"/>
    <w:rsid w:val="00686518"/>
    <w:rsid w:val="006868AB"/>
    <w:rsid w:val="00690181"/>
    <w:rsid w:val="006901DD"/>
    <w:rsid w:val="00690806"/>
    <w:rsid w:val="00690E4C"/>
    <w:rsid w:val="00691B3D"/>
    <w:rsid w:val="00692007"/>
    <w:rsid w:val="0069292C"/>
    <w:rsid w:val="0069299B"/>
    <w:rsid w:val="00692C29"/>
    <w:rsid w:val="006937F6"/>
    <w:rsid w:val="006938A2"/>
    <w:rsid w:val="00693D35"/>
    <w:rsid w:val="00693DB3"/>
    <w:rsid w:val="00694003"/>
    <w:rsid w:val="00694263"/>
    <w:rsid w:val="006947E2"/>
    <w:rsid w:val="00695128"/>
    <w:rsid w:val="0069538F"/>
    <w:rsid w:val="006955D1"/>
    <w:rsid w:val="00695CC7"/>
    <w:rsid w:val="00695F24"/>
    <w:rsid w:val="00695F35"/>
    <w:rsid w:val="00696517"/>
    <w:rsid w:val="00696E79"/>
    <w:rsid w:val="006975FF"/>
    <w:rsid w:val="006977D0"/>
    <w:rsid w:val="00697B76"/>
    <w:rsid w:val="00697E23"/>
    <w:rsid w:val="006A020D"/>
    <w:rsid w:val="006A0655"/>
    <w:rsid w:val="006A0ABD"/>
    <w:rsid w:val="006A0EF0"/>
    <w:rsid w:val="006A2046"/>
    <w:rsid w:val="006A225E"/>
    <w:rsid w:val="006A281F"/>
    <w:rsid w:val="006A2A12"/>
    <w:rsid w:val="006A2F1B"/>
    <w:rsid w:val="006A34BF"/>
    <w:rsid w:val="006A3746"/>
    <w:rsid w:val="006A3959"/>
    <w:rsid w:val="006A3F43"/>
    <w:rsid w:val="006A4237"/>
    <w:rsid w:val="006A43B3"/>
    <w:rsid w:val="006A5530"/>
    <w:rsid w:val="006A561D"/>
    <w:rsid w:val="006A56C8"/>
    <w:rsid w:val="006A59A0"/>
    <w:rsid w:val="006A5A29"/>
    <w:rsid w:val="006A5B40"/>
    <w:rsid w:val="006A5CAD"/>
    <w:rsid w:val="006A5F37"/>
    <w:rsid w:val="006A6DF6"/>
    <w:rsid w:val="006A7231"/>
    <w:rsid w:val="006A764C"/>
    <w:rsid w:val="006A7C96"/>
    <w:rsid w:val="006A7D42"/>
    <w:rsid w:val="006A7DB1"/>
    <w:rsid w:val="006A7FDF"/>
    <w:rsid w:val="006B001F"/>
    <w:rsid w:val="006B0076"/>
    <w:rsid w:val="006B01EA"/>
    <w:rsid w:val="006B056E"/>
    <w:rsid w:val="006B079F"/>
    <w:rsid w:val="006B0BB2"/>
    <w:rsid w:val="006B13EA"/>
    <w:rsid w:val="006B1BC7"/>
    <w:rsid w:val="006B2151"/>
    <w:rsid w:val="006B23F0"/>
    <w:rsid w:val="006B246C"/>
    <w:rsid w:val="006B2491"/>
    <w:rsid w:val="006B2C97"/>
    <w:rsid w:val="006B2D0C"/>
    <w:rsid w:val="006B2E16"/>
    <w:rsid w:val="006B317B"/>
    <w:rsid w:val="006B339F"/>
    <w:rsid w:val="006B382B"/>
    <w:rsid w:val="006B38BB"/>
    <w:rsid w:val="006B39CC"/>
    <w:rsid w:val="006B3ED4"/>
    <w:rsid w:val="006B3FBA"/>
    <w:rsid w:val="006B4637"/>
    <w:rsid w:val="006B4DE0"/>
    <w:rsid w:val="006B4E6D"/>
    <w:rsid w:val="006B51D1"/>
    <w:rsid w:val="006B5452"/>
    <w:rsid w:val="006B5500"/>
    <w:rsid w:val="006B55C5"/>
    <w:rsid w:val="006B5896"/>
    <w:rsid w:val="006B5EEB"/>
    <w:rsid w:val="006B656F"/>
    <w:rsid w:val="006B6C76"/>
    <w:rsid w:val="006B7A43"/>
    <w:rsid w:val="006B7BF4"/>
    <w:rsid w:val="006C04C4"/>
    <w:rsid w:val="006C0B14"/>
    <w:rsid w:val="006C0BB9"/>
    <w:rsid w:val="006C10CA"/>
    <w:rsid w:val="006C197D"/>
    <w:rsid w:val="006C1A76"/>
    <w:rsid w:val="006C1AB6"/>
    <w:rsid w:val="006C1D4C"/>
    <w:rsid w:val="006C2154"/>
    <w:rsid w:val="006C24DA"/>
    <w:rsid w:val="006C2F6E"/>
    <w:rsid w:val="006C3F65"/>
    <w:rsid w:val="006C413F"/>
    <w:rsid w:val="006C4B30"/>
    <w:rsid w:val="006C4F5B"/>
    <w:rsid w:val="006C5574"/>
    <w:rsid w:val="006C57C3"/>
    <w:rsid w:val="006C60B1"/>
    <w:rsid w:val="006C648F"/>
    <w:rsid w:val="006C6DCD"/>
    <w:rsid w:val="006C7005"/>
    <w:rsid w:val="006C7103"/>
    <w:rsid w:val="006C710C"/>
    <w:rsid w:val="006C7949"/>
    <w:rsid w:val="006C7E60"/>
    <w:rsid w:val="006D0CED"/>
    <w:rsid w:val="006D173D"/>
    <w:rsid w:val="006D201B"/>
    <w:rsid w:val="006D249D"/>
    <w:rsid w:val="006D2B1B"/>
    <w:rsid w:val="006D2B54"/>
    <w:rsid w:val="006D3341"/>
    <w:rsid w:val="006D3658"/>
    <w:rsid w:val="006D367D"/>
    <w:rsid w:val="006D3CAA"/>
    <w:rsid w:val="006D3DB2"/>
    <w:rsid w:val="006D3FA3"/>
    <w:rsid w:val="006D412A"/>
    <w:rsid w:val="006D423E"/>
    <w:rsid w:val="006D43D3"/>
    <w:rsid w:val="006D48ED"/>
    <w:rsid w:val="006D4B76"/>
    <w:rsid w:val="006D507B"/>
    <w:rsid w:val="006D5927"/>
    <w:rsid w:val="006D5946"/>
    <w:rsid w:val="006D6007"/>
    <w:rsid w:val="006D6623"/>
    <w:rsid w:val="006D66F6"/>
    <w:rsid w:val="006D6F3D"/>
    <w:rsid w:val="006D712C"/>
    <w:rsid w:val="006D72DB"/>
    <w:rsid w:val="006D7520"/>
    <w:rsid w:val="006D76D4"/>
    <w:rsid w:val="006D78D3"/>
    <w:rsid w:val="006E0156"/>
    <w:rsid w:val="006E0563"/>
    <w:rsid w:val="006E0741"/>
    <w:rsid w:val="006E0C2C"/>
    <w:rsid w:val="006E0D88"/>
    <w:rsid w:val="006E0E14"/>
    <w:rsid w:val="006E0E9D"/>
    <w:rsid w:val="006E14B2"/>
    <w:rsid w:val="006E26DA"/>
    <w:rsid w:val="006E2844"/>
    <w:rsid w:val="006E2B49"/>
    <w:rsid w:val="006E2C9F"/>
    <w:rsid w:val="006E36E3"/>
    <w:rsid w:val="006E3786"/>
    <w:rsid w:val="006E383E"/>
    <w:rsid w:val="006E3B05"/>
    <w:rsid w:val="006E3C57"/>
    <w:rsid w:val="006E3C59"/>
    <w:rsid w:val="006E4C09"/>
    <w:rsid w:val="006E4ECE"/>
    <w:rsid w:val="006E55C5"/>
    <w:rsid w:val="006E584A"/>
    <w:rsid w:val="006E5A82"/>
    <w:rsid w:val="006E5DF5"/>
    <w:rsid w:val="006E6034"/>
    <w:rsid w:val="006E619E"/>
    <w:rsid w:val="006E6257"/>
    <w:rsid w:val="006E643C"/>
    <w:rsid w:val="006E714C"/>
    <w:rsid w:val="006E71B2"/>
    <w:rsid w:val="006E7550"/>
    <w:rsid w:val="006E7B4A"/>
    <w:rsid w:val="006E7C8A"/>
    <w:rsid w:val="006F036D"/>
    <w:rsid w:val="006F0D04"/>
    <w:rsid w:val="006F1D98"/>
    <w:rsid w:val="006F2098"/>
    <w:rsid w:val="006F21EA"/>
    <w:rsid w:val="006F2237"/>
    <w:rsid w:val="006F2518"/>
    <w:rsid w:val="006F2885"/>
    <w:rsid w:val="006F29A6"/>
    <w:rsid w:val="006F2A17"/>
    <w:rsid w:val="006F2D33"/>
    <w:rsid w:val="006F2FED"/>
    <w:rsid w:val="006F3CCD"/>
    <w:rsid w:val="006F3D97"/>
    <w:rsid w:val="006F426A"/>
    <w:rsid w:val="006F44D4"/>
    <w:rsid w:val="006F48F2"/>
    <w:rsid w:val="006F4A01"/>
    <w:rsid w:val="006F4BE7"/>
    <w:rsid w:val="006F52BE"/>
    <w:rsid w:val="006F5482"/>
    <w:rsid w:val="006F5859"/>
    <w:rsid w:val="006F5AEE"/>
    <w:rsid w:val="006F5B04"/>
    <w:rsid w:val="006F67AF"/>
    <w:rsid w:val="006F7301"/>
    <w:rsid w:val="006F7647"/>
    <w:rsid w:val="006F7768"/>
    <w:rsid w:val="006F7DAE"/>
    <w:rsid w:val="0070036E"/>
    <w:rsid w:val="0070091B"/>
    <w:rsid w:val="00700972"/>
    <w:rsid w:val="00700C85"/>
    <w:rsid w:val="00701182"/>
    <w:rsid w:val="007012B2"/>
    <w:rsid w:val="00701549"/>
    <w:rsid w:val="00701677"/>
    <w:rsid w:val="007016DA"/>
    <w:rsid w:val="00701FFB"/>
    <w:rsid w:val="00702672"/>
    <w:rsid w:val="007028E3"/>
    <w:rsid w:val="00702F09"/>
    <w:rsid w:val="00702F59"/>
    <w:rsid w:val="00703130"/>
    <w:rsid w:val="00703463"/>
    <w:rsid w:val="0070357B"/>
    <w:rsid w:val="007038B3"/>
    <w:rsid w:val="00703EEF"/>
    <w:rsid w:val="0070407B"/>
    <w:rsid w:val="007043D5"/>
    <w:rsid w:val="00704AE0"/>
    <w:rsid w:val="00704B36"/>
    <w:rsid w:val="0070547C"/>
    <w:rsid w:val="00705497"/>
    <w:rsid w:val="00705805"/>
    <w:rsid w:val="00705BEB"/>
    <w:rsid w:val="0070609B"/>
    <w:rsid w:val="00706128"/>
    <w:rsid w:val="00706275"/>
    <w:rsid w:val="00706B07"/>
    <w:rsid w:val="00707897"/>
    <w:rsid w:val="00710800"/>
    <w:rsid w:val="00710FD2"/>
    <w:rsid w:val="00710FE2"/>
    <w:rsid w:val="0071120B"/>
    <w:rsid w:val="00711389"/>
    <w:rsid w:val="00711FF3"/>
    <w:rsid w:val="00712BE9"/>
    <w:rsid w:val="00712DA9"/>
    <w:rsid w:val="00713270"/>
    <w:rsid w:val="007137C8"/>
    <w:rsid w:val="0071415D"/>
    <w:rsid w:val="00714A2E"/>
    <w:rsid w:val="00714E30"/>
    <w:rsid w:val="00715F54"/>
    <w:rsid w:val="0071624F"/>
    <w:rsid w:val="007165CC"/>
    <w:rsid w:val="0071677F"/>
    <w:rsid w:val="007168C4"/>
    <w:rsid w:val="00716A11"/>
    <w:rsid w:val="00716E72"/>
    <w:rsid w:val="00716F37"/>
    <w:rsid w:val="007170ED"/>
    <w:rsid w:val="00717316"/>
    <w:rsid w:val="0071752E"/>
    <w:rsid w:val="00717C5C"/>
    <w:rsid w:val="007201EA"/>
    <w:rsid w:val="00721729"/>
    <w:rsid w:val="007224C5"/>
    <w:rsid w:val="00722B1F"/>
    <w:rsid w:val="00722EF0"/>
    <w:rsid w:val="00723106"/>
    <w:rsid w:val="007232BC"/>
    <w:rsid w:val="007241AA"/>
    <w:rsid w:val="007245D6"/>
    <w:rsid w:val="00725067"/>
    <w:rsid w:val="0072514E"/>
    <w:rsid w:val="007252A0"/>
    <w:rsid w:val="007253EE"/>
    <w:rsid w:val="00725567"/>
    <w:rsid w:val="0072567C"/>
    <w:rsid w:val="00726E13"/>
    <w:rsid w:val="00727142"/>
    <w:rsid w:val="0072714F"/>
    <w:rsid w:val="007274B7"/>
    <w:rsid w:val="0072752A"/>
    <w:rsid w:val="007275FC"/>
    <w:rsid w:val="00727AF1"/>
    <w:rsid w:val="00730163"/>
    <w:rsid w:val="0073060B"/>
    <w:rsid w:val="007306BF"/>
    <w:rsid w:val="00730EB2"/>
    <w:rsid w:val="007314EC"/>
    <w:rsid w:val="007316F2"/>
    <w:rsid w:val="0073180A"/>
    <w:rsid w:val="00731E22"/>
    <w:rsid w:val="00732168"/>
    <w:rsid w:val="007329A3"/>
    <w:rsid w:val="00732A8D"/>
    <w:rsid w:val="00732B64"/>
    <w:rsid w:val="00732E15"/>
    <w:rsid w:val="0073311A"/>
    <w:rsid w:val="007335BA"/>
    <w:rsid w:val="0073374A"/>
    <w:rsid w:val="00733A63"/>
    <w:rsid w:val="00734096"/>
    <w:rsid w:val="00734381"/>
    <w:rsid w:val="007349AC"/>
    <w:rsid w:val="007349F1"/>
    <w:rsid w:val="00735489"/>
    <w:rsid w:val="0073551C"/>
    <w:rsid w:val="00735629"/>
    <w:rsid w:val="00735642"/>
    <w:rsid w:val="00736355"/>
    <w:rsid w:val="00736EAF"/>
    <w:rsid w:val="00736F16"/>
    <w:rsid w:val="00737185"/>
    <w:rsid w:val="007371C8"/>
    <w:rsid w:val="00737260"/>
    <w:rsid w:val="007375C6"/>
    <w:rsid w:val="00737F93"/>
    <w:rsid w:val="0074014A"/>
    <w:rsid w:val="007403D9"/>
    <w:rsid w:val="0074044D"/>
    <w:rsid w:val="00740681"/>
    <w:rsid w:val="00740D1D"/>
    <w:rsid w:val="00740D32"/>
    <w:rsid w:val="007415D6"/>
    <w:rsid w:val="00741745"/>
    <w:rsid w:val="00741ECF"/>
    <w:rsid w:val="00742010"/>
    <w:rsid w:val="0074227E"/>
    <w:rsid w:val="00742284"/>
    <w:rsid w:val="007427E9"/>
    <w:rsid w:val="00742AED"/>
    <w:rsid w:val="007430E7"/>
    <w:rsid w:val="0074311C"/>
    <w:rsid w:val="0074364B"/>
    <w:rsid w:val="007442A4"/>
    <w:rsid w:val="007442D8"/>
    <w:rsid w:val="00744744"/>
    <w:rsid w:val="007447CB"/>
    <w:rsid w:val="00744CE7"/>
    <w:rsid w:val="00744D1C"/>
    <w:rsid w:val="00744D5A"/>
    <w:rsid w:val="00745284"/>
    <w:rsid w:val="007464AC"/>
    <w:rsid w:val="00746A77"/>
    <w:rsid w:val="00746FCE"/>
    <w:rsid w:val="00747054"/>
    <w:rsid w:val="00747209"/>
    <w:rsid w:val="00747629"/>
    <w:rsid w:val="00747AD5"/>
    <w:rsid w:val="00747F96"/>
    <w:rsid w:val="00750A3E"/>
    <w:rsid w:val="00750AC5"/>
    <w:rsid w:val="00751164"/>
    <w:rsid w:val="0075119C"/>
    <w:rsid w:val="007514CB"/>
    <w:rsid w:val="00751568"/>
    <w:rsid w:val="007520DC"/>
    <w:rsid w:val="0075292A"/>
    <w:rsid w:val="00752B40"/>
    <w:rsid w:val="00752EAE"/>
    <w:rsid w:val="00753581"/>
    <w:rsid w:val="00753972"/>
    <w:rsid w:val="00753FE8"/>
    <w:rsid w:val="00754694"/>
    <w:rsid w:val="00754F31"/>
    <w:rsid w:val="00755529"/>
    <w:rsid w:val="0075574B"/>
    <w:rsid w:val="00756970"/>
    <w:rsid w:val="00756AEC"/>
    <w:rsid w:val="00756B23"/>
    <w:rsid w:val="00756CB4"/>
    <w:rsid w:val="00756F7F"/>
    <w:rsid w:val="00756FE5"/>
    <w:rsid w:val="0075737E"/>
    <w:rsid w:val="0075793C"/>
    <w:rsid w:val="00757ADB"/>
    <w:rsid w:val="00757C12"/>
    <w:rsid w:val="00757C17"/>
    <w:rsid w:val="00757C95"/>
    <w:rsid w:val="00757DA9"/>
    <w:rsid w:val="0076007D"/>
    <w:rsid w:val="007601C0"/>
    <w:rsid w:val="00760685"/>
    <w:rsid w:val="007609C4"/>
    <w:rsid w:val="00760A7C"/>
    <w:rsid w:val="00760D00"/>
    <w:rsid w:val="007610DA"/>
    <w:rsid w:val="00761308"/>
    <w:rsid w:val="007614A8"/>
    <w:rsid w:val="007617A4"/>
    <w:rsid w:val="00761931"/>
    <w:rsid w:val="00761B53"/>
    <w:rsid w:val="00761DDB"/>
    <w:rsid w:val="00762448"/>
    <w:rsid w:val="00762551"/>
    <w:rsid w:val="00762B35"/>
    <w:rsid w:val="00762CC0"/>
    <w:rsid w:val="00763269"/>
    <w:rsid w:val="00763288"/>
    <w:rsid w:val="007639B2"/>
    <w:rsid w:val="00763A11"/>
    <w:rsid w:val="00763BB2"/>
    <w:rsid w:val="00764365"/>
    <w:rsid w:val="00764DE2"/>
    <w:rsid w:val="007651DC"/>
    <w:rsid w:val="007651FA"/>
    <w:rsid w:val="00765C3E"/>
    <w:rsid w:val="00766019"/>
    <w:rsid w:val="00766072"/>
    <w:rsid w:val="0076694F"/>
    <w:rsid w:val="00766D64"/>
    <w:rsid w:val="0076762A"/>
    <w:rsid w:val="00767F19"/>
    <w:rsid w:val="00770268"/>
    <w:rsid w:val="00770BC2"/>
    <w:rsid w:val="00770FEB"/>
    <w:rsid w:val="0077134A"/>
    <w:rsid w:val="007714F3"/>
    <w:rsid w:val="007717F3"/>
    <w:rsid w:val="00772087"/>
    <w:rsid w:val="007733F8"/>
    <w:rsid w:val="007734D5"/>
    <w:rsid w:val="007737B1"/>
    <w:rsid w:val="00773B86"/>
    <w:rsid w:val="00773D3D"/>
    <w:rsid w:val="00774153"/>
    <w:rsid w:val="00774212"/>
    <w:rsid w:val="007746EB"/>
    <w:rsid w:val="007747EF"/>
    <w:rsid w:val="00774A8F"/>
    <w:rsid w:val="00774EA8"/>
    <w:rsid w:val="00775218"/>
    <w:rsid w:val="007753D5"/>
    <w:rsid w:val="00775A03"/>
    <w:rsid w:val="00775B38"/>
    <w:rsid w:val="00776137"/>
    <w:rsid w:val="007761F6"/>
    <w:rsid w:val="007764BC"/>
    <w:rsid w:val="007777E2"/>
    <w:rsid w:val="00780F7A"/>
    <w:rsid w:val="007813B7"/>
    <w:rsid w:val="00781886"/>
    <w:rsid w:val="00781A6D"/>
    <w:rsid w:val="00781CFC"/>
    <w:rsid w:val="007827A2"/>
    <w:rsid w:val="0078290A"/>
    <w:rsid w:val="007832B4"/>
    <w:rsid w:val="00784B32"/>
    <w:rsid w:val="00785390"/>
    <w:rsid w:val="007855C5"/>
    <w:rsid w:val="00785687"/>
    <w:rsid w:val="00785763"/>
    <w:rsid w:val="00785837"/>
    <w:rsid w:val="007859C3"/>
    <w:rsid w:val="00785D3F"/>
    <w:rsid w:val="0078656F"/>
    <w:rsid w:val="00786B54"/>
    <w:rsid w:val="00786C70"/>
    <w:rsid w:val="00786C8A"/>
    <w:rsid w:val="00786D02"/>
    <w:rsid w:val="00786D8E"/>
    <w:rsid w:val="00787136"/>
    <w:rsid w:val="007879ED"/>
    <w:rsid w:val="00790B21"/>
    <w:rsid w:val="00791620"/>
    <w:rsid w:val="00791F20"/>
    <w:rsid w:val="00791F67"/>
    <w:rsid w:val="007921AB"/>
    <w:rsid w:val="0079220C"/>
    <w:rsid w:val="007925B0"/>
    <w:rsid w:val="00792AD2"/>
    <w:rsid w:val="00793215"/>
    <w:rsid w:val="0079321A"/>
    <w:rsid w:val="00793B0B"/>
    <w:rsid w:val="00793CFF"/>
    <w:rsid w:val="00793D4D"/>
    <w:rsid w:val="00794003"/>
    <w:rsid w:val="0079475B"/>
    <w:rsid w:val="0079498B"/>
    <w:rsid w:val="00794C9F"/>
    <w:rsid w:val="00795761"/>
    <w:rsid w:val="007958C2"/>
    <w:rsid w:val="00795FAF"/>
    <w:rsid w:val="00796104"/>
    <w:rsid w:val="00796172"/>
    <w:rsid w:val="0079620E"/>
    <w:rsid w:val="0079697E"/>
    <w:rsid w:val="00796A5A"/>
    <w:rsid w:val="00797115"/>
    <w:rsid w:val="007971BA"/>
    <w:rsid w:val="007978C3"/>
    <w:rsid w:val="00797B80"/>
    <w:rsid w:val="00797F16"/>
    <w:rsid w:val="00797FFC"/>
    <w:rsid w:val="007A0154"/>
    <w:rsid w:val="007A031F"/>
    <w:rsid w:val="007A076D"/>
    <w:rsid w:val="007A0ACB"/>
    <w:rsid w:val="007A0C81"/>
    <w:rsid w:val="007A0DA4"/>
    <w:rsid w:val="007A0E00"/>
    <w:rsid w:val="007A160E"/>
    <w:rsid w:val="007A1869"/>
    <w:rsid w:val="007A186E"/>
    <w:rsid w:val="007A1A1F"/>
    <w:rsid w:val="007A1C7B"/>
    <w:rsid w:val="007A1EA8"/>
    <w:rsid w:val="007A1FBA"/>
    <w:rsid w:val="007A26AE"/>
    <w:rsid w:val="007A2876"/>
    <w:rsid w:val="007A2879"/>
    <w:rsid w:val="007A28F7"/>
    <w:rsid w:val="007A2C17"/>
    <w:rsid w:val="007A2F37"/>
    <w:rsid w:val="007A3B73"/>
    <w:rsid w:val="007A3D5D"/>
    <w:rsid w:val="007A3E18"/>
    <w:rsid w:val="007A3E41"/>
    <w:rsid w:val="007A431F"/>
    <w:rsid w:val="007A440A"/>
    <w:rsid w:val="007A466A"/>
    <w:rsid w:val="007A46DD"/>
    <w:rsid w:val="007A4A85"/>
    <w:rsid w:val="007A4BD8"/>
    <w:rsid w:val="007A501E"/>
    <w:rsid w:val="007A532B"/>
    <w:rsid w:val="007A5588"/>
    <w:rsid w:val="007A5592"/>
    <w:rsid w:val="007A57AA"/>
    <w:rsid w:val="007A5A8A"/>
    <w:rsid w:val="007A5F25"/>
    <w:rsid w:val="007A6691"/>
    <w:rsid w:val="007A68F2"/>
    <w:rsid w:val="007A70EA"/>
    <w:rsid w:val="007A70EB"/>
    <w:rsid w:val="007A70FC"/>
    <w:rsid w:val="007A72F3"/>
    <w:rsid w:val="007A755A"/>
    <w:rsid w:val="007A7724"/>
    <w:rsid w:val="007A7D9F"/>
    <w:rsid w:val="007A7E6E"/>
    <w:rsid w:val="007B0D15"/>
    <w:rsid w:val="007B0D9E"/>
    <w:rsid w:val="007B0DE2"/>
    <w:rsid w:val="007B0EA1"/>
    <w:rsid w:val="007B1676"/>
    <w:rsid w:val="007B1A1C"/>
    <w:rsid w:val="007B1A77"/>
    <w:rsid w:val="007B1E80"/>
    <w:rsid w:val="007B211B"/>
    <w:rsid w:val="007B23DC"/>
    <w:rsid w:val="007B247D"/>
    <w:rsid w:val="007B2C58"/>
    <w:rsid w:val="007B32F3"/>
    <w:rsid w:val="007B35A8"/>
    <w:rsid w:val="007B3647"/>
    <w:rsid w:val="007B40D3"/>
    <w:rsid w:val="007B4454"/>
    <w:rsid w:val="007B467A"/>
    <w:rsid w:val="007B48D1"/>
    <w:rsid w:val="007B494C"/>
    <w:rsid w:val="007B4E9A"/>
    <w:rsid w:val="007B5242"/>
    <w:rsid w:val="007B5A65"/>
    <w:rsid w:val="007B6386"/>
    <w:rsid w:val="007B6E2B"/>
    <w:rsid w:val="007B6E5B"/>
    <w:rsid w:val="007B71C8"/>
    <w:rsid w:val="007B734D"/>
    <w:rsid w:val="007B7B15"/>
    <w:rsid w:val="007C004F"/>
    <w:rsid w:val="007C0258"/>
    <w:rsid w:val="007C04B5"/>
    <w:rsid w:val="007C061D"/>
    <w:rsid w:val="007C06A1"/>
    <w:rsid w:val="007C09E6"/>
    <w:rsid w:val="007C105C"/>
    <w:rsid w:val="007C1833"/>
    <w:rsid w:val="007C1967"/>
    <w:rsid w:val="007C1C8E"/>
    <w:rsid w:val="007C1ECA"/>
    <w:rsid w:val="007C2004"/>
    <w:rsid w:val="007C21BE"/>
    <w:rsid w:val="007C2460"/>
    <w:rsid w:val="007C256E"/>
    <w:rsid w:val="007C3338"/>
    <w:rsid w:val="007C33F5"/>
    <w:rsid w:val="007C3508"/>
    <w:rsid w:val="007C35DE"/>
    <w:rsid w:val="007C365F"/>
    <w:rsid w:val="007C3686"/>
    <w:rsid w:val="007C3A9C"/>
    <w:rsid w:val="007C4098"/>
    <w:rsid w:val="007C4707"/>
    <w:rsid w:val="007C54F4"/>
    <w:rsid w:val="007C5961"/>
    <w:rsid w:val="007C61F6"/>
    <w:rsid w:val="007C6396"/>
    <w:rsid w:val="007C64EA"/>
    <w:rsid w:val="007C6F95"/>
    <w:rsid w:val="007C6FF1"/>
    <w:rsid w:val="007C7053"/>
    <w:rsid w:val="007D0708"/>
    <w:rsid w:val="007D07CA"/>
    <w:rsid w:val="007D098F"/>
    <w:rsid w:val="007D0EF0"/>
    <w:rsid w:val="007D0F9B"/>
    <w:rsid w:val="007D14DE"/>
    <w:rsid w:val="007D16FD"/>
    <w:rsid w:val="007D24DB"/>
    <w:rsid w:val="007D31A9"/>
    <w:rsid w:val="007D335A"/>
    <w:rsid w:val="007D3530"/>
    <w:rsid w:val="007D35D7"/>
    <w:rsid w:val="007D3AAE"/>
    <w:rsid w:val="007D3B1A"/>
    <w:rsid w:val="007D494C"/>
    <w:rsid w:val="007D4FE2"/>
    <w:rsid w:val="007D57F2"/>
    <w:rsid w:val="007D58CC"/>
    <w:rsid w:val="007D63E3"/>
    <w:rsid w:val="007D63EE"/>
    <w:rsid w:val="007D678F"/>
    <w:rsid w:val="007D687F"/>
    <w:rsid w:val="007D6BDB"/>
    <w:rsid w:val="007D6C21"/>
    <w:rsid w:val="007D6DC0"/>
    <w:rsid w:val="007D7BE4"/>
    <w:rsid w:val="007D7FEB"/>
    <w:rsid w:val="007E04E0"/>
    <w:rsid w:val="007E06E7"/>
    <w:rsid w:val="007E0BB7"/>
    <w:rsid w:val="007E0DBE"/>
    <w:rsid w:val="007E109B"/>
    <w:rsid w:val="007E1992"/>
    <w:rsid w:val="007E199F"/>
    <w:rsid w:val="007E20E6"/>
    <w:rsid w:val="007E272F"/>
    <w:rsid w:val="007E2ADD"/>
    <w:rsid w:val="007E2BB1"/>
    <w:rsid w:val="007E2F72"/>
    <w:rsid w:val="007E3273"/>
    <w:rsid w:val="007E33CC"/>
    <w:rsid w:val="007E3671"/>
    <w:rsid w:val="007E451C"/>
    <w:rsid w:val="007E4B06"/>
    <w:rsid w:val="007E5414"/>
    <w:rsid w:val="007E5520"/>
    <w:rsid w:val="007E55F1"/>
    <w:rsid w:val="007E56E9"/>
    <w:rsid w:val="007E5E66"/>
    <w:rsid w:val="007E5E7B"/>
    <w:rsid w:val="007E5ECD"/>
    <w:rsid w:val="007E6156"/>
    <w:rsid w:val="007E6470"/>
    <w:rsid w:val="007E647E"/>
    <w:rsid w:val="007E6791"/>
    <w:rsid w:val="007E6BF7"/>
    <w:rsid w:val="007E6D21"/>
    <w:rsid w:val="007E6FB3"/>
    <w:rsid w:val="007E7051"/>
    <w:rsid w:val="007E74B2"/>
    <w:rsid w:val="007E75DA"/>
    <w:rsid w:val="007E7687"/>
    <w:rsid w:val="007F02C2"/>
    <w:rsid w:val="007F03CB"/>
    <w:rsid w:val="007F04F1"/>
    <w:rsid w:val="007F0592"/>
    <w:rsid w:val="007F084C"/>
    <w:rsid w:val="007F173B"/>
    <w:rsid w:val="007F1EA8"/>
    <w:rsid w:val="007F3199"/>
    <w:rsid w:val="007F356A"/>
    <w:rsid w:val="007F39D8"/>
    <w:rsid w:val="007F3D05"/>
    <w:rsid w:val="007F3F2C"/>
    <w:rsid w:val="007F42DD"/>
    <w:rsid w:val="007F43EC"/>
    <w:rsid w:val="007F4442"/>
    <w:rsid w:val="007F46C0"/>
    <w:rsid w:val="007F478A"/>
    <w:rsid w:val="007F49F6"/>
    <w:rsid w:val="007F4C22"/>
    <w:rsid w:val="007F4CD9"/>
    <w:rsid w:val="007F4D0A"/>
    <w:rsid w:val="007F4E4E"/>
    <w:rsid w:val="007F52B3"/>
    <w:rsid w:val="007F5392"/>
    <w:rsid w:val="007F53D0"/>
    <w:rsid w:val="007F5425"/>
    <w:rsid w:val="007F544A"/>
    <w:rsid w:val="007F59E6"/>
    <w:rsid w:val="007F5E90"/>
    <w:rsid w:val="007F5EF8"/>
    <w:rsid w:val="007F6DDE"/>
    <w:rsid w:val="007F6FCF"/>
    <w:rsid w:val="007F7A66"/>
    <w:rsid w:val="007F7D9B"/>
    <w:rsid w:val="0080028A"/>
    <w:rsid w:val="008006A9"/>
    <w:rsid w:val="00800721"/>
    <w:rsid w:val="008009F7"/>
    <w:rsid w:val="00801451"/>
    <w:rsid w:val="0080173B"/>
    <w:rsid w:val="00801A0C"/>
    <w:rsid w:val="0080247A"/>
    <w:rsid w:val="00802839"/>
    <w:rsid w:val="0080358D"/>
    <w:rsid w:val="00803D38"/>
    <w:rsid w:val="00803FD9"/>
    <w:rsid w:val="00803FE2"/>
    <w:rsid w:val="00804256"/>
    <w:rsid w:val="00804679"/>
    <w:rsid w:val="00804A64"/>
    <w:rsid w:val="00804B3D"/>
    <w:rsid w:val="00804FCE"/>
    <w:rsid w:val="008059AC"/>
    <w:rsid w:val="00805EA2"/>
    <w:rsid w:val="008061D3"/>
    <w:rsid w:val="008062A1"/>
    <w:rsid w:val="0080638D"/>
    <w:rsid w:val="008070C8"/>
    <w:rsid w:val="00807167"/>
    <w:rsid w:val="00807E30"/>
    <w:rsid w:val="00810497"/>
    <w:rsid w:val="00810928"/>
    <w:rsid w:val="00811BCF"/>
    <w:rsid w:val="0081203E"/>
    <w:rsid w:val="00812CA6"/>
    <w:rsid w:val="008132E8"/>
    <w:rsid w:val="008135BE"/>
    <w:rsid w:val="008137FD"/>
    <w:rsid w:val="008138B8"/>
    <w:rsid w:val="00813CAA"/>
    <w:rsid w:val="00813E0D"/>
    <w:rsid w:val="0081414F"/>
    <w:rsid w:val="008141B7"/>
    <w:rsid w:val="00814616"/>
    <w:rsid w:val="0081467C"/>
    <w:rsid w:val="00814890"/>
    <w:rsid w:val="0081498F"/>
    <w:rsid w:val="00814D52"/>
    <w:rsid w:val="00814FFB"/>
    <w:rsid w:val="00815404"/>
    <w:rsid w:val="00815AF1"/>
    <w:rsid w:val="00815E3D"/>
    <w:rsid w:val="00816550"/>
    <w:rsid w:val="00816893"/>
    <w:rsid w:val="008169B8"/>
    <w:rsid w:val="00816B93"/>
    <w:rsid w:val="00816BE2"/>
    <w:rsid w:val="00817405"/>
    <w:rsid w:val="00817BA2"/>
    <w:rsid w:val="00820456"/>
    <w:rsid w:val="00820E81"/>
    <w:rsid w:val="00821401"/>
    <w:rsid w:val="00821628"/>
    <w:rsid w:val="0082162F"/>
    <w:rsid w:val="00821915"/>
    <w:rsid w:val="0082197C"/>
    <w:rsid w:val="008219C7"/>
    <w:rsid w:val="00821A0F"/>
    <w:rsid w:val="00822011"/>
    <w:rsid w:val="00822996"/>
    <w:rsid w:val="00822A5A"/>
    <w:rsid w:val="00822C9A"/>
    <w:rsid w:val="00822DBF"/>
    <w:rsid w:val="0082318B"/>
    <w:rsid w:val="00823223"/>
    <w:rsid w:val="00823569"/>
    <w:rsid w:val="008237A9"/>
    <w:rsid w:val="00823ABE"/>
    <w:rsid w:val="0082433F"/>
    <w:rsid w:val="008248A7"/>
    <w:rsid w:val="00824935"/>
    <w:rsid w:val="00824AD6"/>
    <w:rsid w:val="0082595C"/>
    <w:rsid w:val="00826642"/>
    <w:rsid w:val="00826658"/>
    <w:rsid w:val="008270E8"/>
    <w:rsid w:val="0082714E"/>
    <w:rsid w:val="00827DEB"/>
    <w:rsid w:val="008302CD"/>
    <w:rsid w:val="008308D9"/>
    <w:rsid w:val="00830B76"/>
    <w:rsid w:val="00831009"/>
    <w:rsid w:val="00831281"/>
    <w:rsid w:val="00831363"/>
    <w:rsid w:val="00831A3E"/>
    <w:rsid w:val="00831B33"/>
    <w:rsid w:val="00831CB2"/>
    <w:rsid w:val="008325A2"/>
    <w:rsid w:val="00832A49"/>
    <w:rsid w:val="00832C97"/>
    <w:rsid w:val="00832F0A"/>
    <w:rsid w:val="00832F10"/>
    <w:rsid w:val="00832F83"/>
    <w:rsid w:val="00833031"/>
    <w:rsid w:val="0083320D"/>
    <w:rsid w:val="00833215"/>
    <w:rsid w:val="0083346D"/>
    <w:rsid w:val="008338CD"/>
    <w:rsid w:val="00833A12"/>
    <w:rsid w:val="00833F90"/>
    <w:rsid w:val="00834348"/>
    <w:rsid w:val="008348DB"/>
    <w:rsid w:val="00834EE5"/>
    <w:rsid w:val="0083554F"/>
    <w:rsid w:val="008355F0"/>
    <w:rsid w:val="00835923"/>
    <w:rsid w:val="00835DF1"/>
    <w:rsid w:val="00836A5A"/>
    <w:rsid w:val="00836B3B"/>
    <w:rsid w:val="00837A26"/>
    <w:rsid w:val="00837DDD"/>
    <w:rsid w:val="008400DB"/>
    <w:rsid w:val="00840C13"/>
    <w:rsid w:val="00840ED4"/>
    <w:rsid w:val="00841280"/>
    <w:rsid w:val="008412A4"/>
    <w:rsid w:val="00841463"/>
    <w:rsid w:val="0084191B"/>
    <w:rsid w:val="00841C91"/>
    <w:rsid w:val="008422EC"/>
    <w:rsid w:val="00842806"/>
    <w:rsid w:val="00842CCD"/>
    <w:rsid w:val="00842D51"/>
    <w:rsid w:val="0084363F"/>
    <w:rsid w:val="00843BD7"/>
    <w:rsid w:val="00844234"/>
    <w:rsid w:val="008442C5"/>
    <w:rsid w:val="00844460"/>
    <w:rsid w:val="008446A2"/>
    <w:rsid w:val="00844875"/>
    <w:rsid w:val="00844BD4"/>
    <w:rsid w:val="00845371"/>
    <w:rsid w:val="0084561E"/>
    <w:rsid w:val="00846637"/>
    <w:rsid w:val="00846892"/>
    <w:rsid w:val="00846A17"/>
    <w:rsid w:val="008478CA"/>
    <w:rsid w:val="00847A49"/>
    <w:rsid w:val="00847CFD"/>
    <w:rsid w:val="00847D52"/>
    <w:rsid w:val="008504F5"/>
    <w:rsid w:val="008506E2"/>
    <w:rsid w:val="00850782"/>
    <w:rsid w:val="008507CF"/>
    <w:rsid w:val="00850DC5"/>
    <w:rsid w:val="00850F6F"/>
    <w:rsid w:val="00851402"/>
    <w:rsid w:val="00851872"/>
    <w:rsid w:val="00851A75"/>
    <w:rsid w:val="00851F5F"/>
    <w:rsid w:val="00852207"/>
    <w:rsid w:val="00852878"/>
    <w:rsid w:val="008537D5"/>
    <w:rsid w:val="008539E6"/>
    <w:rsid w:val="00853D03"/>
    <w:rsid w:val="00853F35"/>
    <w:rsid w:val="00854303"/>
    <w:rsid w:val="008548FB"/>
    <w:rsid w:val="0085497F"/>
    <w:rsid w:val="00854B05"/>
    <w:rsid w:val="00854B06"/>
    <w:rsid w:val="00854B33"/>
    <w:rsid w:val="0085501C"/>
    <w:rsid w:val="008555ED"/>
    <w:rsid w:val="0085698C"/>
    <w:rsid w:val="0085717E"/>
    <w:rsid w:val="008572DC"/>
    <w:rsid w:val="00857633"/>
    <w:rsid w:val="00857E1F"/>
    <w:rsid w:val="00857E54"/>
    <w:rsid w:val="00860EBB"/>
    <w:rsid w:val="008613A9"/>
    <w:rsid w:val="008616D2"/>
    <w:rsid w:val="00861BA2"/>
    <w:rsid w:val="00862300"/>
    <w:rsid w:val="00862801"/>
    <w:rsid w:val="00862982"/>
    <w:rsid w:val="00862B31"/>
    <w:rsid w:val="00862CB6"/>
    <w:rsid w:val="00863292"/>
    <w:rsid w:val="00863720"/>
    <w:rsid w:val="00863900"/>
    <w:rsid w:val="0086394E"/>
    <w:rsid w:val="00863A49"/>
    <w:rsid w:val="00863A88"/>
    <w:rsid w:val="00863BC5"/>
    <w:rsid w:val="00863BD8"/>
    <w:rsid w:val="00863F41"/>
    <w:rsid w:val="008641F7"/>
    <w:rsid w:val="008643BF"/>
    <w:rsid w:val="0086453F"/>
    <w:rsid w:val="008646D3"/>
    <w:rsid w:val="00864BEE"/>
    <w:rsid w:val="0086504A"/>
    <w:rsid w:val="0086523E"/>
    <w:rsid w:val="00865BAA"/>
    <w:rsid w:val="00865CA0"/>
    <w:rsid w:val="00866242"/>
    <w:rsid w:val="008664A9"/>
    <w:rsid w:val="00867005"/>
    <w:rsid w:val="008675B0"/>
    <w:rsid w:val="008678EB"/>
    <w:rsid w:val="00867991"/>
    <w:rsid w:val="0087011C"/>
    <w:rsid w:val="0087028D"/>
    <w:rsid w:val="008706E6"/>
    <w:rsid w:val="00870E26"/>
    <w:rsid w:val="00870EFD"/>
    <w:rsid w:val="00871106"/>
    <w:rsid w:val="0087115E"/>
    <w:rsid w:val="00871DA0"/>
    <w:rsid w:val="0087204D"/>
    <w:rsid w:val="00872339"/>
    <w:rsid w:val="0087251A"/>
    <w:rsid w:val="00872C6D"/>
    <w:rsid w:val="00872C9D"/>
    <w:rsid w:val="008730B7"/>
    <w:rsid w:val="00873211"/>
    <w:rsid w:val="00873491"/>
    <w:rsid w:val="00873737"/>
    <w:rsid w:val="008744AF"/>
    <w:rsid w:val="00874899"/>
    <w:rsid w:val="00874C25"/>
    <w:rsid w:val="00874F05"/>
    <w:rsid w:val="008752F2"/>
    <w:rsid w:val="00875343"/>
    <w:rsid w:val="00875A7A"/>
    <w:rsid w:val="00875CD7"/>
    <w:rsid w:val="00875E18"/>
    <w:rsid w:val="008764C9"/>
    <w:rsid w:val="0087650E"/>
    <w:rsid w:val="00876518"/>
    <w:rsid w:val="00876806"/>
    <w:rsid w:val="00876DFA"/>
    <w:rsid w:val="00876ECE"/>
    <w:rsid w:val="0087720B"/>
    <w:rsid w:val="00877229"/>
    <w:rsid w:val="008776C6"/>
    <w:rsid w:val="0088006D"/>
    <w:rsid w:val="008803FA"/>
    <w:rsid w:val="00880867"/>
    <w:rsid w:val="008809B5"/>
    <w:rsid w:val="00880BA5"/>
    <w:rsid w:val="00880CFA"/>
    <w:rsid w:val="00880D4E"/>
    <w:rsid w:val="00880EF2"/>
    <w:rsid w:val="00881123"/>
    <w:rsid w:val="00881433"/>
    <w:rsid w:val="00881552"/>
    <w:rsid w:val="00881643"/>
    <w:rsid w:val="00881F43"/>
    <w:rsid w:val="00881FF0"/>
    <w:rsid w:val="00882DDB"/>
    <w:rsid w:val="00882E70"/>
    <w:rsid w:val="00882F9D"/>
    <w:rsid w:val="00883BF9"/>
    <w:rsid w:val="0088463F"/>
    <w:rsid w:val="008847C0"/>
    <w:rsid w:val="00884FA1"/>
    <w:rsid w:val="00885342"/>
    <w:rsid w:val="0088572D"/>
    <w:rsid w:val="008861B8"/>
    <w:rsid w:val="008861D2"/>
    <w:rsid w:val="008863E9"/>
    <w:rsid w:val="0088694A"/>
    <w:rsid w:val="0088716A"/>
    <w:rsid w:val="00887283"/>
    <w:rsid w:val="00887758"/>
    <w:rsid w:val="00887D75"/>
    <w:rsid w:val="00887D81"/>
    <w:rsid w:val="0089000E"/>
    <w:rsid w:val="0089056E"/>
    <w:rsid w:val="00890619"/>
    <w:rsid w:val="0089087A"/>
    <w:rsid w:val="00890C0C"/>
    <w:rsid w:val="00890C96"/>
    <w:rsid w:val="008912C6"/>
    <w:rsid w:val="00891493"/>
    <w:rsid w:val="008927AB"/>
    <w:rsid w:val="00892969"/>
    <w:rsid w:val="00892B7B"/>
    <w:rsid w:val="00892CFB"/>
    <w:rsid w:val="0089346C"/>
    <w:rsid w:val="00893C78"/>
    <w:rsid w:val="00893E8A"/>
    <w:rsid w:val="0089421D"/>
    <w:rsid w:val="00894464"/>
    <w:rsid w:val="00894AF9"/>
    <w:rsid w:val="00894C41"/>
    <w:rsid w:val="00894ED1"/>
    <w:rsid w:val="0089586A"/>
    <w:rsid w:val="00895AB3"/>
    <w:rsid w:val="00896A75"/>
    <w:rsid w:val="008974C2"/>
    <w:rsid w:val="00897693"/>
    <w:rsid w:val="00897D11"/>
    <w:rsid w:val="00897E75"/>
    <w:rsid w:val="008A0584"/>
    <w:rsid w:val="008A08E3"/>
    <w:rsid w:val="008A09AC"/>
    <w:rsid w:val="008A0D8E"/>
    <w:rsid w:val="008A16E2"/>
    <w:rsid w:val="008A2760"/>
    <w:rsid w:val="008A3206"/>
    <w:rsid w:val="008A3B91"/>
    <w:rsid w:val="008A3D6F"/>
    <w:rsid w:val="008A4153"/>
    <w:rsid w:val="008A4A72"/>
    <w:rsid w:val="008A4AE6"/>
    <w:rsid w:val="008A4D5A"/>
    <w:rsid w:val="008A4DFC"/>
    <w:rsid w:val="008A5398"/>
    <w:rsid w:val="008A5D58"/>
    <w:rsid w:val="008A66FD"/>
    <w:rsid w:val="008A69A0"/>
    <w:rsid w:val="008A6AD1"/>
    <w:rsid w:val="008A6CB5"/>
    <w:rsid w:val="008A6FA2"/>
    <w:rsid w:val="008A6FA3"/>
    <w:rsid w:val="008A7840"/>
    <w:rsid w:val="008A79BC"/>
    <w:rsid w:val="008A7F6E"/>
    <w:rsid w:val="008B013F"/>
    <w:rsid w:val="008B0162"/>
    <w:rsid w:val="008B0816"/>
    <w:rsid w:val="008B083A"/>
    <w:rsid w:val="008B0BD3"/>
    <w:rsid w:val="008B0D96"/>
    <w:rsid w:val="008B1C08"/>
    <w:rsid w:val="008B1DFF"/>
    <w:rsid w:val="008B2059"/>
    <w:rsid w:val="008B21E8"/>
    <w:rsid w:val="008B270A"/>
    <w:rsid w:val="008B2A0B"/>
    <w:rsid w:val="008B2A15"/>
    <w:rsid w:val="008B2C82"/>
    <w:rsid w:val="008B2EB0"/>
    <w:rsid w:val="008B3103"/>
    <w:rsid w:val="008B31AF"/>
    <w:rsid w:val="008B36AB"/>
    <w:rsid w:val="008B36B4"/>
    <w:rsid w:val="008B37D9"/>
    <w:rsid w:val="008B3964"/>
    <w:rsid w:val="008B3F57"/>
    <w:rsid w:val="008B42A8"/>
    <w:rsid w:val="008B4410"/>
    <w:rsid w:val="008B4672"/>
    <w:rsid w:val="008B4B72"/>
    <w:rsid w:val="008B5040"/>
    <w:rsid w:val="008B69B6"/>
    <w:rsid w:val="008B6BF4"/>
    <w:rsid w:val="008B6D0C"/>
    <w:rsid w:val="008B7163"/>
    <w:rsid w:val="008B75CF"/>
    <w:rsid w:val="008B7E3F"/>
    <w:rsid w:val="008B7F51"/>
    <w:rsid w:val="008C13DB"/>
    <w:rsid w:val="008C1ACE"/>
    <w:rsid w:val="008C1D01"/>
    <w:rsid w:val="008C20F6"/>
    <w:rsid w:val="008C247B"/>
    <w:rsid w:val="008C2DE0"/>
    <w:rsid w:val="008C2F7A"/>
    <w:rsid w:val="008C4313"/>
    <w:rsid w:val="008C4429"/>
    <w:rsid w:val="008C44BF"/>
    <w:rsid w:val="008C4602"/>
    <w:rsid w:val="008C46D5"/>
    <w:rsid w:val="008C4860"/>
    <w:rsid w:val="008C50D6"/>
    <w:rsid w:val="008C5249"/>
    <w:rsid w:val="008C525F"/>
    <w:rsid w:val="008C52E4"/>
    <w:rsid w:val="008C52E9"/>
    <w:rsid w:val="008C5A79"/>
    <w:rsid w:val="008C6554"/>
    <w:rsid w:val="008C6675"/>
    <w:rsid w:val="008C6908"/>
    <w:rsid w:val="008C6F4A"/>
    <w:rsid w:val="008C6FF5"/>
    <w:rsid w:val="008C7231"/>
    <w:rsid w:val="008C7B0E"/>
    <w:rsid w:val="008C7B7A"/>
    <w:rsid w:val="008C7D48"/>
    <w:rsid w:val="008C7EA8"/>
    <w:rsid w:val="008D06C3"/>
    <w:rsid w:val="008D08D9"/>
    <w:rsid w:val="008D0C36"/>
    <w:rsid w:val="008D11A1"/>
    <w:rsid w:val="008D161F"/>
    <w:rsid w:val="008D1B1C"/>
    <w:rsid w:val="008D1B2D"/>
    <w:rsid w:val="008D1D58"/>
    <w:rsid w:val="008D2947"/>
    <w:rsid w:val="008D29E2"/>
    <w:rsid w:val="008D2B7F"/>
    <w:rsid w:val="008D2ED3"/>
    <w:rsid w:val="008D3390"/>
    <w:rsid w:val="008D38AE"/>
    <w:rsid w:val="008D393F"/>
    <w:rsid w:val="008D4219"/>
    <w:rsid w:val="008D43EA"/>
    <w:rsid w:val="008D524B"/>
    <w:rsid w:val="008D53F8"/>
    <w:rsid w:val="008D5791"/>
    <w:rsid w:val="008D59C0"/>
    <w:rsid w:val="008D5DCE"/>
    <w:rsid w:val="008D5E99"/>
    <w:rsid w:val="008D7139"/>
    <w:rsid w:val="008D743E"/>
    <w:rsid w:val="008D74F8"/>
    <w:rsid w:val="008D76E2"/>
    <w:rsid w:val="008D7849"/>
    <w:rsid w:val="008D7F6D"/>
    <w:rsid w:val="008E05D4"/>
    <w:rsid w:val="008E089A"/>
    <w:rsid w:val="008E0AAB"/>
    <w:rsid w:val="008E0F7E"/>
    <w:rsid w:val="008E11B5"/>
    <w:rsid w:val="008E1BA6"/>
    <w:rsid w:val="008E1EC9"/>
    <w:rsid w:val="008E1EF9"/>
    <w:rsid w:val="008E314E"/>
    <w:rsid w:val="008E31E2"/>
    <w:rsid w:val="008E39C6"/>
    <w:rsid w:val="008E3F62"/>
    <w:rsid w:val="008E4291"/>
    <w:rsid w:val="008E4882"/>
    <w:rsid w:val="008E4C2D"/>
    <w:rsid w:val="008E5094"/>
    <w:rsid w:val="008E510E"/>
    <w:rsid w:val="008E555D"/>
    <w:rsid w:val="008E609A"/>
    <w:rsid w:val="008E60B8"/>
    <w:rsid w:val="008E6154"/>
    <w:rsid w:val="008E6563"/>
    <w:rsid w:val="008E7142"/>
    <w:rsid w:val="008F0062"/>
    <w:rsid w:val="008F037B"/>
    <w:rsid w:val="008F079B"/>
    <w:rsid w:val="008F0A1C"/>
    <w:rsid w:val="008F133D"/>
    <w:rsid w:val="008F1380"/>
    <w:rsid w:val="008F1CC8"/>
    <w:rsid w:val="008F1CD9"/>
    <w:rsid w:val="008F2AA5"/>
    <w:rsid w:val="008F2B2C"/>
    <w:rsid w:val="008F2D53"/>
    <w:rsid w:val="008F3872"/>
    <w:rsid w:val="008F3DD0"/>
    <w:rsid w:val="008F477B"/>
    <w:rsid w:val="008F4A7F"/>
    <w:rsid w:val="008F4BE4"/>
    <w:rsid w:val="008F52E0"/>
    <w:rsid w:val="008F536F"/>
    <w:rsid w:val="008F5E42"/>
    <w:rsid w:val="008F641A"/>
    <w:rsid w:val="008F65E3"/>
    <w:rsid w:val="008F6632"/>
    <w:rsid w:val="008F6745"/>
    <w:rsid w:val="008F6B28"/>
    <w:rsid w:val="008F6B43"/>
    <w:rsid w:val="008F6D15"/>
    <w:rsid w:val="008F6E13"/>
    <w:rsid w:val="008F6ED8"/>
    <w:rsid w:val="008F7333"/>
    <w:rsid w:val="008F76CF"/>
    <w:rsid w:val="0090014D"/>
    <w:rsid w:val="00900207"/>
    <w:rsid w:val="00900248"/>
    <w:rsid w:val="009006E3"/>
    <w:rsid w:val="009010C0"/>
    <w:rsid w:val="00901173"/>
    <w:rsid w:val="00901531"/>
    <w:rsid w:val="009015EB"/>
    <w:rsid w:val="00901AE0"/>
    <w:rsid w:val="00901C72"/>
    <w:rsid w:val="00901FC8"/>
    <w:rsid w:val="00902022"/>
    <w:rsid w:val="00902448"/>
    <w:rsid w:val="00902930"/>
    <w:rsid w:val="00902FA6"/>
    <w:rsid w:val="009031A5"/>
    <w:rsid w:val="0090344D"/>
    <w:rsid w:val="00903457"/>
    <w:rsid w:val="009036A3"/>
    <w:rsid w:val="009037A2"/>
    <w:rsid w:val="00903BFD"/>
    <w:rsid w:val="00904CCE"/>
    <w:rsid w:val="00904FA7"/>
    <w:rsid w:val="00905205"/>
    <w:rsid w:val="009058D9"/>
    <w:rsid w:val="00905A72"/>
    <w:rsid w:val="00905BDC"/>
    <w:rsid w:val="00905CD7"/>
    <w:rsid w:val="009060F6"/>
    <w:rsid w:val="00906413"/>
    <w:rsid w:val="009065A1"/>
    <w:rsid w:val="00906788"/>
    <w:rsid w:val="009072A5"/>
    <w:rsid w:val="00907817"/>
    <w:rsid w:val="00907888"/>
    <w:rsid w:val="0090798C"/>
    <w:rsid w:val="00910FAD"/>
    <w:rsid w:val="00911AAD"/>
    <w:rsid w:val="00911CF3"/>
    <w:rsid w:val="00911DE7"/>
    <w:rsid w:val="00912143"/>
    <w:rsid w:val="009123A2"/>
    <w:rsid w:val="00912AE9"/>
    <w:rsid w:val="009131A6"/>
    <w:rsid w:val="0091372E"/>
    <w:rsid w:val="009142AB"/>
    <w:rsid w:val="009144FC"/>
    <w:rsid w:val="00915198"/>
    <w:rsid w:val="00915853"/>
    <w:rsid w:val="00916011"/>
    <w:rsid w:val="00916019"/>
    <w:rsid w:val="00916754"/>
    <w:rsid w:val="00916B56"/>
    <w:rsid w:val="00916E66"/>
    <w:rsid w:val="00916F1A"/>
    <w:rsid w:val="009178DA"/>
    <w:rsid w:val="00917AAA"/>
    <w:rsid w:val="00917CD5"/>
    <w:rsid w:val="00920E9E"/>
    <w:rsid w:val="00920EF4"/>
    <w:rsid w:val="00921230"/>
    <w:rsid w:val="009215C3"/>
    <w:rsid w:val="00922081"/>
    <w:rsid w:val="00922222"/>
    <w:rsid w:val="00922290"/>
    <w:rsid w:val="0092264C"/>
    <w:rsid w:val="00922C69"/>
    <w:rsid w:val="0092302A"/>
    <w:rsid w:val="00923098"/>
    <w:rsid w:val="0092347A"/>
    <w:rsid w:val="0092393C"/>
    <w:rsid w:val="00923B95"/>
    <w:rsid w:val="00923C73"/>
    <w:rsid w:val="00923DBA"/>
    <w:rsid w:val="00923F67"/>
    <w:rsid w:val="00924088"/>
    <w:rsid w:val="009266C9"/>
    <w:rsid w:val="009268E9"/>
    <w:rsid w:val="00926928"/>
    <w:rsid w:val="00926C6A"/>
    <w:rsid w:val="0092728E"/>
    <w:rsid w:val="009273F5"/>
    <w:rsid w:val="00927548"/>
    <w:rsid w:val="00927E74"/>
    <w:rsid w:val="00930058"/>
    <w:rsid w:val="009303BD"/>
    <w:rsid w:val="009305E7"/>
    <w:rsid w:val="009311D5"/>
    <w:rsid w:val="009317DE"/>
    <w:rsid w:val="00931988"/>
    <w:rsid w:val="00931A43"/>
    <w:rsid w:val="00931EC1"/>
    <w:rsid w:val="009326D9"/>
    <w:rsid w:val="00933C14"/>
    <w:rsid w:val="009344C6"/>
    <w:rsid w:val="00935617"/>
    <w:rsid w:val="00935A71"/>
    <w:rsid w:val="00935E99"/>
    <w:rsid w:val="00936269"/>
    <w:rsid w:val="00936C97"/>
    <w:rsid w:val="00936EC1"/>
    <w:rsid w:val="0093705D"/>
    <w:rsid w:val="0093712F"/>
    <w:rsid w:val="009371B5"/>
    <w:rsid w:val="009373D8"/>
    <w:rsid w:val="0093785B"/>
    <w:rsid w:val="00937A5D"/>
    <w:rsid w:val="00940484"/>
    <w:rsid w:val="00940A41"/>
    <w:rsid w:val="0094102E"/>
    <w:rsid w:val="00941D7B"/>
    <w:rsid w:val="00942313"/>
    <w:rsid w:val="00942376"/>
    <w:rsid w:val="009426B2"/>
    <w:rsid w:val="009426CB"/>
    <w:rsid w:val="009428D1"/>
    <w:rsid w:val="00943096"/>
    <w:rsid w:val="00943241"/>
    <w:rsid w:val="009436C1"/>
    <w:rsid w:val="009438D3"/>
    <w:rsid w:val="009438E0"/>
    <w:rsid w:val="00943BFA"/>
    <w:rsid w:val="0094440A"/>
    <w:rsid w:val="00944720"/>
    <w:rsid w:val="0094472E"/>
    <w:rsid w:val="009447B2"/>
    <w:rsid w:val="00945C28"/>
    <w:rsid w:val="00945C52"/>
    <w:rsid w:val="00946239"/>
    <w:rsid w:val="00946401"/>
    <w:rsid w:val="0094654A"/>
    <w:rsid w:val="009467A4"/>
    <w:rsid w:val="00947509"/>
    <w:rsid w:val="00947599"/>
    <w:rsid w:val="009479B6"/>
    <w:rsid w:val="00947C90"/>
    <w:rsid w:val="009506F6"/>
    <w:rsid w:val="009507DE"/>
    <w:rsid w:val="009507EF"/>
    <w:rsid w:val="00951198"/>
    <w:rsid w:val="00951796"/>
    <w:rsid w:val="00951CF6"/>
    <w:rsid w:val="00951D0A"/>
    <w:rsid w:val="00951EAA"/>
    <w:rsid w:val="0095235B"/>
    <w:rsid w:val="00952668"/>
    <w:rsid w:val="00952EC0"/>
    <w:rsid w:val="009530D0"/>
    <w:rsid w:val="009539FC"/>
    <w:rsid w:val="0095429D"/>
    <w:rsid w:val="00954456"/>
    <w:rsid w:val="009547B7"/>
    <w:rsid w:val="00954AEC"/>
    <w:rsid w:val="00954B2E"/>
    <w:rsid w:val="0095525E"/>
    <w:rsid w:val="00955274"/>
    <w:rsid w:val="009558E1"/>
    <w:rsid w:val="00955ED2"/>
    <w:rsid w:val="00955F32"/>
    <w:rsid w:val="009561FA"/>
    <w:rsid w:val="009562CD"/>
    <w:rsid w:val="0095697E"/>
    <w:rsid w:val="00956AC9"/>
    <w:rsid w:val="009573A2"/>
    <w:rsid w:val="00957875"/>
    <w:rsid w:val="009579A5"/>
    <w:rsid w:val="00957D91"/>
    <w:rsid w:val="00957FE2"/>
    <w:rsid w:val="009601A5"/>
    <w:rsid w:val="009602B0"/>
    <w:rsid w:val="00960503"/>
    <w:rsid w:val="009609FD"/>
    <w:rsid w:val="00960BAB"/>
    <w:rsid w:val="00960E50"/>
    <w:rsid w:val="009614F1"/>
    <w:rsid w:val="00961642"/>
    <w:rsid w:val="00962038"/>
    <w:rsid w:val="00962823"/>
    <w:rsid w:val="009642D6"/>
    <w:rsid w:val="0096515B"/>
    <w:rsid w:val="009654A9"/>
    <w:rsid w:val="00965617"/>
    <w:rsid w:val="009658AD"/>
    <w:rsid w:val="00965AEA"/>
    <w:rsid w:val="00965D40"/>
    <w:rsid w:val="00965E6D"/>
    <w:rsid w:val="00965F6E"/>
    <w:rsid w:val="00966E9A"/>
    <w:rsid w:val="009671E6"/>
    <w:rsid w:val="0096730B"/>
    <w:rsid w:val="00967F1A"/>
    <w:rsid w:val="00970035"/>
    <w:rsid w:val="00970403"/>
    <w:rsid w:val="00970565"/>
    <w:rsid w:val="0097126C"/>
    <w:rsid w:val="00971565"/>
    <w:rsid w:val="0097165F"/>
    <w:rsid w:val="009719FB"/>
    <w:rsid w:val="00971AC7"/>
    <w:rsid w:val="00971ADE"/>
    <w:rsid w:val="00971E2F"/>
    <w:rsid w:val="00971EB1"/>
    <w:rsid w:val="009724F3"/>
    <w:rsid w:val="00972F60"/>
    <w:rsid w:val="009733FA"/>
    <w:rsid w:val="00973F47"/>
    <w:rsid w:val="00973FB1"/>
    <w:rsid w:val="00974871"/>
    <w:rsid w:val="009754E0"/>
    <w:rsid w:val="009771BE"/>
    <w:rsid w:val="009773DF"/>
    <w:rsid w:val="009778F0"/>
    <w:rsid w:val="0098062D"/>
    <w:rsid w:val="00980A41"/>
    <w:rsid w:val="00980C2D"/>
    <w:rsid w:val="009814A1"/>
    <w:rsid w:val="009815DA"/>
    <w:rsid w:val="00981C56"/>
    <w:rsid w:val="00982B17"/>
    <w:rsid w:val="00982FF2"/>
    <w:rsid w:val="00983160"/>
    <w:rsid w:val="009832C8"/>
    <w:rsid w:val="00983E21"/>
    <w:rsid w:val="009841D4"/>
    <w:rsid w:val="009842CA"/>
    <w:rsid w:val="0098463B"/>
    <w:rsid w:val="00985132"/>
    <w:rsid w:val="009854EC"/>
    <w:rsid w:val="00985E2E"/>
    <w:rsid w:val="009860F0"/>
    <w:rsid w:val="0098630E"/>
    <w:rsid w:val="00986A42"/>
    <w:rsid w:val="00986ECC"/>
    <w:rsid w:val="009871EE"/>
    <w:rsid w:val="009874FF"/>
    <w:rsid w:val="0098755C"/>
    <w:rsid w:val="00987F00"/>
    <w:rsid w:val="00987F35"/>
    <w:rsid w:val="00990098"/>
    <w:rsid w:val="00990D8F"/>
    <w:rsid w:val="009912FB"/>
    <w:rsid w:val="00991D3A"/>
    <w:rsid w:val="009923A5"/>
    <w:rsid w:val="009923F3"/>
    <w:rsid w:val="009924D3"/>
    <w:rsid w:val="0099290C"/>
    <w:rsid w:val="00992BE1"/>
    <w:rsid w:val="00992E2B"/>
    <w:rsid w:val="00993177"/>
    <w:rsid w:val="009933F4"/>
    <w:rsid w:val="009937DC"/>
    <w:rsid w:val="00993A46"/>
    <w:rsid w:val="00993BE6"/>
    <w:rsid w:val="00993C32"/>
    <w:rsid w:val="00994CBB"/>
    <w:rsid w:val="009954BB"/>
    <w:rsid w:val="0099577D"/>
    <w:rsid w:val="00995888"/>
    <w:rsid w:val="00995DEF"/>
    <w:rsid w:val="00996136"/>
    <w:rsid w:val="00996222"/>
    <w:rsid w:val="009963AC"/>
    <w:rsid w:val="00996EB4"/>
    <w:rsid w:val="00996F25"/>
    <w:rsid w:val="009971D2"/>
    <w:rsid w:val="00997AC6"/>
    <w:rsid w:val="00997B49"/>
    <w:rsid w:val="009A0058"/>
    <w:rsid w:val="009A0199"/>
    <w:rsid w:val="009A0ADD"/>
    <w:rsid w:val="009A0F4A"/>
    <w:rsid w:val="009A1170"/>
    <w:rsid w:val="009A1179"/>
    <w:rsid w:val="009A1466"/>
    <w:rsid w:val="009A1AD3"/>
    <w:rsid w:val="009A1FA1"/>
    <w:rsid w:val="009A21C9"/>
    <w:rsid w:val="009A2257"/>
    <w:rsid w:val="009A243E"/>
    <w:rsid w:val="009A2502"/>
    <w:rsid w:val="009A253F"/>
    <w:rsid w:val="009A28B1"/>
    <w:rsid w:val="009A29AB"/>
    <w:rsid w:val="009A3082"/>
    <w:rsid w:val="009A3094"/>
    <w:rsid w:val="009A30FA"/>
    <w:rsid w:val="009A3530"/>
    <w:rsid w:val="009A35C3"/>
    <w:rsid w:val="009A3B03"/>
    <w:rsid w:val="009A3DA8"/>
    <w:rsid w:val="009A4371"/>
    <w:rsid w:val="009A446D"/>
    <w:rsid w:val="009A5564"/>
    <w:rsid w:val="009A5997"/>
    <w:rsid w:val="009A6318"/>
    <w:rsid w:val="009A63DB"/>
    <w:rsid w:val="009A6CB4"/>
    <w:rsid w:val="009A6CB5"/>
    <w:rsid w:val="009A753C"/>
    <w:rsid w:val="009A7577"/>
    <w:rsid w:val="009A784E"/>
    <w:rsid w:val="009A7CF4"/>
    <w:rsid w:val="009A7D14"/>
    <w:rsid w:val="009A7D6E"/>
    <w:rsid w:val="009B044B"/>
    <w:rsid w:val="009B05BF"/>
    <w:rsid w:val="009B092B"/>
    <w:rsid w:val="009B0991"/>
    <w:rsid w:val="009B114F"/>
    <w:rsid w:val="009B14BC"/>
    <w:rsid w:val="009B156A"/>
    <w:rsid w:val="009B2269"/>
    <w:rsid w:val="009B3A39"/>
    <w:rsid w:val="009B41FC"/>
    <w:rsid w:val="009B52CE"/>
    <w:rsid w:val="009B52F0"/>
    <w:rsid w:val="009B5984"/>
    <w:rsid w:val="009B5A22"/>
    <w:rsid w:val="009B6452"/>
    <w:rsid w:val="009B6583"/>
    <w:rsid w:val="009B69DE"/>
    <w:rsid w:val="009B6E04"/>
    <w:rsid w:val="009B6FCB"/>
    <w:rsid w:val="009B7B22"/>
    <w:rsid w:val="009C0859"/>
    <w:rsid w:val="009C08B6"/>
    <w:rsid w:val="009C1081"/>
    <w:rsid w:val="009C11F4"/>
    <w:rsid w:val="009C1596"/>
    <w:rsid w:val="009C18F0"/>
    <w:rsid w:val="009C23B3"/>
    <w:rsid w:val="009C246E"/>
    <w:rsid w:val="009C2478"/>
    <w:rsid w:val="009C2885"/>
    <w:rsid w:val="009C29C1"/>
    <w:rsid w:val="009C29F6"/>
    <w:rsid w:val="009C2AA8"/>
    <w:rsid w:val="009C2B56"/>
    <w:rsid w:val="009C3A95"/>
    <w:rsid w:val="009C40BE"/>
    <w:rsid w:val="009C43A5"/>
    <w:rsid w:val="009C44D9"/>
    <w:rsid w:val="009C4668"/>
    <w:rsid w:val="009C4A38"/>
    <w:rsid w:val="009C4FFC"/>
    <w:rsid w:val="009C5812"/>
    <w:rsid w:val="009C6215"/>
    <w:rsid w:val="009C67BE"/>
    <w:rsid w:val="009C6FAD"/>
    <w:rsid w:val="009C73EC"/>
    <w:rsid w:val="009C789B"/>
    <w:rsid w:val="009D00D9"/>
    <w:rsid w:val="009D02BA"/>
    <w:rsid w:val="009D0784"/>
    <w:rsid w:val="009D0BB9"/>
    <w:rsid w:val="009D0E17"/>
    <w:rsid w:val="009D12DC"/>
    <w:rsid w:val="009D1450"/>
    <w:rsid w:val="009D15D7"/>
    <w:rsid w:val="009D1712"/>
    <w:rsid w:val="009D18CC"/>
    <w:rsid w:val="009D2017"/>
    <w:rsid w:val="009D215A"/>
    <w:rsid w:val="009D225F"/>
    <w:rsid w:val="009D2441"/>
    <w:rsid w:val="009D29BD"/>
    <w:rsid w:val="009D2F1B"/>
    <w:rsid w:val="009D2F24"/>
    <w:rsid w:val="009D30EA"/>
    <w:rsid w:val="009D3356"/>
    <w:rsid w:val="009D36C9"/>
    <w:rsid w:val="009D380D"/>
    <w:rsid w:val="009D3924"/>
    <w:rsid w:val="009D3CDF"/>
    <w:rsid w:val="009D40C9"/>
    <w:rsid w:val="009D4584"/>
    <w:rsid w:val="009D46C4"/>
    <w:rsid w:val="009D4773"/>
    <w:rsid w:val="009D4C24"/>
    <w:rsid w:val="009D4EE9"/>
    <w:rsid w:val="009D4F76"/>
    <w:rsid w:val="009D504D"/>
    <w:rsid w:val="009D522C"/>
    <w:rsid w:val="009D5B80"/>
    <w:rsid w:val="009D66A5"/>
    <w:rsid w:val="009D6D43"/>
    <w:rsid w:val="009D6ED7"/>
    <w:rsid w:val="009D7336"/>
    <w:rsid w:val="009D7390"/>
    <w:rsid w:val="009D7546"/>
    <w:rsid w:val="009D7C40"/>
    <w:rsid w:val="009D7CFA"/>
    <w:rsid w:val="009E0C36"/>
    <w:rsid w:val="009E0C9C"/>
    <w:rsid w:val="009E0DD1"/>
    <w:rsid w:val="009E1AE9"/>
    <w:rsid w:val="009E1B30"/>
    <w:rsid w:val="009E1CCA"/>
    <w:rsid w:val="009E22DD"/>
    <w:rsid w:val="009E2611"/>
    <w:rsid w:val="009E2878"/>
    <w:rsid w:val="009E3498"/>
    <w:rsid w:val="009E3504"/>
    <w:rsid w:val="009E3527"/>
    <w:rsid w:val="009E35BC"/>
    <w:rsid w:val="009E376F"/>
    <w:rsid w:val="009E3D7C"/>
    <w:rsid w:val="009E3F27"/>
    <w:rsid w:val="009E41C9"/>
    <w:rsid w:val="009E425E"/>
    <w:rsid w:val="009E4521"/>
    <w:rsid w:val="009E4641"/>
    <w:rsid w:val="009E4B89"/>
    <w:rsid w:val="009E5372"/>
    <w:rsid w:val="009E5670"/>
    <w:rsid w:val="009E5D3B"/>
    <w:rsid w:val="009E65FF"/>
    <w:rsid w:val="009E6A08"/>
    <w:rsid w:val="009E77BE"/>
    <w:rsid w:val="009F0209"/>
    <w:rsid w:val="009F0466"/>
    <w:rsid w:val="009F0D0A"/>
    <w:rsid w:val="009F13FD"/>
    <w:rsid w:val="009F14CC"/>
    <w:rsid w:val="009F14F5"/>
    <w:rsid w:val="009F1797"/>
    <w:rsid w:val="009F203D"/>
    <w:rsid w:val="009F2AC2"/>
    <w:rsid w:val="009F2AD7"/>
    <w:rsid w:val="009F32C3"/>
    <w:rsid w:val="009F374C"/>
    <w:rsid w:val="009F3B01"/>
    <w:rsid w:val="009F4028"/>
    <w:rsid w:val="009F457B"/>
    <w:rsid w:val="009F4A20"/>
    <w:rsid w:val="009F4EA3"/>
    <w:rsid w:val="009F4FDF"/>
    <w:rsid w:val="009F5662"/>
    <w:rsid w:val="009F6233"/>
    <w:rsid w:val="009F6768"/>
    <w:rsid w:val="009F6A38"/>
    <w:rsid w:val="009F6F26"/>
    <w:rsid w:val="009F733E"/>
    <w:rsid w:val="009F73EB"/>
    <w:rsid w:val="009F7809"/>
    <w:rsid w:val="009F7E4C"/>
    <w:rsid w:val="009F7FE2"/>
    <w:rsid w:val="00A00E7F"/>
    <w:rsid w:val="00A00EE6"/>
    <w:rsid w:val="00A00F86"/>
    <w:rsid w:val="00A0123F"/>
    <w:rsid w:val="00A016E0"/>
    <w:rsid w:val="00A021DB"/>
    <w:rsid w:val="00A024DE"/>
    <w:rsid w:val="00A02DED"/>
    <w:rsid w:val="00A02E44"/>
    <w:rsid w:val="00A032C7"/>
    <w:rsid w:val="00A03B02"/>
    <w:rsid w:val="00A03BCC"/>
    <w:rsid w:val="00A03D23"/>
    <w:rsid w:val="00A03D98"/>
    <w:rsid w:val="00A03DB2"/>
    <w:rsid w:val="00A03E0D"/>
    <w:rsid w:val="00A04184"/>
    <w:rsid w:val="00A04A4C"/>
    <w:rsid w:val="00A04E89"/>
    <w:rsid w:val="00A053DD"/>
    <w:rsid w:val="00A055E9"/>
    <w:rsid w:val="00A0599C"/>
    <w:rsid w:val="00A05A0A"/>
    <w:rsid w:val="00A05D0A"/>
    <w:rsid w:val="00A05DAD"/>
    <w:rsid w:val="00A0620F"/>
    <w:rsid w:val="00A068A7"/>
    <w:rsid w:val="00A07AE5"/>
    <w:rsid w:val="00A07BDC"/>
    <w:rsid w:val="00A07E3E"/>
    <w:rsid w:val="00A102DC"/>
    <w:rsid w:val="00A10758"/>
    <w:rsid w:val="00A10D6E"/>
    <w:rsid w:val="00A112B3"/>
    <w:rsid w:val="00A11501"/>
    <w:rsid w:val="00A117F1"/>
    <w:rsid w:val="00A11CA9"/>
    <w:rsid w:val="00A12007"/>
    <w:rsid w:val="00A122D1"/>
    <w:rsid w:val="00A1259F"/>
    <w:rsid w:val="00A12BF7"/>
    <w:rsid w:val="00A133C8"/>
    <w:rsid w:val="00A134B4"/>
    <w:rsid w:val="00A135FC"/>
    <w:rsid w:val="00A1397A"/>
    <w:rsid w:val="00A13B81"/>
    <w:rsid w:val="00A13DE9"/>
    <w:rsid w:val="00A13F68"/>
    <w:rsid w:val="00A1414C"/>
    <w:rsid w:val="00A14350"/>
    <w:rsid w:val="00A147BF"/>
    <w:rsid w:val="00A14D9F"/>
    <w:rsid w:val="00A153E9"/>
    <w:rsid w:val="00A155B2"/>
    <w:rsid w:val="00A1595D"/>
    <w:rsid w:val="00A159FD"/>
    <w:rsid w:val="00A15A09"/>
    <w:rsid w:val="00A1633B"/>
    <w:rsid w:val="00A169E7"/>
    <w:rsid w:val="00A16E5F"/>
    <w:rsid w:val="00A17709"/>
    <w:rsid w:val="00A17938"/>
    <w:rsid w:val="00A206EF"/>
    <w:rsid w:val="00A208A9"/>
    <w:rsid w:val="00A215ED"/>
    <w:rsid w:val="00A21F6D"/>
    <w:rsid w:val="00A22643"/>
    <w:rsid w:val="00A226B0"/>
    <w:rsid w:val="00A22856"/>
    <w:rsid w:val="00A228F2"/>
    <w:rsid w:val="00A22B6C"/>
    <w:rsid w:val="00A22FB4"/>
    <w:rsid w:val="00A2370C"/>
    <w:rsid w:val="00A23BBA"/>
    <w:rsid w:val="00A24936"/>
    <w:rsid w:val="00A24BAB"/>
    <w:rsid w:val="00A250D2"/>
    <w:rsid w:val="00A2623F"/>
    <w:rsid w:val="00A267F2"/>
    <w:rsid w:val="00A2686D"/>
    <w:rsid w:val="00A2699C"/>
    <w:rsid w:val="00A26E00"/>
    <w:rsid w:val="00A304AA"/>
    <w:rsid w:val="00A3063E"/>
    <w:rsid w:val="00A30858"/>
    <w:rsid w:val="00A309BE"/>
    <w:rsid w:val="00A30F23"/>
    <w:rsid w:val="00A314BE"/>
    <w:rsid w:val="00A326E5"/>
    <w:rsid w:val="00A32835"/>
    <w:rsid w:val="00A33348"/>
    <w:rsid w:val="00A33FE9"/>
    <w:rsid w:val="00A34EB5"/>
    <w:rsid w:val="00A34F60"/>
    <w:rsid w:val="00A3507A"/>
    <w:rsid w:val="00A359B1"/>
    <w:rsid w:val="00A35A15"/>
    <w:rsid w:val="00A36D69"/>
    <w:rsid w:val="00A36F15"/>
    <w:rsid w:val="00A37195"/>
    <w:rsid w:val="00A3750D"/>
    <w:rsid w:val="00A3798A"/>
    <w:rsid w:val="00A37C84"/>
    <w:rsid w:val="00A37FE6"/>
    <w:rsid w:val="00A40000"/>
    <w:rsid w:val="00A40AD6"/>
    <w:rsid w:val="00A415D3"/>
    <w:rsid w:val="00A41AD0"/>
    <w:rsid w:val="00A41C04"/>
    <w:rsid w:val="00A41DD8"/>
    <w:rsid w:val="00A41F03"/>
    <w:rsid w:val="00A41F91"/>
    <w:rsid w:val="00A42168"/>
    <w:rsid w:val="00A426BA"/>
    <w:rsid w:val="00A42754"/>
    <w:rsid w:val="00A43171"/>
    <w:rsid w:val="00A43225"/>
    <w:rsid w:val="00A4366B"/>
    <w:rsid w:val="00A43865"/>
    <w:rsid w:val="00A43DAF"/>
    <w:rsid w:val="00A44098"/>
    <w:rsid w:val="00A442EE"/>
    <w:rsid w:val="00A444C7"/>
    <w:rsid w:val="00A447A2"/>
    <w:rsid w:val="00A4501C"/>
    <w:rsid w:val="00A45420"/>
    <w:rsid w:val="00A45E1B"/>
    <w:rsid w:val="00A45EB7"/>
    <w:rsid w:val="00A4646A"/>
    <w:rsid w:val="00A46869"/>
    <w:rsid w:val="00A4718C"/>
    <w:rsid w:val="00A4733B"/>
    <w:rsid w:val="00A473A3"/>
    <w:rsid w:val="00A47713"/>
    <w:rsid w:val="00A479B7"/>
    <w:rsid w:val="00A47C35"/>
    <w:rsid w:val="00A47FEE"/>
    <w:rsid w:val="00A50BF5"/>
    <w:rsid w:val="00A518EF"/>
    <w:rsid w:val="00A51B53"/>
    <w:rsid w:val="00A52197"/>
    <w:rsid w:val="00A521C3"/>
    <w:rsid w:val="00A5225E"/>
    <w:rsid w:val="00A528E9"/>
    <w:rsid w:val="00A539D5"/>
    <w:rsid w:val="00A540DC"/>
    <w:rsid w:val="00A54A77"/>
    <w:rsid w:val="00A54E25"/>
    <w:rsid w:val="00A55166"/>
    <w:rsid w:val="00A5557D"/>
    <w:rsid w:val="00A55828"/>
    <w:rsid w:val="00A55896"/>
    <w:rsid w:val="00A55914"/>
    <w:rsid w:val="00A55AF4"/>
    <w:rsid w:val="00A55D70"/>
    <w:rsid w:val="00A56127"/>
    <w:rsid w:val="00A56597"/>
    <w:rsid w:val="00A56740"/>
    <w:rsid w:val="00A569EF"/>
    <w:rsid w:val="00A56E27"/>
    <w:rsid w:val="00A56F70"/>
    <w:rsid w:val="00A57F28"/>
    <w:rsid w:val="00A600E5"/>
    <w:rsid w:val="00A6013E"/>
    <w:rsid w:val="00A606A5"/>
    <w:rsid w:val="00A60936"/>
    <w:rsid w:val="00A60B07"/>
    <w:rsid w:val="00A60FDD"/>
    <w:rsid w:val="00A613DC"/>
    <w:rsid w:val="00A61A47"/>
    <w:rsid w:val="00A61AEC"/>
    <w:rsid w:val="00A61EF5"/>
    <w:rsid w:val="00A6233B"/>
    <w:rsid w:val="00A6352C"/>
    <w:rsid w:val="00A63531"/>
    <w:rsid w:val="00A6361E"/>
    <w:rsid w:val="00A63B1F"/>
    <w:rsid w:val="00A63BDA"/>
    <w:rsid w:val="00A64046"/>
    <w:rsid w:val="00A64100"/>
    <w:rsid w:val="00A641B2"/>
    <w:rsid w:val="00A64565"/>
    <w:rsid w:val="00A651CE"/>
    <w:rsid w:val="00A65420"/>
    <w:rsid w:val="00A65434"/>
    <w:rsid w:val="00A655B2"/>
    <w:rsid w:val="00A65622"/>
    <w:rsid w:val="00A6564B"/>
    <w:rsid w:val="00A6571B"/>
    <w:rsid w:val="00A657CD"/>
    <w:rsid w:val="00A65910"/>
    <w:rsid w:val="00A66217"/>
    <w:rsid w:val="00A6652B"/>
    <w:rsid w:val="00A66F95"/>
    <w:rsid w:val="00A67265"/>
    <w:rsid w:val="00A6747C"/>
    <w:rsid w:val="00A67874"/>
    <w:rsid w:val="00A67D6A"/>
    <w:rsid w:val="00A67FA2"/>
    <w:rsid w:val="00A707E8"/>
    <w:rsid w:val="00A715A1"/>
    <w:rsid w:val="00A71960"/>
    <w:rsid w:val="00A71A28"/>
    <w:rsid w:val="00A720B2"/>
    <w:rsid w:val="00A720C5"/>
    <w:rsid w:val="00A72B6A"/>
    <w:rsid w:val="00A72E38"/>
    <w:rsid w:val="00A73078"/>
    <w:rsid w:val="00A7316E"/>
    <w:rsid w:val="00A734E8"/>
    <w:rsid w:val="00A73786"/>
    <w:rsid w:val="00A73BB7"/>
    <w:rsid w:val="00A74776"/>
    <w:rsid w:val="00A747A6"/>
    <w:rsid w:val="00A753D3"/>
    <w:rsid w:val="00A76258"/>
    <w:rsid w:val="00A76336"/>
    <w:rsid w:val="00A763B2"/>
    <w:rsid w:val="00A76B21"/>
    <w:rsid w:val="00A76DC7"/>
    <w:rsid w:val="00A76EBA"/>
    <w:rsid w:val="00A76EF5"/>
    <w:rsid w:val="00A76F1B"/>
    <w:rsid w:val="00A76F5D"/>
    <w:rsid w:val="00A77020"/>
    <w:rsid w:val="00A775C7"/>
    <w:rsid w:val="00A77B07"/>
    <w:rsid w:val="00A8035C"/>
    <w:rsid w:val="00A80590"/>
    <w:rsid w:val="00A809E0"/>
    <w:rsid w:val="00A80FDA"/>
    <w:rsid w:val="00A81570"/>
    <w:rsid w:val="00A8178A"/>
    <w:rsid w:val="00A81BA1"/>
    <w:rsid w:val="00A820A4"/>
    <w:rsid w:val="00A8277C"/>
    <w:rsid w:val="00A828CA"/>
    <w:rsid w:val="00A82931"/>
    <w:rsid w:val="00A829D9"/>
    <w:rsid w:val="00A82E18"/>
    <w:rsid w:val="00A839DB"/>
    <w:rsid w:val="00A83CB3"/>
    <w:rsid w:val="00A84074"/>
    <w:rsid w:val="00A84168"/>
    <w:rsid w:val="00A84412"/>
    <w:rsid w:val="00A849C3"/>
    <w:rsid w:val="00A850BE"/>
    <w:rsid w:val="00A8513A"/>
    <w:rsid w:val="00A861CC"/>
    <w:rsid w:val="00A861F0"/>
    <w:rsid w:val="00A86620"/>
    <w:rsid w:val="00A86728"/>
    <w:rsid w:val="00A867BD"/>
    <w:rsid w:val="00A86CCC"/>
    <w:rsid w:val="00A87330"/>
    <w:rsid w:val="00A87A61"/>
    <w:rsid w:val="00A901DA"/>
    <w:rsid w:val="00A904A6"/>
    <w:rsid w:val="00A905CA"/>
    <w:rsid w:val="00A906C1"/>
    <w:rsid w:val="00A90F20"/>
    <w:rsid w:val="00A912F0"/>
    <w:rsid w:val="00A91AFE"/>
    <w:rsid w:val="00A91FC9"/>
    <w:rsid w:val="00A92C6B"/>
    <w:rsid w:val="00A92D49"/>
    <w:rsid w:val="00A92EE4"/>
    <w:rsid w:val="00A935F4"/>
    <w:rsid w:val="00A93793"/>
    <w:rsid w:val="00A942A4"/>
    <w:rsid w:val="00A94386"/>
    <w:rsid w:val="00A9458B"/>
    <w:rsid w:val="00A94C16"/>
    <w:rsid w:val="00A954A9"/>
    <w:rsid w:val="00A95B9A"/>
    <w:rsid w:val="00A95C8E"/>
    <w:rsid w:val="00A96A80"/>
    <w:rsid w:val="00A96BBD"/>
    <w:rsid w:val="00A971BB"/>
    <w:rsid w:val="00A97AA4"/>
    <w:rsid w:val="00A97EE0"/>
    <w:rsid w:val="00AA0707"/>
    <w:rsid w:val="00AA081A"/>
    <w:rsid w:val="00AA0D60"/>
    <w:rsid w:val="00AA132B"/>
    <w:rsid w:val="00AA143E"/>
    <w:rsid w:val="00AA16D2"/>
    <w:rsid w:val="00AA1B41"/>
    <w:rsid w:val="00AA259C"/>
    <w:rsid w:val="00AA26D4"/>
    <w:rsid w:val="00AA2AAD"/>
    <w:rsid w:val="00AA3202"/>
    <w:rsid w:val="00AA3974"/>
    <w:rsid w:val="00AA3EE9"/>
    <w:rsid w:val="00AA4C06"/>
    <w:rsid w:val="00AA5000"/>
    <w:rsid w:val="00AA5262"/>
    <w:rsid w:val="00AA5390"/>
    <w:rsid w:val="00AA5A4C"/>
    <w:rsid w:val="00AA5B8D"/>
    <w:rsid w:val="00AA6020"/>
    <w:rsid w:val="00AA6278"/>
    <w:rsid w:val="00AA68ED"/>
    <w:rsid w:val="00AA74E9"/>
    <w:rsid w:val="00AA7543"/>
    <w:rsid w:val="00AA7AA8"/>
    <w:rsid w:val="00AB02D9"/>
    <w:rsid w:val="00AB06E3"/>
    <w:rsid w:val="00AB0F88"/>
    <w:rsid w:val="00AB17AF"/>
    <w:rsid w:val="00AB1C73"/>
    <w:rsid w:val="00AB1CC3"/>
    <w:rsid w:val="00AB1E2E"/>
    <w:rsid w:val="00AB21AC"/>
    <w:rsid w:val="00AB25DD"/>
    <w:rsid w:val="00AB294E"/>
    <w:rsid w:val="00AB2B16"/>
    <w:rsid w:val="00AB3B30"/>
    <w:rsid w:val="00AB4CAD"/>
    <w:rsid w:val="00AB51BD"/>
    <w:rsid w:val="00AB52EE"/>
    <w:rsid w:val="00AB54A1"/>
    <w:rsid w:val="00AB55FB"/>
    <w:rsid w:val="00AB5B00"/>
    <w:rsid w:val="00AB5C0E"/>
    <w:rsid w:val="00AB5CC3"/>
    <w:rsid w:val="00AB61AD"/>
    <w:rsid w:val="00AB626F"/>
    <w:rsid w:val="00AB697C"/>
    <w:rsid w:val="00AB6E2A"/>
    <w:rsid w:val="00AB6E50"/>
    <w:rsid w:val="00AB7548"/>
    <w:rsid w:val="00AB7745"/>
    <w:rsid w:val="00AB77C7"/>
    <w:rsid w:val="00AB79A9"/>
    <w:rsid w:val="00AB7CCF"/>
    <w:rsid w:val="00AC089E"/>
    <w:rsid w:val="00AC09A5"/>
    <w:rsid w:val="00AC0C40"/>
    <w:rsid w:val="00AC0CDE"/>
    <w:rsid w:val="00AC1079"/>
    <w:rsid w:val="00AC1514"/>
    <w:rsid w:val="00AC1857"/>
    <w:rsid w:val="00AC23E2"/>
    <w:rsid w:val="00AC256F"/>
    <w:rsid w:val="00AC2969"/>
    <w:rsid w:val="00AC2BA4"/>
    <w:rsid w:val="00AC2DB2"/>
    <w:rsid w:val="00AC2DBB"/>
    <w:rsid w:val="00AC32E1"/>
    <w:rsid w:val="00AC33EE"/>
    <w:rsid w:val="00AC348C"/>
    <w:rsid w:val="00AC39BA"/>
    <w:rsid w:val="00AC3E74"/>
    <w:rsid w:val="00AC3FE8"/>
    <w:rsid w:val="00AC3FF5"/>
    <w:rsid w:val="00AC44C2"/>
    <w:rsid w:val="00AC5B69"/>
    <w:rsid w:val="00AC5EB9"/>
    <w:rsid w:val="00AC62E0"/>
    <w:rsid w:val="00AC6334"/>
    <w:rsid w:val="00AC6B6A"/>
    <w:rsid w:val="00AC6CD5"/>
    <w:rsid w:val="00AC6CD7"/>
    <w:rsid w:val="00AC6D6C"/>
    <w:rsid w:val="00AC6E6A"/>
    <w:rsid w:val="00AD025B"/>
    <w:rsid w:val="00AD07C2"/>
    <w:rsid w:val="00AD090E"/>
    <w:rsid w:val="00AD0A70"/>
    <w:rsid w:val="00AD0D2B"/>
    <w:rsid w:val="00AD0EAE"/>
    <w:rsid w:val="00AD17E4"/>
    <w:rsid w:val="00AD19DC"/>
    <w:rsid w:val="00AD1AAF"/>
    <w:rsid w:val="00AD1F62"/>
    <w:rsid w:val="00AD1FEA"/>
    <w:rsid w:val="00AD25E2"/>
    <w:rsid w:val="00AD2D87"/>
    <w:rsid w:val="00AD312C"/>
    <w:rsid w:val="00AD31BB"/>
    <w:rsid w:val="00AD3579"/>
    <w:rsid w:val="00AD361B"/>
    <w:rsid w:val="00AD36F4"/>
    <w:rsid w:val="00AD3782"/>
    <w:rsid w:val="00AD3FB4"/>
    <w:rsid w:val="00AD45D1"/>
    <w:rsid w:val="00AD4718"/>
    <w:rsid w:val="00AD4F08"/>
    <w:rsid w:val="00AD522E"/>
    <w:rsid w:val="00AD5366"/>
    <w:rsid w:val="00AD56DD"/>
    <w:rsid w:val="00AD5760"/>
    <w:rsid w:val="00AD5888"/>
    <w:rsid w:val="00AD5A13"/>
    <w:rsid w:val="00AD5D51"/>
    <w:rsid w:val="00AD6094"/>
    <w:rsid w:val="00AD60BD"/>
    <w:rsid w:val="00AD6B9E"/>
    <w:rsid w:val="00AE0043"/>
    <w:rsid w:val="00AE00BB"/>
    <w:rsid w:val="00AE014E"/>
    <w:rsid w:val="00AE05EA"/>
    <w:rsid w:val="00AE0B49"/>
    <w:rsid w:val="00AE0EDF"/>
    <w:rsid w:val="00AE0FEB"/>
    <w:rsid w:val="00AE1E6A"/>
    <w:rsid w:val="00AE1EFE"/>
    <w:rsid w:val="00AE27BA"/>
    <w:rsid w:val="00AE2AD0"/>
    <w:rsid w:val="00AE2C25"/>
    <w:rsid w:val="00AE2CAE"/>
    <w:rsid w:val="00AE2DB4"/>
    <w:rsid w:val="00AE343B"/>
    <w:rsid w:val="00AE3539"/>
    <w:rsid w:val="00AE3B04"/>
    <w:rsid w:val="00AE3B07"/>
    <w:rsid w:val="00AE3D48"/>
    <w:rsid w:val="00AE3F04"/>
    <w:rsid w:val="00AE4584"/>
    <w:rsid w:val="00AE55C6"/>
    <w:rsid w:val="00AE6973"/>
    <w:rsid w:val="00AE70DA"/>
    <w:rsid w:val="00AE72C7"/>
    <w:rsid w:val="00AE7526"/>
    <w:rsid w:val="00AE7A36"/>
    <w:rsid w:val="00AE7E15"/>
    <w:rsid w:val="00AF05B2"/>
    <w:rsid w:val="00AF05F7"/>
    <w:rsid w:val="00AF0922"/>
    <w:rsid w:val="00AF0C21"/>
    <w:rsid w:val="00AF0E34"/>
    <w:rsid w:val="00AF11E3"/>
    <w:rsid w:val="00AF1CA5"/>
    <w:rsid w:val="00AF2026"/>
    <w:rsid w:val="00AF2070"/>
    <w:rsid w:val="00AF21AF"/>
    <w:rsid w:val="00AF224C"/>
    <w:rsid w:val="00AF225B"/>
    <w:rsid w:val="00AF24C7"/>
    <w:rsid w:val="00AF24E5"/>
    <w:rsid w:val="00AF2926"/>
    <w:rsid w:val="00AF2A84"/>
    <w:rsid w:val="00AF2C5C"/>
    <w:rsid w:val="00AF36AF"/>
    <w:rsid w:val="00AF38F4"/>
    <w:rsid w:val="00AF406F"/>
    <w:rsid w:val="00AF4990"/>
    <w:rsid w:val="00AF4CF6"/>
    <w:rsid w:val="00AF4EDC"/>
    <w:rsid w:val="00AF520C"/>
    <w:rsid w:val="00AF56E7"/>
    <w:rsid w:val="00AF5B2B"/>
    <w:rsid w:val="00AF5F33"/>
    <w:rsid w:val="00AF614C"/>
    <w:rsid w:val="00AF61CA"/>
    <w:rsid w:val="00AF6200"/>
    <w:rsid w:val="00AF6331"/>
    <w:rsid w:val="00AF65E6"/>
    <w:rsid w:val="00AF6827"/>
    <w:rsid w:val="00AF68A2"/>
    <w:rsid w:val="00AF7499"/>
    <w:rsid w:val="00AF74EA"/>
    <w:rsid w:val="00AF787E"/>
    <w:rsid w:val="00AF7BB3"/>
    <w:rsid w:val="00AF7D06"/>
    <w:rsid w:val="00B006C6"/>
    <w:rsid w:val="00B00B83"/>
    <w:rsid w:val="00B01205"/>
    <w:rsid w:val="00B01675"/>
    <w:rsid w:val="00B0177F"/>
    <w:rsid w:val="00B02D99"/>
    <w:rsid w:val="00B02E08"/>
    <w:rsid w:val="00B02FEA"/>
    <w:rsid w:val="00B04E48"/>
    <w:rsid w:val="00B0559F"/>
    <w:rsid w:val="00B05828"/>
    <w:rsid w:val="00B05ABC"/>
    <w:rsid w:val="00B05BB9"/>
    <w:rsid w:val="00B05FAA"/>
    <w:rsid w:val="00B061E5"/>
    <w:rsid w:val="00B064DC"/>
    <w:rsid w:val="00B06A1A"/>
    <w:rsid w:val="00B06ADB"/>
    <w:rsid w:val="00B07389"/>
    <w:rsid w:val="00B07858"/>
    <w:rsid w:val="00B07883"/>
    <w:rsid w:val="00B07F4E"/>
    <w:rsid w:val="00B102F0"/>
    <w:rsid w:val="00B10496"/>
    <w:rsid w:val="00B10818"/>
    <w:rsid w:val="00B10834"/>
    <w:rsid w:val="00B10906"/>
    <w:rsid w:val="00B10DAF"/>
    <w:rsid w:val="00B11298"/>
    <w:rsid w:val="00B119B5"/>
    <w:rsid w:val="00B11D64"/>
    <w:rsid w:val="00B121A5"/>
    <w:rsid w:val="00B12282"/>
    <w:rsid w:val="00B126B4"/>
    <w:rsid w:val="00B12AE0"/>
    <w:rsid w:val="00B12DB1"/>
    <w:rsid w:val="00B13975"/>
    <w:rsid w:val="00B13FB8"/>
    <w:rsid w:val="00B1465F"/>
    <w:rsid w:val="00B14795"/>
    <w:rsid w:val="00B153C3"/>
    <w:rsid w:val="00B1566E"/>
    <w:rsid w:val="00B16545"/>
    <w:rsid w:val="00B166F8"/>
    <w:rsid w:val="00B16B76"/>
    <w:rsid w:val="00B16D1E"/>
    <w:rsid w:val="00B176C3"/>
    <w:rsid w:val="00B17B94"/>
    <w:rsid w:val="00B17CA5"/>
    <w:rsid w:val="00B20137"/>
    <w:rsid w:val="00B205F0"/>
    <w:rsid w:val="00B20AD7"/>
    <w:rsid w:val="00B20B44"/>
    <w:rsid w:val="00B20C3F"/>
    <w:rsid w:val="00B21A32"/>
    <w:rsid w:val="00B21C76"/>
    <w:rsid w:val="00B21C8C"/>
    <w:rsid w:val="00B22274"/>
    <w:rsid w:val="00B22B66"/>
    <w:rsid w:val="00B23278"/>
    <w:rsid w:val="00B23974"/>
    <w:rsid w:val="00B23F12"/>
    <w:rsid w:val="00B24379"/>
    <w:rsid w:val="00B24912"/>
    <w:rsid w:val="00B24CBC"/>
    <w:rsid w:val="00B24D5D"/>
    <w:rsid w:val="00B25A7B"/>
    <w:rsid w:val="00B25B23"/>
    <w:rsid w:val="00B26754"/>
    <w:rsid w:val="00B26A1D"/>
    <w:rsid w:val="00B26C17"/>
    <w:rsid w:val="00B26C5B"/>
    <w:rsid w:val="00B2707B"/>
    <w:rsid w:val="00B27879"/>
    <w:rsid w:val="00B30799"/>
    <w:rsid w:val="00B30980"/>
    <w:rsid w:val="00B31466"/>
    <w:rsid w:val="00B31BFD"/>
    <w:rsid w:val="00B31D84"/>
    <w:rsid w:val="00B31DD6"/>
    <w:rsid w:val="00B3292E"/>
    <w:rsid w:val="00B32CC3"/>
    <w:rsid w:val="00B32E86"/>
    <w:rsid w:val="00B32EEF"/>
    <w:rsid w:val="00B33253"/>
    <w:rsid w:val="00B33AE9"/>
    <w:rsid w:val="00B33F4C"/>
    <w:rsid w:val="00B3438C"/>
    <w:rsid w:val="00B345CD"/>
    <w:rsid w:val="00B34D7D"/>
    <w:rsid w:val="00B34EAA"/>
    <w:rsid w:val="00B35127"/>
    <w:rsid w:val="00B351DE"/>
    <w:rsid w:val="00B354DC"/>
    <w:rsid w:val="00B35A22"/>
    <w:rsid w:val="00B366CC"/>
    <w:rsid w:val="00B3673C"/>
    <w:rsid w:val="00B36AB9"/>
    <w:rsid w:val="00B36B79"/>
    <w:rsid w:val="00B371D5"/>
    <w:rsid w:val="00B37975"/>
    <w:rsid w:val="00B37A7B"/>
    <w:rsid w:val="00B37DFB"/>
    <w:rsid w:val="00B400F8"/>
    <w:rsid w:val="00B4063D"/>
    <w:rsid w:val="00B40827"/>
    <w:rsid w:val="00B40868"/>
    <w:rsid w:val="00B41138"/>
    <w:rsid w:val="00B4120D"/>
    <w:rsid w:val="00B41783"/>
    <w:rsid w:val="00B41872"/>
    <w:rsid w:val="00B41877"/>
    <w:rsid w:val="00B41CE2"/>
    <w:rsid w:val="00B41DC0"/>
    <w:rsid w:val="00B41EF6"/>
    <w:rsid w:val="00B42101"/>
    <w:rsid w:val="00B4237D"/>
    <w:rsid w:val="00B42FE9"/>
    <w:rsid w:val="00B43973"/>
    <w:rsid w:val="00B44487"/>
    <w:rsid w:val="00B4464D"/>
    <w:rsid w:val="00B45979"/>
    <w:rsid w:val="00B45A3E"/>
    <w:rsid w:val="00B45D13"/>
    <w:rsid w:val="00B46130"/>
    <w:rsid w:val="00B461EA"/>
    <w:rsid w:val="00B46A42"/>
    <w:rsid w:val="00B46B16"/>
    <w:rsid w:val="00B46BFF"/>
    <w:rsid w:val="00B474DB"/>
    <w:rsid w:val="00B47512"/>
    <w:rsid w:val="00B475F3"/>
    <w:rsid w:val="00B4792E"/>
    <w:rsid w:val="00B47AB9"/>
    <w:rsid w:val="00B5039E"/>
    <w:rsid w:val="00B50E27"/>
    <w:rsid w:val="00B519DE"/>
    <w:rsid w:val="00B524CD"/>
    <w:rsid w:val="00B5270B"/>
    <w:rsid w:val="00B529EB"/>
    <w:rsid w:val="00B52E0A"/>
    <w:rsid w:val="00B52E5F"/>
    <w:rsid w:val="00B52F2F"/>
    <w:rsid w:val="00B5374C"/>
    <w:rsid w:val="00B54033"/>
    <w:rsid w:val="00B54726"/>
    <w:rsid w:val="00B54826"/>
    <w:rsid w:val="00B54898"/>
    <w:rsid w:val="00B54A7D"/>
    <w:rsid w:val="00B5574B"/>
    <w:rsid w:val="00B56260"/>
    <w:rsid w:val="00B56D31"/>
    <w:rsid w:val="00B56EAB"/>
    <w:rsid w:val="00B57284"/>
    <w:rsid w:val="00B57301"/>
    <w:rsid w:val="00B5760C"/>
    <w:rsid w:val="00B5765B"/>
    <w:rsid w:val="00B57879"/>
    <w:rsid w:val="00B579BF"/>
    <w:rsid w:val="00B57AF5"/>
    <w:rsid w:val="00B60284"/>
    <w:rsid w:val="00B60363"/>
    <w:rsid w:val="00B60545"/>
    <w:rsid w:val="00B60B8F"/>
    <w:rsid w:val="00B60F27"/>
    <w:rsid w:val="00B60FD3"/>
    <w:rsid w:val="00B61223"/>
    <w:rsid w:val="00B613A9"/>
    <w:rsid w:val="00B61B95"/>
    <w:rsid w:val="00B61CFA"/>
    <w:rsid w:val="00B61E95"/>
    <w:rsid w:val="00B61F7A"/>
    <w:rsid w:val="00B6208B"/>
    <w:rsid w:val="00B62266"/>
    <w:rsid w:val="00B62D83"/>
    <w:rsid w:val="00B6306A"/>
    <w:rsid w:val="00B63165"/>
    <w:rsid w:val="00B63647"/>
    <w:rsid w:val="00B63AC5"/>
    <w:rsid w:val="00B63AC8"/>
    <w:rsid w:val="00B63AEA"/>
    <w:rsid w:val="00B64260"/>
    <w:rsid w:val="00B642EF"/>
    <w:rsid w:val="00B64F0F"/>
    <w:rsid w:val="00B65AAF"/>
    <w:rsid w:val="00B65BC1"/>
    <w:rsid w:val="00B65C05"/>
    <w:rsid w:val="00B66DF5"/>
    <w:rsid w:val="00B66E47"/>
    <w:rsid w:val="00B6728B"/>
    <w:rsid w:val="00B675F6"/>
    <w:rsid w:val="00B67B0D"/>
    <w:rsid w:val="00B67BD9"/>
    <w:rsid w:val="00B70043"/>
    <w:rsid w:val="00B70439"/>
    <w:rsid w:val="00B706E4"/>
    <w:rsid w:val="00B71309"/>
    <w:rsid w:val="00B7147F"/>
    <w:rsid w:val="00B724B6"/>
    <w:rsid w:val="00B73074"/>
    <w:rsid w:val="00B734E8"/>
    <w:rsid w:val="00B73695"/>
    <w:rsid w:val="00B73C2C"/>
    <w:rsid w:val="00B742D9"/>
    <w:rsid w:val="00B74DFE"/>
    <w:rsid w:val="00B753FA"/>
    <w:rsid w:val="00B7647E"/>
    <w:rsid w:val="00B767CF"/>
    <w:rsid w:val="00B76E28"/>
    <w:rsid w:val="00B76F39"/>
    <w:rsid w:val="00B7764F"/>
    <w:rsid w:val="00B778B9"/>
    <w:rsid w:val="00B803FF"/>
    <w:rsid w:val="00B80525"/>
    <w:rsid w:val="00B8084E"/>
    <w:rsid w:val="00B812EE"/>
    <w:rsid w:val="00B816D1"/>
    <w:rsid w:val="00B81C46"/>
    <w:rsid w:val="00B81E4F"/>
    <w:rsid w:val="00B822EE"/>
    <w:rsid w:val="00B831CD"/>
    <w:rsid w:val="00B8338D"/>
    <w:rsid w:val="00B833E1"/>
    <w:rsid w:val="00B834F5"/>
    <w:rsid w:val="00B83C5B"/>
    <w:rsid w:val="00B83CB0"/>
    <w:rsid w:val="00B83D81"/>
    <w:rsid w:val="00B843E3"/>
    <w:rsid w:val="00B8479F"/>
    <w:rsid w:val="00B84B49"/>
    <w:rsid w:val="00B84E7D"/>
    <w:rsid w:val="00B85242"/>
    <w:rsid w:val="00B853EA"/>
    <w:rsid w:val="00B856A4"/>
    <w:rsid w:val="00B85770"/>
    <w:rsid w:val="00B8593B"/>
    <w:rsid w:val="00B85C81"/>
    <w:rsid w:val="00B8633A"/>
    <w:rsid w:val="00B8680D"/>
    <w:rsid w:val="00B874D8"/>
    <w:rsid w:val="00B877AA"/>
    <w:rsid w:val="00B87836"/>
    <w:rsid w:val="00B90278"/>
    <w:rsid w:val="00B9037B"/>
    <w:rsid w:val="00B91402"/>
    <w:rsid w:val="00B91795"/>
    <w:rsid w:val="00B921D9"/>
    <w:rsid w:val="00B926F5"/>
    <w:rsid w:val="00B92D35"/>
    <w:rsid w:val="00B9352A"/>
    <w:rsid w:val="00B935DD"/>
    <w:rsid w:val="00B93601"/>
    <w:rsid w:val="00B93719"/>
    <w:rsid w:val="00B938F5"/>
    <w:rsid w:val="00B9402F"/>
    <w:rsid w:val="00B940C0"/>
    <w:rsid w:val="00B94276"/>
    <w:rsid w:val="00B956F2"/>
    <w:rsid w:val="00B95970"/>
    <w:rsid w:val="00B95CA7"/>
    <w:rsid w:val="00B9620C"/>
    <w:rsid w:val="00B96351"/>
    <w:rsid w:val="00B96493"/>
    <w:rsid w:val="00B96F0A"/>
    <w:rsid w:val="00B97463"/>
    <w:rsid w:val="00B978A4"/>
    <w:rsid w:val="00B979CE"/>
    <w:rsid w:val="00B97B53"/>
    <w:rsid w:val="00B97C6D"/>
    <w:rsid w:val="00BA00F5"/>
    <w:rsid w:val="00BA01C7"/>
    <w:rsid w:val="00BA0524"/>
    <w:rsid w:val="00BA0648"/>
    <w:rsid w:val="00BA095D"/>
    <w:rsid w:val="00BA13B7"/>
    <w:rsid w:val="00BA15E0"/>
    <w:rsid w:val="00BA1A24"/>
    <w:rsid w:val="00BA1E7C"/>
    <w:rsid w:val="00BA203C"/>
    <w:rsid w:val="00BA215E"/>
    <w:rsid w:val="00BA2248"/>
    <w:rsid w:val="00BA2331"/>
    <w:rsid w:val="00BA286B"/>
    <w:rsid w:val="00BA2FB2"/>
    <w:rsid w:val="00BA2FE9"/>
    <w:rsid w:val="00BA331E"/>
    <w:rsid w:val="00BA3C07"/>
    <w:rsid w:val="00BA3FE1"/>
    <w:rsid w:val="00BA4312"/>
    <w:rsid w:val="00BA4434"/>
    <w:rsid w:val="00BA444F"/>
    <w:rsid w:val="00BA4A20"/>
    <w:rsid w:val="00BA4CC2"/>
    <w:rsid w:val="00BA4D05"/>
    <w:rsid w:val="00BA4FD2"/>
    <w:rsid w:val="00BA55E2"/>
    <w:rsid w:val="00BA5B54"/>
    <w:rsid w:val="00BA5E53"/>
    <w:rsid w:val="00BA5FAA"/>
    <w:rsid w:val="00BA63F1"/>
    <w:rsid w:val="00BA6BA0"/>
    <w:rsid w:val="00BA6D3F"/>
    <w:rsid w:val="00BA6DD2"/>
    <w:rsid w:val="00BA6E3B"/>
    <w:rsid w:val="00BA6FC5"/>
    <w:rsid w:val="00BA6FFB"/>
    <w:rsid w:val="00BA75EC"/>
    <w:rsid w:val="00BA78FF"/>
    <w:rsid w:val="00BA7C5B"/>
    <w:rsid w:val="00BA7DD4"/>
    <w:rsid w:val="00BB0493"/>
    <w:rsid w:val="00BB0EFE"/>
    <w:rsid w:val="00BB1041"/>
    <w:rsid w:val="00BB15C9"/>
    <w:rsid w:val="00BB19D6"/>
    <w:rsid w:val="00BB21A3"/>
    <w:rsid w:val="00BB2429"/>
    <w:rsid w:val="00BB2C7E"/>
    <w:rsid w:val="00BB31FE"/>
    <w:rsid w:val="00BB3603"/>
    <w:rsid w:val="00BB362D"/>
    <w:rsid w:val="00BB3B19"/>
    <w:rsid w:val="00BB41E2"/>
    <w:rsid w:val="00BB433E"/>
    <w:rsid w:val="00BB49D1"/>
    <w:rsid w:val="00BB49FE"/>
    <w:rsid w:val="00BB4FA5"/>
    <w:rsid w:val="00BB51D0"/>
    <w:rsid w:val="00BB5381"/>
    <w:rsid w:val="00BB5E4D"/>
    <w:rsid w:val="00BB5F8F"/>
    <w:rsid w:val="00BB7A33"/>
    <w:rsid w:val="00BB7B45"/>
    <w:rsid w:val="00BC013D"/>
    <w:rsid w:val="00BC01CB"/>
    <w:rsid w:val="00BC034C"/>
    <w:rsid w:val="00BC052B"/>
    <w:rsid w:val="00BC0BA7"/>
    <w:rsid w:val="00BC1482"/>
    <w:rsid w:val="00BC17C3"/>
    <w:rsid w:val="00BC187A"/>
    <w:rsid w:val="00BC1881"/>
    <w:rsid w:val="00BC1AAA"/>
    <w:rsid w:val="00BC1D3D"/>
    <w:rsid w:val="00BC1E04"/>
    <w:rsid w:val="00BC1E67"/>
    <w:rsid w:val="00BC1F5E"/>
    <w:rsid w:val="00BC206B"/>
    <w:rsid w:val="00BC283F"/>
    <w:rsid w:val="00BC2C32"/>
    <w:rsid w:val="00BC3494"/>
    <w:rsid w:val="00BC3C54"/>
    <w:rsid w:val="00BC3E40"/>
    <w:rsid w:val="00BC3EAF"/>
    <w:rsid w:val="00BC3EB1"/>
    <w:rsid w:val="00BC413E"/>
    <w:rsid w:val="00BC4872"/>
    <w:rsid w:val="00BC4C79"/>
    <w:rsid w:val="00BC504C"/>
    <w:rsid w:val="00BC5267"/>
    <w:rsid w:val="00BC561F"/>
    <w:rsid w:val="00BC58CD"/>
    <w:rsid w:val="00BC6AC4"/>
    <w:rsid w:val="00BC6B76"/>
    <w:rsid w:val="00BC6F06"/>
    <w:rsid w:val="00BC71CF"/>
    <w:rsid w:val="00BC7494"/>
    <w:rsid w:val="00BC7778"/>
    <w:rsid w:val="00BC7972"/>
    <w:rsid w:val="00BD06CA"/>
    <w:rsid w:val="00BD06DC"/>
    <w:rsid w:val="00BD16CE"/>
    <w:rsid w:val="00BD21D4"/>
    <w:rsid w:val="00BD347C"/>
    <w:rsid w:val="00BD35AB"/>
    <w:rsid w:val="00BD4CD2"/>
    <w:rsid w:val="00BD500E"/>
    <w:rsid w:val="00BD5373"/>
    <w:rsid w:val="00BD59A4"/>
    <w:rsid w:val="00BD5E0E"/>
    <w:rsid w:val="00BD649C"/>
    <w:rsid w:val="00BD6F92"/>
    <w:rsid w:val="00BD70FF"/>
    <w:rsid w:val="00BD7C4F"/>
    <w:rsid w:val="00BD7CAF"/>
    <w:rsid w:val="00BD7D78"/>
    <w:rsid w:val="00BD7FE7"/>
    <w:rsid w:val="00BE0294"/>
    <w:rsid w:val="00BE03BE"/>
    <w:rsid w:val="00BE0572"/>
    <w:rsid w:val="00BE06BC"/>
    <w:rsid w:val="00BE0DB4"/>
    <w:rsid w:val="00BE0E1B"/>
    <w:rsid w:val="00BE131A"/>
    <w:rsid w:val="00BE15EF"/>
    <w:rsid w:val="00BE192B"/>
    <w:rsid w:val="00BE19CD"/>
    <w:rsid w:val="00BE1BB5"/>
    <w:rsid w:val="00BE1FC8"/>
    <w:rsid w:val="00BE2316"/>
    <w:rsid w:val="00BE26E0"/>
    <w:rsid w:val="00BE313F"/>
    <w:rsid w:val="00BE3264"/>
    <w:rsid w:val="00BE32DE"/>
    <w:rsid w:val="00BE36B8"/>
    <w:rsid w:val="00BE3744"/>
    <w:rsid w:val="00BE46D2"/>
    <w:rsid w:val="00BE50D8"/>
    <w:rsid w:val="00BE5420"/>
    <w:rsid w:val="00BE5A88"/>
    <w:rsid w:val="00BE6295"/>
    <w:rsid w:val="00BE65E3"/>
    <w:rsid w:val="00BE6E29"/>
    <w:rsid w:val="00BE700A"/>
    <w:rsid w:val="00BE7028"/>
    <w:rsid w:val="00BE7BDF"/>
    <w:rsid w:val="00BF0357"/>
    <w:rsid w:val="00BF04F5"/>
    <w:rsid w:val="00BF09D6"/>
    <w:rsid w:val="00BF0B69"/>
    <w:rsid w:val="00BF120E"/>
    <w:rsid w:val="00BF141E"/>
    <w:rsid w:val="00BF2649"/>
    <w:rsid w:val="00BF27EB"/>
    <w:rsid w:val="00BF2C02"/>
    <w:rsid w:val="00BF2C08"/>
    <w:rsid w:val="00BF303F"/>
    <w:rsid w:val="00BF3105"/>
    <w:rsid w:val="00BF3236"/>
    <w:rsid w:val="00BF3E39"/>
    <w:rsid w:val="00BF3F76"/>
    <w:rsid w:val="00BF3FC0"/>
    <w:rsid w:val="00BF4157"/>
    <w:rsid w:val="00BF46B9"/>
    <w:rsid w:val="00BF54A3"/>
    <w:rsid w:val="00BF5683"/>
    <w:rsid w:val="00BF6631"/>
    <w:rsid w:val="00BF6D60"/>
    <w:rsid w:val="00BF784E"/>
    <w:rsid w:val="00BF7CDB"/>
    <w:rsid w:val="00C0022F"/>
    <w:rsid w:val="00C009B9"/>
    <w:rsid w:val="00C015E0"/>
    <w:rsid w:val="00C01FD8"/>
    <w:rsid w:val="00C028E1"/>
    <w:rsid w:val="00C02FA9"/>
    <w:rsid w:val="00C03181"/>
    <w:rsid w:val="00C039BB"/>
    <w:rsid w:val="00C03DD5"/>
    <w:rsid w:val="00C04C21"/>
    <w:rsid w:val="00C04DB2"/>
    <w:rsid w:val="00C04F32"/>
    <w:rsid w:val="00C04F46"/>
    <w:rsid w:val="00C04F69"/>
    <w:rsid w:val="00C054DE"/>
    <w:rsid w:val="00C057D9"/>
    <w:rsid w:val="00C061D2"/>
    <w:rsid w:val="00C06F98"/>
    <w:rsid w:val="00C07334"/>
    <w:rsid w:val="00C0736A"/>
    <w:rsid w:val="00C07528"/>
    <w:rsid w:val="00C079B2"/>
    <w:rsid w:val="00C07AEC"/>
    <w:rsid w:val="00C07C66"/>
    <w:rsid w:val="00C10048"/>
    <w:rsid w:val="00C1023F"/>
    <w:rsid w:val="00C103D5"/>
    <w:rsid w:val="00C108FD"/>
    <w:rsid w:val="00C11CB9"/>
    <w:rsid w:val="00C1211A"/>
    <w:rsid w:val="00C125BD"/>
    <w:rsid w:val="00C126CC"/>
    <w:rsid w:val="00C1293C"/>
    <w:rsid w:val="00C1295D"/>
    <w:rsid w:val="00C1339F"/>
    <w:rsid w:val="00C1372E"/>
    <w:rsid w:val="00C13868"/>
    <w:rsid w:val="00C141D2"/>
    <w:rsid w:val="00C14343"/>
    <w:rsid w:val="00C148AD"/>
    <w:rsid w:val="00C14A34"/>
    <w:rsid w:val="00C14DF5"/>
    <w:rsid w:val="00C1509C"/>
    <w:rsid w:val="00C151EC"/>
    <w:rsid w:val="00C1529D"/>
    <w:rsid w:val="00C15C27"/>
    <w:rsid w:val="00C15F7B"/>
    <w:rsid w:val="00C16034"/>
    <w:rsid w:val="00C16C00"/>
    <w:rsid w:val="00C16F4A"/>
    <w:rsid w:val="00C206E4"/>
    <w:rsid w:val="00C21A42"/>
    <w:rsid w:val="00C21B63"/>
    <w:rsid w:val="00C2259D"/>
    <w:rsid w:val="00C22958"/>
    <w:rsid w:val="00C22D51"/>
    <w:rsid w:val="00C22FEC"/>
    <w:rsid w:val="00C23759"/>
    <w:rsid w:val="00C238A6"/>
    <w:rsid w:val="00C23A67"/>
    <w:rsid w:val="00C23F67"/>
    <w:rsid w:val="00C23FF6"/>
    <w:rsid w:val="00C23FFD"/>
    <w:rsid w:val="00C24311"/>
    <w:rsid w:val="00C2444A"/>
    <w:rsid w:val="00C2472D"/>
    <w:rsid w:val="00C24C03"/>
    <w:rsid w:val="00C24F6E"/>
    <w:rsid w:val="00C25049"/>
    <w:rsid w:val="00C255C0"/>
    <w:rsid w:val="00C255F8"/>
    <w:rsid w:val="00C257EB"/>
    <w:rsid w:val="00C25B82"/>
    <w:rsid w:val="00C25DC6"/>
    <w:rsid w:val="00C260A9"/>
    <w:rsid w:val="00C26463"/>
    <w:rsid w:val="00C27244"/>
    <w:rsid w:val="00C279AD"/>
    <w:rsid w:val="00C3043D"/>
    <w:rsid w:val="00C30668"/>
    <w:rsid w:val="00C3071E"/>
    <w:rsid w:val="00C30906"/>
    <w:rsid w:val="00C312EC"/>
    <w:rsid w:val="00C31569"/>
    <w:rsid w:val="00C32135"/>
    <w:rsid w:val="00C3221A"/>
    <w:rsid w:val="00C322EE"/>
    <w:rsid w:val="00C3243D"/>
    <w:rsid w:val="00C325E9"/>
    <w:rsid w:val="00C32617"/>
    <w:rsid w:val="00C329C2"/>
    <w:rsid w:val="00C333D8"/>
    <w:rsid w:val="00C334DF"/>
    <w:rsid w:val="00C33643"/>
    <w:rsid w:val="00C336E8"/>
    <w:rsid w:val="00C33DA4"/>
    <w:rsid w:val="00C33DBC"/>
    <w:rsid w:val="00C33E00"/>
    <w:rsid w:val="00C33FB0"/>
    <w:rsid w:val="00C344A4"/>
    <w:rsid w:val="00C3461A"/>
    <w:rsid w:val="00C34953"/>
    <w:rsid w:val="00C34D00"/>
    <w:rsid w:val="00C35775"/>
    <w:rsid w:val="00C36198"/>
    <w:rsid w:val="00C361ED"/>
    <w:rsid w:val="00C361EE"/>
    <w:rsid w:val="00C36529"/>
    <w:rsid w:val="00C36AE9"/>
    <w:rsid w:val="00C3703B"/>
    <w:rsid w:val="00C37655"/>
    <w:rsid w:val="00C376E5"/>
    <w:rsid w:val="00C37997"/>
    <w:rsid w:val="00C379CC"/>
    <w:rsid w:val="00C37B6E"/>
    <w:rsid w:val="00C40889"/>
    <w:rsid w:val="00C40D96"/>
    <w:rsid w:val="00C41516"/>
    <w:rsid w:val="00C418EA"/>
    <w:rsid w:val="00C41CF4"/>
    <w:rsid w:val="00C42020"/>
    <w:rsid w:val="00C42118"/>
    <w:rsid w:val="00C421AA"/>
    <w:rsid w:val="00C422DC"/>
    <w:rsid w:val="00C42786"/>
    <w:rsid w:val="00C42FDD"/>
    <w:rsid w:val="00C4411B"/>
    <w:rsid w:val="00C44429"/>
    <w:rsid w:val="00C444DE"/>
    <w:rsid w:val="00C44509"/>
    <w:rsid w:val="00C4454A"/>
    <w:rsid w:val="00C446AC"/>
    <w:rsid w:val="00C44D7E"/>
    <w:rsid w:val="00C45832"/>
    <w:rsid w:val="00C45C78"/>
    <w:rsid w:val="00C45D25"/>
    <w:rsid w:val="00C45F0D"/>
    <w:rsid w:val="00C46388"/>
    <w:rsid w:val="00C4761A"/>
    <w:rsid w:val="00C47698"/>
    <w:rsid w:val="00C47C0B"/>
    <w:rsid w:val="00C50061"/>
    <w:rsid w:val="00C50B43"/>
    <w:rsid w:val="00C50B56"/>
    <w:rsid w:val="00C50C19"/>
    <w:rsid w:val="00C51637"/>
    <w:rsid w:val="00C51705"/>
    <w:rsid w:val="00C517C6"/>
    <w:rsid w:val="00C51DC3"/>
    <w:rsid w:val="00C52084"/>
    <w:rsid w:val="00C5261E"/>
    <w:rsid w:val="00C52EC0"/>
    <w:rsid w:val="00C5319C"/>
    <w:rsid w:val="00C53216"/>
    <w:rsid w:val="00C53400"/>
    <w:rsid w:val="00C536CA"/>
    <w:rsid w:val="00C53B8C"/>
    <w:rsid w:val="00C53ED0"/>
    <w:rsid w:val="00C5440A"/>
    <w:rsid w:val="00C5445C"/>
    <w:rsid w:val="00C5495F"/>
    <w:rsid w:val="00C54B7F"/>
    <w:rsid w:val="00C54E4E"/>
    <w:rsid w:val="00C54E77"/>
    <w:rsid w:val="00C551E8"/>
    <w:rsid w:val="00C55778"/>
    <w:rsid w:val="00C56446"/>
    <w:rsid w:val="00C57897"/>
    <w:rsid w:val="00C57D04"/>
    <w:rsid w:val="00C57F27"/>
    <w:rsid w:val="00C60388"/>
    <w:rsid w:val="00C60C22"/>
    <w:rsid w:val="00C60DC9"/>
    <w:rsid w:val="00C61065"/>
    <w:rsid w:val="00C61146"/>
    <w:rsid w:val="00C611C1"/>
    <w:rsid w:val="00C61A88"/>
    <w:rsid w:val="00C61ACB"/>
    <w:rsid w:val="00C61FB2"/>
    <w:rsid w:val="00C625B7"/>
    <w:rsid w:val="00C62724"/>
    <w:rsid w:val="00C629FE"/>
    <w:rsid w:val="00C634B6"/>
    <w:rsid w:val="00C6351F"/>
    <w:rsid w:val="00C63B2A"/>
    <w:rsid w:val="00C63C63"/>
    <w:rsid w:val="00C641DD"/>
    <w:rsid w:val="00C6460B"/>
    <w:rsid w:val="00C64E2D"/>
    <w:rsid w:val="00C64F97"/>
    <w:rsid w:val="00C65EDD"/>
    <w:rsid w:val="00C65FA5"/>
    <w:rsid w:val="00C66220"/>
    <w:rsid w:val="00C662FC"/>
    <w:rsid w:val="00C66483"/>
    <w:rsid w:val="00C66928"/>
    <w:rsid w:val="00C671DD"/>
    <w:rsid w:val="00C674B4"/>
    <w:rsid w:val="00C67853"/>
    <w:rsid w:val="00C702F8"/>
    <w:rsid w:val="00C707C2"/>
    <w:rsid w:val="00C70F14"/>
    <w:rsid w:val="00C71443"/>
    <w:rsid w:val="00C715B4"/>
    <w:rsid w:val="00C716E5"/>
    <w:rsid w:val="00C71C80"/>
    <w:rsid w:val="00C71FB1"/>
    <w:rsid w:val="00C71FE0"/>
    <w:rsid w:val="00C72570"/>
    <w:rsid w:val="00C725BD"/>
    <w:rsid w:val="00C7264C"/>
    <w:rsid w:val="00C72D5D"/>
    <w:rsid w:val="00C72DF0"/>
    <w:rsid w:val="00C74B49"/>
    <w:rsid w:val="00C74E39"/>
    <w:rsid w:val="00C7543E"/>
    <w:rsid w:val="00C754E9"/>
    <w:rsid w:val="00C758DC"/>
    <w:rsid w:val="00C7626A"/>
    <w:rsid w:val="00C762B6"/>
    <w:rsid w:val="00C766F6"/>
    <w:rsid w:val="00C7679E"/>
    <w:rsid w:val="00C7713F"/>
    <w:rsid w:val="00C77AC9"/>
    <w:rsid w:val="00C800B8"/>
    <w:rsid w:val="00C819F3"/>
    <w:rsid w:val="00C81A8E"/>
    <w:rsid w:val="00C8209E"/>
    <w:rsid w:val="00C8254A"/>
    <w:rsid w:val="00C827EC"/>
    <w:rsid w:val="00C82A36"/>
    <w:rsid w:val="00C82EAB"/>
    <w:rsid w:val="00C831D4"/>
    <w:rsid w:val="00C83DD6"/>
    <w:rsid w:val="00C83EA1"/>
    <w:rsid w:val="00C83F57"/>
    <w:rsid w:val="00C841C3"/>
    <w:rsid w:val="00C8447B"/>
    <w:rsid w:val="00C84874"/>
    <w:rsid w:val="00C84CAF"/>
    <w:rsid w:val="00C85334"/>
    <w:rsid w:val="00C865C5"/>
    <w:rsid w:val="00C86730"/>
    <w:rsid w:val="00C86887"/>
    <w:rsid w:val="00C86E3F"/>
    <w:rsid w:val="00C87897"/>
    <w:rsid w:val="00C87C61"/>
    <w:rsid w:val="00C87EF6"/>
    <w:rsid w:val="00C87FEF"/>
    <w:rsid w:val="00C9030F"/>
    <w:rsid w:val="00C9072C"/>
    <w:rsid w:val="00C909F5"/>
    <w:rsid w:val="00C90C33"/>
    <w:rsid w:val="00C9174A"/>
    <w:rsid w:val="00C917A1"/>
    <w:rsid w:val="00C91EA4"/>
    <w:rsid w:val="00C91F30"/>
    <w:rsid w:val="00C931F3"/>
    <w:rsid w:val="00C939E8"/>
    <w:rsid w:val="00C93C07"/>
    <w:rsid w:val="00C93D60"/>
    <w:rsid w:val="00C93E10"/>
    <w:rsid w:val="00C93FBA"/>
    <w:rsid w:val="00C942E0"/>
    <w:rsid w:val="00C94754"/>
    <w:rsid w:val="00C94EF1"/>
    <w:rsid w:val="00C94F10"/>
    <w:rsid w:val="00C956C8"/>
    <w:rsid w:val="00C9617E"/>
    <w:rsid w:val="00C965C0"/>
    <w:rsid w:val="00C96752"/>
    <w:rsid w:val="00C971F8"/>
    <w:rsid w:val="00C97841"/>
    <w:rsid w:val="00C97B06"/>
    <w:rsid w:val="00C97DD7"/>
    <w:rsid w:val="00CA003B"/>
    <w:rsid w:val="00CA0712"/>
    <w:rsid w:val="00CA09A4"/>
    <w:rsid w:val="00CA0F3F"/>
    <w:rsid w:val="00CA10E6"/>
    <w:rsid w:val="00CA1A05"/>
    <w:rsid w:val="00CA1B69"/>
    <w:rsid w:val="00CA2390"/>
    <w:rsid w:val="00CA2557"/>
    <w:rsid w:val="00CA2CFE"/>
    <w:rsid w:val="00CA312A"/>
    <w:rsid w:val="00CA3393"/>
    <w:rsid w:val="00CA370D"/>
    <w:rsid w:val="00CA387E"/>
    <w:rsid w:val="00CA3B65"/>
    <w:rsid w:val="00CA4AFA"/>
    <w:rsid w:val="00CA4C6A"/>
    <w:rsid w:val="00CA4C79"/>
    <w:rsid w:val="00CA4F5C"/>
    <w:rsid w:val="00CA4F9C"/>
    <w:rsid w:val="00CA4FA5"/>
    <w:rsid w:val="00CA537D"/>
    <w:rsid w:val="00CA53F7"/>
    <w:rsid w:val="00CA5526"/>
    <w:rsid w:val="00CA56A3"/>
    <w:rsid w:val="00CA5A12"/>
    <w:rsid w:val="00CA5DAD"/>
    <w:rsid w:val="00CA6026"/>
    <w:rsid w:val="00CA6641"/>
    <w:rsid w:val="00CA669E"/>
    <w:rsid w:val="00CA69F0"/>
    <w:rsid w:val="00CA6A9F"/>
    <w:rsid w:val="00CA6B87"/>
    <w:rsid w:val="00CA6CC1"/>
    <w:rsid w:val="00CA6F13"/>
    <w:rsid w:val="00CA73C4"/>
    <w:rsid w:val="00CA742A"/>
    <w:rsid w:val="00CA78A8"/>
    <w:rsid w:val="00CB0F83"/>
    <w:rsid w:val="00CB1191"/>
    <w:rsid w:val="00CB1918"/>
    <w:rsid w:val="00CB2966"/>
    <w:rsid w:val="00CB2F3D"/>
    <w:rsid w:val="00CB3447"/>
    <w:rsid w:val="00CB366F"/>
    <w:rsid w:val="00CB3935"/>
    <w:rsid w:val="00CB3A89"/>
    <w:rsid w:val="00CB4A91"/>
    <w:rsid w:val="00CB5202"/>
    <w:rsid w:val="00CB5467"/>
    <w:rsid w:val="00CB5744"/>
    <w:rsid w:val="00CB5D1A"/>
    <w:rsid w:val="00CB68E5"/>
    <w:rsid w:val="00CB6C53"/>
    <w:rsid w:val="00CB6F1D"/>
    <w:rsid w:val="00CB73DE"/>
    <w:rsid w:val="00CB78A9"/>
    <w:rsid w:val="00CB7DC4"/>
    <w:rsid w:val="00CB7FCC"/>
    <w:rsid w:val="00CC0385"/>
    <w:rsid w:val="00CC1055"/>
    <w:rsid w:val="00CC114B"/>
    <w:rsid w:val="00CC1156"/>
    <w:rsid w:val="00CC1348"/>
    <w:rsid w:val="00CC162B"/>
    <w:rsid w:val="00CC16BD"/>
    <w:rsid w:val="00CC1711"/>
    <w:rsid w:val="00CC23FD"/>
    <w:rsid w:val="00CC2A21"/>
    <w:rsid w:val="00CC2B61"/>
    <w:rsid w:val="00CC2CC3"/>
    <w:rsid w:val="00CC2E3E"/>
    <w:rsid w:val="00CC2F1B"/>
    <w:rsid w:val="00CC3020"/>
    <w:rsid w:val="00CC30DF"/>
    <w:rsid w:val="00CC3156"/>
    <w:rsid w:val="00CC3BC7"/>
    <w:rsid w:val="00CC4271"/>
    <w:rsid w:val="00CC4708"/>
    <w:rsid w:val="00CC48C5"/>
    <w:rsid w:val="00CC48DC"/>
    <w:rsid w:val="00CC4FD0"/>
    <w:rsid w:val="00CC5099"/>
    <w:rsid w:val="00CC533D"/>
    <w:rsid w:val="00CC5571"/>
    <w:rsid w:val="00CC594D"/>
    <w:rsid w:val="00CC5E0F"/>
    <w:rsid w:val="00CC6018"/>
    <w:rsid w:val="00CC6A98"/>
    <w:rsid w:val="00CC72EA"/>
    <w:rsid w:val="00CC743A"/>
    <w:rsid w:val="00CC7E5A"/>
    <w:rsid w:val="00CD00B6"/>
    <w:rsid w:val="00CD050D"/>
    <w:rsid w:val="00CD067E"/>
    <w:rsid w:val="00CD0C2D"/>
    <w:rsid w:val="00CD0E43"/>
    <w:rsid w:val="00CD1B65"/>
    <w:rsid w:val="00CD1F72"/>
    <w:rsid w:val="00CD2006"/>
    <w:rsid w:val="00CD215A"/>
    <w:rsid w:val="00CD21EA"/>
    <w:rsid w:val="00CD241D"/>
    <w:rsid w:val="00CD253C"/>
    <w:rsid w:val="00CD277B"/>
    <w:rsid w:val="00CD2A3D"/>
    <w:rsid w:val="00CD2BEA"/>
    <w:rsid w:val="00CD2C6B"/>
    <w:rsid w:val="00CD2D75"/>
    <w:rsid w:val="00CD41AA"/>
    <w:rsid w:val="00CD454B"/>
    <w:rsid w:val="00CD45AC"/>
    <w:rsid w:val="00CD4A7D"/>
    <w:rsid w:val="00CD4C11"/>
    <w:rsid w:val="00CD54D5"/>
    <w:rsid w:val="00CD5BC1"/>
    <w:rsid w:val="00CD5F3F"/>
    <w:rsid w:val="00CD6147"/>
    <w:rsid w:val="00CD6193"/>
    <w:rsid w:val="00CD6323"/>
    <w:rsid w:val="00CD6756"/>
    <w:rsid w:val="00CD6813"/>
    <w:rsid w:val="00CD6F2E"/>
    <w:rsid w:val="00CD77C2"/>
    <w:rsid w:val="00CD7E7C"/>
    <w:rsid w:val="00CE0247"/>
    <w:rsid w:val="00CE037A"/>
    <w:rsid w:val="00CE0387"/>
    <w:rsid w:val="00CE0686"/>
    <w:rsid w:val="00CE0EEB"/>
    <w:rsid w:val="00CE0F2F"/>
    <w:rsid w:val="00CE12A4"/>
    <w:rsid w:val="00CE16C4"/>
    <w:rsid w:val="00CE1878"/>
    <w:rsid w:val="00CE2113"/>
    <w:rsid w:val="00CE21E0"/>
    <w:rsid w:val="00CE23E9"/>
    <w:rsid w:val="00CE247C"/>
    <w:rsid w:val="00CE29A4"/>
    <w:rsid w:val="00CE3140"/>
    <w:rsid w:val="00CE3823"/>
    <w:rsid w:val="00CE3B34"/>
    <w:rsid w:val="00CE4657"/>
    <w:rsid w:val="00CE4661"/>
    <w:rsid w:val="00CE4D1C"/>
    <w:rsid w:val="00CE517E"/>
    <w:rsid w:val="00CE57AA"/>
    <w:rsid w:val="00CE5D1B"/>
    <w:rsid w:val="00CE6102"/>
    <w:rsid w:val="00CE6380"/>
    <w:rsid w:val="00CE65CF"/>
    <w:rsid w:val="00CE6D92"/>
    <w:rsid w:val="00CE76A3"/>
    <w:rsid w:val="00CE7768"/>
    <w:rsid w:val="00CE7E77"/>
    <w:rsid w:val="00CF0531"/>
    <w:rsid w:val="00CF0A63"/>
    <w:rsid w:val="00CF0DF1"/>
    <w:rsid w:val="00CF104A"/>
    <w:rsid w:val="00CF11C5"/>
    <w:rsid w:val="00CF135B"/>
    <w:rsid w:val="00CF1763"/>
    <w:rsid w:val="00CF1D73"/>
    <w:rsid w:val="00CF1F38"/>
    <w:rsid w:val="00CF1F9F"/>
    <w:rsid w:val="00CF21CB"/>
    <w:rsid w:val="00CF2221"/>
    <w:rsid w:val="00CF2A28"/>
    <w:rsid w:val="00CF2ABB"/>
    <w:rsid w:val="00CF2BC2"/>
    <w:rsid w:val="00CF30A3"/>
    <w:rsid w:val="00CF30FA"/>
    <w:rsid w:val="00CF3C6C"/>
    <w:rsid w:val="00CF3E0D"/>
    <w:rsid w:val="00CF40B1"/>
    <w:rsid w:val="00CF4A6C"/>
    <w:rsid w:val="00CF52D0"/>
    <w:rsid w:val="00CF5CE7"/>
    <w:rsid w:val="00CF60D3"/>
    <w:rsid w:val="00CF62E8"/>
    <w:rsid w:val="00CF63AE"/>
    <w:rsid w:val="00CF6B6A"/>
    <w:rsid w:val="00CF7023"/>
    <w:rsid w:val="00CF705A"/>
    <w:rsid w:val="00CF7566"/>
    <w:rsid w:val="00CF7D0D"/>
    <w:rsid w:val="00D001DD"/>
    <w:rsid w:val="00D007DF"/>
    <w:rsid w:val="00D009ED"/>
    <w:rsid w:val="00D00A46"/>
    <w:rsid w:val="00D0101A"/>
    <w:rsid w:val="00D02011"/>
    <w:rsid w:val="00D0217F"/>
    <w:rsid w:val="00D02240"/>
    <w:rsid w:val="00D0271F"/>
    <w:rsid w:val="00D027FD"/>
    <w:rsid w:val="00D02823"/>
    <w:rsid w:val="00D0304E"/>
    <w:rsid w:val="00D0305C"/>
    <w:rsid w:val="00D03615"/>
    <w:rsid w:val="00D037FF"/>
    <w:rsid w:val="00D03897"/>
    <w:rsid w:val="00D03AAE"/>
    <w:rsid w:val="00D0462C"/>
    <w:rsid w:val="00D04870"/>
    <w:rsid w:val="00D0510C"/>
    <w:rsid w:val="00D0576D"/>
    <w:rsid w:val="00D0592C"/>
    <w:rsid w:val="00D05FF0"/>
    <w:rsid w:val="00D06EB8"/>
    <w:rsid w:val="00D071C1"/>
    <w:rsid w:val="00D074AC"/>
    <w:rsid w:val="00D075BC"/>
    <w:rsid w:val="00D078BF"/>
    <w:rsid w:val="00D10400"/>
    <w:rsid w:val="00D1093B"/>
    <w:rsid w:val="00D111CC"/>
    <w:rsid w:val="00D112F2"/>
    <w:rsid w:val="00D11963"/>
    <w:rsid w:val="00D132D9"/>
    <w:rsid w:val="00D1368E"/>
    <w:rsid w:val="00D13874"/>
    <w:rsid w:val="00D13DAC"/>
    <w:rsid w:val="00D13F9C"/>
    <w:rsid w:val="00D14B2A"/>
    <w:rsid w:val="00D151C7"/>
    <w:rsid w:val="00D1522F"/>
    <w:rsid w:val="00D157CA"/>
    <w:rsid w:val="00D1657F"/>
    <w:rsid w:val="00D16741"/>
    <w:rsid w:val="00D1686B"/>
    <w:rsid w:val="00D169A4"/>
    <w:rsid w:val="00D16B2B"/>
    <w:rsid w:val="00D16C2C"/>
    <w:rsid w:val="00D173EA"/>
    <w:rsid w:val="00D174B1"/>
    <w:rsid w:val="00D17764"/>
    <w:rsid w:val="00D17A8A"/>
    <w:rsid w:val="00D2023F"/>
    <w:rsid w:val="00D202BA"/>
    <w:rsid w:val="00D20531"/>
    <w:rsid w:val="00D21166"/>
    <w:rsid w:val="00D214BF"/>
    <w:rsid w:val="00D21666"/>
    <w:rsid w:val="00D218DE"/>
    <w:rsid w:val="00D21A96"/>
    <w:rsid w:val="00D21B81"/>
    <w:rsid w:val="00D21CF2"/>
    <w:rsid w:val="00D21CF7"/>
    <w:rsid w:val="00D21F5B"/>
    <w:rsid w:val="00D223C6"/>
    <w:rsid w:val="00D22A03"/>
    <w:rsid w:val="00D22B13"/>
    <w:rsid w:val="00D23D62"/>
    <w:rsid w:val="00D25640"/>
    <w:rsid w:val="00D260EC"/>
    <w:rsid w:val="00D263F9"/>
    <w:rsid w:val="00D26E07"/>
    <w:rsid w:val="00D2719D"/>
    <w:rsid w:val="00D27690"/>
    <w:rsid w:val="00D27797"/>
    <w:rsid w:val="00D307EB"/>
    <w:rsid w:val="00D309D2"/>
    <w:rsid w:val="00D31393"/>
    <w:rsid w:val="00D316D6"/>
    <w:rsid w:val="00D31B32"/>
    <w:rsid w:val="00D31E8A"/>
    <w:rsid w:val="00D320A0"/>
    <w:rsid w:val="00D326A5"/>
    <w:rsid w:val="00D32C28"/>
    <w:rsid w:val="00D3382D"/>
    <w:rsid w:val="00D34334"/>
    <w:rsid w:val="00D3573E"/>
    <w:rsid w:val="00D35787"/>
    <w:rsid w:val="00D35864"/>
    <w:rsid w:val="00D36EE2"/>
    <w:rsid w:val="00D37487"/>
    <w:rsid w:val="00D40368"/>
    <w:rsid w:val="00D406C2"/>
    <w:rsid w:val="00D40C3A"/>
    <w:rsid w:val="00D40FDE"/>
    <w:rsid w:val="00D4109B"/>
    <w:rsid w:val="00D4167A"/>
    <w:rsid w:val="00D417B2"/>
    <w:rsid w:val="00D41CB6"/>
    <w:rsid w:val="00D43CDC"/>
    <w:rsid w:val="00D43DB4"/>
    <w:rsid w:val="00D43EC5"/>
    <w:rsid w:val="00D443C7"/>
    <w:rsid w:val="00D44705"/>
    <w:rsid w:val="00D452A6"/>
    <w:rsid w:val="00D455A4"/>
    <w:rsid w:val="00D47600"/>
    <w:rsid w:val="00D479A3"/>
    <w:rsid w:val="00D47D4D"/>
    <w:rsid w:val="00D47EC5"/>
    <w:rsid w:val="00D50027"/>
    <w:rsid w:val="00D50233"/>
    <w:rsid w:val="00D502D6"/>
    <w:rsid w:val="00D50519"/>
    <w:rsid w:val="00D505B2"/>
    <w:rsid w:val="00D50880"/>
    <w:rsid w:val="00D50EC5"/>
    <w:rsid w:val="00D50F64"/>
    <w:rsid w:val="00D5155C"/>
    <w:rsid w:val="00D5166C"/>
    <w:rsid w:val="00D519DF"/>
    <w:rsid w:val="00D524C8"/>
    <w:rsid w:val="00D526AF"/>
    <w:rsid w:val="00D528A5"/>
    <w:rsid w:val="00D53914"/>
    <w:rsid w:val="00D53E34"/>
    <w:rsid w:val="00D546F2"/>
    <w:rsid w:val="00D548EF"/>
    <w:rsid w:val="00D54C31"/>
    <w:rsid w:val="00D54DBE"/>
    <w:rsid w:val="00D55059"/>
    <w:rsid w:val="00D55EE2"/>
    <w:rsid w:val="00D56D51"/>
    <w:rsid w:val="00D570EB"/>
    <w:rsid w:val="00D5738B"/>
    <w:rsid w:val="00D57E11"/>
    <w:rsid w:val="00D60B4D"/>
    <w:rsid w:val="00D60D56"/>
    <w:rsid w:val="00D6109C"/>
    <w:rsid w:val="00D6174D"/>
    <w:rsid w:val="00D6185A"/>
    <w:rsid w:val="00D6187F"/>
    <w:rsid w:val="00D61D89"/>
    <w:rsid w:val="00D6290A"/>
    <w:rsid w:val="00D62948"/>
    <w:rsid w:val="00D6296E"/>
    <w:rsid w:val="00D62B3B"/>
    <w:rsid w:val="00D63534"/>
    <w:rsid w:val="00D637BC"/>
    <w:rsid w:val="00D63A2C"/>
    <w:rsid w:val="00D6401A"/>
    <w:rsid w:val="00D64A4B"/>
    <w:rsid w:val="00D6508D"/>
    <w:rsid w:val="00D6514B"/>
    <w:rsid w:val="00D651A5"/>
    <w:rsid w:val="00D6585A"/>
    <w:rsid w:val="00D65A89"/>
    <w:rsid w:val="00D65D62"/>
    <w:rsid w:val="00D65E6D"/>
    <w:rsid w:val="00D66A9D"/>
    <w:rsid w:val="00D66D2C"/>
    <w:rsid w:val="00D67010"/>
    <w:rsid w:val="00D67CB1"/>
    <w:rsid w:val="00D67F21"/>
    <w:rsid w:val="00D70026"/>
    <w:rsid w:val="00D704D9"/>
    <w:rsid w:val="00D704EE"/>
    <w:rsid w:val="00D70A43"/>
    <w:rsid w:val="00D71152"/>
    <w:rsid w:val="00D711A1"/>
    <w:rsid w:val="00D71780"/>
    <w:rsid w:val="00D71EB4"/>
    <w:rsid w:val="00D72723"/>
    <w:rsid w:val="00D727B5"/>
    <w:rsid w:val="00D72BAB"/>
    <w:rsid w:val="00D72D07"/>
    <w:rsid w:val="00D7322C"/>
    <w:rsid w:val="00D732AD"/>
    <w:rsid w:val="00D7335D"/>
    <w:rsid w:val="00D73F80"/>
    <w:rsid w:val="00D741E9"/>
    <w:rsid w:val="00D744C6"/>
    <w:rsid w:val="00D7469D"/>
    <w:rsid w:val="00D74BC5"/>
    <w:rsid w:val="00D74E11"/>
    <w:rsid w:val="00D74FE7"/>
    <w:rsid w:val="00D751C2"/>
    <w:rsid w:val="00D754D0"/>
    <w:rsid w:val="00D75A79"/>
    <w:rsid w:val="00D7623D"/>
    <w:rsid w:val="00D76693"/>
    <w:rsid w:val="00D766BF"/>
    <w:rsid w:val="00D7681B"/>
    <w:rsid w:val="00D76902"/>
    <w:rsid w:val="00D77A05"/>
    <w:rsid w:val="00D77E39"/>
    <w:rsid w:val="00D80430"/>
    <w:rsid w:val="00D80577"/>
    <w:rsid w:val="00D809FD"/>
    <w:rsid w:val="00D81D2A"/>
    <w:rsid w:val="00D82480"/>
    <w:rsid w:val="00D82B90"/>
    <w:rsid w:val="00D831FC"/>
    <w:rsid w:val="00D83976"/>
    <w:rsid w:val="00D83C7E"/>
    <w:rsid w:val="00D83DE4"/>
    <w:rsid w:val="00D83F61"/>
    <w:rsid w:val="00D85866"/>
    <w:rsid w:val="00D85A97"/>
    <w:rsid w:val="00D86262"/>
    <w:rsid w:val="00D86773"/>
    <w:rsid w:val="00D86C76"/>
    <w:rsid w:val="00D86CDE"/>
    <w:rsid w:val="00D8704F"/>
    <w:rsid w:val="00D87ABC"/>
    <w:rsid w:val="00D87C0E"/>
    <w:rsid w:val="00D87D2F"/>
    <w:rsid w:val="00D87E64"/>
    <w:rsid w:val="00D87E84"/>
    <w:rsid w:val="00D90A21"/>
    <w:rsid w:val="00D90D10"/>
    <w:rsid w:val="00D91ACB"/>
    <w:rsid w:val="00D92AE8"/>
    <w:rsid w:val="00D92D0E"/>
    <w:rsid w:val="00D9313E"/>
    <w:rsid w:val="00D93A1E"/>
    <w:rsid w:val="00D93B3A"/>
    <w:rsid w:val="00D94322"/>
    <w:rsid w:val="00D94B4A"/>
    <w:rsid w:val="00D94F21"/>
    <w:rsid w:val="00D9508C"/>
    <w:rsid w:val="00D951B3"/>
    <w:rsid w:val="00D95216"/>
    <w:rsid w:val="00D9558C"/>
    <w:rsid w:val="00D95AA4"/>
    <w:rsid w:val="00D966C7"/>
    <w:rsid w:val="00D96736"/>
    <w:rsid w:val="00D96BEF"/>
    <w:rsid w:val="00D96CCF"/>
    <w:rsid w:val="00D96CDC"/>
    <w:rsid w:val="00D96E4C"/>
    <w:rsid w:val="00D972F2"/>
    <w:rsid w:val="00D97B08"/>
    <w:rsid w:val="00D97F74"/>
    <w:rsid w:val="00DA0347"/>
    <w:rsid w:val="00DA06C6"/>
    <w:rsid w:val="00DA0874"/>
    <w:rsid w:val="00DA0B5D"/>
    <w:rsid w:val="00DA0B63"/>
    <w:rsid w:val="00DA13C8"/>
    <w:rsid w:val="00DA17B4"/>
    <w:rsid w:val="00DA20A4"/>
    <w:rsid w:val="00DA2528"/>
    <w:rsid w:val="00DA2647"/>
    <w:rsid w:val="00DA2671"/>
    <w:rsid w:val="00DA2A9F"/>
    <w:rsid w:val="00DA3153"/>
    <w:rsid w:val="00DA37EC"/>
    <w:rsid w:val="00DA43F0"/>
    <w:rsid w:val="00DA4DCB"/>
    <w:rsid w:val="00DA52FC"/>
    <w:rsid w:val="00DA5328"/>
    <w:rsid w:val="00DA53E2"/>
    <w:rsid w:val="00DA5A5B"/>
    <w:rsid w:val="00DA5F4F"/>
    <w:rsid w:val="00DA653A"/>
    <w:rsid w:val="00DA67FA"/>
    <w:rsid w:val="00DA693D"/>
    <w:rsid w:val="00DA6BF9"/>
    <w:rsid w:val="00DA6FA1"/>
    <w:rsid w:val="00DA7A97"/>
    <w:rsid w:val="00DA7BF5"/>
    <w:rsid w:val="00DB000F"/>
    <w:rsid w:val="00DB00F1"/>
    <w:rsid w:val="00DB0765"/>
    <w:rsid w:val="00DB0B71"/>
    <w:rsid w:val="00DB12DA"/>
    <w:rsid w:val="00DB15E1"/>
    <w:rsid w:val="00DB1747"/>
    <w:rsid w:val="00DB1808"/>
    <w:rsid w:val="00DB1C65"/>
    <w:rsid w:val="00DB21A6"/>
    <w:rsid w:val="00DB25F0"/>
    <w:rsid w:val="00DB2E61"/>
    <w:rsid w:val="00DB2F57"/>
    <w:rsid w:val="00DB304F"/>
    <w:rsid w:val="00DB3504"/>
    <w:rsid w:val="00DB35F7"/>
    <w:rsid w:val="00DB3AEE"/>
    <w:rsid w:val="00DB4012"/>
    <w:rsid w:val="00DB4545"/>
    <w:rsid w:val="00DB463F"/>
    <w:rsid w:val="00DB46F1"/>
    <w:rsid w:val="00DB4A19"/>
    <w:rsid w:val="00DB4C52"/>
    <w:rsid w:val="00DB4DD7"/>
    <w:rsid w:val="00DB51F1"/>
    <w:rsid w:val="00DB54FE"/>
    <w:rsid w:val="00DB5A78"/>
    <w:rsid w:val="00DB5F0E"/>
    <w:rsid w:val="00DB60B8"/>
    <w:rsid w:val="00DB6321"/>
    <w:rsid w:val="00DB6607"/>
    <w:rsid w:val="00DB6ACF"/>
    <w:rsid w:val="00DB7114"/>
    <w:rsid w:val="00DB7317"/>
    <w:rsid w:val="00DB758B"/>
    <w:rsid w:val="00DB7A6C"/>
    <w:rsid w:val="00DC00E6"/>
    <w:rsid w:val="00DC02FC"/>
    <w:rsid w:val="00DC03A9"/>
    <w:rsid w:val="00DC09E1"/>
    <w:rsid w:val="00DC0A5B"/>
    <w:rsid w:val="00DC0D3C"/>
    <w:rsid w:val="00DC0D62"/>
    <w:rsid w:val="00DC114E"/>
    <w:rsid w:val="00DC136F"/>
    <w:rsid w:val="00DC144F"/>
    <w:rsid w:val="00DC169A"/>
    <w:rsid w:val="00DC16A7"/>
    <w:rsid w:val="00DC1F7A"/>
    <w:rsid w:val="00DC2126"/>
    <w:rsid w:val="00DC21EE"/>
    <w:rsid w:val="00DC2517"/>
    <w:rsid w:val="00DC276B"/>
    <w:rsid w:val="00DC2B66"/>
    <w:rsid w:val="00DC36D9"/>
    <w:rsid w:val="00DC37FD"/>
    <w:rsid w:val="00DC4153"/>
    <w:rsid w:val="00DC4269"/>
    <w:rsid w:val="00DC43CC"/>
    <w:rsid w:val="00DC487A"/>
    <w:rsid w:val="00DC5318"/>
    <w:rsid w:val="00DC6023"/>
    <w:rsid w:val="00DC671F"/>
    <w:rsid w:val="00DC6A62"/>
    <w:rsid w:val="00DC6C43"/>
    <w:rsid w:val="00DC75DD"/>
    <w:rsid w:val="00DC78CA"/>
    <w:rsid w:val="00DC79CC"/>
    <w:rsid w:val="00DC7BC4"/>
    <w:rsid w:val="00DC7E5C"/>
    <w:rsid w:val="00DD056C"/>
    <w:rsid w:val="00DD062A"/>
    <w:rsid w:val="00DD09C2"/>
    <w:rsid w:val="00DD0EAE"/>
    <w:rsid w:val="00DD0FA1"/>
    <w:rsid w:val="00DD1420"/>
    <w:rsid w:val="00DD18D3"/>
    <w:rsid w:val="00DD1E50"/>
    <w:rsid w:val="00DD2104"/>
    <w:rsid w:val="00DD22AE"/>
    <w:rsid w:val="00DD2743"/>
    <w:rsid w:val="00DD310B"/>
    <w:rsid w:val="00DD33E6"/>
    <w:rsid w:val="00DD4A38"/>
    <w:rsid w:val="00DD52E8"/>
    <w:rsid w:val="00DD5540"/>
    <w:rsid w:val="00DD5814"/>
    <w:rsid w:val="00DD5852"/>
    <w:rsid w:val="00DD5A85"/>
    <w:rsid w:val="00DD5E7D"/>
    <w:rsid w:val="00DD626E"/>
    <w:rsid w:val="00DD6835"/>
    <w:rsid w:val="00DD6EBC"/>
    <w:rsid w:val="00DD77D6"/>
    <w:rsid w:val="00DD7D8D"/>
    <w:rsid w:val="00DE02B9"/>
    <w:rsid w:val="00DE0A26"/>
    <w:rsid w:val="00DE0C69"/>
    <w:rsid w:val="00DE11A3"/>
    <w:rsid w:val="00DE11DC"/>
    <w:rsid w:val="00DE15E5"/>
    <w:rsid w:val="00DE1F2F"/>
    <w:rsid w:val="00DE27E7"/>
    <w:rsid w:val="00DE2D17"/>
    <w:rsid w:val="00DE2FD4"/>
    <w:rsid w:val="00DE3035"/>
    <w:rsid w:val="00DE36E9"/>
    <w:rsid w:val="00DE37FB"/>
    <w:rsid w:val="00DE3DA2"/>
    <w:rsid w:val="00DE4380"/>
    <w:rsid w:val="00DE4643"/>
    <w:rsid w:val="00DE5350"/>
    <w:rsid w:val="00DE5979"/>
    <w:rsid w:val="00DE6212"/>
    <w:rsid w:val="00DE645E"/>
    <w:rsid w:val="00DE71E8"/>
    <w:rsid w:val="00DE73D7"/>
    <w:rsid w:val="00DE74A0"/>
    <w:rsid w:val="00DE765F"/>
    <w:rsid w:val="00DE7864"/>
    <w:rsid w:val="00DE7C2A"/>
    <w:rsid w:val="00DF0391"/>
    <w:rsid w:val="00DF0B2B"/>
    <w:rsid w:val="00DF1A98"/>
    <w:rsid w:val="00DF261D"/>
    <w:rsid w:val="00DF30C0"/>
    <w:rsid w:val="00DF33A0"/>
    <w:rsid w:val="00DF3C68"/>
    <w:rsid w:val="00DF3E21"/>
    <w:rsid w:val="00DF3E70"/>
    <w:rsid w:val="00DF4012"/>
    <w:rsid w:val="00DF40B9"/>
    <w:rsid w:val="00DF45A4"/>
    <w:rsid w:val="00DF4B90"/>
    <w:rsid w:val="00DF4DD7"/>
    <w:rsid w:val="00DF4FA7"/>
    <w:rsid w:val="00DF52CB"/>
    <w:rsid w:val="00DF558F"/>
    <w:rsid w:val="00DF57D7"/>
    <w:rsid w:val="00DF616F"/>
    <w:rsid w:val="00DF64A9"/>
    <w:rsid w:val="00DF6BC7"/>
    <w:rsid w:val="00DF70B0"/>
    <w:rsid w:val="00DF76B4"/>
    <w:rsid w:val="00DF76D0"/>
    <w:rsid w:val="00DF7DB6"/>
    <w:rsid w:val="00DF7F8C"/>
    <w:rsid w:val="00E0003C"/>
    <w:rsid w:val="00E00419"/>
    <w:rsid w:val="00E005F9"/>
    <w:rsid w:val="00E00ACA"/>
    <w:rsid w:val="00E00AD5"/>
    <w:rsid w:val="00E00C78"/>
    <w:rsid w:val="00E00DFE"/>
    <w:rsid w:val="00E01301"/>
    <w:rsid w:val="00E015BC"/>
    <w:rsid w:val="00E01EB4"/>
    <w:rsid w:val="00E01EEB"/>
    <w:rsid w:val="00E01F72"/>
    <w:rsid w:val="00E021E8"/>
    <w:rsid w:val="00E022BE"/>
    <w:rsid w:val="00E02680"/>
    <w:rsid w:val="00E027E4"/>
    <w:rsid w:val="00E028D5"/>
    <w:rsid w:val="00E02E0E"/>
    <w:rsid w:val="00E0325A"/>
    <w:rsid w:val="00E03526"/>
    <w:rsid w:val="00E0374A"/>
    <w:rsid w:val="00E03B33"/>
    <w:rsid w:val="00E03C2C"/>
    <w:rsid w:val="00E0413D"/>
    <w:rsid w:val="00E04320"/>
    <w:rsid w:val="00E04411"/>
    <w:rsid w:val="00E0480A"/>
    <w:rsid w:val="00E05AF8"/>
    <w:rsid w:val="00E05C22"/>
    <w:rsid w:val="00E05CA9"/>
    <w:rsid w:val="00E05CD7"/>
    <w:rsid w:val="00E06E1A"/>
    <w:rsid w:val="00E07038"/>
    <w:rsid w:val="00E0757E"/>
    <w:rsid w:val="00E0778B"/>
    <w:rsid w:val="00E07EDB"/>
    <w:rsid w:val="00E10643"/>
    <w:rsid w:val="00E10923"/>
    <w:rsid w:val="00E118C4"/>
    <w:rsid w:val="00E118D7"/>
    <w:rsid w:val="00E12109"/>
    <w:rsid w:val="00E123EB"/>
    <w:rsid w:val="00E12A68"/>
    <w:rsid w:val="00E12B78"/>
    <w:rsid w:val="00E12E91"/>
    <w:rsid w:val="00E130F3"/>
    <w:rsid w:val="00E1311B"/>
    <w:rsid w:val="00E139CE"/>
    <w:rsid w:val="00E14573"/>
    <w:rsid w:val="00E14861"/>
    <w:rsid w:val="00E15421"/>
    <w:rsid w:val="00E15506"/>
    <w:rsid w:val="00E16855"/>
    <w:rsid w:val="00E168CD"/>
    <w:rsid w:val="00E16D04"/>
    <w:rsid w:val="00E16D8E"/>
    <w:rsid w:val="00E170BF"/>
    <w:rsid w:val="00E17584"/>
    <w:rsid w:val="00E17AC5"/>
    <w:rsid w:val="00E17BC1"/>
    <w:rsid w:val="00E17CE7"/>
    <w:rsid w:val="00E202B1"/>
    <w:rsid w:val="00E20433"/>
    <w:rsid w:val="00E205AE"/>
    <w:rsid w:val="00E20716"/>
    <w:rsid w:val="00E20764"/>
    <w:rsid w:val="00E20A35"/>
    <w:rsid w:val="00E20B8C"/>
    <w:rsid w:val="00E20C51"/>
    <w:rsid w:val="00E20F16"/>
    <w:rsid w:val="00E2167A"/>
    <w:rsid w:val="00E218F7"/>
    <w:rsid w:val="00E21D15"/>
    <w:rsid w:val="00E21F30"/>
    <w:rsid w:val="00E2211E"/>
    <w:rsid w:val="00E227CE"/>
    <w:rsid w:val="00E229F9"/>
    <w:rsid w:val="00E22CFD"/>
    <w:rsid w:val="00E2300C"/>
    <w:rsid w:val="00E236B5"/>
    <w:rsid w:val="00E236EF"/>
    <w:rsid w:val="00E238EC"/>
    <w:rsid w:val="00E23978"/>
    <w:rsid w:val="00E23EEA"/>
    <w:rsid w:val="00E23F24"/>
    <w:rsid w:val="00E2408E"/>
    <w:rsid w:val="00E240BD"/>
    <w:rsid w:val="00E243C4"/>
    <w:rsid w:val="00E2495B"/>
    <w:rsid w:val="00E24F82"/>
    <w:rsid w:val="00E25216"/>
    <w:rsid w:val="00E257A3"/>
    <w:rsid w:val="00E25D83"/>
    <w:rsid w:val="00E260A1"/>
    <w:rsid w:val="00E260D1"/>
    <w:rsid w:val="00E260DC"/>
    <w:rsid w:val="00E26394"/>
    <w:rsid w:val="00E26979"/>
    <w:rsid w:val="00E26C0F"/>
    <w:rsid w:val="00E26FF1"/>
    <w:rsid w:val="00E273A7"/>
    <w:rsid w:val="00E2746B"/>
    <w:rsid w:val="00E27A9B"/>
    <w:rsid w:val="00E27B88"/>
    <w:rsid w:val="00E30002"/>
    <w:rsid w:val="00E3008A"/>
    <w:rsid w:val="00E3013C"/>
    <w:rsid w:val="00E301FD"/>
    <w:rsid w:val="00E3067D"/>
    <w:rsid w:val="00E30BE7"/>
    <w:rsid w:val="00E30C83"/>
    <w:rsid w:val="00E30D93"/>
    <w:rsid w:val="00E30DB7"/>
    <w:rsid w:val="00E31FA4"/>
    <w:rsid w:val="00E32075"/>
    <w:rsid w:val="00E326C7"/>
    <w:rsid w:val="00E33022"/>
    <w:rsid w:val="00E33466"/>
    <w:rsid w:val="00E334A9"/>
    <w:rsid w:val="00E33701"/>
    <w:rsid w:val="00E3419B"/>
    <w:rsid w:val="00E3424C"/>
    <w:rsid w:val="00E343AD"/>
    <w:rsid w:val="00E34726"/>
    <w:rsid w:val="00E347F2"/>
    <w:rsid w:val="00E34E83"/>
    <w:rsid w:val="00E34F19"/>
    <w:rsid w:val="00E359DE"/>
    <w:rsid w:val="00E3635B"/>
    <w:rsid w:val="00E36781"/>
    <w:rsid w:val="00E369E2"/>
    <w:rsid w:val="00E36E14"/>
    <w:rsid w:val="00E37214"/>
    <w:rsid w:val="00E374DB"/>
    <w:rsid w:val="00E37657"/>
    <w:rsid w:val="00E40208"/>
    <w:rsid w:val="00E405EE"/>
    <w:rsid w:val="00E40D25"/>
    <w:rsid w:val="00E41367"/>
    <w:rsid w:val="00E414B9"/>
    <w:rsid w:val="00E41666"/>
    <w:rsid w:val="00E41B2F"/>
    <w:rsid w:val="00E41D1B"/>
    <w:rsid w:val="00E422FA"/>
    <w:rsid w:val="00E42B54"/>
    <w:rsid w:val="00E42C42"/>
    <w:rsid w:val="00E42E47"/>
    <w:rsid w:val="00E4338F"/>
    <w:rsid w:val="00E4340C"/>
    <w:rsid w:val="00E43548"/>
    <w:rsid w:val="00E43BEC"/>
    <w:rsid w:val="00E43E73"/>
    <w:rsid w:val="00E44108"/>
    <w:rsid w:val="00E4498E"/>
    <w:rsid w:val="00E44C0B"/>
    <w:rsid w:val="00E451B8"/>
    <w:rsid w:val="00E451CA"/>
    <w:rsid w:val="00E4534B"/>
    <w:rsid w:val="00E456F3"/>
    <w:rsid w:val="00E459B8"/>
    <w:rsid w:val="00E45D9F"/>
    <w:rsid w:val="00E45F90"/>
    <w:rsid w:val="00E46A49"/>
    <w:rsid w:val="00E46FCD"/>
    <w:rsid w:val="00E47963"/>
    <w:rsid w:val="00E5052A"/>
    <w:rsid w:val="00E5060E"/>
    <w:rsid w:val="00E50630"/>
    <w:rsid w:val="00E50A0B"/>
    <w:rsid w:val="00E50D31"/>
    <w:rsid w:val="00E50D70"/>
    <w:rsid w:val="00E51305"/>
    <w:rsid w:val="00E5133F"/>
    <w:rsid w:val="00E51363"/>
    <w:rsid w:val="00E5155D"/>
    <w:rsid w:val="00E51D35"/>
    <w:rsid w:val="00E527B2"/>
    <w:rsid w:val="00E5310C"/>
    <w:rsid w:val="00E534E8"/>
    <w:rsid w:val="00E5354D"/>
    <w:rsid w:val="00E537E4"/>
    <w:rsid w:val="00E53C3F"/>
    <w:rsid w:val="00E54754"/>
    <w:rsid w:val="00E54C9A"/>
    <w:rsid w:val="00E54CDF"/>
    <w:rsid w:val="00E54F7F"/>
    <w:rsid w:val="00E55165"/>
    <w:rsid w:val="00E55C35"/>
    <w:rsid w:val="00E566FB"/>
    <w:rsid w:val="00E56C31"/>
    <w:rsid w:val="00E56F86"/>
    <w:rsid w:val="00E57633"/>
    <w:rsid w:val="00E57B44"/>
    <w:rsid w:val="00E57BE8"/>
    <w:rsid w:val="00E60E95"/>
    <w:rsid w:val="00E6194F"/>
    <w:rsid w:val="00E621B0"/>
    <w:rsid w:val="00E6226B"/>
    <w:rsid w:val="00E627CE"/>
    <w:rsid w:val="00E63312"/>
    <w:rsid w:val="00E6382E"/>
    <w:rsid w:val="00E640D5"/>
    <w:rsid w:val="00E64B6B"/>
    <w:rsid w:val="00E65152"/>
    <w:rsid w:val="00E65260"/>
    <w:rsid w:val="00E65460"/>
    <w:rsid w:val="00E6724C"/>
    <w:rsid w:val="00E674E5"/>
    <w:rsid w:val="00E67561"/>
    <w:rsid w:val="00E678AF"/>
    <w:rsid w:val="00E67DD5"/>
    <w:rsid w:val="00E67EA2"/>
    <w:rsid w:val="00E70296"/>
    <w:rsid w:val="00E7064D"/>
    <w:rsid w:val="00E708E1"/>
    <w:rsid w:val="00E70D44"/>
    <w:rsid w:val="00E71624"/>
    <w:rsid w:val="00E716C3"/>
    <w:rsid w:val="00E71870"/>
    <w:rsid w:val="00E7189E"/>
    <w:rsid w:val="00E71913"/>
    <w:rsid w:val="00E71919"/>
    <w:rsid w:val="00E72388"/>
    <w:rsid w:val="00E72A8F"/>
    <w:rsid w:val="00E72BDB"/>
    <w:rsid w:val="00E72DAF"/>
    <w:rsid w:val="00E7345B"/>
    <w:rsid w:val="00E73D0A"/>
    <w:rsid w:val="00E74271"/>
    <w:rsid w:val="00E748F6"/>
    <w:rsid w:val="00E74DE6"/>
    <w:rsid w:val="00E753AA"/>
    <w:rsid w:val="00E75905"/>
    <w:rsid w:val="00E75FBE"/>
    <w:rsid w:val="00E7660D"/>
    <w:rsid w:val="00E76753"/>
    <w:rsid w:val="00E77053"/>
    <w:rsid w:val="00E771BD"/>
    <w:rsid w:val="00E77215"/>
    <w:rsid w:val="00E7767C"/>
    <w:rsid w:val="00E7783B"/>
    <w:rsid w:val="00E8004C"/>
    <w:rsid w:val="00E804F9"/>
    <w:rsid w:val="00E80565"/>
    <w:rsid w:val="00E80B82"/>
    <w:rsid w:val="00E80E23"/>
    <w:rsid w:val="00E80FB6"/>
    <w:rsid w:val="00E81113"/>
    <w:rsid w:val="00E81430"/>
    <w:rsid w:val="00E81722"/>
    <w:rsid w:val="00E8188E"/>
    <w:rsid w:val="00E81A6A"/>
    <w:rsid w:val="00E81AB6"/>
    <w:rsid w:val="00E82092"/>
    <w:rsid w:val="00E829E3"/>
    <w:rsid w:val="00E830B5"/>
    <w:rsid w:val="00E83302"/>
    <w:rsid w:val="00E83490"/>
    <w:rsid w:val="00E835C9"/>
    <w:rsid w:val="00E836C6"/>
    <w:rsid w:val="00E83776"/>
    <w:rsid w:val="00E83F62"/>
    <w:rsid w:val="00E8417A"/>
    <w:rsid w:val="00E847D3"/>
    <w:rsid w:val="00E849D2"/>
    <w:rsid w:val="00E85D56"/>
    <w:rsid w:val="00E8613A"/>
    <w:rsid w:val="00E8749B"/>
    <w:rsid w:val="00E875BC"/>
    <w:rsid w:val="00E8767F"/>
    <w:rsid w:val="00E87AED"/>
    <w:rsid w:val="00E9021E"/>
    <w:rsid w:val="00E90696"/>
    <w:rsid w:val="00E906CB"/>
    <w:rsid w:val="00E90FB7"/>
    <w:rsid w:val="00E92105"/>
    <w:rsid w:val="00E92446"/>
    <w:rsid w:val="00E927DC"/>
    <w:rsid w:val="00E936A8"/>
    <w:rsid w:val="00E9381D"/>
    <w:rsid w:val="00E938EB"/>
    <w:rsid w:val="00E93C5A"/>
    <w:rsid w:val="00E93E72"/>
    <w:rsid w:val="00E93F28"/>
    <w:rsid w:val="00E940FC"/>
    <w:rsid w:val="00E943EB"/>
    <w:rsid w:val="00E9532D"/>
    <w:rsid w:val="00E9537D"/>
    <w:rsid w:val="00E956FE"/>
    <w:rsid w:val="00E9599B"/>
    <w:rsid w:val="00E96726"/>
    <w:rsid w:val="00E96BE4"/>
    <w:rsid w:val="00E97030"/>
    <w:rsid w:val="00E97094"/>
    <w:rsid w:val="00E974C7"/>
    <w:rsid w:val="00E976C9"/>
    <w:rsid w:val="00E9771D"/>
    <w:rsid w:val="00E9772B"/>
    <w:rsid w:val="00E97E2E"/>
    <w:rsid w:val="00EA05E8"/>
    <w:rsid w:val="00EA06DB"/>
    <w:rsid w:val="00EA0ADD"/>
    <w:rsid w:val="00EA10A0"/>
    <w:rsid w:val="00EA1101"/>
    <w:rsid w:val="00EA12A5"/>
    <w:rsid w:val="00EA144E"/>
    <w:rsid w:val="00EA152D"/>
    <w:rsid w:val="00EA163D"/>
    <w:rsid w:val="00EA1C2E"/>
    <w:rsid w:val="00EA2474"/>
    <w:rsid w:val="00EA3001"/>
    <w:rsid w:val="00EA372F"/>
    <w:rsid w:val="00EA3B9E"/>
    <w:rsid w:val="00EA481E"/>
    <w:rsid w:val="00EA484D"/>
    <w:rsid w:val="00EA489C"/>
    <w:rsid w:val="00EA49E4"/>
    <w:rsid w:val="00EA4A43"/>
    <w:rsid w:val="00EA4C87"/>
    <w:rsid w:val="00EA5997"/>
    <w:rsid w:val="00EA5BD7"/>
    <w:rsid w:val="00EA5BF6"/>
    <w:rsid w:val="00EA5EE8"/>
    <w:rsid w:val="00EA6243"/>
    <w:rsid w:val="00EA69AA"/>
    <w:rsid w:val="00EA6FDB"/>
    <w:rsid w:val="00EB0CB0"/>
    <w:rsid w:val="00EB0F52"/>
    <w:rsid w:val="00EB1069"/>
    <w:rsid w:val="00EB1165"/>
    <w:rsid w:val="00EB1402"/>
    <w:rsid w:val="00EB1783"/>
    <w:rsid w:val="00EB1AEB"/>
    <w:rsid w:val="00EB1D3A"/>
    <w:rsid w:val="00EB239A"/>
    <w:rsid w:val="00EB2695"/>
    <w:rsid w:val="00EB277B"/>
    <w:rsid w:val="00EB2A82"/>
    <w:rsid w:val="00EB30CC"/>
    <w:rsid w:val="00EB3188"/>
    <w:rsid w:val="00EB320D"/>
    <w:rsid w:val="00EB3315"/>
    <w:rsid w:val="00EB3CD9"/>
    <w:rsid w:val="00EB476B"/>
    <w:rsid w:val="00EB49B7"/>
    <w:rsid w:val="00EB5726"/>
    <w:rsid w:val="00EB5836"/>
    <w:rsid w:val="00EB58C3"/>
    <w:rsid w:val="00EB593E"/>
    <w:rsid w:val="00EB5A20"/>
    <w:rsid w:val="00EB5FF3"/>
    <w:rsid w:val="00EB616D"/>
    <w:rsid w:val="00EB631A"/>
    <w:rsid w:val="00EB6BBC"/>
    <w:rsid w:val="00EB6EDC"/>
    <w:rsid w:val="00EB7269"/>
    <w:rsid w:val="00EB751A"/>
    <w:rsid w:val="00EB7A0D"/>
    <w:rsid w:val="00EB7B2B"/>
    <w:rsid w:val="00EB7C81"/>
    <w:rsid w:val="00EC00E1"/>
    <w:rsid w:val="00EC099B"/>
    <w:rsid w:val="00EC0F35"/>
    <w:rsid w:val="00EC0FC9"/>
    <w:rsid w:val="00EC1A1F"/>
    <w:rsid w:val="00EC28D7"/>
    <w:rsid w:val="00EC3083"/>
    <w:rsid w:val="00EC31B5"/>
    <w:rsid w:val="00EC3856"/>
    <w:rsid w:val="00EC39D0"/>
    <w:rsid w:val="00EC3B30"/>
    <w:rsid w:val="00EC440B"/>
    <w:rsid w:val="00EC47CE"/>
    <w:rsid w:val="00EC4820"/>
    <w:rsid w:val="00EC4A16"/>
    <w:rsid w:val="00EC5073"/>
    <w:rsid w:val="00EC598E"/>
    <w:rsid w:val="00EC5C21"/>
    <w:rsid w:val="00EC60DA"/>
    <w:rsid w:val="00EC6113"/>
    <w:rsid w:val="00EC61DF"/>
    <w:rsid w:val="00EC6328"/>
    <w:rsid w:val="00EC6B82"/>
    <w:rsid w:val="00EC6DE8"/>
    <w:rsid w:val="00EC6EA9"/>
    <w:rsid w:val="00EC713F"/>
    <w:rsid w:val="00EC7565"/>
    <w:rsid w:val="00EC7DB4"/>
    <w:rsid w:val="00EC7F81"/>
    <w:rsid w:val="00ED0B81"/>
    <w:rsid w:val="00ED0C00"/>
    <w:rsid w:val="00ED0CE6"/>
    <w:rsid w:val="00ED1183"/>
    <w:rsid w:val="00ED1694"/>
    <w:rsid w:val="00ED188E"/>
    <w:rsid w:val="00ED18D1"/>
    <w:rsid w:val="00ED1AD5"/>
    <w:rsid w:val="00ED1E91"/>
    <w:rsid w:val="00ED22C7"/>
    <w:rsid w:val="00ED2B14"/>
    <w:rsid w:val="00ED3805"/>
    <w:rsid w:val="00ED3895"/>
    <w:rsid w:val="00ED39C2"/>
    <w:rsid w:val="00ED3D82"/>
    <w:rsid w:val="00ED3F2C"/>
    <w:rsid w:val="00ED474C"/>
    <w:rsid w:val="00ED4B99"/>
    <w:rsid w:val="00ED4F27"/>
    <w:rsid w:val="00ED511F"/>
    <w:rsid w:val="00ED5E21"/>
    <w:rsid w:val="00ED668E"/>
    <w:rsid w:val="00ED6F42"/>
    <w:rsid w:val="00ED7111"/>
    <w:rsid w:val="00ED73C1"/>
    <w:rsid w:val="00ED73F3"/>
    <w:rsid w:val="00ED7439"/>
    <w:rsid w:val="00ED7494"/>
    <w:rsid w:val="00ED760F"/>
    <w:rsid w:val="00EE009C"/>
    <w:rsid w:val="00EE01C6"/>
    <w:rsid w:val="00EE091C"/>
    <w:rsid w:val="00EE16D5"/>
    <w:rsid w:val="00EE188C"/>
    <w:rsid w:val="00EE21F6"/>
    <w:rsid w:val="00EE22CF"/>
    <w:rsid w:val="00EE2C1D"/>
    <w:rsid w:val="00EE3025"/>
    <w:rsid w:val="00EE345A"/>
    <w:rsid w:val="00EE3677"/>
    <w:rsid w:val="00EE37BE"/>
    <w:rsid w:val="00EE3A81"/>
    <w:rsid w:val="00EE3AE8"/>
    <w:rsid w:val="00EE4102"/>
    <w:rsid w:val="00EE4303"/>
    <w:rsid w:val="00EE434A"/>
    <w:rsid w:val="00EE45E9"/>
    <w:rsid w:val="00EE4636"/>
    <w:rsid w:val="00EE58D0"/>
    <w:rsid w:val="00EE5F8E"/>
    <w:rsid w:val="00EE65B7"/>
    <w:rsid w:val="00EE746A"/>
    <w:rsid w:val="00EE7511"/>
    <w:rsid w:val="00EE769C"/>
    <w:rsid w:val="00EE79D8"/>
    <w:rsid w:val="00EE7D6A"/>
    <w:rsid w:val="00EF03F7"/>
    <w:rsid w:val="00EF06DC"/>
    <w:rsid w:val="00EF0725"/>
    <w:rsid w:val="00EF0888"/>
    <w:rsid w:val="00EF11B3"/>
    <w:rsid w:val="00EF1375"/>
    <w:rsid w:val="00EF1654"/>
    <w:rsid w:val="00EF1C0A"/>
    <w:rsid w:val="00EF253D"/>
    <w:rsid w:val="00EF27D9"/>
    <w:rsid w:val="00EF28BE"/>
    <w:rsid w:val="00EF3673"/>
    <w:rsid w:val="00EF379F"/>
    <w:rsid w:val="00EF4475"/>
    <w:rsid w:val="00EF4573"/>
    <w:rsid w:val="00EF46A7"/>
    <w:rsid w:val="00EF47C3"/>
    <w:rsid w:val="00EF49E3"/>
    <w:rsid w:val="00EF4ACC"/>
    <w:rsid w:val="00EF4B6E"/>
    <w:rsid w:val="00EF4D0C"/>
    <w:rsid w:val="00EF4FC1"/>
    <w:rsid w:val="00EF5466"/>
    <w:rsid w:val="00EF56E8"/>
    <w:rsid w:val="00EF65F0"/>
    <w:rsid w:val="00EF65FB"/>
    <w:rsid w:val="00EF6714"/>
    <w:rsid w:val="00EF697B"/>
    <w:rsid w:val="00F006BA"/>
    <w:rsid w:val="00F0137F"/>
    <w:rsid w:val="00F01867"/>
    <w:rsid w:val="00F01A5D"/>
    <w:rsid w:val="00F01DBB"/>
    <w:rsid w:val="00F01E6F"/>
    <w:rsid w:val="00F02494"/>
    <w:rsid w:val="00F026D9"/>
    <w:rsid w:val="00F02939"/>
    <w:rsid w:val="00F02A51"/>
    <w:rsid w:val="00F02EF4"/>
    <w:rsid w:val="00F03706"/>
    <w:rsid w:val="00F03853"/>
    <w:rsid w:val="00F03D11"/>
    <w:rsid w:val="00F03D6F"/>
    <w:rsid w:val="00F0421C"/>
    <w:rsid w:val="00F048D0"/>
    <w:rsid w:val="00F049E2"/>
    <w:rsid w:val="00F04EC7"/>
    <w:rsid w:val="00F04FCE"/>
    <w:rsid w:val="00F05032"/>
    <w:rsid w:val="00F05323"/>
    <w:rsid w:val="00F054CD"/>
    <w:rsid w:val="00F0580C"/>
    <w:rsid w:val="00F05ACA"/>
    <w:rsid w:val="00F05DEB"/>
    <w:rsid w:val="00F06987"/>
    <w:rsid w:val="00F06A73"/>
    <w:rsid w:val="00F06D03"/>
    <w:rsid w:val="00F07090"/>
    <w:rsid w:val="00F0737F"/>
    <w:rsid w:val="00F0796E"/>
    <w:rsid w:val="00F07F22"/>
    <w:rsid w:val="00F1006F"/>
    <w:rsid w:val="00F11FF7"/>
    <w:rsid w:val="00F1210C"/>
    <w:rsid w:val="00F12247"/>
    <w:rsid w:val="00F1236E"/>
    <w:rsid w:val="00F12A68"/>
    <w:rsid w:val="00F12AD0"/>
    <w:rsid w:val="00F13ABB"/>
    <w:rsid w:val="00F13B32"/>
    <w:rsid w:val="00F14761"/>
    <w:rsid w:val="00F14A40"/>
    <w:rsid w:val="00F14B36"/>
    <w:rsid w:val="00F14B4C"/>
    <w:rsid w:val="00F14B65"/>
    <w:rsid w:val="00F14C2C"/>
    <w:rsid w:val="00F152FD"/>
    <w:rsid w:val="00F15DB7"/>
    <w:rsid w:val="00F15FCF"/>
    <w:rsid w:val="00F165C9"/>
    <w:rsid w:val="00F16CE9"/>
    <w:rsid w:val="00F16E2F"/>
    <w:rsid w:val="00F17090"/>
    <w:rsid w:val="00F176D0"/>
    <w:rsid w:val="00F1774A"/>
    <w:rsid w:val="00F178D5"/>
    <w:rsid w:val="00F179C4"/>
    <w:rsid w:val="00F20459"/>
    <w:rsid w:val="00F2096F"/>
    <w:rsid w:val="00F20A99"/>
    <w:rsid w:val="00F20F67"/>
    <w:rsid w:val="00F210C3"/>
    <w:rsid w:val="00F21635"/>
    <w:rsid w:val="00F224E6"/>
    <w:rsid w:val="00F22542"/>
    <w:rsid w:val="00F22D7A"/>
    <w:rsid w:val="00F2338A"/>
    <w:rsid w:val="00F23A68"/>
    <w:rsid w:val="00F23AE2"/>
    <w:rsid w:val="00F23E1F"/>
    <w:rsid w:val="00F242D5"/>
    <w:rsid w:val="00F246AE"/>
    <w:rsid w:val="00F247E1"/>
    <w:rsid w:val="00F24DE6"/>
    <w:rsid w:val="00F24FF2"/>
    <w:rsid w:val="00F254B2"/>
    <w:rsid w:val="00F255C7"/>
    <w:rsid w:val="00F25923"/>
    <w:rsid w:val="00F259CB"/>
    <w:rsid w:val="00F25C49"/>
    <w:rsid w:val="00F26772"/>
    <w:rsid w:val="00F2728C"/>
    <w:rsid w:val="00F27785"/>
    <w:rsid w:val="00F27BC6"/>
    <w:rsid w:val="00F27DF7"/>
    <w:rsid w:val="00F300D9"/>
    <w:rsid w:val="00F307CC"/>
    <w:rsid w:val="00F3083F"/>
    <w:rsid w:val="00F30A14"/>
    <w:rsid w:val="00F30CAD"/>
    <w:rsid w:val="00F327EE"/>
    <w:rsid w:val="00F33208"/>
    <w:rsid w:val="00F3320A"/>
    <w:rsid w:val="00F332AB"/>
    <w:rsid w:val="00F338F8"/>
    <w:rsid w:val="00F33B88"/>
    <w:rsid w:val="00F340FA"/>
    <w:rsid w:val="00F34641"/>
    <w:rsid w:val="00F34923"/>
    <w:rsid w:val="00F34BEC"/>
    <w:rsid w:val="00F352E2"/>
    <w:rsid w:val="00F35E2C"/>
    <w:rsid w:val="00F364F1"/>
    <w:rsid w:val="00F36826"/>
    <w:rsid w:val="00F3683D"/>
    <w:rsid w:val="00F368C2"/>
    <w:rsid w:val="00F36B94"/>
    <w:rsid w:val="00F36F3B"/>
    <w:rsid w:val="00F37556"/>
    <w:rsid w:val="00F37838"/>
    <w:rsid w:val="00F37DCB"/>
    <w:rsid w:val="00F37E2C"/>
    <w:rsid w:val="00F40000"/>
    <w:rsid w:val="00F4053A"/>
    <w:rsid w:val="00F408D3"/>
    <w:rsid w:val="00F40BCE"/>
    <w:rsid w:val="00F40F34"/>
    <w:rsid w:val="00F4131B"/>
    <w:rsid w:val="00F41480"/>
    <w:rsid w:val="00F41977"/>
    <w:rsid w:val="00F41AF9"/>
    <w:rsid w:val="00F42054"/>
    <w:rsid w:val="00F4217E"/>
    <w:rsid w:val="00F4220E"/>
    <w:rsid w:val="00F4274A"/>
    <w:rsid w:val="00F42795"/>
    <w:rsid w:val="00F427D0"/>
    <w:rsid w:val="00F42FB1"/>
    <w:rsid w:val="00F43347"/>
    <w:rsid w:val="00F4345C"/>
    <w:rsid w:val="00F438AB"/>
    <w:rsid w:val="00F43EE1"/>
    <w:rsid w:val="00F445B2"/>
    <w:rsid w:val="00F44AB7"/>
    <w:rsid w:val="00F44D40"/>
    <w:rsid w:val="00F45475"/>
    <w:rsid w:val="00F45771"/>
    <w:rsid w:val="00F459C1"/>
    <w:rsid w:val="00F467D5"/>
    <w:rsid w:val="00F46B14"/>
    <w:rsid w:val="00F46CDA"/>
    <w:rsid w:val="00F475FE"/>
    <w:rsid w:val="00F47982"/>
    <w:rsid w:val="00F47E6F"/>
    <w:rsid w:val="00F5021E"/>
    <w:rsid w:val="00F50A2A"/>
    <w:rsid w:val="00F50A60"/>
    <w:rsid w:val="00F50CA2"/>
    <w:rsid w:val="00F51B70"/>
    <w:rsid w:val="00F51C60"/>
    <w:rsid w:val="00F51CF8"/>
    <w:rsid w:val="00F5210A"/>
    <w:rsid w:val="00F5244D"/>
    <w:rsid w:val="00F52704"/>
    <w:rsid w:val="00F52BE6"/>
    <w:rsid w:val="00F52D7C"/>
    <w:rsid w:val="00F535E6"/>
    <w:rsid w:val="00F535EB"/>
    <w:rsid w:val="00F5366F"/>
    <w:rsid w:val="00F53893"/>
    <w:rsid w:val="00F53A6E"/>
    <w:rsid w:val="00F53DBE"/>
    <w:rsid w:val="00F54CF3"/>
    <w:rsid w:val="00F55418"/>
    <w:rsid w:val="00F55492"/>
    <w:rsid w:val="00F55735"/>
    <w:rsid w:val="00F5619D"/>
    <w:rsid w:val="00F5714C"/>
    <w:rsid w:val="00F57A5D"/>
    <w:rsid w:val="00F604AE"/>
    <w:rsid w:val="00F60742"/>
    <w:rsid w:val="00F6195F"/>
    <w:rsid w:val="00F619FD"/>
    <w:rsid w:val="00F61A5E"/>
    <w:rsid w:val="00F61BAC"/>
    <w:rsid w:val="00F61C46"/>
    <w:rsid w:val="00F6270B"/>
    <w:rsid w:val="00F62870"/>
    <w:rsid w:val="00F62B9B"/>
    <w:rsid w:val="00F62BC8"/>
    <w:rsid w:val="00F62D2B"/>
    <w:rsid w:val="00F6314E"/>
    <w:rsid w:val="00F631BC"/>
    <w:rsid w:val="00F63265"/>
    <w:rsid w:val="00F633E6"/>
    <w:rsid w:val="00F63A58"/>
    <w:rsid w:val="00F63ADE"/>
    <w:rsid w:val="00F63F97"/>
    <w:rsid w:val="00F643DA"/>
    <w:rsid w:val="00F643FB"/>
    <w:rsid w:val="00F6487A"/>
    <w:rsid w:val="00F64AE8"/>
    <w:rsid w:val="00F64BD1"/>
    <w:rsid w:val="00F65235"/>
    <w:rsid w:val="00F6541D"/>
    <w:rsid w:val="00F658BB"/>
    <w:rsid w:val="00F67112"/>
    <w:rsid w:val="00F67347"/>
    <w:rsid w:val="00F674CF"/>
    <w:rsid w:val="00F674E4"/>
    <w:rsid w:val="00F6767A"/>
    <w:rsid w:val="00F67955"/>
    <w:rsid w:val="00F67A08"/>
    <w:rsid w:val="00F704FD"/>
    <w:rsid w:val="00F70999"/>
    <w:rsid w:val="00F714EA"/>
    <w:rsid w:val="00F718D5"/>
    <w:rsid w:val="00F71978"/>
    <w:rsid w:val="00F7241C"/>
    <w:rsid w:val="00F73FA2"/>
    <w:rsid w:val="00F744C8"/>
    <w:rsid w:val="00F750EE"/>
    <w:rsid w:val="00F751C7"/>
    <w:rsid w:val="00F75BCE"/>
    <w:rsid w:val="00F7652B"/>
    <w:rsid w:val="00F766F1"/>
    <w:rsid w:val="00F76A9C"/>
    <w:rsid w:val="00F774F1"/>
    <w:rsid w:val="00F77972"/>
    <w:rsid w:val="00F8022C"/>
    <w:rsid w:val="00F80D48"/>
    <w:rsid w:val="00F812DF"/>
    <w:rsid w:val="00F8154B"/>
    <w:rsid w:val="00F81975"/>
    <w:rsid w:val="00F81D48"/>
    <w:rsid w:val="00F821BC"/>
    <w:rsid w:val="00F830A6"/>
    <w:rsid w:val="00F831E7"/>
    <w:rsid w:val="00F835AB"/>
    <w:rsid w:val="00F836D2"/>
    <w:rsid w:val="00F83A0B"/>
    <w:rsid w:val="00F83A94"/>
    <w:rsid w:val="00F8434E"/>
    <w:rsid w:val="00F84755"/>
    <w:rsid w:val="00F85098"/>
    <w:rsid w:val="00F859EA"/>
    <w:rsid w:val="00F8611A"/>
    <w:rsid w:val="00F861BD"/>
    <w:rsid w:val="00F86239"/>
    <w:rsid w:val="00F8630B"/>
    <w:rsid w:val="00F86496"/>
    <w:rsid w:val="00F864D0"/>
    <w:rsid w:val="00F868C4"/>
    <w:rsid w:val="00F86BA9"/>
    <w:rsid w:val="00F86CDF"/>
    <w:rsid w:val="00F86D43"/>
    <w:rsid w:val="00F875ED"/>
    <w:rsid w:val="00F87899"/>
    <w:rsid w:val="00F87A41"/>
    <w:rsid w:val="00F87D30"/>
    <w:rsid w:val="00F87DB7"/>
    <w:rsid w:val="00F87E16"/>
    <w:rsid w:val="00F903D6"/>
    <w:rsid w:val="00F90739"/>
    <w:rsid w:val="00F91528"/>
    <w:rsid w:val="00F91795"/>
    <w:rsid w:val="00F91EC4"/>
    <w:rsid w:val="00F9251C"/>
    <w:rsid w:val="00F925A0"/>
    <w:rsid w:val="00F92A5E"/>
    <w:rsid w:val="00F9307F"/>
    <w:rsid w:val="00F930EB"/>
    <w:rsid w:val="00F939FB"/>
    <w:rsid w:val="00F93A2D"/>
    <w:rsid w:val="00F93D69"/>
    <w:rsid w:val="00F9401D"/>
    <w:rsid w:val="00F949DA"/>
    <w:rsid w:val="00F95137"/>
    <w:rsid w:val="00F95179"/>
    <w:rsid w:val="00F9563A"/>
    <w:rsid w:val="00F9602C"/>
    <w:rsid w:val="00F967C1"/>
    <w:rsid w:val="00F96B15"/>
    <w:rsid w:val="00F97118"/>
    <w:rsid w:val="00F97376"/>
    <w:rsid w:val="00F9790F"/>
    <w:rsid w:val="00F97BBD"/>
    <w:rsid w:val="00F97C64"/>
    <w:rsid w:val="00FA0112"/>
    <w:rsid w:val="00FA0875"/>
    <w:rsid w:val="00FA0F2B"/>
    <w:rsid w:val="00FA10B7"/>
    <w:rsid w:val="00FA1F6F"/>
    <w:rsid w:val="00FA1FAD"/>
    <w:rsid w:val="00FA208D"/>
    <w:rsid w:val="00FA25A2"/>
    <w:rsid w:val="00FA2777"/>
    <w:rsid w:val="00FA2A75"/>
    <w:rsid w:val="00FA2A7C"/>
    <w:rsid w:val="00FA2EBC"/>
    <w:rsid w:val="00FA33CB"/>
    <w:rsid w:val="00FA3401"/>
    <w:rsid w:val="00FA3A51"/>
    <w:rsid w:val="00FA3B64"/>
    <w:rsid w:val="00FA3BF7"/>
    <w:rsid w:val="00FA400B"/>
    <w:rsid w:val="00FA4585"/>
    <w:rsid w:val="00FA470A"/>
    <w:rsid w:val="00FA4781"/>
    <w:rsid w:val="00FA4B8B"/>
    <w:rsid w:val="00FA4FB9"/>
    <w:rsid w:val="00FA510D"/>
    <w:rsid w:val="00FA5140"/>
    <w:rsid w:val="00FA53BE"/>
    <w:rsid w:val="00FA5502"/>
    <w:rsid w:val="00FA559F"/>
    <w:rsid w:val="00FA5E56"/>
    <w:rsid w:val="00FA674A"/>
    <w:rsid w:val="00FA681C"/>
    <w:rsid w:val="00FA686D"/>
    <w:rsid w:val="00FA6A26"/>
    <w:rsid w:val="00FA6EFF"/>
    <w:rsid w:val="00FA74E5"/>
    <w:rsid w:val="00FA77E6"/>
    <w:rsid w:val="00FA7BEC"/>
    <w:rsid w:val="00FB1024"/>
    <w:rsid w:val="00FB1837"/>
    <w:rsid w:val="00FB1884"/>
    <w:rsid w:val="00FB1A34"/>
    <w:rsid w:val="00FB20CA"/>
    <w:rsid w:val="00FB299C"/>
    <w:rsid w:val="00FB3418"/>
    <w:rsid w:val="00FB38FB"/>
    <w:rsid w:val="00FB39EC"/>
    <w:rsid w:val="00FB4359"/>
    <w:rsid w:val="00FB44D6"/>
    <w:rsid w:val="00FB46D1"/>
    <w:rsid w:val="00FB46D7"/>
    <w:rsid w:val="00FB4799"/>
    <w:rsid w:val="00FB4A0A"/>
    <w:rsid w:val="00FB4F4F"/>
    <w:rsid w:val="00FB5391"/>
    <w:rsid w:val="00FB5917"/>
    <w:rsid w:val="00FB6012"/>
    <w:rsid w:val="00FB60D6"/>
    <w:rsid w:val="00FB688D"/>
    <w:rsid w:val="00FB708B"/>
    <w:rsid w:val="00FB70F3"/>
    <w:rsid w:val="00FB75B5"/>
    <w:rsid w:val="00FB7DF5"/>
    <w:rsid w:val="00FC0170"/>
    <w:rsid w:val="00FC0593"/>
    <w:rsid w:val="00FC0B80"/>
    <w:rsid w:val="00FC0F20"/>
    <w:rsid w:val="00FC1093"/>
    <w:rsid w:val="00FC11B8"/>
    <w:rsid w:val="00FC1F63"/>
    <w:rsid w:val="00FC2101"/>
    <w:rsid w:val="00FC25CD"/>
    <w:rsid w:val="00FC2BA7"/>
    <w:rsid w:val="00FC2E0D"/>
    <w:rsid w:val="00FC2E11"/>
    <w:rsid w:val="00FC2E21"/>
    <w:rsid w:val="00FC2EB9"/>
    <w:rsid w:val="00FC3019"/>
    <w:rsid w:val="00FC30D3"/>
    <w:rsid w:val="00FC335F"/>
    <w:rsid w:val="00FC3D93"/>
    <w:rsid w:val="00FC3E75"/>
    <w:rsid w:val="00FC409B"/>
    <w:rsid w:val="00FC49DE"/>
    <w:rsid w:val="00FC508F"/>
    <w:rsid w:val="00FC5399"/>
    <w:rsid w:val="00FC5531"/>
    <w:rsid w:val="00FC5724"/>
    <w:rsid w:val="00FC63E6"/>
    <w:rsid w:val="00FC6DED"/>
    <w:rsid w:val="00FC73CA"/>
    <w:rsid w:val="00FC7749"/>
    <w:rsid w:val="00FC7AEF"/>
    <w:rsid w:val="00FC7D08"/>
    <w:rsid w:val="00FD008D"/>
    <w:rsid w:val="00FD0125"/>
    <w:rsid w:val="00FD043E"/>
    <w:rsid w:val="00FD048B"/>
    <w:rsid w:val="00FD04C8"/>
    <w:rsid w:val="00FD0629"/>
    <w:rsid w:val="00FD07F0"/>
    <w:rsid w:val="00FD0985"/>
    <w:rsid w:val="00FD1714"/>
    <w:rsid w:val="00FD1865"/>
    <w:rsid w:val="00FD19F0"/>
    <w:rsid w:val="00FD1E13"/>
    <w:rsid w:val="00FD2A64"/>
    <w:rsid w:val="00FD3E02"/>
    <w:rsid w:val="00FD434E"/>
    <w:rsid w:val="00FD4588"/>
    <w:rsid w:val="00FD476D"/>
    <w:rsid w:val="00FD4ED6"/>
    <w:rsid w:val="00FD5097"/>
    <w:rsid w:val="00FD595A"/>
    <w:rsid w:val="00FD5C73"/>
    <w:rsid w:val="00FD5F0D"/>
    <w:rsid w:val="00FD5F7D"/>
    <w:rsid w:val="00FD6405"/>
    <w:rsid w:val="00FD6AD7"/>
    <w:rsid w:val="00FD6F8E"/>
    <w:rsid w:val="00FD7028"/>
    <w:rsid w:val="00FD705F"/>
    <w:rsid w:val="00FD708D"/>
    <w:rsid w:val="00FD70DE"/>
    <w:rsid w:val="00FD70F1"/>
    <w:rsid w:val="00FD7C6A"/>
    <w:rsid w:val="00FD7CB3"/>
    <w:rsid w:val="00FD7CEB"/>
    <w:rsid w:val="00FE05FC"/>
    <w:rsid w:val="00FE06E5"/>
    <w:rsid w:val="00FE097D"/>
    <w:rsid w:val="00FE13C3"/>
    <w:rsid w:val="00FE1ADB"/>
    <w:rsid w:val="00FE1C38"/>
    <w:rsid w:val="00FE2137"/>
    <w:rsid w:val="00FE22DF"/>
    <w:rsid w:val="00FE28B6"/>
    <w:rsid w:val="00FE28DA"/>
    <w:rsid w:val="00FE2E17"/>
    <w:rsid w:val="00FE2FF1"/>
    <w:rsid w:val="00FE30A0"/>
    <w:rsid w:val="00FE35ED"/>
    <w:rsid w:val="00FE3ACA"/>
    <w:rsid w:val="00FE452E"/>
    <w:rsid w:val="00FE4F31"/>
    <w:rsid w:val="00FE54B0"/>
    <w:rsid w:val="00FE562A"/>
    <w:rsid w:val="00FE5746"/>
    <w:rsid w:val="00FE5976"/>
    <w:rsid w:val="00FE5EFC"/>
    <w:rsid w:val="00FE62A6"/>
    <w:rsid w:val="00FE6322"/>
    <w:rsid w:val="00FE67A2"/>
    <w:rsid w:val="00FE68A7"/>
    <w:rsid w:val="00FE6961"/>
    <w:rsid w:val="00FE6A0D"/>
    <w:rsid w:val="00FE6E95"/>
    <w:rsid w:val="00FE6F93"/>
    <w:rsid w:val="00FE714C"/>
    <w:rsid w:val="00FE7685"/>
    <w:rsid w:val="00FE76C8"/>
    <w:rsid w:val="00FF01C6"/>
    <w:rsid w:val="00FF0898"/>
    <w:rsid w:val="00FF09D6"/>
    <w:rsid w:val="00FF0F27"/>
    <w:rsid w:val="00FF106B"/>
    <w:rsid w:val="00FF10E9"/>
    <w:rsid w:val="00FF1237"/>
    <w:rsid w:val="00FF13FD"/>
    <w:rsid w:val="00FF19BD"/>
    <w:rsid w:val="00FF1FC3"/>
    <w:rsid w:val="00FF20F7"/>
    <w:rsid w:val="00FF2B4D"/>
    <w:rsid w:val="00FF2F07"/>
    <w:rsid w:val="00FF3434"/>
    <w:rsid w:val="00FF34D7"/>
    <w:rsid w:val="00FF3875"/>
    <w:rsid w:val="00FF389F"/>
    <w:rsid w:val="00FF3BA6"/>
    <w:rsid w:val="00FF3D7F"/>
    <w:rsid w:val="00FF3F29"/>
    <w:rsid w:val="00FF4496"/>
    <w:rsid w:val="00FF46DD"/>
    <w:rsid w:val="00FF4A5D"/>
    <w:rsid w:val="00FF4D21"/>
    <w:rsid w:val="00FF51E1"/>
    <w:rsid w:val="00FF53B0"/>
    <w:rsid w:val="00FF5414"/>
    <w:rsid w:val="00FF554D"/>
    <w:rsid w:val="00FF57FA"/>
    <w:rsid w:val="00FF592F"/>
    <w:rsid w:val="00FF5D60"/>
    <w:rsid w:val="00FF6081"/>
    <w:rsid w:val="00FF6A2F"/>
    <w:rsid w:val="00FF6EB8"/>
    <w:rsid w:val="00FF7089"/>
    <w:rsid w:val="00FF72D9"/>
    <w:rsid w:val="00FF764B"/>
    <w:rsid w:val="00FF76BA"/>
    <w:rsid w:val="00FF777C"/>
    <w:rsid w:val="00FF7B6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12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2801"/>
    <w:pPr>
      <w:jc w:val="both"/>
    </w:pPr>
  </w:style>
  <w:style w:type="paragraph" w:styleId="berschrift1">
    <w:name w:val="heading 1"/>
    <w:basedOn w:val="Standard"/>
    <w:next w:val="Standard"/>
    <w:link w:val="berschrift1Zchn"/>
    <w:uiPriority w:val="9"/>
    <w:qFormat/>
    <w:rsid w:val="00245F7F"/>
    <w:pPr>
      <w:keepNext/>
      <w:keepLines/>
      <w:pBdr>
        <w:bottom w:val="single" w:sz="12" w:space="1" w:color="auto"/>
      </w:pBdr>
      <w:spacing w:before="480" w:after="480" w:line="240" w:lineRule="auto"/>
      <w:ind w:left="709"/>
      <w:jc w:val="center"/>
      <w:outlineLvl w:val="0"/>
    </w:pPr>
    <w:rPr>
      <w:rFonts w:asciiTheme="majorHAnsi" w:eastAsiaTheme="majorEastAsia" w:hAnsiTheme="majorHAnsi" w:cstheme="majorBidi"/>
      <w:bCs/>
      <w:sz w:val="40"/>
      <w:szCs w:val="28"/>
    </w:rPr>
  </w:style>
  <w:style w:type="paragraph" w:styleId="berschrift2">
    <w:name w:val="heading 2"/>
    <w:basedOn w:val="Standard"/>
    <w:next w:val="Standard"/>
    <w:link w:val="berschrift2Zchn"/>
    <w:uiPriority w:val="9"/>
    <w:unhideWhenUsed/>
    <w:qFormat/>
    <w:rsid w:val="00E0757E"/>
    <w:pPr>
      <w:keepNext/>
      <w:keepLines/>
      <w:spacing w:before="360" w:after="0"/>
      <w:outlineLvl w:val="1"/>
    </w:pPr>
    <w:rPr>
      <w:rFonts w:asciiTheme="majorHAnsi" w:eastAsiaTheme="majorEastAsia" w:hAnsiTheme="majorHAnsi" w:cstheme="majorBidi"/>
      <w:b/>
      <w:bCs/>
      <w:sz w:val="28"/>
      <w:szCs w:val="26"/>
    </w:rPr>
  </w:style>
  <w:style w:type="paragraph" w:styleId="berschrift3">
    <w:name w:val="heading 3"/>
    <w:basedOn w:val="Standard"/>
    <w:next w:val="Standard"/>
    <w:link w:val="berschrift3Zchn"/>
    <w:uiPriority w:val="9"/>
    <w:unhideWhenUsed/>
    <w:qFormat/>
    <w:rsid w:val="00083292"/>
    <w:pPr>
      <w:keepNext/>
      <w:keepLines/>
      <w:spacing w:before="240" w:after="0"/>
      <w:ind w:left="3538"/>
      <w:outlineLvl w:val="2"/>
    </w:pPr>
    <w:rPr>
      <w:rFonts w:asciiTheme="majorHAnsi" w:eastAsiaTheme="majorEastAsia" w:hAnsiTheme="majorHAnsi" w:cstheme="majorBidi"/>
      <w:b/>
      <w:bCs/>
      <w:sz w:val="26"/>
    </w:rPr>
  </w:style>
  <w:style w:type="paragraph" w:styleId="berschrift4">
    <w:name w:val="heading 4"/>
    <w:basedOn w:val="Standard"/>
    <w:next w:val="Standard"/>
    <w:link w:val="berschrift4Zchn"/>
    <w:uiPriority w:val="9"/>
    <w:unhideWhenUsed/>
    <w:qFormat/>
    <w:rsid w:val="00194CAC"/>
    <w:pPr>
      <w:keepNext/>
      <w:keepLines/>
      <w:spacing w:before="200" w:after="0" w:line="480" w:lineRule="auto"/>
      <w:outlineLvl w:val="3"/>
    </w:pPr>
    <w:rPr>
      <w:rFonts w:eastAsiaTheme="majorEastAsia" w:cstheme="majorBidi"/>
      <w:b/>
      <w:bCs/>
      <w:iCs/>
      <w:sz w:val="24"/>
    </w:rPr>
  </w:style>
  <w:style w:type="paragraph" w:styleId="berschrift5">
    <w:name w:val="heading 5"/>
    <w:basedOn w:val="Standard"/>
    <w:next w:val="Standard"/>
    <w:link w:val="berschrift5Zchn"/>
    <w:uiPriority w:val="9"/>
    <w:unhideWhenUsed/>
    <w:qFormat/>
    <w:rsid w:val="00B354DC"/>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245F7F"/>
    <w:rPr>
      <w:rFonts w:asciiTheme="majorHAnsi" w:eastAsiaTheme="majorEastAsia" w:hAnsiTheme="majorHAnsi" w:cstheme="majorBidi"/>
      <w:bCs/>
      <w:sz w:val="40"/>
      <w:szCs w:val="28"/>
    </w:rPr>
  </w:style>
  <w:style w:type="character" w:customStyle="1" w:styleId="berschrift2Zchn">
    <w:name w:val="Überschrift 2 Zchn"/>
    <w:basedOn w:val="Absatz-Standardschriftart"/>
    <w:link w:val="berschrift2"/>
    <w:uiPriority w:val="9"/>
    <w:rsid w:val="00E0757E"/>
    <w:rPr>
      <w:rFonts w:asciiTheme="majorHAnsi" w:eastAsiaTheme="majorEastAsia" w:hAnsiTheme="majorHAnsi" w:cstheme="majorBidi"/>
      <w:b/>
      <w:bCs/>
      <w:sz w:val="28"/>
      <w:szCs w:val="26"/>
    </w:rPr>
  </w:style>
  <w:style w:type="character" w:customStyle="1" w:styleId="berschrift3Zchn">
    <w:name w:val="Überschrift 3 Zchn"/>
    <w:basedOn w:val="Absatz-Standardschriftart"/>
    <w:link w:val="berschrift3"/>
    <w:uiPriority w:val="9"/>
    <w:rsid w:val="00083292"/>
    <w:rPr>
      <w:rFonts w:asciiTheme="majorHAnsi" w:eastAsiaTheme="majorEastAsia" w:hAnsiTheme="majorHAnsi" w:cstheme="majorBidi"/>
      <w:b/>
      <w:bCs/>
      <w:sz w:val="26"/>
    </w:rPr>
  </w:style>
  <w:style w:type="character" w:customStyle="1" w:styleId="berschrift4Zchn">
    <w:name w:val="Überschrift 4 Zchn"/>
    <w:basedOn w:val="Absatz-Standardschriftart"/>
    <w:link w:val="berschrift4"/>
    <w:uiPriority w:val="9"/>
    <w:rsid w:val="00194CAC"/>
    <w:rPr>
      <w:rFonts w:eastAsiaTheme="majorEastAsia" w:cstheme="majorBidi"/>
      <w:b/>
      <w:bCs/>
      <w:iCs/>
      <w:sz w:val="24"/>
    </w:rPr>
  </w:style>
  <w:style w:type="paragraph" w:styleId="Inhaltsverzeichnisberschrift">
    <w:name w:val="TOC Heading"/>
    <w:basedOn w:val="berschrift1"/>
    <w:next w:val="Standard"/>
    <w:uiPriority w:val="39"/>
    <w:unhideWhenUsed/>
    <w:qFormat/>
    <w:rsid w:val="009507DE"/>
    <w:pPr>
      <w:outlineLvl w:val="9"/>
    </w:pPr>
    <w:rPr>
      <w:lang w:eastAsia="de-DE"/>
    </w:rPr>
  </w:style>
  <w:style w:type="paragraph" w:styleId="Verzeichnis1">
    <w:name w:val="toc 1"/>
    <w:basedOn w:val="Standard"/>
    <w:next w:val="Standard"/>
    <w:autoRedefine/>
    <w:uiPriority w:val="39"/>
    <w:unhideWhenUsed/>
    <w:qFormat/>
    <w:rsid w:val="006005F8"/>
    <w:pPr>
      <w:tabs>
        <w:tab w:val="left" w:pos="426"/>
        <w:tab w:val="right" w:leader="dot" w:pos="8188"/>
      </w:tabs>
      <w:spacing w:before="360" w:after="0"/>
      <w:jc w:val="left"/>
    </w:pPr>
    <w:rPr>
      <w:rFonts w:asciiTheme="majorHAnsi" w:hAnsiTheme="majorHAnsi"/>
      <w:b/>
      <w:bCs/>
      <w:caps/>
      <w:sz w:val="24"/>
      <w:szCs w:val="24"/>
    </w:rPr>
  </w:style>
  <w:style w:type="paragraph" w:styleId="Verzeichnis2">
    <w:name w:val="toc 2"/>
    <w:basedOn w:val="Standard"/>
    <w:next w:val="Standard"/>
    <w:autoRedefine/>
    <w:uiPriority w:val="39"/>
    <w:unhideWhenUsed/>
    <w:qFormat/>
    <w:rsid w:val="00483886"/>
    <w:pPr>
      <w:tabs>
        <w:tab w:val="left" w:pos="709"/>
        <w:tab w:val="right" w:leader="dot" w:pos="8188"/>
      </w:tabs>
      <w:spacing w:before="240" w:after="0"/>
      <w:jc w:val="left"/>
    </w:pPr>
    <w:rPr>
      <w:b/>
      <w:bCs/>
      <w:sz w:val="20"/>
      <w:szCs w:val="20"/>
    </w:rPr>
  </w:style>
  <w:style w:type="character" w:styleId="Hyperlink">
    <w:name w:val="Hyperlink"/>
    <w:basedOn w:val="Absatz-Standardschriftart"/>
    <w:uiPriority w:val="99"/>
    <w:unhideWhenUsed/>
    <w:rsid w:val="009507DE"/>
    <w:rPr>
      <w:color w:val="0000FF" w:themeColor="hyperlink"/>
      <w:u w:val="single"/>
    </w:rPr>
  </w:style>
  <w:style w:type="paragraph" w:styleId="Listenabsatz">
    <w:name w:val="List Paragraph"/>
    <w:basedOn w:val="Standard"/>
    <w:uiPriority w:val="34"/>
    <w:qFormat/>
    <w:rsid w:val="009507DE"/>
    <w:pPr>
      <w:ind w:left="720"/>
      <w:contextualSpacing/>
    </w:pPr>
  </w:style>
  <w:style w:type="paragraph" w:styleId="Fuzeile">
    <w:name w:val="footer"/>
    <w:basedOn w:val="Standard"/>
    <w:link w:val="FuzeileZchn"/>
    <w:uiPriority w:val="99"/>
    <w:unhideWhenUsed/>
    <w:rsid w:val="009507DE"/>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507DE"/>
  </w:style>
  <w:style w:type="paragraph" w:styleId="Verzeichnis3">
    <w:name w:val="toc 3"/>
    <w:basedOn w:val="Standard"/>
    <w:next w:val="Standard"/>
    <w:autoRedefine/>
    <w:uiPriority w:val="39"/>
    <w:unhideWhenUsed/>
    <w:qFormat/>
    <w:rsid w:val="00BF3F76"/>
    <w:pPr>
      <w:tabs>
        <w:tab w:val="left" w:pos="1100"/>
        <w:tab w:val="right" w:leader="dot" w:pos="8188"/>
      </w:tabs>
      <w:spacing w:after="0"/>
      <w:ind w:left="284" w:hanging="284"/>
      <w:jc w:val="left"/>
    </w:pPr>
    <w:rPr>
      <w:b/>
      <w:noProof/>
      <w:sz w:val="20"/>
      <w:szCs w:val="20"/>
    </w:rPr>
  </w:style>
  <w:style w:type="paragraph" w:styleId="Sprechblasentext">
    <w:name w:val="Balloon Text"/>
    <w:basedOn w:val="Standard"/>
    <w:link w:val="SprechblasentextZchn"/>
    <w:uiPriority w:val="99"/>
    <w:semiHidden/>
    <w:unhideWhenUsed/>
    <w:rsid w:val="009507DE"/>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507DE"/>
    <w:rPr>
      <w:rFonts w:ascii="Tahoma" w:hAnsi="Tahoma" w:cs="Tahoma"/>
      <w:sz w:val="16"/>
      <w:szCs w:val="16"/>
    </w:rPr>
  </w:style>
  <w:style w:type="table" w:styleId="Tabellenraster">
    <w:name w:val="Table Grid"/>
    <w:basedOn w:val="NormaleTabelle"/>
    <w:uiPriority w:val="59"/>
    <w:rsid w:val="00F25C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HelleListe-Akzent5">
    <w:name w:val="Light List Accent 5"/>
    <w:basedOn w:val="NormaleTabelle"/>
    <w:uiPriority w:val="61"/>
    <w:rsid w:val="008D7139"/>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HelleListe-Akzent1">
    <w:name w:val="Light List Accent 1"/>
    <w:basedOn w:val="NormaleTabelle"/>
    <w:uiPriority w:val="61"/>
    <w:rsid w:val="008D7139"/>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Verzeichnis4">
    <w:name w:val="toc 4"/>
    <w:basedOn w:val="Standard"/>
    <w:next w:val="Standard"/>
    <w:autoRedefine/>
    <w:uiPriority w:val="39"/>
    <w:unhideWhenUsed/>
    <w:rsid w:val="00894AF9"/>
    <w:pPr>
      <w:spacing w:after="0"/>
      <w:ind w:left="440"/>
      <w:jc w:val="left"/>
    </w:pPr>
    <w:rPr>
      <w:sz w:val="20"/>
      <w:szCs w:val="20"/>
    </w:rPr>
  </w:style>
  <w:style w:type="paragraph" w:styleId="Verzeichnis5">
    <w:name w:val="toc 5"/>
    <w:basedOn w:val="Standard"/>
    <w:next w:val="Standard"/>
    <w:autoRedefine/>
    <w:uiPriority w:val="39"/>
    <w:unhideWhenUsed/>
    <w:rsid w:val="00E27A9B"/>
    <w:pPr>
      <w:spacing w:after="0"/>
      <w:ind w:left="660"/>
      <w:jc w:val="left"/>
    </w:pPr>
    <w:rPr>
      <w:sz w:val="20"/>
      <w:szCs w:val="20"/>
    </w:rPr>
  </w:style>
  <w:style w:type="paragraph" w:styleId="Verzeichnis6">
    <w:name w:val="toc 6"/>
    <w:basedOn w:val="Standard"/>
    <w:next w:val="Standard"/>
    <w:autoRedefine/>
    <w:uiPriority w:val="39"/>
    <w:unhideWhenUsed/>
    <w:rsid w:val="00E27A9B"/>
    <w:pPr>
      <w:spacing w:after="0"/>
      <w:ind w:left="880"/>
      <w:jc w:val="left"/>
    </w:pPr>
    <w:rPr>
      <w:sz w:val="20"/>
      <w:szCs w:val="20"/>
    </w:rPr>
  </w:style>
  <w:style w:type="paragraph" w:styleId="Verzeichnis7">
    <w:name w:val="toc 7"/>
    <w:basedOn w:val="Standard"/>
    <w:next w:val="Standard"/>
    <w:autoRedefine/>
    <w:uiPriority w:val="39"/>
    <w:unhideWhenUsed/>
    <w:rsid w:val="00E27A9B"/>
    <w:pPr>
      <w:spacing w:after="0"/>
      <w:ind w:left="1100"/>
      <w:jc w:val="left"/>
    </w:pPr>
    <w:rPr>
      <w:sz w:val="20"/>
      <w:szCs w:val="20"/>
    </w:rPr>
  </w:style>
  <w:style w:type="paragraph" w:styleId="Verzeichnis8">
    <w:name w:val="toc 8"/>
    <w:basedOn w:val="Standard"/>
    <w:next w:val="Standard"/>
    <w:autoRedefine/>
    <w:uiPriority w:val="39"/>
    <w:unhideWhenUsed/>
    <w:rsid w:val="00E27A9B"/>
    <w:pPr>
      <w:spacing w:after="0"/>
      <w:ind w:left="1320"/>
      <w:jc w:val="left"/>
    </w:pPr>
    <w:rPr>
      <w:sz w:val="20"/>
      <w:szCs w:val="20"/>
    </w:rPr>
  </w:style>
  <w:style w:type="paragraph" w:styleId="Verzeichnis9">
    <w:name w:val="toc 9"/>
    <w:basedOn w:val="Standard"/>
    <w:next w:val="Standard"/>
    <w:autoRedefine/>
    <w:uiPriority w:val="39"/>
    <w:unhideWhenUsed/>
    <w:rsid w:val="00E27A9B"/>
    <w:pPr>
      <w:spacing w:after="0"/>
      <w:ind w:left="1540"/>
      <w:jc w:val="left"/>
    </w:pPr>
    <w:rPr>
      <w:sz w:val="20"/>
      <w:szCs w:val="20"/>
    </w:rPr>
  </w:style>
  <w:style w:type="paragraph" w:styleId="Kopfzeile">
    <w:name w:val="header"/>
    <w:basedOn w:val="Standard"/>
    <w:link w:val="KopfzeileZchn"/>
    <w:uiPriority w:val="99"/>
    <w:unhideWhenUsed/>
    <w:rsid w:val="005725BF"/>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5725BF"/>
  </w:style>
  <w:style w:type="paragraph" w:styleId="Untertitel">
    <w:name w:val="Subtitle"/>
    <w:basedOn w:val="Standard"/>
    <w:next w:val="Standard"/>
    <w:link w:val="UntertitelZchn"/>
    <w:uiPriority w:val="11"/>
    <w:qFormat/>
    <w:rsid w:val="0073374A"/>
    <w:pPr>
      <w:numPr>
        <w:ilvl w:val="1"/>
      </w:numPr>
      <w:pBdr>
        <w:bottom w:val="single" w:sz="4" w:space="1" w:color="808080" w:themeColor="background1" w:themeShade="80"/>
      </w:pBdr>
      <w:ind w:left="708"/>
    </w:pPr>
    <w:rPr>
      <w:rFonts w:eastAsiaTheme="majorEastAsia" w:cstheme="majorBidi"/>
      <w:i/>
      <w:iCs/>
      <w:color w:val="808080" w:themeColor="background1" w:themeShade="80"/>
      <w:spacing w:val="15"/>
      <w:sz w:val="18"/>
      <w:szCs w:val="24"/>
    </w:rPr>
  </w:style>
  <w:style w:type="character" w:customStyle="1" w:styleId="UntertitelZchn">
    <w:name w:val="Untertitel Zchn"/>
    <w:basedOn w:val="Absatz-Standardschriftart"/>
    <w:link w:val="Untertitel"/>
    <w:uiPriority w:val="11"/>
    <w:rsid w:val="0073374A"/>
    <w:rPr>
      <w:rFonts w:eastAsiaTheme="majorEastAsia" w:cstheme="majorBidi"/>
      <w:i/>
      <w:iCs/>
      <w:color w:val="808080" w:themeColor="background1" w:themeShade="80"/>
      <w:spacing w:val="15"/>
      <w:sz w:val="18"/>
      <w:szCs w:val="24"/>
    </w:rPr>
  </w:style>
  <w:style w:type="character" w:styleId="SchwacheHervorhebung">
    <w:name w:val="Subtle Emphasis"/>
    <w:basedOn w:val="Absatz-Standardschriftart"/>
    <w:uiPriority w:val="19"/>
    <w:qFormat/>
    <w:rsid w:val="00EC28D7"/>
    <w:rPr>
      <w:i/>
      <w:iCs/>
      <w:color w:val="808080" w:themeColor="text1" w:themeTint="7F"/>
    </w:rPr>
  </w:style>
  <w:style w:type="paragraph" w:styleId="Titel">
    <w:name w:val="Title"/>
    <w:basedOn w:val="Standard"/>
    <w:next w:val="Standard"/>
    <w:link w:val="TitelZchn"/>
    <w:uiPriority w:val="10"/>
    <w:qFormat/>
    <w:rsid w:val="00B354D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B354DC"/>
    <w:rPr>
      <w:rFonts w:asciiTheme="majorHAnsi" w:eastAsiaTheme="majorEastAsia" w:hAnsiTheme="majorHAnsi" w:cstheme="majorBidi"/>
      <w:color w:val="17365D" w:themeColor="text2" w:themeShade="BF"/>
      <w:spacing w:val="5"/>
      <w:kern w:val="28"/>
      <w:sz w:val="52"/>
      <w:szCs w:val="52"/>
    </w:rPr>
  </w:style>
  <w:style w:type="character" w:styleId="Hervorhebung">
    <w:name w:val="Emphasis"/>
    <w:basedOn w:val="Absatz-Standardschriftart"/>
    <w:uiPriority w:val="20"/>
    <w:qFormat/>
    <w:rsid w:val="00B354DC"/>
    <w:rPr>
      <w:i/>
      <w:iCs/>
    </w:rPr>
  </w:style>
  <w:style w:type="character" w:styleId="IntensiveHervorhebung">
    <w:name w:val="Intense Emphasis"/>
    <w:basedOn w:val="Absatz-Standardschriftart"/>
    <w:uiPriority w:val="21"/>
    <w:qFormat/>
    <w:rsid w:val="00B354DC"/>
    <w:rPr>
      <w:b/>
      <w:bCs/>
      <w:i/>
      <w:iCs/>
      <w:color w:val="4F81BD" w:themeColor="accent1"/>
    </w:rPr>
  </w:style>
  <w:style w:type="character" w:styleId="Fett">
    <w:name w:val="Strong"/>
    <w:basedOn w:val="Absatz-Standardschriftart"/>
    <w:uiPriority w:val="22"/>
    <w:qFormat/>
    <w:rsid w:val="00B354DC"/>
    <w:rPr>
      <w:b/>
      <w:bCs/>
    </w:rPr>
  </w:style>
  <w:style w:type="character" w:customStyle="1" w:styleId="berschrift5Zchn">
    <w:name w:val="Überschrift 5 Zchn"/>
    <w:basedOn w:val="Absatz-Standardschriftart"/>
    <w:link w:val="berschrift5"/>
    <w:uiPriority w:val="9"/>
    <w:rsid w:val="00B354DC"/>
    <w:rPr>
      <w:rFonts w:asciiTheme="majorHAnsi" w:eastAsiaTheme="majorEastAsia" w:hAnsiTheme="majorHAnsi" w:cstheme="majorBidi"/>
      <w:color w:val="243F60" w:themeColor="accent1" w:themeShade="7F"/>
    </w:rPr>
  </w:style>
  <w:style w:type="paragraph" w:styleId="IntensivesZitat">
    <w:name w:val="Intense Quote"/>
    <w:basedOn w:val="Standard"/>
    <w:next w:val="Standard"/>
    <w:link w:val="IntensivesZitatZchn"/>
    <w:uiPriority w:val="30"/>
    <w:qFormat/>
    <w:rsid w:val="0073374A"/>
    <w:pPr>
      <w:pBdr>
        <w:top w:val="single" w:sz="4" w:space="1" w:color="808080" w:themeColor="background1" w:themeShade="80"/>
      </w:pBdr>
      <w:spacing w:before="200" w:after="280"/>
      <w:ind w:left="936" w:right="936"/>
    </w:pPr>
    <w:rPr>
      <w:bCs/>
      <w:i/>
      <w:iCs/>
      <w:color w:val="808080" w:themeColor="background1" w:themeShade="80"/>
    </w:rPr>
  </w:style>
  <w:style w:type="character" w:customStyle="1" w:styleId="IntensivesZitatZchn">
    <w:name w:val="Intensives Zitat Zchn"/>
    <w:basedOn w:val="Absatz-Standardschriftart"/>
    <w:link w:val="IntensivesZitat"/>
    <w:uiPriority w:val="30"/>
    <w:rsid w:val="0073374A"/>
    <w:rPr>
      <w:bCs/>
      <w:i/>
      <w:iCs/>
      <w:color w:val="808080" w:themeColor="background1" w:themeShade="80"/>
    </w:rPr>
  </w:style>
  <w:style w:type="table" w:styleId="HelleListe-Akzent6">
    <w:name w:val="Light List Accent 6"/>
    <w:basedOn w:val="NormaleTabelle"/>
    <w:uiPriority w:val="61"/>
    <w:rsid w:val="00CB574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FarbigeListe-Akzent6">
    <w:name w:val="Colorful List Accent 6"/>
    <w:basedOn w:val="NormaleTabelle"/>
    <w:uiPriority w:val="72"/>
    <w:rsid w:val="00786C8A"/>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FarbigesRaster-Akzent5">
    <w:name w:val="Colorful Grid Accent 5"/>
    <w:basedOn w:val="NormaleTabelle"/>
    <w:uiPriority w:val="73"/>
    <w:rsid w:val="00786C8A"/>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ittlereListe1-Akzent5">
    <w:name w:val="Medium List 1 Accent 5"/>
    <w:basedOn w:val="NormaleTabelle"/>
    <w:uiPriority w:val="65"/>
    <w:rsid w:val="00786C8A"/>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ittlereSchattierung1-Akzent5">
    <w:name w:val="Medium Shading 1 Accent 5"/>
    <w:basedOn w:val="NormaleTabelle"/>
    <w:uiPriority w:val="63"/>
    <w:rsid w:val="001C47F3"/>
    <w:pPr>
      <w:spacing w:after="0" w:line="240" w:lineRule="auto"/>
    </w:pPr>
    <w:tblPr>
      <w:tblStyleRowBandSize w:val="1"/>
      <w:tblStyleColBandSize w:val="1"/>
    </w:tblPr>
    <w:tblStylePr w:type="firstRow">
      <w:pPr>
        <w:spacing w:before="0" w:after="0" w:line="240" w:lineRule="auto"/>
      </w:pPr>
      <w:rPr>
        <w:b/>
        <w:bCs/>
        <w:color w:val="FFFFFF" w:themeColor="background1"/>
      </w:rPr>
      <w:tblPr/>
      <w:tcPr>
        <w:shd w:val="clear" w:color="auto" w:fill="007C6A"/>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shd w:val="clear" w:color="auto" w:fill="B6DDE8" w:themeFill="accent5" w:themeFillTint="66"/>
      </w:tcPr>
    </w:tblStylePr>
    <w:tblStylePr w:type="band2Horz">
      <w:tblPr/>
      <w:tcPr>
        <w:tcBorders>
          <w:insideH w:val="nil"/>
          <w:insideV w:val="nil"/>
        </w:tcBorders>
      </w:tcPr>
    </w:tblStylePr>
  </w:style>
  <w:style w:type="table" w:customStyle="1" w:styleId="Formatvorlage1">
    <w:name w:val="Formatvorlage1"/>
    <w:basedOn w:val="Tabellendesign"/>
    <w:uiPriority w:val="99"/>
    <w:rsid w:val="00786C8A"/>
    <w:pPr>
      <w:spacing w:after="0" w:line="240" w:lineRule="auto"/>
    </w:pPr>
    <w:tblPr>
      <w:tblStyleRowBandSize w:val="1"/>
      <w:tblBorders>
        <w:top w:val="single" w:sz="4" w:space="0" w:color="005F6A"/>
        <w:left w:val="single" w:sz="4" w:space="0" w:color="005F6A"/>
        <w:bottom w:val="single" w:sz="4" w:space="0" w:color="005F6A"/>
        <w:right w:val="single" w:sz="4" w:space="0" w:color="005F6A"/>
        <w:insideH w:val="single" w:sz="4" w:space="0" w:color="005F6A"/>
        <w:insideV w:val="single" w:sz="4" w:space="0" w:color="005F6A"/>
      </w:tblBorders>
    </w:tblPr>
    <w:tcPr>
      <w:shd w:val="clear" w:color="auto" w:fill="005F6A"/>
    </w:tcPr>
    <w:tblStylePr w:type="lastRow">
      <w:tblPr/>
      <w:tcPr>
        <w:shd w:val="clear" w:color="auto" w:fill="FFFFFF" w:themeFill="background1"/>
      </w:tcPr>
    </w:tblStylePr>
    <w:tblStylePr w:type="band1Horz">
      <w:tblPr/>
      <w:tcPr>
        <w:shd w:val="clear" w:color="auto" w:fill="D5FBFF"/>
      </w:tcPr>
    </w:tblStylePr>
    <w:tblStylePr w:type="band2Horz">
      <w:tblPr/>
      <w:tcPr>
        <w:shd w:val="clear" w:color="auto" w:fill="FFFFFF" w:themeFill="background1"/>
      </w:tcPr>
    </w:tblStylePr>
  </w:style>
  <w:style w:type="table" w:styleId="Tabellendesign">
    <w:name w:val="Table Theme"/>
    <w:basedOn w:val="NormaleTabelle"/>
    <w:uiPriority w:val="99"/>
    <w:semiHidden/>
    <w:unhideWhenUsed/>
    <w:rsid w:val="00786C8A"/>
    <w:pPr>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0D7A5C"/>
    <w:pPr>
      <w:spacing w:after="320" w:line="240" w:lineRule="auto"/>
    </w:pPr>
    <w:rPr>
      <w:b/>
      <w:bCs/>
      <w:color w:val="595959" w:themeColor="text1" w:themeTint="A6"/>
      <w:sz w:val="18"/>
      <w:szCs w:val="18"/>
    </w:rPr>
  </w:style>
  <w:style w:type="paragraph" w:styleId="Abbildungsverzeichnis">
    <w:name w:val="table of figures"/>
    <w:basedOn w:val="Standard"/>
    <w:next w:val="Standard"/>
    <w:uiPriority w:val="99"/>
    <w:unhideWhenUsed/>
    <w:rsid w:val="00857633"/>
    <w:pPr>
      <w:spacing w:after="0"/>
    </w:pPr>
  </w:style>
  <w:style w:type="character" w:customStyle="1" w:styleId="apple-converted-space">
    <w:name w:val="apple-converted-space"/>
    <w:basedOn w:val="Absatz-Standardschriftart"/>
    <w:rsid w:val="00240B8C"/>
  </w:style>
  <w:style w:type="paragraph" w:styleId="Literaturverzeichnis">
    <w:name w:val="Bibliography"/>
    <w:basedOn w:val="Standard"/>
    <w:next w:val="Standard"/>
    <w:uiPriority w:val="37"/>
    <w:unhideWhenUsed/>
    <w:rsid w:val="00EC5073"/>
  </w:style>
  <w:style w:type="paragraph" w:styleId="HTMLVorformatiert">
    <w:name w:val="HTML Preformatted"/>
    <w:basedOn w:val="Standard"/>
    <w:link w:val="HTMLVorformatiertZchn"/>
    <w:uiPriority w:val="99"/>
    <w:semiHidden/>
    <w:unhideWhenUsed/>
    <w:rsid w:val="004D75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semiHidden/>
    <w:rsid w:val="004D75B4"/>
    <w:rPr>
      <w:rFonts w:ascii="Courier New" w:eastAsia="Times New Roman" w:hAnsi="Courier New" w:cs="Courier New"/>
      <w:sz w:val="20"/>
      <w:szCs w:val="20"/>
      <w:lang w:eastAsia="de-DE"/>
    </w:rPr>
  </w:style>
  <w:style w:type="paragraph" w:styleId="Aufzhlungszeichen">
    <w:name w:val="List Bullet"/>
    <w:basedOn w:val="Standard"/>
    <w:uiPriority w:val="99"/>
    <w:unhideWhenUsed/>
    <w:rsid w:val="0089000E"/>
    <w:pPr>
      <w:numPr>
        <w:numId w:val="17"/>
      </w:numPr>
      <w:contextualSpacing/>
    </w:pPr>
  </w:style>
  <w:style w:type="paragraph" w:styleId="Funotentext">
    <w:name w:val="footnote text"/>
    <w:basedOn w:val="Standard"/>
    <w:link w:val="FunotentextZchn"/>
    <w:uiPriority w:val="99"/>
    <w:semiHidden/>
    <w:unhideWhenUsed/>
    <w:rsid w:val="00B04E4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B04E48"/>
    <w:rPr>
      <w:sz w:val="20"/>
      <w:szCs w:val="20"/>
    </w:rPr>
  </w:style>
  <w:style w:type="character" w:styleId="Funotenzeichen">
    <w:name w:val="footnote reference"/>
    <w:basedOn w:val="Absatz-Standardschriftart"/>
    <w:uiPriority w:val="99"/>
    <w:semiHidden/>
    <w:unhideWhenUsed/>
    <w:rsid w:val="00B04E48"/>
    <w:rPr>
      <w:vertAlign w:val="superscript"/>
    </w:rPr>
  </w:style>
  <w:style w:type="paragraph" w:styleId="StandardWeb">
    <w:name w:val="Normal (Web)"/>
    <w:basedOn w:val="Standard"/>
    <w:uiPriority w:val="99"/>
    <w:unhideWhenUsed/>
    <w:rsid w:val="0048330B"/>
    <w:pPr>
      <w:spacing w:before="100" w:beforeAutospacing="1" w:after="100" w:afterAutospacing="1" w:line="240" w:lineRule="auto"/>
      <w:jc w:val="left"/>
    </w:pPr>
    <w:rPr>
      <w:rFonts w:ascii="Times New Roman" w:eastAsiaTheme="minorEastAsia" w:hAnsi="Times New Roman" w:cs="Times New Roman"/>
      <w:sz w:val="24"/>
      <w:szCs w:val="24"/>
      <w:lang w:eastAsia="de-DE"/>
    </w:rPr>
  </w:style>
  <w:style w:type="paragraph" w:styleId="Kommentartext">
    <w:name w:val="annotation text"/>
    <w:basedOn w:val="Standard"/>
    <w:link w:val="KommentartextZchn"/>
    <w:uiPriority w:val="99"/>
    <w:semiHidden/>
    <w:unhideWhenUsed/>
    <w:rsid w:val="004D4270"/>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4D4270"/>
    <w:rPr>
      <w:sz w:val="20"/>
      <w:szCs w:val="20"/>
    </w:rPr>
  </w:style>
  <w:style w:type="character" w:styleId="Platzhaltertext">
    <w:name w:val="Placeholder Text"/>
    <w:basedOn w:val="Absatz-Standardschriftart"/>
    <w:uiPriority w:val="99"/>
    <w:semiHidden/>
    <w:rsid w:val="00A215ED"/>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12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2801"/>
    <w:pPr>
      <w:jc w:val="both"/>
    </w:pPr>
  </w:style>
  <w:style w:type="paragraph" w:styleId="berschrift1">
    <w:name w:val="heading 1"/>
    <w:basedOn w:val="Standard"/>
    <w:next w:val="Standard"/>
    <w:link w:val="berschrift1Zchn"/>
    <w:uiPriority w:val="9"/>
    <w:qFormat/>
    <w:rsid w:val="00245F7F"/>
    <w:pPr>
      <w:keepNext/>
      <w:keepLines/>
      <w:pBdr>
        <w:bottom w:val="single" w:sz="12" w:space="1" w:color="auto"/>
      </w:pBdr>
      <w:spacing w:before="480" w:after="480" w:line="240" w:lineRule="auto"/>
      <w:ind w:left="709"/>
      <w:jc w:val="center"/>
      <w:outlineLvl w:val="0"/>
    </w:pPr>
    <w:rPr>
      <w:rFonts w:asciiTheme="majorHAnsi" w:eastAsiaTheme="majorEastAsia" w:hAnsiTheme="majorHAnsi" w:cstheme="majorBidi"/>
      <w:bCs/>
      <w:sz w:val="40"/>
      <w:szCs w:val="28"/>
    </w:rPr>
  </w:style>
  <w:style w:type="paragraph" w:styleId="berschrift2">
    <w:name w:val="heading 2"/>
    <w:basedOn w:val="Standard"/>
    <w:next w:val="Standard"/>
    <w:link w:val="berschrift2Zchn"/>
    <w:uiPriority w:val="9"/>
    <w:unhideWhenUsed/>
    <w:qFormat/>
    <w:rsid w:val="00E0757E"/>
    <w:pPr>
      <w:keepNext/>
      <w:keepLines/>
      <w:spacing w:before="360" w:after="0"/>
      <w:outlineLvl w:val="1"/>
    </w:pPr>
    <w:rPr>
      <w:rFonts w:asciiTheme="majorHAnsi" w:eastAsiaTheme="majorEastAsia" w:hAnsiTheme="majorHAnsi" w:cstheme="majorBidi"/>
      <w:b/>
      <w:bCs/>
      <w:sz w:val="28"/>
      <w:szCs w:val="26"/>
    </w:rPr>
  </w:style>
  <w:style w:type="paragraph" w:styleId="berschrift3">
    <w:name w:val="heading 3"/>
    <w:basedOn w:val="Standard"/>
    <w:next w:val="Standard"/>
    <w:link w:val="berschrift3Zchn"/>
    <w:uiPriority w:val="9"/>
    <w:unhideWhenUsed/>
    <w:qFormat/>
    <w:rsid w:val="00083292"/>
    <w:pPr>
      <w:keepNext/>
      <w:keepLines/>
      <w:spacing w:before="240" w:after="0"/>
      <w:ind w:left="3538"/>
      <w:outlineLvl w:val="2"/>
    </w:pPr>
    <w:rPr>
      <w:rFonts w:asciiTheme="majorHAnsi" w:eastAsiaTheme="majorEastAsia" w:hAnsiTheme="majorHAnsi" w:cstheme="majorBidi"/>
      <w:b/>
      <w:bCs/>
      <w:sz w:val="26"/>
    </w:rPr>
  </w:style>
  <w:style w:type="paragraph" w:styleId="berschrift4">
    <w:name w:val="heading 4"/>
    <w:basedOn w:val="Standard"/>
    <w:next w:val="Standard"/>
    <w:link w:val="berschrift4Zchn"/>
    <w:uiPriority w:val="9"/>
    <w:unhideWhenUsed/>
    <w:qFormat/>
    <w:rsid w:val="00194CAC"/>
    <w:pPr>
      <w:keepNext/>
      <w:keepLines/>
      <w:spacing w:before="200" w:after="0" w:line="480" w:lineRule="auto"/>
      <w:outlineLvl w:val="3"/>
    </w:pPr>
    <w:rPr>
      <w:rFonts w:eastAsiaTheme="majorEastAsia" w:cstheme="majorBidi"/>
      <w:b/>
      <w:bCs/>
      <w:iCs/>
      <w:sz w:val="24"/>
    </w:rPr>
  </w:style>
  <w:style w:type="paragraph" w:styleId="berschrift5">
    <w:name w:val="heading 5"/>
    <w:basedOn w:val="Standard"/>
    <w:next w:val="Standard"/>
    <w:link w:val="berschrift5Zchn"/>
    <w:uiPriority w:val="9"/>
    <w:unhideWhenUsed/>
    <w:qFormat/>
    <w:rsid w:val="00B354DC"/>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245F7F"/>
    <w:rPr>
      <w:rFonts w:asciiTheme="majorHAnsi" w:eastAsiaTheme="majorEastAsia" w:hAnsiTheme="majorHAnsi" w:cstheme="majorBidi"/>
      <w:bCs/>
      <w:sz w:val="40"/>
      <w:szCs w:val="28"/>
    </w:rPr>
  </w:style>
  <w:style w:type="character" w:customStyle="1" w:styleId="berschrift2Zchn">
    <w:name w:val="Überschrift 2 Zchn"/>
    <w:basedOn w:val="Absatz-Standardschriftart"/>
    <w:link w:val="berschrift2"/>
    <w:uiPriority w:val="9"/>
    <w:rsid w:val="00E0757E"/>
    <w:rPr>
      <w:rFonts w:asciiTheme="majorHAnsi" w:eastAsiaTheme="majorEastAsia" w:hAnsiTheme="majorHAnsi" w:cstheme="majorBidi"/>
      <w:b/>
      <w:bCs/>
      <w:sz w:val="28"/>
      <w:szCs w:val="26"/>
    </w:rPr>
  </w:style>
  <w:style w:type="character" w:customStyle="1" w:styleId="berschrift3Zchn">
    <w:name w:val="Überschrift 3 Zchn"/>
    <w:basedOn w:val="Absatz-Standardschriftart"/>
    <w:link w:val="berschrift3"/>
    <w:uiPriority w:val="9"/>
    <w:rsid w:val="00083292"/>
    <w:rPr>
      <w:rFonts w:asciiTheme="majorHAnsi" w:eastAsiaTheme="majorEastAsia" w:hAnsiTheme="majorHAnsi" w:cstheme="majorBidi"/>
      <w:b/>
      <w:bCs/>
      <w:sz w:val="26"/>
    </w:rPr>
  </w:style>
  <w:style w:type="character" w:customStyle="1" w:styleId="berschrift4Zchn">
    <w:name w:val="Überschrift 4 Zchn"/>
    <w:basedOn w:val="Absatz-Standardschriftart"/>
    <w:link w:val="berschrift4"/>
    <w:uiPriority w:val="9"/>
    <w:rsid w:val="00194CAC"/>
    <w:rPr>
      <w:rFonts w:eastAsiaTheme="majorEastAsia" w:cstheme="majorBidi"/>
      <w:b/>
      <w:bCs/>
      <w:iCs/>
      <w:sz w:val="24"/>
    </w:rPr>
  </w:style>
  <w:style w:type="paragraph" w:styleId="Inhaltsverzeichnisberschrift">
    <w:name w:val="TOC Heading"/>
    <w:basedOn w:val="berschrift1"/>
    <w:next w:val="Standard"/>
    <w:uiPriority w:val="39"/>
    <w:unhideWhenUsed/>
    <w:qFormat/>
    <w:rsid w:val="009507DE"/>
    <w:pPr>
      <w:outlineLvl w:val="9"/>
    </w:pPr>
    <w:rPr>
      <w:lang w:eastAsia="de-DE"/>
    </w:rPr>
  </w:style>
  <w:style w:type="paragraph" w:styleId="Verzeichnis1">
    <w:name w:val="toc 1"/>
    <w:basedOn w:val="Standard"/>
    <w:next w:val="Standard"/>
    <w:autoRedefine/>
    <w:uiPriority w:val="39"/>
    <w:unhideWhenUsed/>
    <w:qFormat/>
    <w:rsid w:val="006005F8"/>
    <w:pPr>
      <w:tabs>
        <w:tab w:val="left" w:pos="426"/>
        <w:tab w:val="right" w:leader="dot" w:pos="8188"/>
      </w:tabs>
      <w:spacing w:before="360" w:after="0"/>
      <w:jc w:val="left"/>
    </w:pPr>
    <w:rPr>
      <w:rFonts w:asciiTheme="majorHAnsi" w:hAnsiTheme="majorHAnsi"/>
      <w:b/>
      <w:bCs/>
      <w:caps/>
      <w:sz w:val="24"/>
      <w:szCs w:val="24"/>
    </w:rPr>
  </w:style>
  <w:style w:type="paragraph" w:styleId="Verzeichnis2">
    <w:name w:val="toc 2"/>
    <w:basedOn w:val="Standard"/>
    <w:next w:val="Standard"/>
    <w:autoRedefine/>
    <w:uiPriority w:val="39"/>
    <w:unhideWhenUsed/>
    <w:qFormat/>
    <w:rsid w:val="00483886"/>
    <w:pPr>
      <w:tabs>
        <w:tab w:val="left" w:pos="709"/>
        <w:tab w:val="right" w:leader="dot" w:pos="8188"/>
      </w:tabs>
      <w:spacing w:before="240" w:after="0"/>
      <w:jc w:val="left"/>
    </w:pPr>
    <w:rPr>
      <w:b/>
      <w:bCs/>
      <w:sz w:val="20"/>
      <w:szCs w:val="20"/>
    </w:rPr>
  </w:style>
  <w:style w:type="character" w:styleId="Hyperlink">
    <w:name w:val="Hyperlink"/>
    <w:basedOn w:val="Absatz-Standardschriftart"/>
    <w:uiPriority w:val="99"/>
    <w:unhideWhenUsed/>
    <w:rsid w:val="009507DE"/>
    <w:rPr>
      <w:color w:val="0000FF" w:themeColor="hyperlink"/>
      <w:u w:val="single"/>
    </w:rPr>
  </w:style>
  <w:style w:type="paragraph" w:styleId="Listenabsatz">
    <w:name w:val="List Paragraph"/>
    <w:basedOn w:val="Standard"/>
    <w:uiPriority w:val="34"/>
    <w:qFormat/>
    <w:rsid w:val="009507DE"/>
    <w:pPr>
      <w:ind w:left="720"/>
      <w:contextualSpacing/>
    </w:pPr>
  </w:style>
  <w:style w:type="paragraph" w:styleId="Fuzeile">
    <w:name w:val="footer"/>
    <w:basedOn w:val="Standard"/>
    <w:link w:val="FuzeileZchn"/>
    <w:uiPriority w:val="99"/>
    <w:unhideWhenUsed/>
    <w:rsid w:val="009507DE"/>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507DE"/>
  </w:style>
  <w:style w:type="paragraph" w:styleId="Verzeichnis3">
    <w:name w:val="toc 3"/>
    <w:basedOn w:val="Standard"/>
    <w:next w:val="Standard"/>
    <w:autoRedefine/>
    <w:uiPriority w:val="39"/>
    <w:unhideWhenUsed/>
    <w:qFormat/>
    <w:rsid w:val="00BF3F76"/>
    <w:pPr>
      <w:tabs>
        <w:tab w:val="left" w:pos="1100"/>
        <w:tab w:val="right" w:leader="dot" w:pos="8188"/>
      </w:tabs>
      <w:spacing w:after="0"/>
      <w:ind w:left="284" w:hanging="284"/>
      <w:jc w:val="left"/>
    </w:pPr>
    <w:rPr>
      <w:b/>
      <w:noProof/>
      <w:sz w:val="20"/>
      <w:szCs w:val="20"/>
    </w:rPr>
  </w:style>
  <w:style w:type="paragraph" w:styleId="Sprechblasentext">
    <w:name w:val="Balloon Text"/>
    <w:basedOn w:val="Standard"/>
    <w:link w:val="SprechblasentextZchn"/>
    <w:uiPriority w:val="99"/>
    <w:semiHidden/>
    <w:unhideWhenUsed/>
    <w:rsid w:val="009507DE"/>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507DE"/>
    <w:rPr>
      <w:rFonts w:ascii="Tahoma" w:hAnsi="Tahoma" w:cs="Tahoma"/>
      <w:sz w:val="16"/>
      <w:szCs w:val="16"/>
    </w:rPr>
  </w:style>
  <w:style w:type="table" w:styleId="Tabellenraster">
    <w:name w:val="Table Grid"/>
    <w:basedOn w:val="NormaleTabelle"/>
    <w:uiPriority w:val="59"/>
    <w:rsid w:val="00F25C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HelleListe-Akzent5">
    <w:name w:val="Light List Accent 5"/>
    <w:basedOn w:val="NormaleTabelle"/>
    <w:uiPriority w:val="61"/>
    <w:rsid w:val="008D7139"/>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HelleListe-Akzent1">
    <w:name w:val="Light List Accent 1"/>
    <w:basedOn w:val="NormaleTabelle"/>
    <w:uiPriority w:val="61"/>
    <w:rsid w:val="008D7139"/>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Verzeichnis4">
    <w:name w:val="toc 4"/>
    <w:basedOn w:val="Standard"/>
    <w:next w:val="Standard"/>
    <w:autoRedefine/>
    <w:uiPriority w:val="39"/>
    <w:unhideWhenUsed/>
    <w:rsid w:val="00894AF9"/>
    <w:pPr>
      <w:spacing w:after="0"/>
      <w:ind w:left="440"/>
      <w:jc w:val="left"/>
    </w:pPr>
    <w:rPr>
      <w:sz w:val="20"/>
      <w:szCs w:val="20"/>
    </w:rPr>
  </w:style>
  <w:style w:type="paragraph" w:styleId="Verzeichnis5">
    <w:name w:val="toc 5"/>
    <w:basedOn w:val="Standard"/>
    <w:next w:val="Standard"/>
    <w:autoRedefine/>
    <w:uiPriority w:val="39"/>
    <w:unhideWhenUsed/>
    <w:rsid w:val="00E27A9B"/>
    <w:pPr>
      <w:spacing w:after="0"/>
      <w:ind w:left="660"/>
      <w:jc w:val="left"/>
    </w:pPr>
    <w:rPr>
      <w:sz w:val="20"/>
      <w:szCs w:val="20"/>
    </w:rPr>
  </w:style>
  <w:style w:type="paragraph" w:styleId="Verzeichnis6">
    <w:name w:val="toc 6"/>
    <w:basedOn w:val="Standard"/>
    <w:next w:val="Standard"/>
    <w:autoRedefine/>
    <w:uiPriority w:val="39"/>
    <w:unhideWhenUsed/>
    <w:rsid w:val="00E27A9B"/>
    <w:pPr>
      <w:spacing w:after="0"/>
      <w:ind w:left="880"/>
      <w:jc w:val="left"/>
    </w:pPr>
    <w:rPr>
      <w:sz w:val="20"/>
      <w:szCs w:val="20"/>
    </w:rPr>
  </w:style>
  <w:style w:type="paragraph" w:styleId="Verzeichnis7">
    <w:name w:val="toc 7"/>
    <w:basedOn w:val="Standard"/>
    <w:next w:val="Standard"/>
    <w:autoRedefine/>
    <w:uiPriority w:val="39"/>
    <w:unhideWhenUsed/>
    <w:rsid w:val="00E27A9B"/>
    <w:pPr>
      <w:spacing w:after="0"/>
      <w:ind w:left="1100"/>
      <w:jc w:val="left"/>
    </w:pPr>
    <w:rPr>
      <w:sz w:val="20"/>
      <w:szCs w:val="20"/>
    </w:rPr>
  </w:style>
  <w:style w:type="paragraph" w:styleId="Verzeichnis8">
    <w:name w:val="toc 8"/>
    <w:basedOn w:val="Standard"/>
    <w:next w:val="Standard"/>
    <w:autoRedefine/>
    <w:uiPriority w:val="39"/>
    <w:unhideWhenUsed/>
    <w:rsid w:val="00E27A9B"/>
    <w:pPr>
      <w:spacing w:after="0"/>
      <w:ind w:left="1320"/>
      <w:jc w:val="left"/>
    </w:pPr>
    <w:rPr>
      <w:sz w:val="20"/>
      <w:szCs w:val="20"/>
    </w:rPr>
  </w:style>
  <w:style w:type="paragraph" w:styleId="Verzeichnis9">
    <w:name w:val="toc 9"/>
    <w:basedOn w:val="Standard"/>
    <w:next w:val="Standard"/>
    <w:autoRedefine/>
    <w:uiPriority w:val="39"/>
    <w:unhideWhenUsed/>
    <w:rsid w:val="00E27A9B"/>
    <w:pPr>
      <w:spacing w:after="0"/>
      <w:ind w:left="1540"/>
      <w:jc w:val="left"/>
    </w:pPr>
    <w:rPr>
      <w:sz w:val="20"/>
      <w:szCs w:val="20"/>
    </w:rPr>
  </w:style>
  <w:style w:type="paragraph" w:styleId="Kopfzeile">
    <w:name w:val="header"/>
    <w:basedOn w:val="Standard"/>
    <w:link w:val="KopfzeileZchn"/>
    <w:uiPriority w:val="99"/>
    <w:unhideWhenUsed/>
    <w:rsid w:val="005725BF"/>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5725BF"/>
  </w:style>
  <w:style w:type="paragraph" w:styleId="Untertitel">
    <w:name w:val="Subtitle"/>
    <w:basedOn w:val="Standard"/>
    <w:next w:val="Standard"/>
    <w:link w:val="UntertitelZchn"/>
    <w:uiPriority w:val="11"/>
    <w:qFormat/>
    <w:rsid w:val="0073374A"/>
    <w:pPr>
      <w:numPr>
        <w:ilvl w:val="1"/>
      </w:numPr>
      <w:pBdr>
        <w:bottom w:val="single" w:sz="4" w:space="1" w:color="808080" w:themeColor="background1" w:themeShade="80"/>
      </w:pBdr>
      <w:ind w:left="708"/>
    </w:pPr>
    <w:rPr>
      <w:rFonts w:eastAsiaTheme="majorEastAsia" w:cstheme="majorBidi"/>
      <w:i/>
      <w:iCs/>
      <w:color w:val="808080" w:themeColor="background1" w:themeShade="80"/>
      <w:spacing w:val="15"/>
      <w:sz w:val="18"/>
      <w:szCs w:val="24"/>
    </w:rPr>
  </w:style>
  <w:style w:type="character" w:customStyle="1" w:styleId="UntertitelZchn">
    <w:name w:val="Untertitel Zchn"/>
    <w:basedOn w:val="Absatz-Standardschriftart"/>
    <w:link w:val="Untertitel"/>
    <w:uiPriority w:val="11"/>
    <w:rsid w:val="0073374A"/>
    <w:rPr>
      <w:rFonts w:eastAsiaTheme="majorEastAsia" w:cstheme="majorBidi"/>
      <w:i/>
      <w:iCs/>
      <w:color w:val="808080" w:themeColor="background1" w:themeShade="80"/>
      <w:spacing w:val="15"/>
      <w:sz w:val="18"/>
      <w:szCs w:val="24"/>
    </w:rPr>
  </w:style>
  <w:style w:type="character" w:styleId="SchwacheHervorhebung">
    <w:name w:val="Subtle Emphasis"/>
    <w:basedOn w:val="Absatz-Standardschriftart"/>
    <w:uiPriority w:val="19"/>
    <w:qFormat/>
    <w:rsid w:val="00EC28D7"/>
    <w:rPr>
      <w:i/>
      <w:iCs/>
      <w:color w:val="808080" w:themeColor="text1" w:themeTint="7F"/>
    </w:rPr>
  </w:style>
  <w:style w:type="paragraph" w:styleId="Titel">
    <w:name w:val="Title"/>
    <w:basedOn w:val="Standard"/>
    <w:next w:val="Standard"/>
    <w:link w:val="TitelZchn"/>
    <w:uiPriority w:val="10"/>
    <w:qFormat/>
    <w:rsid w:val="00B354D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B354DC"/>
    <w:rPr>
      <w:rFonts w:asciiTheme="majorHAnsi" w:eastAsiaTheme="majorEastAsia" w:hAnsiTheme="majorHAnsi" w:cstheme="majorBidi"/>
      <w:color w:val="17365D" w:themeColor="text2" w:themeShade="BF"/>
      <w:spacing w:val="5"/>
      <w:kern w:val="28"/>
      <w:sz w:val="52"/>
      <w:szCs w:val="52"/>
    </w:rPr>
  </w:style>
  <w:style w:type="character" w:styleId="Hervorhebung">
    <w:name w:val="Emphasis"/>
    <w:basedOn w:val="Absatz-Standardschriftart"/>
    <w:uiPriority w:val="20"/>
    <w:qFormat/>
    <w:rsid w:val="00B354DC"/>
    <w:rPr>
      <w:i/>
      <w:iCs/>
    </w:rPr>
  </w:style>
  <w:style w:type="character" w:styleId="IntensiveHervorhebung">
    <w:name w:val="Intense Emphasis"/>
    <w:basedOn w:val="Absatz-Standardschriftart"/>
    <w:uiPriority w:val="21"/>
    <w:qFormat/>
    <w:rsid w:val="00B354DC"/>
    <w:rPr>
      <w:b/>
      <w:bCs/>
      <w:i/>
      <w:iCs/>
      <w:color w:val="4F81BD" w:themeColor="accent1"/>
    </w:rPr>
  </w:style>
  <w:style w:type="character" w:styleId="Fett">
    <w:name w:val="Strong"/>
    <w:basedOn w:val="Absatz-Standardschriftart"/>
    <w:uiPriority w:val="22"/>
    <w:qFormat/>
    <w:rsid w:val="00B354DC"/>
    <w:rPr>
      <w:b/>
      <w:bCs/>
    </w:rPr>
  </w:style>
  <w:style w:type="character" w:customStyle="1" w:styleId="berschrift5Zchn">
    <w:name w:val="Überschrift 5 Zchn"/>
    <w:basedOn w:val="Absatz-Standardschriftart"/>
    <w:link w:val="berschrift5"/>
    <w:uiPriority w:val="9"/>
    <w:rsid w:val="00B354DC"/>
    <w:rPr>
      <w:rFonts w:asciiTheme="majorHAnsi" w:eastAsiaTheme="majorEastAsia" w:hAnsiTheme="majorHAnsi" w:cstheme="majorBidi"/>
      <w:color w:val="243F60" w:themeColor="accent1" w:themeShade="7F"/>
    </w:rPr>
  </w:style>
  <w:style w:type="paragraph" w:styleId="IntensivesZitat">
    <w:name w:val="Intense Quote"/>
    <w:basedOn w:val="Standard"/>
    <w:next w:val="Standard"/>
    <w:link w:val="IntensivesZitatZchn"/>
    <w:uiPriority w:val="30"/>
    <w:qFormat/>
    <w:rsid w:val="0073374A"/>
    <w:pPr>
      <w:pBdr>
        <w:top w:val="single" w:sz="4" w:space="1" w:color="808080" w:themeColor="background1" w:themeShade="80"/>
      </w:pBdr>
      <w:spacing w:before="200" w:after="280"/>
      <w:ind w:left="936" w:right="936"/>
    </w:pPr>
    <w:rPr>
      <w:bCs/>
      <w:i/>
      <w:iCs/>
      <w:color w:val="808080" w:themeColor="background1" w:themeShade="80"/>
    </w:rPr>
  </w:style>
  <w:style w:type="character" w:customStyle="1" w:styleId="IntensivesZitatZchn">
    <w:name w:val="Intensives Zitat Zchn"/>
    <w:basedOn w:val="Absatz-Standardschriftart"/>
    <w:link w:val="IntensivesZitat"/>
    <w:uiPriority w:val="30"/>
    <w:rsid w:val="0073374A"/>
    <w:rPr>
      <w:bCs/>
      <w:i/>
      <w:iCs/>
      <w:color w:val="808080" w:themeColor="background1" w:themeShade="80"/>
    </w:rPr>
  </w:style>
  <w:style w:type="table" w:styleId="HelleListe-Akzent6">
    <w:name w:val="Light List Accent 6"/>
    <w:basedOn w:val="NormaleTabelle"/>
    <w:uiPriority w:val="61"/>
    <w:rsid w:val="00CB574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FarbigeListe-Akzent6">
    <w:name w:val="Colorful List Accent 6"/>
    <w:basedOn w:val="NormaleTabelle"/>
    <w:uiPriority w:val="72"/>
    <w:rsid w:val="00786C8A"/>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FarbigesRaster-Akzent5">
    <w:name w:val="Colorful Grid Accent 5"/>
    <w:basedOn w:val="NormaleTabelle"/>
    <w:uiPriority w:val="73"/>
    <w:rsid w:val="00786C8A"/>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ittlereListe1-Akzent5">
    <w:name w:val="Medium List 1 Accent 5"/>
    <w:basedOn w:val="NormaleTabelle"/>
    <w:uiPriority w:val="65"/>
    <w:rsid w:val="00786C8A"/>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ittlereSchattierung1-Akzent5">
    <w:name w:val="Medium Shading 1 Accent 5"/>
    <w:basedOn w:val="NormaleTabelle"/>
    <w:uiPriority w:val="63"/>
    <w:rsid w:val="001C47F3"/>
    <w:pPr>
      <w:spacing w:after="0" w:line="240" w:lineRule="auto"/>
    </w:pPr>
    <w:tblPr>
      <w:tblStyleRowBandSize w:val="1"/>
      <w:tblStyleColBandSize w:val="1"/>
    </w:tblPr>
    <w:tblStylePr w:type="firstRow">
      <w:pPr>
        <w:spacing w:before="0" w:after="0" w:line="240" w:lineRule="auto"/>
      </w:pPr>
      <w:rPr>
        <w:b/>
        <w:bCs/>
        <w:color w:val="FFFFFF" w:themeColor="background1"/>
      </w:rPr>
      <w:tblPr/>
      <w:tcPr>
        <w:shd w:val="clear" w:color="auto" w:fill="007C6A"/>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shd w:val="clear" w:color="auto" w:fill="B6DDE8" w:themeFill="accent5" w:themeFillTint="66"/>
      </w:tcPr>
    </w:tblStylePr>
    <w:tblStylePr w:type="band2Horz">
      <w:tblPr/>
      <w:tcPr>
        <w:tcBorders>
          <w:insideH w:val="nil"/>
          <w:insideV w:val="nil"/>
        </w:tcBorders>
      </w:tcPr>
    </w:tblStylePr>
  </w:style>
  <w:style w:type="table" w:customStyle="1" w:styleId="Formatvorlage1">
    <w:name w:val="Formatvorlage1"/>
    <w:basedOn w:val="Tabellendesign"/>
    <w:uiPriority w:val="99"/>
    <w:rsid w:val="00786C8A"/>
    <w:pPr>
      <w:spacing w:after="0" w:line="240" w:lineRule="auto"/>
    </w:pPr>
    <w:tblPr>
      <w:tblStyleRowBandSize w:val="1"/>
      <w:tblBorders>
        <w:top w:val="single" w:sz="4" w:space="0" w:color="005F6A"/>
        <w:left w:val="single" w:sz="4" w:space="0" w:color="005F6A"/>
        <w:bottom w:val="single" w:sz="4" w:space="0" w:color="005F6A"/>
        <w:right w:val="single" w:sz="4" w:space="0" w:color="005F6A"/>
        <w:insideH w:val="single" w:sz="4" w:space="0" w:color="005F6A"/>
        <w:insideV w:val="single" w:sz="4" w:space="0" w:color="005F6A"/>
      </w:tblBorders>
    </w:tblPr>
    <w:tcPr>
      <w:shd w:val="clear" w:color="auto" w:fill="005F6A"/>
    </w:tcPr>
    <w:tblStylePr w:type="lastRow">
      <w:tblPr/>
      <w:tcPr>
        <w:shd w:val="clear" w:color="auto" w:fill="FFFFFF" w:themeFill="background1"/>
      </w:tcPr>
    </w:tblStylePr>
    <w:tblStylePr w:type="band1Horz">
      <w:tblPr/>
      <w:tcPr>
        <w:shd w:val="clear" w:color="auto" w:fill="D5FBFF"/>
      </w:tcPr>
    </w:tblStylePr>
    <w:tblStylePr w:type="band2Horz">
      <w:tblPr/>
      <w:tcPr>
        <w:shd w:val="clear" w:color="auto" w:fill="FFFFFF" w:themeFill="background1"/>
      </w:tcPr>
    </w:tblStylePr>
  </w:style>
  <w:style w:type="table" w:styleId="Tabellendesign">
    <w:name w:val="Table Theme"/>
    <w:basedOn w:val="NormaleTabelle"/>
    <w:uiPriority w:val="99"/>
    <w:semiHidden/>
    <w:unhideWhenUsed/>
    <w:rsid w:val="00786C8A"/>
    <w:pPr>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0D7A5C"/>
    <w:pPr>
      <w:spacing w:after="320" w:line="240" w:lineRule="auto"/>
    </w:pPr>
    <w:rPr>
      <w:b/>
      <w:bCs/>
      <w:color w:val="595959" w:themeColor="text1" w:themeTint="A6"/>
      <w:sz w:val="18"/>
      <w:szCs w:val="18"/>
    </w:rPr>
  </w:style>
  <w:style w:type="paragraph" w:styleId="Abbildungsverzeichnis">
    <w:name w:val="table of figures"/>
    <w:basedOn w:val="Standard"/>
    <w:next w:val="Standard"/>
    <w:uiPriority w:val="99"/>
    <w:unhideWhenUsed/>
    <w:rsid w:val="00857633"/>
    <w:pPr>
      <w:spacing w:after="0"/>
    </w:pPr>
  </w:style>
  <w:style w:type="character" w:customStyle="1" w:styleId="apple-converted-space">
    <w:name w:val="apple-converted-space"/>
    <w:basedOn w:val="Absatz-Standardschriftart"/>
    <w:rsid w:val="00240B8C"/>
  </w:style>
  <w:style w:type="paragraph" w:styleId="Literaturverzeichnis">
    <w:name w:val="Bibliography"/>
    <w:basedOn w:val="Standard"/>
    <w:next w:val="Standard"/>
    <w:uiPriority w:val="37"/>
    <w:unhideWhenUsed/>
    <w:rsid w:val="00EC5073"/>
  </w:style>
  <w:style w:type="paragraph" w:styleId="HTMLVorformatiert">
    <w:name w:val="HTML Preformatted"/>
    <w:basedOn w:val="Standard"/>
    <w:link w:val="HTMLVorformatiertZchn"/>
    <w:uiPriority w:val="99"/>
    <w:semiHidden/>
    <w:unhideWhenUsed/>
    <w:rsid w:val="004D75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semiHidden/>
    <w:rsid w:val="004D75B4"/>
    <w:rPr>
      <w:rFonts w:ascii="Courier New" w:eastAsia="Times New Roman" w:hAnsi="Courier New" w:cs="Courier New"/>
      <w:sz w:val="20"/>
      <w:szCs w:val="20"/>
      <w:lang w:eastAsia="de-DE"/>
    </w:rPr>
  </w:style>
  <w:style w:type="paragraph" w:styleId="Aufzhlungszeichen">
    <w:name w:val="List Bullet"/>
    <w:basedOn w:val="Standard"/>
    <w:uiPriority w:val="99"/>
    <w:unhideWhenUsed/>
    <w:rsid w:val="0089000E"/>
    <w:pPr>
      <w:numPr>
        <w:numId w:val="17"/>
      </w:numPr>
      <w:contextualSpacing/>
    </w:pPr>
  </w:style>
  <w:style w:type="paragraph" w:styleId="Funotentext">
    <w:name w:val="footnote text"/>
    <w:basedOn w:val="Standard"/>
    <w:link w:val="FunotentextZchn"/>
    <w:uiPriority w:val="99"/>
    <w:semiHidden/>
    <w:unhideWhenUsed/>
    <w:rsid w:val="00B04E4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B04E48"/>
    <w:rPr>
      <w:sz w:val="20"/>
      <w:szCs w:val="20"/>
    </w:rPr>
  </w:style>
  <w:style w:type="character" w:styleId="Funotenzeichen">
    <w:name w:val="footnote reference"/>
    <w:basedOn w:val="Absatz-Standardschriftart"/>
    <w:uiPriority w:val="99"/>
    <w:semiHidden/>
    <w:unhideWhenUsed/>
    <w:rsid w:val="00B04E48"/>
    <w:rPr>
      <w:vertAlign w:val="superscript"/>
    </w:rPr>
  </w:style>
  <w:style w:type="paragraph" w:styleId="StandardWeb">
    <w:name w:val="Normal (Web)"/>
    <w:basedOn w:val="Standard"/>
    <w:uiPriority w:val="99"/>
    <w:unhideWhenUsed/>
    <w:rsid w:val="0048330B"/>
    <w:pPr>
      <w:spacing w:before="100" w:beforeAutospacing="1" w:after="100" w:afterAutospacing="1" w:line="240" w:lineRule="auto"/>
      <w:jc w:val="left"/>
    </w:pPr>
    <w:rPr>
      <w:rFonts w:ascii="Times New Roman" w:eastAsiaTheme="minorEastAsia" w:hAnsi="Times New Roman" w:cs="Times New Roman"/>
      <w:sz w:val="24"/>
      <w:szCs w:val="24"/>
      <w:lang w:eastAsia="de-DE"/>
    </w:rPr>
  </w:style>
  <w:style w:type="paragraph" w:styleId="Kommentartext">
    <w:name w:val="annotation text"/>
    <w:basedOn w:val="Standard"/>
    <w:link w:val="KommentartextZchn"/>
    <w:uiPriority w:val="99"/>
    <w:semiHidden/>
    <w:unhideWhenUsed/>
    <w:rsid w:val="004D4270"/>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4D4270"/>
    <w:rPr>
      <w:sz w:val="20"/>
      <w:szCs w:val="20"/>
    </w:rPr>
  </w:style>
  <w:style w:type="character" w:styleId="Platzhaltertext">
    <w:name w:val="Placeholder Text"/>
    <w:basedOn w:val="Absatz-Standardschriftart"/>
    <w:uiPriority w:val="99"/>
    <w:semiHidden/>
    <w:rsid w:val="00A215E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278119">
      <w:bodyDiv w:val="1"/>
      <w:marLeft w:val="0"/>
      <w:marRight w:val="0"/>
      <w:marTop w:val="0"/>
      <w:marBottom w:val="0"/>
      <w:divBdr>
        <w:top w:val="none" w:sz="0" w:space="0" w:color="auto"/>
        <w:left w:val="none" w:sz="0" w:space="0" w:color="auto"/>
        <w:bottom w:val="none" w:sz="0" w:space="0" w:color="auto"/>
        <w:right w:val="none" w:sz="0" w:space="0" w:color="auto"/>
      </w:divBdr>
    </w:div>
    <w:div w:id="69693214">
      <w:bodyDiv w:val="1"/>
      <w:marLeft w:val="0"/>
      <w:marRight w:val="0"/>
      <w:marTop w:val="0"/>
      <w:marBottom w:val="0"/>
      <w:divBdr>
        <w:top w:val="none" w:sz="0" w:space="0" w:color="auto"/>
        <w:left w:val="none" w:sz="0" w:space="0" w:color="auto"/>
        <w:bottom w:val="none" w:sz="0" w:space="0" w:color="auto"/>
        <w:right w:val="none" w:sz="0" w:space="0" w:color="auto"/>
      </w:divBdr>
    </w:div>
    <w:div w:id="147021932">
      <w:bodyDiv w:val="1"/>
      <w:marLeft w:val="0"/>
      <w:marRight w:val="0"/>
      <w:marTop w:val="0"/>
      <w:marBottom w:val="0"/>
      <w:divBdr>
        <w:top w:val="none" w:sz="0" w:space="0" w:color="auto"/>
        <w:left w:val="none" w:sz="0" w:space="0" w:color="auto"/>
        <w:bottom w:val="none" w:sz="0" w:space="0" w:color="auto"/>
        <w:right w:val="none" w:sz="0" w:space="0" w:color="auto"/>
      </w:divBdr>
    </w:div>
    <w:div w:id="305403714">
      <w:bodyDiv w:val="1"/>
      <w:marLeft w:val="0"/>
      <w:marRight w:val="0"/>
      <w:marTop w:val="0"/>
      <w:marBottom w:val="0"/>
      <w:divBdr>
        <w:top w:val="none" w:sz="0" w:space="0" w:color="auto"/>
        <w:left w:val="none" w:sz="0" w:space="0" w:color="auto"/>
        <w:bottom w:val="none" w:sz="0" w:space="0" w:color="auto"/>
        <w:right w:val="none" w:sz="0" w:space="0" w:color="auto"/>
      </w:divBdr>
    </w:div>
    <w:div w:id="308942489">
      <w:bodyDiv w:val="1"/>
      <w:marLeft w:val="0"/>
      <w:marRight w:val="0"/>
      <w:marTop w:val="0"/>
      <w:marBottom w:val="0"/>
      <w:divBdr>
        <w:top w:val="none" w:sz="0" w:space="0" w:color="auto"/>
        <w:left w:val="none" w:sz="0" w:space="0" w:color="auto"/>
        <w:bottom w:val="none" w:sz="0" w:space="0" w:color="auto"/>
        <w:right w:val="none" w:sz="0" w:space="0" w:color="auto"/>
      </w:divBdr>
    </w:div>
    <w:div w:id="345905827">
      <w:bodyDiv w:val="1"/>
      <w:marLeft w:val="0"/>
      <w:marRight w:val="0"/>
      <w:marTop w:val="0"/>
      <w:marBottom w:val="0"/>
      <w:divBdr>
        <w:top w:val="none" w:sz="0" w:space="0" w:color="auto"/>
        <w:left w:val="none" w:sz="0" w:space="0" w:color="auto"/>
        <w:bottom w:val="none" w:sz="0" w:space="0" w:color="auto"/>
        <w:right w:val="none" w:sz="0" w:space="0" w:color="auto"/>
      </w:divBdr>
    </w:div>
    <w:div w:id="406656445">
      <w:bodyDiv w:val="1"/>
      <w:marLeft w:val="0"/>
      <w:marRight w:val="0"/>
      <w:marTop w:val="0"/>
      <w:marBottom w:val="0"/>
      <w:divBdr>
        <w:top w:val="none" w:sz="0" w:space="0" w:color="auto"/>
        <w:left w:val="none" w:sz="0" w:space="0" w:color="auto"/>
        <w:bottom w:val="none" w:sz="0" w:space="0" w:color="auto"/>
        <w:right w:val="none" w:sz="0" w:space="0" w:color="auto"/>
      </w:divBdr>
    </w:div>
    <w:div w:id="425662956">
      <w:bodyDiv w:val="1"/>
      <w:marLeft w:val="0"/>
      <w:marRight w:val="0"/>
      <w:marTop w:val="0"/>
      <w:marBottom w:val="0"/>
      <w:divBdr>
        <w:top w:val="none" w:sz="0" w:space="0" w:color="auto"/>
        <w:left w:val="none" w:sz="0" w:space="0" w:color="auto"/>
        <w:bottom w:val="none" w:sz="0" w:space="0" w:color="auto"/>
        <w:right w:val="none" w:sz="0" w:space="0" w:color="auto"/>
      </w:divBdr>
    </w:div>
    <w:div w:id="496580081">
      <w:bodyDiv w:val="1"/>
      <w:marLeft w:val="0"/>
      <w:marRight w:val="0"/>
      <w:marTop w:val="0"/>
      <w:marBottom w:val="0"/>
      <w:divBdr>
        <w:top w:val="none" w:sz="0" w:space="0" w:color="auto"/>
        <w:left w:val="none" w:sz="0" w:space="0" w:color="auto"/>
        <w:bottom w:val="none" w:sz="0" w:space="0" w:color="auto"/>
        <w:right w:val="none" w:sz="0" w:space="0" w:color="auto"/>
      </w:divBdr>
    </w:div>
    <w:div w:id="530846677">
      <w:bodyDiv w:val="1"/>
      <w:marLeft w:val="0"/>
      <w:marRight w:val="0"/>
      <w:marTop w:val="0"/>
      <w:marBottom w:val="0"/>
      <w:divBdr>
        <w:top w:val="none" w:sz="0" w:space="0" w:color="auto"/>
        <w:left w:val="none" w:sz="0" w:space="0" w:color="auto"/>
        <w:bottom w:val="none" w:sz="0" w:space="0" w:color="auto"/>
        <w:right w:val="none" w:sz="0" w:space="0" w:color="auto"/>
      </w:divBdr>
    </w:div>
    <w:div w:id="630743486">
      <w:bodyDiv w:val="1"/>
      <w:marLeft w:val="0"/>
      <w:marRight w:val="0"/>
      <w:marTop w:val="0"/>
      <w:marBottom w:val="0"/>
      <w:divBdr>
        <w:top w:val="none" w:sz="0" w:space="0" w:color="auto"/>
        <w:left w:val="none" w:sz="0" w:space="0" w:color="auto"/>
        <w:bottom w:val="none" w:sz="0" w:space="0" w:color="auto"/>
        <w:right w:val="none" w:sz="0" w:space="0" w:color="auto"/>
      </w:divBdr>
    </w:div>
    <w:div w:id="634137753">
      <w:bodyDiv w:val="1"/>
      <w:marLeft w:val="0"/>
      <w:marRight w:val="0"/>
      <w:marTop w:val="0"/>
      <w:marBottom w:val="0"/>
      <w:divBdr>
        <w:top w:val="none" w:sz="0" w:space="0" w:color="auto"/>
        <w:left w:val="none" w:sz="0" w:space="0" w:color="auto"/>
        <w:bottom w:val="none" w:sz="0" w:space="0" w:color="auto"/>
        <w:right w:val="none" w:sz="0" w:space="0" w:color="auto"/>
      </w:divBdr>
    </w:div>
    <w:div w:id="703215121">
      <w:bodyDiv w:val="1"/>
      <w:marLeft w:val="0"/>
      <w:marRight w:val="0"/>
      <w:marTop w:val="0"/>
      <w:marBottom w:val="0"/>
      <w:divBdr>
        <w:top w:val="none" w:sz="0" w:space="0" w:color="auto"/>
        <w:left w:val="none" w:sz="0" w:space="0" w:color="auto"/>
        <w:bottom w:val="none" w:sz="0" w:space="0" w:color="auto"/>
        <w:right w:val="none" w:sz="0" w:space="0" w:color="auto"/>
      </w:divBdr>
    </w:div>
    <w:div w:id="727995427">
      <w:bodyDiv w:val="1"/>
      <w:marLeft w:val="0"/>
      <w:marRight w:val="0"/>
      <w:marTop w:val="0"/>
      <w:marBottom w:val="0"/>
      <w:divBdr>
        <w:top w:val="none" w:sz="0" w:space="0" w:color="auto"/>
        <w:left w:val="none" w:sz="0" w:space="0" w:color="auto"/>
        <w:bottom w:val="none" w:sz="0" w:space="0" w:color="auto"/>
        <w:right w:val="none" w:sz="0" w:space="0" w:color="auto"/>
      </w:divBdr>
    </w:div>
    <w:div w:id="741097481">
      <w:bodyDiv w:val="1"/>
      <w:marLeft w:val="0"/>
      <w:marRight w:val="0"/>
      <w:marTop w:val="0"/>
      <w:marBottom w:val="0"/>
      <w:divBdr>
        <w:top w:val="none" w:sz="0" w:space="0" w:color="auto"/>
        <w:left w:val="none" w:sz="0" w:space="0" w:color="auto"/>
        <w:bottom w:val="none" w:sz="0" w:space="0" w:color="auto"/>
        <w:right w:val="none" w:sz="0" w:space="0" w:color="auto"/>
      </w:divBdr>
    </w:div>
    <w:div w:id="747504953">
      <w:bodyDiv w:val="1"/>
      <w:marLeft w:val="0"/>
      <w:marRight w:val="0"/>
      <w:marTop w:val="0"/>
      <w:marBottom w:val="0"/>
      <w:divBdr>
        <w:top w:val="none" w:sz="0" w:space="0" w:color="auto"/>
        <w:left w:val="none" w:sz="0" w:space="0" w:color="auto"/>
        <w:bottom w:val="none" w:sz="0" w:space="0" w:color="auto"/>
        <w:right w:val="none" w:sz="0" w:space="0" w:color="auto"/>
      </w:divBdr>
    </w:div>
    <w:div w:id="772281279">
      <w:bodyDiv w:val="1"/>
      <w:marLeft w:val="0"/>
      <w:marRight w:val="0"/>
      <w:marTop w:val="0"/>
      <w:marBottom w:val="0"/>
      <w:divBdr>
        <w:top w:val="none" w:sz="0" w:space="0" w:color="auto"/>
        <w:left w:val="none" w:sz="0" w:space="0" w:color="auto"/>
        <w:bottom w:val="none" w:sz="0" w:space="0" w:color="auto"/>
        <w:right w:val="none" w:sz="0" w:space="0" w:color="auto"/>
      </w:divBdr>
    </w:div>
    <w:div w:id="826290006">
      <w:bodyDiv w:val="1"/>
      <w:marLeft w:val="0"/>
      <w:marRight w:val="0"/>
      <w:marTop w:val="0"/>
      <w:marBottom w:val="0"/>
      <w:divBdr>
        <w:top w:val="none" w:sz="0" w:space="0" w:color="auto"/>
        <w:left w:val="none" w:sz="0" w:space="0" w:color="auto"/>
        <w:bottom w:val="none" w:sz="0" w:space="0" w:color="auto"/>
        <w:right w:val="none" w:sz="0" w:space="0" w:color="auto"/>
      </w:divBdr>
    </w:div>
    <w:div w:id="834956820">
      <w:bodyDiv w:val="1"/>
      <w:marLeft w:val="0"/>
      <w:marRight w:val="0"/>
      <w:marTop w:val="0"/>
      <w:marBottom w:val="0"/>
      <w:divBdr>
        <w:top w:val="none" w:sz="0" w:space="0" w:color="auto"/>
        <w:left w:val="none" w:sz="0" w:space="0" w:color="auto"/>
        <w:bottom w:val="none" w:sz="0" w:space="0" w:color="auto"/>
        <w:right w:val="none" w:sz="0" w:space="0" w:color="auto"/>
      </w:divBdr>
    </w:div>
    <w:div w:id="857814082">
      <w:bodyDiv w:val="1"/>
      <w:marLeft w:val="0"/>
      <w:marRight w:val="0"/>
      <w:marTop w:val="0"/>
      <w:marBottom w:val="0"/>
      <w:divBdr>
        <w:top w:val="none" w:sz="0" w:space="0" w:color="auto"/>
        <w:left w:val="none" w:sz="0" w:space="0" w:color="auto"/>
        <w:bottom w:val="none" w:sz="0" w:space="0" w:color="auto"/>
        <w:right w:val="none" w:sz="0" w:space="0" w:color="auto"/>
      </w:divBdr>
    </w:div>
    <w:div w:id="895970316">
      <w:bodyDiv w:val="1"/>
      <w:marLeft w:val="0"/>
      <w:marRight w:val="0"/>
      <w:marTop w:val="0"/>
      <w:marBottom w:val="0"/>
      <w:divBdr>
        <w:top w:val="none" w:sz="0" w:space="0" w:color="auto"/>
        <w:left w:val="none" w:sz="0" w:space="0" w:color="auto"/>
        <w:bottom w:val="none" w:sz="0" w:space="0" w:color="auto"/>
        <w:right w:val="none" w:sz="0" w:space="0" w:color="auto"/>
      </w:divBdr>
    </w:div>
    <w:div w:id="936330105">
      <w:bodyDiv w:val="1"/>
      <w:marLeft w:val="0"/>
      <w:marRight w:val="0"/>
      <w:marTop w:val="0"/>
      <w:marBottom w:val="0"/>
      <w:divBdr>
        <w:top w:val="none" w:sz="0" w:space="0" w:color="auto"/>
        <w:left w:val="none" w:sz="0" w:space="0" w:color="auto"/>
        <w:bottom w:val="none" w:sz="0" w:space="0" w:color="auto"/>
        <w:right w:val="none" w:sz="0" w:space="0" w:color="auto"/>
      </w:divBdr>
    </w:div>
    <w:div w:id="939677180">
      <w:bodyDiv w:val="1"/>
      <w:marLeft w:val="0"/>
      <w:marRight w:val="0"/>
      <w:marTop w:val="0"/>
      <w:marBottom w:val="0"/>
      <w:divBdr>
        <w:top w:val="none" w:sz="0" w:space="0" w:color="auto"/>
        <w:left w:val="none" w:sz="0" w:space="0" w:color="auto"/>
        <w:bottom w:val="none" w:sz="0" w:space="0" w:color="auto"/>
        <w:right w:val="none" w:sz="0" w:space="0" w:color="auto"/>
      </w:divBdr>
    </w:div>
    <w:div w:id="965814961">
      <w:bodyDiv w:val="1"/>
      <w:marLeft w:val="0"/>
      <w:marRight w:val="0"/>
      <w:marTop w:val="0"/>
      <w:marBottom w:val="0"/>
      <w:divBdr>
        <w:top w:val="none" w:sz="0" w:space="0" w:color="auto"/>
        <w:left w:val="none" w:sz="0" w:space="0" w:color="auto"/>
        <w:bottom w:val="none" w:sz="0" w:space="0" w:color="auto"/>
        <w:right w:val="none" w:sz="0" w:space="0" w:color="auto"/>
      </w:divBdr>
    </w:div>
    <w:div w:id="1083332212">
      <w:bodyDiv w:val="1"/>
      <w:marLeft w:val="0"/>
      <w:marRight w:val="0"/>
      <w:marTop w:val="0"/>
      <w:marBottom w:val="0"/>
      <w:divBdr>
        <w:top w:val="none" w:sz="0" w:space="0" w:color="auto"/>
        <w:left w:val="none" w:sz="0" w:space="0" w:color="auto"/>
        <w:bottom w:val="none" w:sz="0" w:space="0" w:color="auto"/>
        <w:right w:val="none" w:sz="0" w:space="0" w:color="auto"/>
      </w:divBdr>
    </w:div>
    <w:div w:id="1119763963">
      <w:bodyDiv w:val="1"/>
      <w:marLeft w:val="0"/>
      <w:marRight w:val="0"/>
      <w:marTop w:val="0"/>
      <w:marBottom w:val="0"/>
      <w:divBdr>
        <w:top w:val="none" w:sz="0" w:space="0" w:color="auto"/>
        <w:left w:val="none" w:sz="0" w:space="0" w:color="auto"/>
        <w:bottom w:val="none" w:sz="0" w:space="0" w:color="auto"/>
        <w:right w:val="none" w:sz="0" w:space="0" w:color="auto"/>
      </w:divBdr>
    </w:div>
    <w:div w:id="1121221323">
      <w:bodyDiv w:val="1"/>
      <w:marLeft w:val="0"/>
      <w:marRight w:val="0"/>
      <w:marTop w:val="0"/>
      <w:marBottom w:val="0"/>
      <w:divBdr>
        <w:top w:val="none" w:sz="0" w:space="0" w:color="auto"/>
        <w:left w:val="none" w:sz="0" w:space="0" w:color="auto"/>
        <w:bottom w:val="none" w:sz="0" w:space="0" w:color="auto"/>
        <w:right w:val="none" w:sz="0" w:space="0" w:color="auto"/>
      </w:divBdr>
    </w:div>
    <w:div w:id="1142846409">
      <w:bodyDiv w:val="1"/>
      <w:marLeft w:val="0"/>
      <w:marRight w:val="0"/>
      <w:marTop w:val="0"/>
      <w:marBottom w:val="0"/>
      <w:divBdr>
        <w:top w:val="none" w:sz="0" w:space="0" w:color="auto"/>
        <w:left w:val="none" w:sz="0" w:space="0" w:color="auto"/>
        <w:bottom w:val="none" w:sz="0" w:space="0" w:color="auto"/>
        <w:right w:val="none" w:sz="0" w:space="0" w:color="auto"/>
      </w:divBdr>
    </w:div>
    <w:div w:id="1173379376">
      <w:bodyDiv w:val="1"/>
      <w:marLeft w:val="0"/>
      <w:marRight w:val="0"/>
      <w:marTop w:val="0"/>
      <w:marBottom w:val="0"/>
      <w:divBdr>
        <w:top w:val="none" w:sz="0" w:space="0" w:color="auto"/>
        <w:left w:val="none" w:sz="0" w:space="0" w:color="auto"/>
        <w:bottom w:val="none" w:sz="0" w:space="0" w:color="auto"/>
        <w:right w:val="none" w:sz="0" w:space="0" w:color="auto"/>
      </w:divBdr>
    </w:div>
    <w:div w:id="1243443049">
      <w:bodyDiv w:val="1"/>
      <w:marLeft w:val="0"/>
      <w:marRight w:val="0"/>
      <w:marTop w:val="0"/>
      <w:marBottom w:val="0"/>
      <w:divBdr>
        <w:top w:val="none" w:sz="0" w:space="0" w:color="auto"/>
        <w:left w:val="none" w:sz="0" w:space="0" w:color="auto"/>
        <w:bottom w:val="none" w:sz="0" w:space="0" w:color="auto"/>
        <w:right w:val="none" w:sz="0" w:space="0" w:color="auto"/>
      </w:divBdr>
    </w:div>
    <w:div w:id="1248728421">
      <w:bodyDiv w:val="1"/>
      <w:marLeft w:val="0"/>
      <w:marRight w:val="0"/>
      <w:marTop w:val="0"/>
      <w:marBottom w:val="0"/>
      <w:divBdr>
        <w:top w:val="none" w:sz="0" w:space="0" w:color="auto"/>
        <w:left w:val="none" w:sz="0" w:space="0" w:color="auto"/>
        <w:bottom w:val="none" w:sz="0" w:space="0" w:color="auto"/>
        <w:right w:val="none" w:sz="0" w:space="0" w:color="auto"/>
      </w:divBdr>
    </w:div>
    <w:div w:id="1294288821">
      <w:bodyDiv w:val="1"/>
      <w:marLeft w:val="0"/>
      <w:marRight w:val="0"/>
      <w:marTop w:val="0"/>
      <w:marBottom w:val="0"/>
      <w:divBdr>
        <w:top w:val="none" w:sz="0" w:space="0" w:color="auto"/>
        <w:left w:val="none" w:sz="0" w:space="0" w:color="auto"/>
        <w:bottom w:val="none" w:sz="0" w:space="0" w:color="auto"/>
        <w:right w:val="none" w:sz="0" w:space="0" w:color="auto"/>
      </w:divBdr>
    </w:div>
    <w:div w:id="1306204043">
      <w:bodyDiv w:val="1"/>
      <w:marLeft w:val="0"/>
      <w:marRight w:val="0"/>
      <w:marTop w:val="0"/>
      <w:marBottom w:val="0"/>
      <w:divBdr>
        <w:top w:val="none" w:sz="0" w:space="0" w:color="auto"/>
        <w:left w:val="none" w:sz="0" w:space="0" w:color="auto"/>
        <w:bottom w:val="none" w:sz="0" w:space="0" w:color="auto"/>
        <w:right w:val="none" w:sz="0" w:space="0" w:color="auto"/>
      </w:divBdr>
    </w:div>
    <w:div w:id="1312249377">
      <w:bodyDiv w:val="1"/>
      <w:marLeft w:val="0"/>
      <w:marRight w:val="0"/>
      <w:marTop w:val="0"/>
      <w:marBottom w:val="0"/>
      <w:divBdr>
        <w:top w:val="none" w:sz="0" w:space="0" w:color="auto"/>
        <w:left w:val="none" w:sz="0" w:space="0" w:color="auto"/>
        <w:bottom w:val="none" w:sz="0" w:space="0" w:color="auto"/>
        <w:right w:val="none" w:sz="0" w:space="0" w:color="auto"/>
      </w:divBdr>
    </w:div>
    <w:div w:id="1332373483">
      <w:bodyDiv w:val="1"/>
      <w:marLeft w:val="0"/>
      <w:marRight w:val="0"/>
      <w:marTop w:val="0"/>
      <w:marBottom w:val="0"/>
      <w:divBdr>
        <w:top w:val="none" w:sz="0" w:space="0" w:color="auto"/>
        <w:left w:val="none" w:sz="0" w:space="0" w:color="auto"/>
        <w:bottom w:val="none" w:sz="0" w:space="0" w:color="auto"/>
        <w:right w:val="none" w:sz="0" w:space="0" w:color="auto"/>
      </w:divBdr>
    </w:div>
    <w:div w:id="1351105291">
      <w:bodyDiv w:val="1"/>
      <w:marLeft w:val="0"/>
      <w:marRight w:val="0"/>
      <w:marTop w:val="0"/>
      <w:marBottom w:val="0"/>
      <w:divBdr>
        <w:top w:val="none" w:sz="0" w:space="0" w:color="auto"/>
        <w:left w:val="none" w:sz="0" w:space="0" w:color="auto"/>
        <w:bottom w:val="none" w:sz="0" w:space="0" w:color="auto"/>
        <w:right w:val="none" w:sz="0" w:space="0" w:color="auto"/>
      </w:divBdr>
    </w:div>
    <w:div w:id="1372609921">
      <w:bodyDiv w:val="1"/>
      <w:marLeft w:val="0"/>
      <w:marRight w:val="0"/>
      <w:marTop w:val="0"/>
      <w:marBottom w:val="0"/>
      <w:divBdr>
        <w:top w:val="none" w:sz="0" w:space="0" w:color="auto"/>
        <w:left w:val="none" w:sz="0" w:space="0" w:color="auto"/>
        <w:bottom w:val="none" w:sz="0" w:space="0" w:color="auto"/>
        <w:right w:val="none" w:sz="0" w:space="0" w:color="auto"/>
      </w:divBdr>
    </w:div>
    <w:div w:id="1389572055">
      <w:bodyDiv w:val="1"/>
      <w:marLeft w:val="0"/>
      <w:marRight w:val="0"/>
      <w:marTop w:val="0"/>
      <w:marBottom w:val="0"/>
      <w:divBdr>
        <w:top w:val="none" w:sz="0" w:space="0" w:color="auto"/>
        <w:left w:val="none" w:sz="0" w:space="0" w:color="auto"/>
        <w:bottom w:val="none" w:sz="0" w:space="0" w:color="auto"/>
        <w:right w:val="none" w:sz="0" w:space="0" w:color="auto"/>
      </w:divBdr>
    </w:div>
    <w:div w:id="1404794036">
      <w:bodyDiv w:val="1"/>
      <w:marLeft w:val="0"/>
      <w:marRight w:val="0"/>
      <w:marTop w:val="0"/>
      <w:marBottom w:val="0"/>
      <w:divBdr>
        <w:top w:val="none" w:sz="0" w:space="0" w:color="auto"/>
        <w:left w:val="none" w:sz="0" w:space="0" w:color="auto"/>
        <w:bottom w:val="none" w:sz="0" w:space="0" w:color="auto"/>
        <w:right w:val="none" w:sz="0" w:space="0" w:color="auto"/>
      </w:divBdr>
    </w:div>
    <w:div w:id="1419910576">
      <w:bodyDiv w:val="1"/>
      <w:marLeft w:val="0"/>
      <w:marRight w:val="0"/>
      <w:marTop w:val="0"/>
      <w:marBottom w:val="0"/>
      <w:divBdr>
        <w:top w:val="none" w:sz="0" w:space="0" w:color="auto"/>
        <w:left w:val="none" w:sz="0" w:space="0" w:color="auto"/>
        <w:bottom w:val="none" w:sz="0" w:space="0" w:color="auto"/>
        <w:right w:val="none" w:sz="0" w:space="0" w:color="auto"/>
      </w:divBdr>
    </w:div>
    <w:div w:id="1453596552">
      <w:bodyDiv w:val="1"/>
      <w:marLeft w:val="0"/>
      <w:marRight w:val="0"/>
      <w:marTop w:val="0"/>
      <w:marBottom w:val="0"/>
      <w:divBdr>
        <w:top w:val="none" w:sz="0" w:space="0" w:color="auto"/>
        <w:left w:val="none" w:sz="0" w:space="0" w:color="auto"/>
        <w:bottom w:val="none" w:sz="0" w:space="0" w:color="auto"/>
        <w:right w:val="none" w:sz="0" w:space="0" w:color="auto"/>
      </w:divBdr>
    </w:div>
    <w:div w:id="1512642470">
      <w:bodyDiv w:val="1"/>
      <w:marLeft w:val="0"/>
      <w:marRight w:val="0"/>
      <w:marTop w:val="0"/>
      <w:marBottom w:val="0"/>
      <w:divBdr>
        <w:top w:val="none" w:sz="0" w:space="0" w:color="auto"/>
        <w:left w:val="none" w:sz="0" w:space="0" w:color="auto"/>
        <w:bottom w:val="none" w:sz="0" w:space="0" w:color="auto"/>
        <w:right w:val="none" w:sz="0" w:space="0" w:color="auto"/>
      </w:divBdr>
    </w:div>
    <w:div w:id="1512985676">
      <w:bodyDiv w:val="1"/>
      <w:marLeft w:val="0"/>
      <w:marRight w:val="0"/>
      <w:marTop w:val="0"/>
      <w:marBottom w:val="0"/>
      <w:divBdr>
        <w:top w:val="none" w:sz="0" w:space="0" w:color="auto"/>
        <w:left w:val="none" w:sz="0" w:space="0" w:color="auto"/>
        <w:bottom w:val="none" w:sz="0" w:space="0" w:color="auto"/>
        <w:right w:val="none" w:sz="0" w:space="0" w:color="auto"/>
      </w:divBdr>
    </w:div>
    <w:div w:id="1572885489">
      <w:bodyDiv w:val="1"/>
      <w:marLeft w:val="0"/>
      <w:marRight w:val="0"/>
      <w:marTop w:val="0"/>
      <w:marBottom w:val="0"/>
      <w:divBdr>
        <w:top w:val="none" w:sz="0" w:space="0" w:color="auto"/>
        <w:left w:val="none" w:sz="0" w:space="0" w:color="auto"/>
        <w:bottom w:val="none" w:sz="0" w:space="0" w:color="auto"/>
        <w:right w:val="none" w:sz="0" w:space="0" w:color="auto"/>
      </w:divBdr>
    </w:div>
    <w:div w:id="1641644003">
      <w:bodyDiv w:val="1"/>
      <w:marLeft w:val="0"/>
      <w:marRight w:val="0"/>
      <w:marTop w:val="0"/>
      <w:marBottom w:val="0"/>
      <w:divBdr>
        <w:top w:val="none" w:sz="0" w:space="0" w:color="auto"/>
        <w:left w:val="none" w:sz="0" w:space="0" w:color="auto"/>
        <w:bottom w:val="none" w:sz="0" w:space="0" w:color="auto"/>
        <w:right w:val="none" w:sz="0" w:space="0" w:color="auto"/>
      </w:divBdr>
    </w:div>
    <w:div w:id="1645308771">
      <w:bodyDiv w:val="1"/>
      <w:marLeft w:val="0"/>
      <w:marRight w:val="0"/>
      <w:marTop w:val="0"/>
      <w:marBottom w:val="0"/>
      <w:divBdr>
        <w:top w:val="none" w:sz="0" w:space="0" w:color="auto"/>
        <w:left w:val="none" w:sz="0" w:space="0" w:color="auto"/>
        <w:bottom w:val="none" w:sz="0" w:space="0" w:color="auto"/>
        <w:right w:val="none" w:sz="0" w:space="0" w:color="auto"/>
      </w:divBdr>
    </w:div>
    <w:div w:id="1656445609">
      <w:bodyDiv w:val="1"/>
      <w:marLeft w:val="0"/>
      <w:marRight w:val="0"/>
      <w:marTop w:val="0"/>
      <w:marBottom w:val="0"/>
      <w:divBdr>
        <w:top w:val="none" w:sz="0" w:space="0" w:color="auto"/>
        <w:left w:val="none" w:sz="0" w:space="0" w:color="auto"/>
        <w:bottom w:val="none" w:sz="0" w:space="0" w:color="auto"/>
        <w:right w:val="none" w:sz="0" w:space="0" w:color="auto"/>
      </w:divBdr>
    </w:div>
    <w:div w:id="1674526051">
      <w:bodyDiv w:val="1"/>
      <w:marLeft w:val="0"/>
      <w:marRight w:val="0"/>
      <w:marTop w:val="0"/>
      <w:marBottom w:val="0"/>
      <w:divBdr>
        <w:top w:val="none" w:sz="0" w:space="0" w:color="auto"/>
        <w:left w:val="none" w:sz="0" w:space="0" w:color="auto"/>
        <w:bottom w:val="none" w:sz="0" w:space="0" w:color="auto"/>
        <w:right w:val="none" w:sz="0" w:space="0" w:color="auto"/>
      </w:divBdr>
    </w:div>
    <w:div w:id="1689090655">
      <w:bodyDiv w:val="1"/>
      <w:marLeft w:val="0"/>
      <w:marRight w:val="0"/>
      <w:marTop w:val="0"/>
      <w:marBottom w:val="0"/>
      <w:divBdr>
        <w:top w:val="none" w:sz="0" w:space="0" w:color="auto"/>
        <w:left w:val="none" w:sz="0" w:space="0" w:color="auto"/>
        <w:bottom w:val="none" w:sz="0" w:space="0" w:color="auto"/>
        <w:right w:val="none" w:sz="0" w:space="0" w:color="auto"/>
      </w:divBdr>
    </w:div>
    <w:div w:id="1718239079">
      <w:bodyDiv w:val="1"/>
      <w:marLeft w:val="0"/>
      <w:marRight w:val="0"/>
      <w:marTop w:val="0"/>
      <w:marBottom w:val="0"/>
      <w:divBdr>
        <w:top w:val="none" w:sz="0" w:space="0" w:color="auto"/>
        <w:left w:val="none" w:sz="0" w:space="0" w:color="auto"/>
        <w:bottom w:val="none" w:sz="0" w:space="0" w:color="auto"/>
        <w:right w:val="none" w:sz="0" w:space="0" w:color="auto"/>
      </w:divBdr>
    </w:div>
    <w:div w:id="1724056861">
      <w:bodyDiv w:val="1"/>
      <w:marLeft w:val="0"/>
      <w:marRight w:val="0"/>
      <w:marTop w:val="0"/>
      <w:marBottom w:val="0"/>
      <w:divBdr>
        <w:top w:val="none" w:sz="0" w:space="0" w:color="auto"/>
        <w:left w:val="none" w:sz="0" w:space="0" w:color="auto"/>
        <w:bottom w:val="none" w:sz="0" w:space="0" w:color="auto"/>
        <w:right w:val="none" w:sz="0" w:space="0" w:color="auto"/>
      </w:divBdr>
    </w:div>
    <w:div w:id="1732996875">
      <w:bodyDiv w:val="1"/>
      <w:marLeft w:val="0"/>
      <w:marRight w:val="0"/>
      <w:marTop w:val="0"/>
      <w:marBottom w:val="0"/>
      <w:divBdr>
        <w:top w:val="none" w:sz="0" w:space="0" w:color="auto"/>
        <w:left w:val="none" w:sz="0" w:space="0" w:color="auto"/>
        <w:bottom w:val="none" w:sz="0" w:space="0" w:color="auto"/>
        <w:right w:val="none" w:sz="0" w:space="0" w:color="auto"/>
      </w:divBdr>
    </w:div>
    <w:div w:id="1756241961">
      <w:bodyDiv w:val="1"/>
      <w:marLeft w:val="0"/>
      <w:marRight w:val="0"/>
      <w:marTop w:val="0"/>
      <w:marBottom w:val="0"/>
      <w:divBdr>
        <w:top w:val="none" w:sz="0" w:space="0" w:color="auto"/>
        <w:left w:val="none" w:sz="0" w:space="0" w:color="auto"/>
        <w:bottom w:val="none" w:sz="0" w:space="0" w:color="auto"/>
        <w:right w:val="none" w:sz="0" w:space="0" w:color="auto"/>
      </w:divBdr>
    </w:div>
    <w:div w:id="1756976243">
      <w:bodyDiv w:val="1"/>
      <w:marLeft w:val="0"/>
      <w:marRight w:val="0"/>
      <w:marTop w:val="0"/>
      <w:marBottom w:val="0"/>
      <w:divBdr>
        <w:top w:val="none" w:sz="0" w:space="0" w:color="auto"/>
        <w:left w:val="none" w:sz="0" w:space="0" w:color="auto"/>
        <w:bottom w:val="none" w:sz="0" w:space="0" w:color="auto"/>
        <w:right w:val="none" w:sz="0" w:space="0" w:color="auto"/>
      </w:divBdr>
    </w:div>
    <w:div w:id="1833789036">
      <w:bodyDiv w:val="1"/>
      <w:marLeft w:val="0"/>
      <w:marRight w:val="0"/>
      <w:marTop w:val="0"/>
      <w:marBottom w:val="0"/>
      <w:divBdr>
        <w:top w:val="none" w:sz="0" w:space="0" w:color="auto"/>
        <w:left w:val="none" w:sz="0" w:space="0" w:color="auto"/>
        <w:bottom w:val="none" w:sz="0" w:space="0" w:color="auto"/>
        <w:right w:val="none" w:sz="0" w:space="0" w:color="auto"/>
      </w:divBdr>
    </w:div>
    <w:div w:id="1856115214">
      <w:bodyDiv w:val="1"/>
      <w:marLeft w:val="0"/>
      <w:marRight w:val="0"/>
      <w:marTop w:val="0"/>
      <w:marBottom w:val="0"/>
      <w:divBdr>
        <w:top w:val="none" w:sz="0" w:space="0" w:color="auto"/>
        <w:left w:val="none" w:sz="0" w:space="0" w:color="auto"/>
        <w:bottom w:val="none" w:sz="0" w:space="0" w:color="auto"/>
        <w:right w:val="none" w:sz="0" w:space="0" w:color="auto"/>
      </w:divBdr>
    </w:div>
    <w:div w:id="2006204451">
      <w:bodyDiv w:val="1"/>
      <w:marLeft w:val="0"/>
      <w:marRight w:val="0"/>
      <w:marTop w:val="0"/>
      <w:marBottom w:val="0"/>
      <w:divBdr>
        <w:top w:val="none" w:sz="0" w:space="0" w:color="auto"/>
        <w:left w:val="none" w:sz="0" w:space="0" w:color="auto"/>
        <w:bottom w:val="none" w:sz="0" w:space="0" w:color="auto"/>
        <w:right w:val="none" w:sz="0" w:space="0" w:color="auto"/>
      </w:divBdr>
    </w:div>
    <w:div w:id="2016613197">
      <w:bodyDiv w:val="1"/>
      <w:marLeft w:val="0"/>
      <w:marRight w:val="0"/>
      <w:marTop w:val="0"/>
      <w:marBottom w:val="0"/>
      <w:divBdr>
        <w:top w:val="none" w:sz="0" w:space="0" w:color="auto"/>
        <w:left w:val="none" w:sz="0" w:space="0" w:color="auto"/>
        <w:bottom w:val="none" w:sz="0" w:space="0" w:color="auto"/>
        <w:right w:val="none" w:sz="0" w:space="0" w:color="auto"/>
      </w:divBdr>
    </w:div>
    <w:div w:id="2145538749">
      <w:bodyDiv w:val="1"/>
      <w:marLeft w:val="0"/>
      <w:marRight w:val="0"/>
      <w:marTop w:val="0"/>
      <w:marBottom w:val="0"/>
      <w:divBdr>
        <w:top w:val="none" w:sz="0" w:space="0" w:color="auto"/>
        <w:left w:val="none" w:sz="0" w:space="0" w:color="auto"/>
        <w:bottom w:val="none" w:sz="0" w:space="0" w:color="auto"/>
        <w:right w:val="none" w:sz="0" w:space="0" w:color="auto"/>
      </w:divBdr>
      <w:divsChild>
        <w:div w:id="1950310720">
          <w:marLeft w:val="0"/>
          <w:marRight w:val="0"/>
          <w:marTop w:val="0"/>
          <w:marBottom w:val="0"/>
          <w:divBdr>
            <w:top w:val="none" w:sz="0" w:space="0" w:color="auto"/>
            <w:left w:val="none" w:sz="0" w:space="0" w:color="auto"/>
            <w:bottom w:val="none" w:sz="0" w:space="0" w:color="auto"/>
            <w:right w:val="none" w:sz="0" w:space="0" w:color="auto"/>
          </w:divBdr>
        </w:div>
        <w:div w:id="1808082987">
          <w:marLeft w:val="0"/>
          <w:marRight w:val="0"/>
          <w:marTop w:val="0"/>
          <w:marBottom w:val="0"/>
          <w:divBdr>
            <w:top w:val="none" w:sz="0" w:space="0" w:color="auto"/>
            <w:left w:val="none" w:sz="0" w:space="0" w:color="auto"/>
            <w:bottom w:val="none" w:sz="0" w:space="0" w:color="auto"/>
            <w:right w:val="none" w:sz="0" w:space="0" w:color="auto"/>
          </w:divBdr>
        </w:div>
        <w:div w:id="24268838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microsoft.com/office/2007/relationships/hdphoto" Target="media/hdphoto3.wdp"/><Relationship Id="rId26" Type="http://schemas.openxmlformats.org/officeDocument/2006/relationships/image" Target="media/image9.png"/><Relationship Id="rId39" Type="http://schemas.openxmlformats.org/officeDocument/2006/relationships/image" Target="media/image21.png"/><Relationship Id="rId21" Type="http://schemas.microsoft.com/office/2007/relationships/hdphoto" Target="media/hdphoto4.wdp"/><Relationship Id="rId34" Type="http://schemas.openxmlformats.org/officeDocument/2006/relationships/image" Target="media/image16.png"/><Relationship Id="rId42" Type="http://schemas.openxmlformats.org/officeDocument/2006/relationships/image" Target="media/image24.png"/><Relationship Id="rId47" Type="http://schemas.microsoft.com/office/2007/relationships/hdphoto" Target="media/hdphoto10.wdp"/><Relationship Id="rId50" Type="http://schemas.openxmlformats.org/officeDocument/2006/relationships/image" Target="media/image29.png"/><Relationship Id="rId55" Type="http://schemas.openxmlformats.org/officeDocument/2006/relationships/image" Target="media/image34.png"/><Relationship Id="rId63" Type="http://schemas.openxmlformats.org/officeDocument/2006/relationships/image" Target="media/image41.png"/><Relationship Id="rId68" Type="http://schemas.openxmlformats.org/officeDocument/2006/relationships/header" Target="header4.xml"/><Relationship Id="rId7" Type="http://schemas.openxmlformats.org/officeDocument/2006/relationships/footnotes" Target="footnotes.xml"/><Relationship Id="rId71" Type="http://schemas.openxmlformats.org/officeDocument/2006/relationships/footer" Target="footer6.xml"/><Relationship Id="rId2" Type="http://schemas.openxmlformats.org/officeDocument/2006/relationships/numbering" Target="numbering.xml"/><Relationship Id="rId16" Type="http://schemas.microsoft.com/office/2007/relationships/hdphoto" Target="media/hdphoto2.wdp"/><Relationship Id="rId29" Type="http://schemas.openxmlformats.org/officeDocument/2006/relationships/image" Target="media/image11.png"/><Relationship Id="rId11" Type="http://schemas.openxmlformats.org/officeDocument/2006/relationships/footer" Target="footer1.xml"/><Relationship Id="rId24" Type="http://schemas.openxmlformats.org/officeDocument/2006/relationships/image" Target="media/image8.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png"/><Relationship Id="rId45" Type="http://schemas.microsoft.com/office/2007/relationships/hdphoto" Target="media/hdphoto9.wdp"/><Relationship Id="rId53" Type="http://schemas.openxmlformats.org/officeDocument/2006/relationships/image" Target="media/image32.png"/><Relationship Id="rId58" Type="http://schemas.openxmlformats.org/officeDocument/2006/relationships/image" Target="media/image37.jpeg"/><Relationship Id="rId66"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image" Target="media/image3.png"/><Relationship Id="rId23" Type="http://schemas.microsoft.com/office/2007/relationships/hdphoto" Target="media/hdphoto5.wdp"/><Relationship Id="rId28" Type="http://schemas.microsoft.com/office/2007/relationships/hdphoto" Target="media/hdphoto7.wdp"/><Relationship Id="rId36" Type="http://schemas.openxmlformats.org/officeDocument/2006/relationships/image" Target="media/image18.png"/><Relationship Id="rId49" Type="http://schemas.openxmlformats.org/officeDocument/2006/relationships/image" Target="media/image28.png"/><Relationship Id="rId57" Type="http://schemas.openxmlformats.org/officeDocument/2006/relationships/image" Target="media/image36.jpeg"/><Relationship Id="rId61" Type="http://schemas.openxmlformats.org/officeDocument/2006/relationships/image" Target="media/image40.jpeg"/><Relationship Id="rId10" Type="http://schemas.openxmlformats.org/officeDocument/2006/relationships/header" Target="header1.xml"/><Relationship Id="rId19" Type="http://schemas.openxmlformats.org/officeDocument/2006/relationships/image" Target="media/image5.png"/><Relationship Id="rId31" Type="http://schemas.openxmlformats.org/officeDocument/2006/relationships/image" Target="media/image13.png"/><Relationship Id="rId44" Type="http://schemas.openxmlformats.org/officeDocument/2006/relationships/image" Target="media/image25.png"/><Relationship Id="rId52" Type="http://schemas.openxmlformats.org/officeDocument/2006/relationships/image" Target="media/image31.png"/><Relationship Id="rId60" Type="http://schemas.openxmlformats.org/officeDocument/2006/relationships/image" Target="media/image39.jpeg"/><Relationship Id="rId65" Type="http://schemas.openxmlformats.org/officeDocument/2006/relationships/header" Target="header3.xml"/><Relationship Id="rId73"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gif"/><Relationship Id="rId14" Type="http://schemas.microsoft.com/office/2007/relationships/hdphoto" Target="media/hdphoto1.wdp"/><Relationship Id="rId22" Type="http://schemas.openxmlformats.org/officeDocument/2006/relationships/image" Target="media/image7.png"/><Relationship Id="rId27" Type="http://schemas.openxmlformats.org/officeDocument/2006/relationships/image" Target="media/image10.png"/><Relationship Id="rId30" Type="http://schemas.openxmlformats.org/officeDocument/2006/relationships/image" Target="media/image12.png"/><Relationship Id="rId35" Type="http://schemas.openxmlformats.org/officeDocument/2006/relationships/image" Target="media/image17.png"/><Relationship Id="rId43" Type="http://schemas.microsoft.com/office/2007/relationships/hdphoto" Target="media/hdphoto8.wdp"/><Relationship Id="rId48" Type="http://schemas.openxmlformats.org/officeDocument/2006/relationships/image" Target="media/image27.emf"/><Relationship Id="rId56" Type="http://schemas.openxmlformats.org/officeDocument/2006/relationships/image" Target="media/image35.png"/><Relationship Id="rId64" Type="http://schemas.openxmlformats.org/officeDocument/2006/relationships/header" Target="header2.xml"/><Relationship Id="rId69" Type="http://schemas.openxmlformats.org/officeDocument/2006/relationships/header" Target="header5.xml"/><Relationship Id="rId8" Type="http://schemas.openxmlformats.org/officeDocument/2006/relationships/endnotes" Target="endnotes.xml"/><Relationship Id="rId51" Type="http://schemas.openxmlformats.org/officeDocument/2006/relationships/image" Target="media/image30.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microsoft.com/office/2007/relationships/hdphoto" Target="media/hdphoto6.wdp"/><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6.png"/><Relationship Id="rId59" Type="http://schemas.openxmlformats.org/officeDocument/2006/relationships/image" Target="media/image38.png"/><Relationship Id="rId67" Type="http://schemas.openxmlformats.org/officeDocument/2006/relationships/footer" Target="footer4.xml"/><Relationship Id="rId20" Type="http://schemas.openxmlformats.org/officeDocument/2006/relationships/image" Target="media/image6.png"/><Relationship Id="rId41" Type="http://schemas.openxmlformats.org/officeDocument/2006/relationships/image" Target="media/image23.png"/><Relationship Id="rId54" Type="http://schemas.openxmlformats.org/officeDocument/2006/relationships/image" Target="media/image33.png"/><Relationship Id="rId62" Type="http://schemas.openxmlformats.org/officeDocument/2006/relationships/hyperlink" Target="http://sacred.readthedocs.io/" TargetMode="External"/><Relationship Id="rId70"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file>

<file path=customXml/itemProps1.xml><?xml version="1.0" encoding="utf-8"?>
<ds:datastoreItem xmlns:ds="http://schemas.openxmlformats.org/officeDocument/2006/customXml" ds:itemID="{C58DB283-5A53-45D3-A006-E251F8D126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2</Pages>
  <Words>39472</Words>
  <Characters>248680</Characters>
  <Application>Microsoft Office Word</Application>
  <DocSecurity>0</DocSecurity>
  <Lines>2072</Lines>
  <Paragraphs>575</Paragraphs>
  <ScaleCrop>false</ScaleCrop>
  <HeadingPairs>
    <vt:vector size="2" baseType="variant">
      <vt:variant>
        <vt:lpstr>Titel</vt:lpstr>
      </vt:variant>
      <vt:variant>
        <vt:i4>1</vt:i4>
      </vt:variant>
    </vt:vector>
  </HeadingPairs>
  <TitlesOfParts>
    <vt:vector size="1" baseType="lpstr">
      <vt:lpstr/>
    </vt:vector>
  </TitlesOfParts>
  <Company>Microsoft</Company>
  <LinksUpToDate>false</LinksUpToDate>
  <CharactersWithSpaces>2875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oph Franke</dc:creator>
  <cp:lastModifiedBy>Christoph Franke</cp:lastModifiedBy>
  <cp:revision>1129</cp:revision>
  <cp:lastPrinted>2017-01-04T11:45:00Z</cp:lastPrinted>
  <dcterms:created xsi:type="dcterms:W3CDTF">2017-01-03T23:13:00Z</dcterms:created>
  <dcterms:modified xsi:type="dcterms:W3CDTF">2017-02-26T1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5c6f0fc-278a-38b7-b161-86fe69b80e2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